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4F6915" w14:textId="3C36AD42" w:rsidR="00E650B0" w:rsidRPr="00E650B0" w:rsidRDefault="00E650B0" w:rsidP="00F82259">
      <w:pPr>
        <w:rPr>
          <w:b/>
          <w:sz w:val="28"/>
          <w:szCs w:val="28"/>
        </w:rPr>
      </w:pPr>
      <w:r w:rsidRPr="00E650B0">
        <w:rPr>
          <w:b/>
          <w:sz w:val="28"/>
          <w:szCs w:val="28"/>
        </w:rPr>
        <w:t>Supplementary Information</w:t>
      </w:r>
    </w:p>
    <w:p w14:paraId="18A19FF6" w14:textId="77777777" w:rsidR="00E650B0" w:rsidRDefault="00E650B0" w:rsidP="00F82259"/>
    <w:p w14:paraId="0B8251D3" w14:textId="664D1121" w:rsidR="00E650B0" w:rsidRDefault="00E650B0" w:rsidP="00F82259">
      <w:r>
        <w:t xml:space="preserve">D.B. Miracle and O.N. </w:t>
      </w:r>
      <w:proofErr w:type="spellStart"/>
      <w:r>
        <w:t>Senkov</w:t>
      </w:r>
      <w:proofErr w:type="spellEnd"/>
      <w:r>
        <w:t xml:space="preserve">, A critical review of high entropy alloys and related concepts, Acta </w:t>
      </w:r>
      <w:proofErr w:type="spellStart"/>
      <w:r>
        <w:t>materialia</w:t>
      </w:r>
      <w:proofErr w:type="spellEnd"/>
      <w:r>
        <w:t xml:space="preserve">, 2016. </w:t>
      </w:r>
    </w:p>
    <w:p w14:paraId="067F375B" w14:textId="77777777" w:rsidR="00E650B0" w:rsidRDefault="00E650B0" w:rsidP="00F82259"/>
    <w:p w14:paraId="5FED49FD" w14:textId="648C0B9C" w:rsidR="00F82259" w:rsidRDefault="00F82259" w:rsidP="00F82259">
      <w:r>
        <w:t xml:space="preserve">Here we present a data table of complex, concentrated alloys </w:t>
      </w:r>
      <w:r w:rsidR="00B82C92">
        <w:t xml:space="preserve">(CCAs) </w:t>
      </w:r>
      <w:r>
        <w:t xml:space="preserve">studied and the phases present in them. This data is used to </w:t>
      </w:r>
      <w:r w:rsidR="00B82C92">
        <w:t>analyze</w:t>
      </w:r>
      <w:r>
        <w:t xml:space="preserve"> relationships between composition, thermo-mechanical processing conditions and the phases observed in the companion manuscript. This table is intended to provide a representative coverage of the alloys studied through the early part of 2015 that is sufficient to support the current analyses. This table is not a complete list of all alloys and microstructures published to date. </w:t>
      </w:r>
      <w:r w:rsidR="0014085C">
        <w:t xml:space="preserve">Nevertheless, this table contains </w:t>
      </w:r>
      <w:r w:rsidR="00B139F1">
        <w:t xml:space="preserve">408 unique alloy compositions drawn from 112 different alloy systems (defined here as a unique grouping of elements with no consideration of the relative concentrations of those elements). </w:t>
      </w:r>
    </w:p>
    <w:p w14:paraId="2D3C5ACF" w14:textId="77777777" w:rsidR="00F82259" w:rsidRDefault="00F82259" w:rsidP="00F82259"/>
    <w:p w14:paraId="7F748040" w14:textId="132D3E0F" w:rsidR="00F82259" w:rsidRDefault="00F82259" w:rsidP="00F82259">
      <w:r>
        <w:t>For simplicity and consistency, the elements in each alloy are ordered alphabetically and the table lists alloys alphabetically from top to bottom. Alloy composition, given in molar ratios, is further used to organize alloys in this table. Within a given alloy system, c</w:t>
      </w:r>
      <w:r w:rsidRPr="004B359A">
        <w:t>omposition</w:t>
      </w:r>
      <w:r>
        <w:t>s</w:t>
      </w:r>
      <w:r w:rsidRPr="004B359A">
        <w:t xml:space="preserve"> increase from</w:t>
      </w:r>
      <w:r w:rsidRPr="00E776CB">
        <w:t xml:space="preserve"> </w:t>
      </w:r>
      <w:r w:rsidRPr="004B359A">
        <w:t xml:space="preserve">lower to higher </w:t>
      </w:r>
      <w:r>
        <w:t>molar ratios, starting</w:t>
      </w:r>
      <w:r w:rsidRPr="004B359A">
        <w:t xml:space="preserve"> from the </w:t>
      </w:r>
      <w:r w:rsidR="000720E1">
        <w:t>right</w:t>
      </w:r>
      <w:r>
        <w:t>most</w:t>
      </w:r>
      <w:r w:rsidR="000720E1">
        <w:t xml:space="preserve"> element and moving to the left</w:t>
      </w:r>
      <w:r>
        <w:t>most</w:t>
      </w:r>
      <w:r w:rsidRPr="004B359A">
        <w:t xml:space="preserve"> </w:t>
      </w:r>
      <w:r>
        <w:t>element</w:t>
      </w:r>
      <w:r w:rsidRPr="004B359A">
        <w:t>.</w:t>
      </w:r>
      <w:r>
        <w:t xml:space="preserve"> For example, compositions in the A-B-C family of alloys follow the sequence:</w:t>
      </w:r>
    </w:p>
    <w:p w14:paraId="33691B46" w14:textId="77777777" w:rsidR="00F82259" w:rsidRDefault="00F82259" w:rsidP="00F82259"/>
    <w:p w14:paraId="6248285D" w14:textId="77777777" w:rsidR="00F82259" w:rsidRDefault="00F82259" w:rsidP="00170C53">
      <w:pPr>
        <w:outlineLvl w:val="0"/>
      </w:pPr>
      <w:r>
        <w:t>A</w:t>
      </w:r>
      <w:r w:rsidRPr="00E322D1">
        <w:rPr>
          <w:vertAlign w:val="subscript"/>
        </w:rPr>
        <w:t>0.</w:t>
      </w:r>
      <w:r>
        <w:rPr>
          <w:vertAlign w:val="subscript"/>
        </w:rPr>
        <w:t>5</w:t>
      </w:r>
      <w:r>
        <w:t>B</w:t>
      </w:r>
      <w:r w:rsidRPr="00E322D1">
        <w:rPr>
          <w:vertAlign w:val="subscript"/>
        </w:rPr>
        <w:t>0.</w:t>
      </w:r>
      <w:r>
        <w:rPr>
          <w:vertAlign w:val="subscript"/>
        </w:rPr>
        <w:t>5</w:t>
      </w:r>
      <w:r>
        <w:t>C</w:t>
      </w:r>
      <w:r w:rsidRPr="00E322D1">
        <w:rPr>
          <w:vertAlign w:val="subscript"/>
        </w:rPr>
        <w:t>0.</w:t>
      </w:r>
      <w:r>
        <w:rPr>
          <w:vertAlign w:val="subscript"/>
        </w:rPr>
        <w:t>5</w:t>
      </w:r>
      <w:r>
        <w:t>; A</w:t>
      </w:r>
      <w:r w:rsidRPr="00E322D1">
        <w:rPr>
          <w:vertAlign w:val="subscript"/>
        </w:rPr>
        <w:t>0.</w:t>
      </w:r>
      <w:r>
        <w:rPr>
          <w:vertAlign w:val="subscript"/>
        </w:rPr>
        <w:t>5</w:t>
      </w:r>
      <w:r>
        <w:t>B</w:t>
      </w:r>
      <w:r w:rsidRPr="00E322D1">
        <w:rPr>
          <w:vertAlign w:val="subscript"/>
        </w:rPr>
        <w:t>0.</w:t>
      </w:r>
      <w:r>
        <w:rPr>
          <w:vertAlign w:val="subscript"/>
        </w:rPr>
        <w:t>5</w:t>
      </w:r>
      <w:r>
        <w:t>C; A</w:t>
      </w:r>
      <w:r w:rsidRPr="00E322D1">
        <w:rPr>
          <w:vertAlign w:val="subscript"/>
        </w:rPr>
        <w:t>0.</w:t>
      </w:r>
      <w:r>
        <w:rPr>
          <w:vertAlign w:val="subscript"/>
        </w:rPr>
        <w:t>5</w:t>
      </w:r>
      <w:r>
        <w:t>B</w:t>
      </w:r>
      <w:r w:rsidRPr="00E322D1">
        <w:rPr>
          <w:vertAlign w:val="subscript"/>
        </w:rPr>
        <w:t>0.</w:t>
      </w:r>
      <w:r>
        <w:rPr>
          <w:vertAlign w:val="subscript"/>
        </w:rPr>
        <w:t>5</w:t>
      </w:r>
      <w:r>
        <w:t>C</w:t>
      </w:r>
      <w:r w:rsidRPr="00A42AC9">
        <w:rPr>
          <w:vertAlign w:val="subscript"/>
        </w:rPr>
        <w:t>2</w:t>
      </w:r>
      <w:r>
        <w:t>; A</w:t>
      </w:r>
      <w:r w:rsidRPr="00E322D1">
        <w:rPr>
          <w:vertAlign w:val="subscript"/>
        </w:rPr>
        <w:t>0.</w:t>
      </w:r>
      <w:r>
        <w:rPr>
          <w:vertAlign w:val="subscript"/>
        </w:rPr>
        <w:t>5</w:t>
      </w:r>
      <w:r>
        <w:t>BC</w:t>
      </w:r>
      <w:r>
        <w:rPr>
          <w:vertAlign w:val="subscript"/>
        </w:rPr>
        <w:t>0.5</w:t>
      </w:r>
      <w:r>
        <w:t>; A</w:t>
      </w:r>
      <w:r w:rsidRPr="00E322D1">
        <w:rPr>
          <w:vertAlign w:val="subscript"/>
        </w:rPr>
        <w:t>0.</w:t>
      </w:r>
      <w:r>
        <w:rPr>
          <w:vertAlign w:val="subscript"/>
        </w:rPr>
        <w:t>5</w:t>
      </w:r>
      <w:r>
        <w:t>BC; A</w:t>
      </w:r>
      <w:r w:rsidRPr="00E322D1">
        <w:rPr>
          <w:vertAlign w:val="subscript"/>
        </w:rPr>
        <w:t>0.</w:t>
      </w:r>
      <w:r>
        <w:rPr>
          <w:vertAlign w:val="subscript"/>
        </w:rPr>
        <w:t>5</w:t>
      </w:r>
      <w:r>
        <w:t>BC</w:t>
      </w:r>
      <w:r w:rsidRPr="00A42AC9">
        <w:rPr>
          <w:vertAlign w:val="subscript"/>
        </w:rPr>
        <w:t>2</w:t>
      </w:r>
      <w:r>
        <w:t>; A</w:t>
      </w:r>
      <w:r w:rsidRPr="00E322D1">
        <w:rPr>
          <w:vertAlign w:val="subscript"/>
        </w:rPr>
        <w:t>0.</w:t>
      </w:r>
      <w:r>
        <w:rPr>
          <w:vertAlign w:val="subscript"/>
        </w:rPr>
        <w:t>5</w:t>
      </w:r>
      <w:r>
        <w:t>B</w:t>
      </w:r>
      <w:r>
        <w:rPr>
          <w:vertAlign w:val="subscript"/>
        </w:rPr>
        <w:t>2</w:t>
      </w:r>
      <w:r>
        <w:t>C</w:t>
      </w:r>
      <w:r>
        <w:rPr>
          <w:vertAlign w:val="subscript"/>
        </w:rPr>
        <w:t>0.5</w:t>
      </w:r>
      <w:r>
        <w:t>; A</w:t>
      </w:r>
      <w:r w:rsidRPr="00E322D1">
        <w:rPr>
          <w:vertAlign w:val="subscript"/>
        </w:rPr>
        <w:t>0.</w:t>
      </w:r>
      <w:r>
        <w:rPr>
          <w:vertAlign w:val="subscript"/>
        </w:rPr>
        <w:t>5</w:t>
      </w:r>
      <w:r>
        <w:t>B</w:t>
      </w:r>
      <w:r>
        <w:rPr>
          <w:vertAlign w:val="subscript"/>
        </w:rPr>
        <w:t>2</w:t>
      </w:r>
      <w:r>
        <w:t>C; A</w:t>
      </w:r>
      <w:r w:rsidRPr="00E322D1">
        <w:rPr>
          <w:vertAlign w:val="subscript"/>
        </w:rPr>
        <w:t>0.</w:t>
      </w:r>
      <w:r>
        <w:rPr>
          <w:vertAlign w:val="subscript"/>
        </w:rPr>
        <w:t>5</w:t>
      </w:r>
      <w:r>
        <w:t>B</w:t>
      </w:r>
      <w:r>
        <w:rPr>
          <w:vertAlign w:val="subscript"/>
        </w:rPr>
        <w:t>2</w:t>
      </w:r>
      <w:r>
        <w:t>C</w:t>
      </w:r>
      <w:r>
        <w:rPr>
          <w:vertAlign w:val="subscript"/>
        </w:rPr>
        <w:t>2</w:t>
      </w:r>
      <w:r>
        <w:t xml:space="preserve">. </w:t>
      </w:r>
    </w:p>
    <w:p w14:paraId="0541731F" w14:textId="77777777" w:rsidR="00F82259" w:rsidRDefault="00F82259" w:rsidP="00F82259"/>
    <w:p w14:paraId="3AEA1EFD" w14:textId="77777777" w:rsidR="00F82259" w:rsidRDefault="00F82259" w:rsidP="00F82259">
      <w:r>
        <w:t>This is followed by a similar</w:t>
      </w:r>
      <w:r w:rsidRPr="00C35BA5">
        <w:t xml:space="preserve"> </w:t>
      </w:r>
      <w:r>
        <w:t>sequence in the AB</w:t>
      </w:r>
      <w:r w:rsidRPr="00E322D1">
        <w:rPr>
          <w:vertAlign w:val="subscript"/>
        </w:rPr>
        <w:t>0.</w:t>
      </w:r>
      <w:r>
        <w:rPr>
          <w:vertAlign w:val="subscript"/>
        </w:rPr>
        <w:t>5</w:t>
      </w:r>
      <w:r>
        <w:t>C</w:t>
      </w:r>
      <w:r w:rsidRPr="00E322D1">
        <w:rPr>
          <w:vertAlign w:val="subscript"/>
        </w:rPr>
        <w:t>0.</w:t>
      </w:r>
      <w:r>
        <w:rPr>
          <w:vertAlign w:val="subscript"/>
        </w:rPr>
        <w:t>5</w:t>
      </w:r>
      <w:r>
        <w:t>… series of alloys, then by the series for A</w:t>
      </w:r>
      <w:r>
        <w:rPr>
          <w:vertAlign w:val="subscript"/>
        </w:rPr>
        <w:t>2</w:t>
      </w:r>
      <w:r>
        <w:t>B</w:t>
      </w:r>
      <w:r w:rsidRPr="00E322D1">
        <w:rPr>
          <w:vertAlign w:val="subscript"/>
        </w:rPr>
        <w:t>0.</w:t>
      </w:r>
      <w:r>
        <w:rPr>
          <w:vertAlign w:val="subscript"/>
        </w:rPr>
        <w:t>5</w:t>
      </w:r>
      <w:r>
        <w:t>C</w:t>
      </w:r>
      <w:r w:rsidRPr="00E322D1">
        <w:rPr>
          <w:vertAlign w:val="subscript"/>
        </w:rPr>
        <w:t>0.</w:t>
      </w:r>
      <w:r>
        <w:rPr>
          <w:vertAlign w:val="subscript"/>
        </w:rPr>
        <w:t>5</w:t>
      </w:r>
      <w:proofErr w:type="gramStart"/>
      <w:r>
        <w:t>… .</w:t>
      </w:r>
      <w:proofErr w:type="gramEnd"/>
      <w:r w:rsidRPr="0018182E">
        <w:t xml:space="preserve"> </w:t>
      </w:r>
      <w:r>
        <w:t xml:space="preserve">The absence of a subscript is taken as “1”. </w:t>
      </w:r>
    </w:p>
    <w:p w14:paraId="42B3A8A0" w14:textId="77777777" w:rsidR="00F82259" w:rsidRDefault="00F82259" w:rsidP="00F82259"/>
    <w:p w14:paraId="0158DE5E" w14:textId="4F2ECF41" w:rsidR="00F82259" w:rsidRDefault="00F82259" w:rsidP="00F82259">
      <w:r>
        <w:t xml:space="preserve">Most alloy compositions in the literature are reported as molar ratios that can easily be converted to atomic </w:t>
      </w:r>
      <w:r w:rsidR="00EB395E">
        <w:t>fractions</w:t>
      </w:r>
      <w:r>
        <w:t xml:space="preserve">. Specifically, the atom fractions of elements A, B and C in </w:t>
      </w:r>
      <w:proofErr w:type="spellStart"/>
      <w:r>
        <w:t>A</w:t>
      </w:r>
      <w:r w:rsidRPr="00DF7599">
        <w:rPr>
          <w:i/>
          <w:vertAlign w:val="subscript"/>
        </w:rPr>
        <w:t>x</w:t>
      </w:r>
      <w:r>
        <w:t>B</w:t>
      </w:r>
      <w:r w:rsidRPr="00DF7599">
        <w:rPr>
          <w:i/>
          <w:vertAlign w:val="subscript"/>
        </w:rPr>
        <w:t>y</w:t>
      </w:r>
      <w:r>
        <w:t>C</w:t>
      </w:r>
      <w:r w:rsidRPr="00DF7599">
        <w:rPr>
          <w:i/>
          <w:vertAlign w:val="subscript"/>
        </w:rPr>
        <w:t>z</w:t>
      </w:r>
      <w:proofErr w:type="spellEnd"/>
      <w:r>
        <w:t xml:space="preserve"> are </w:t>
      </w:r>
      <w:r w:rsidRPr="00F437B2">
        <w:rPr>
          <w:i/>
        </w:rPr>
        <w:t>x</w:t>
      </w:r>
      <w:r>
        <w:t>/(</w:t>
      </w:r>
      <w:proofErr w:type="spellStart"/>
      <w:r w:rsidRPr="00F437B2">
        <w:rPr>
          <w:i/>
        </w:rPr>
        <w:t>x</w:t>
      </w:r>
      <w:r>
        <w:t>+</w:t>
      </w:r>
      <w:r w:rsidRPr="00F437B2">
        <w:rPr>
          <w:i/>
        </w:rPr>
        <w:t>y</w:t>
      </w:r>
      <w:r>
        <w:t>+</w:t>
      </w:r>
      <w:r w:rsidRPr="00F437B2">
        <w:rPr>
          <w:i/>
        </w:rPr>
        <w:t>z</w:t>
      </w:r>
      <w:proofErr w:type="spellEnd"/>
      <w:r>
        <w:t xml:space="preserve">), </w:t>
      </w:r>
      <w:r w:rsidRPr="00F437B2">
        <w:rPr>
          <w:i/>
        </w:rPr>
        <w:t>y</w:t>
      </w:r>
      <w:r>
        <w:t>/(</w:t>
      </w:r>
      <w:proofErr w:type="spellStart"/>
      <w:r w:rsidRPr="00F437B2">
        <w:rPr>
          <w:i/>
        </w:rPr>
        <w:t>x</w:t>
      </w:r>
      <w:r>
        <w:t>+</w:t>
      </w:r>
      <w:r w:rsidRPr="00F437B2">
        <w:rPr>
          <w:i/>
        </w:rPr>
        <w:t>y</w:t>
      </w:r>
      <w:r>
        <w:t>+</w:t>
      </w:r>
      <w:r w:rsidRPr="00F437B2">
        <w:rPr>
          <w:i/>
        </w:rPr>
        <w:t>z</w:t>
      </w:r>
      <w:proofErr w:type="spellEnd"/>
      <w:r>
        <w:t>) and</w:t>
      </w:r>
      <w:r w:rsidRPr="00F437B2">
        <w:t xml:space="preserve"> </w:t>
      </w:r>
      <w:r w:rsidRPr="00F437B2">
        <w:rPr>
          <w:i/>
        </w:rPr>
        <w:t>z</w:t>
      </w:r>
      <w:r>
        <w:t>/(</w:t>
      </w:r>
      <w:proofErr w:type="spellStart"/>
      <w:r w:rsidRPr="00F437B2">
        <w:rPr>
          <w:i/>
        </w:rPr>
        <w:t>x</w:t>
      </w:r>
      <w:r>
        <w:t>+</w:t>
      </w:r>
      <w:r w:rsidRPr="00F437B2">
        <w:rPr>
          <w:i/>
        </w:rPr>
        <w:t>y</w:t>
      </w:r>
      <w:r>
        <w:t>+</w:t>
      </w:r>
      <w:r w:rsidRPr="00F437B2">
        <w:rPr>
          <w:i/>
        </w:rPr>
        <w:t>z</w:t>
      </w:r>
      <w:proofErr w:type="spellEnd"/>
      <w:r>
        <w:t xml:space="preserve">), respectively. In some </w:t>
      </w:r>
      <w:r w:rsidR="00EB395E">
        <w:t>studies</w:t>
      </w:r>
      <w:r>
        <w:t xml:space="preserve">, compositions are reported as atom fractions, these are converted to molar ratios in the current table for consistency. Compositions in a series of alloys are sometimes reported as </w:t>
      </w:r>
      <w:proofErr w:type="spellStart"/>
      <w:proofErr w:type="gramStart"/>
      <w:r w:rsidRPr="0026206A">
        <w:t>EL</w:t>
      </w:r>
      <w:r w:rsidRPr="00E83863">
        <w:rPr>
          <w:i/>
          <w:vertAlign w:val="subscript"/>
        </w:rPr>
        <w:t>x</w:t>
      </w:r>
      <w:proofErr w:type="spellEnd"/>
      <w:r w:rsidRPr="0026206A">
        <w:t>(</w:t>
      </w:r>
      <w:proofErr w:type="gramEnd"/>
      <w:r>
        <w:t>CCA</w:t>
      </w:r>
      <w:r w:rsidRPr="0026206A">
        <w:t>)</w:t>
      </w:r>
      <w:r w:rsidRPr="0026206A">
        <w:rPr>
          <w:vertAlign w:val="subscript"/>
        </w:rPr>
        <w:t>1-</w:t>
      </w:r>
      <w:r w:rsidRPr="00E83863">
        <w:rPr>
          <w:i/>
          <w:vertAlign w:val="subscript"/>
        </w:rPr>
        <w:t>x</w:t>
      </w:r>
      <w:r w:rsidRPr="0026206A">
        <w:t xml:space="preserve">, where EL is an element that is systematically varied and </w:t>
      </w:r>
      <w:r>
        <w:t>CCA</w:t>
      </w:r>
      <w:r w:rsidRPr="0026206A">
        <w:t xml:space="preserve"> is </w:t>
      </w:r>
      <w:r>
        <w:t>a</w:t>
      </w:r>
      <w:r w:rsidRPr="0026206A">
        <w:t xml:space="preserve"> combination of elements </w:t>
      </w:r>
      <w:r>
        <w:t>whose relative compositions remain</w:t>
      </w:r>
      <w:r w:rsidRPr="0026206A">
        <w:t xml:space="preserve"> unchanged. For convenience, these </w:t>
      </w:r>
      <w:r>
        <w:t xml:space="preserve">alloy </w:t>
      </w:r>
      <w:r w:rsidRPr="0026206A">
        <w:t xml:space="preserve">compositions are </w:t>
      </w:r>
      <w:r>
        <w:t>converted in the table to</w:t>
      </w:r>
      <w:r w:rsidRPr="0026206A">
        <w:t xml:space="preserve"> EL</w:t>
      </w:r>
      <w:r>
        <w:rPr>
          <w:vertAlign w:val="subscript"/>
        </w:rPr>
        <w:t>[</w:t>
      </w:r>
      <w:r w:rsidRPr="00E83863">
        <w:rPr>
          <w:i/>
          <w:vertAlign w:val="subscript"/>
        </w:rPr>
        <w:t>x</w:t>
      </w:r>
      <w:r w:rsidRPr="0026206A">
        <w:rPr>
          <w:vertAlign w:val="subscript"/>
        </w:rPr>
        <w:t>/(1-</w:t>
      </w:r>
      <w:r w:rsidRPr="00E83863">
        <w:rPr>
          <w:i/>
          <w:vertAlign w:val="subscript"/>
        </w:rPr>
        <w:t>x</w:t>
      </w:r>
      <w:proofErr w:type="gramStart"/>
      <w:r>
        <w:rPr>
          <w:vertAlign w:val="subscript"/>
        </w:rPr>
        <w:t>)]</w:t>
      </w:r>
      <w:r>
        <w:t>CC</w:t>
      </w:r>
      <w:r w:rsidRPr="0026206A">
        <w:t>A</w:t>
      </w:r>
      <w:proofErr w:type="gramEnd"/>
      <w:r w:rsidRPr="0026206A">
        <w:t>.</w:t>
      </w:r>
      <w:r>
        <w:t xml:space="preserve"> As a specific example, </w:t>
      </w:r>
      <w:proofErr w:type="spellStart"/>
      <w:proofErr w:type="gramStart"/>
      <w:r>
        <w:t>Al</w:t>
      </w:r>
      <w:r w:rsidRPr="0026206A">
        <w:rPr>
          <w:i/>
          <w:vertAlign w:val="subscript"/>
        </w:rPr>
        <w:t>x</w:t>
      </w:r>
      <w:proofErr w:type="spellEnd"/>
      <w:r>
        <w:t>(</w:t>
      </w:r>
      <w:proofErr w:type="spellStart"/>
      <w:proofErr w:type="gramEnd"/>
      <w:r>
        <w:t>CoCrFeMnNi</w:t>
      </w:r>
      <w:proofErr w:type="spellEnd"/>
      <w:r>
        <w:t>)</w:t>
      </w:r>
      <w:r w:rsidRPr="0026206A">
        <w:rPr>
          <w:vertAlign w:val="subscript"/>
        </w:rPr>
        <w:t>1-</w:t>
      </w:r>
      <w:r w:rsidRPr="0026206A">
        <w:rPr>
          <w:i/>
          <w:vertAlign w:val="subscript"/>
        </w:rPr>
        <w:t>x</w:t>
      </w:r>
      <w:r>
        <w:t xml:space="preserve"> is shown in the table as Al</w:t>
      </w:r>
      <w:r w:rsidRPr="0026206A">
        <w:rPr>
          <w:vertAlign w:val="subscript"/>
        </w:rPr>
        <w:t>0.25</w:t>
      </w:r>
      <w:r>
        <w:t xml:space="preserve">CoCrFeMnNi when </w:t>
      </w:r>
      <w:r w:rsidRPr="0026206A">
        <w:rPr>
          <w:i/>
        </w:rPr>
        <w:t>x</w:t>
      </w:r>
      <w:r>
        <w:t>=0.2 rather than the more cumbersome Al</w:t>
      </w:r>
      <w:r w:rsidRPr="0026206A">
        <w:rPr>
          <w:vertAlign w:val="subscript"/>
        </w:rPr>
        <w:t>0.2</w:t>
      </w:r>
      <w:r>
        <w:t>Co</w:t>
      </w:r>
      <w:r w:rsidRPr="0026206A">
        <w:rPr>
          <w:vertAlign w:val="subscript"/>
        </w:rPr>
        <w:t>0.</w:t>
      </w:r>
      <w:r>
        <w:rPr>
          <w:vertAlign w:val="subscript"/>
        </w:rPr>
        <w:t>8</w:t>
      </w:r>
      <w:r>
        <w:t>Cr</w:t>
      </w:r>
      <w:r w:rsidRPr="0026206A">
        <w:rPr>
          <w:vertAlign w:val="subscript"/>
        </w:rPr>
        <w:t>0.</w:t>
      </w:r>
      <w:r>
        <w:rPr>
          <w:vertAlign w:val="subscript"/>
        </w:rPr>
        <w:t>8</w:t>
      </w:r>
      <w:r>
        <w:t>Fe</w:t>
      </w:r>
      <w:r w:rsidRPr="0026206A">
        <w:rPr>
          <w:vertAlign w:val="subscript"/>
        </w:rPr>
        <w:t>0.</w:t>
      </w:r>
      <w:r>
        <w:rPr>
          <w:vertAlign w:val="subscript"/>
        </w:rPr>
        <w:t>8</w:t>
      </w:r>
      <w:r>
        <w:t>Mn</w:t>
      </w:r>
      <w:r w:rsidRPr="0026206A">
        <w:rPr>
          <w:vertAlign w:val="subscript"/>
        </w:rPr>
        <w:t>0.</w:t>
      </w:r>
      <w:r>
        <w:rPr>
          <w:vertAlign w:val="subscript"/>
        </w:rPr>
        <w:t>8</w:t>
      </w:r>
      <w:r>
        <w:t>Ni</w:t>
      </w:r>
      <w:r w:rsidRPr="0026206A">
        <w:rPr>
          <w:vertAlign w:val="subscript"/>
        </w:rPr>
        <w:t>0.</w:t>
      </w:r>
      <w:r>
        <w:rPr>
          <w:vertAlign w:val="subscript"/>
        </w:rPr>
        <w:t>8</w:t>
      </w:r>
      <w:r>
        <w:t xml:space="preserve">. </w:t>
      </w:r>
    </w:p>
    <w:p w14:paraId="49576043" w14:textId="77777777" w:rsidR="00F82259" w:rsidRDefault="00F82259" w:rsidP="00F82259"/>
    <w:p w14:paraId="3814D950" w14:textId="3C4B887F" w:rsidR="00F82259" w:rsidRDefault="00F82259" w:rsidP="00F82259">
      <w:r>
        <w:t xml:space="preserve">Several distinct alloy families (defined here by a palette of </w:t>
      </w:r>
      <w:proofErr w:type="gramStart"/>
      <w:r w:rsidR="00EB395E">
        <w:t xml:space="preserve">particular </w:t>
      </w:r>
      <w:r>
        <w:t>elements</w:t>
      </w:r>
      <w:proofErr w:type="gramEnd"/>
      <w:r>
        <w:t xml:space="preserve"> from which alloys belonging to the family may be drawn – </w:t>
      </w:r>
      <w:r w:rsidR="00B83D49">
        <w:t xml:space="preserve">an alloy in the family does not have to </w:t>
      </w:r>
      <w:r w:rsidR="00703AC5">
        <w:t>contain</w:t>
      </w:r>
      <w:r w:rsidR="00B83D49">
        <w:t xml:space="preserve"> </w:t>
      </w:r>
      <w:r w:rsidR="00703AC5">
        <w:t>every</w:t>
      </w:r>
      <w:r>
        <w:t xml:space="preserve"> element in the palette) have been conceived and studied, and these are organized in the table below separately to better illustrate relationships within a given grouping of elements. The alloy families shown in this table include 3d transition metal CCAs; refractory metal CCAs; light metal CCAs; boride/carbide/nitride CCAs; and 4f transition metal CCAs (see the companion manuscript for definitions of these alloy families). Two alloy families (precious metals</w:t>
      </w:r>
      <w:r w:rsidR="00EB395E">
        <w:t xml:space="preserve"> and</w:t>
      </w:r>
      <w:r>
        <w:t xml:space="preserve"> brasses/bronzes) </w:t>
      </w:r>
      <w:r w:rsidR="00E479AD">
        <w:t xml:space="preserve">are limited in scope or </w:t>
      </w:r>
      <w:r>
        <w:t>were not published prior to this review and are not included in the table. Some alloys do not fit ne</w:t>
      </w:r>
      <w:r w:rsidR="00EB395E">
        <w:t>atly into any of these families</w:t>
      </w:r>
      <w:r>
        <w:t xml:space="preserve"> </w:t>
      </w:r>
      <w:r w:rsidR="00EB395E">
        <w:t>and</w:t>
      </w:r>
      <w:r>
        <w:t xml:space="preserve"> are listed as “other alloys” in the table. CCAs with as few as 3 elements are included in this category. While CCAs with 3 elements do not satisfy definitions for HEAs, they are nevertheless included in this table. This is supported by findings in the companion paper that the best suite of properties does not always accompany alloys with more elements.</w:t>
      </w:r>
      <w:r w:rsidR="00576471">
        <w:t xml:space="preserve"> </w:t>
      </w:r>
    </w:p>
    <w:p w14:paraId="12E19161" w14:textId="77777777" w:rsidR="00F82259" w:rsidRDefault="00F82259" w:rsidP="00F82259"/>
    <w:p w14:paraId="7292FC5E" w14:textId="661E040C" w:rsidR="00F82259" w:rsidRDefault="00F82259" w:rsidP="00F82259">
      <w:r>
        <w:t>This table is used to analyze the frequencies with which certain alloys, phases or microstructures are reported, and with which different process conditions are used. Thus, a separate row</w:t>
      </w:r>
      <w:r w:rsidRPr="00CD4F68">
        <w:t xml:space="preserve"> </w:t>
      </w:r>
      <w:r>
        <w:t xml:space="preserve">is used for each microstructure report. A microstructure report is defined as a unique set of alloy composition, primary process method and subsequent thermo-mechanical treatments </w:t>
      </w:r>
      <w:proofErr w:type="gramStart"/>
      <w:r w:rsidRPr="00F557E2">
        <w:rPr>
          <w:i/>
        </w:rPr>
        <w:t>in a given</w:t>
      </w:r>
      <w:proofErr w:type="gramEnd"/>
      <w:r w:rsidRPr="00F557E2">
        <w:rPr>
          <w:i/>
        </w:rPr>
        <w:t xml:space="preserve"> publication</w:t>
      </w:r>
      <w:r>
        <w:t xml:space="preserve">. Many publications evaluate different alloys and/or different thermo-mechanical processing conditions, and so produce multiple microstructure reports. Identical alloys and thermo-mechanical processing conditions often occur in separate publications, </w:t>
      </w:r>
      <w:r w:rsidR="000132A2">
        <w:t>and</w:t>
      </w:r>
      <w:r>
        <w:t xml:space="preserve"> these are separate microstructure reports </w:t>
      </w:r>
      <w:r>
        <w:lastRenderedPageBreak/>
        <w:t xml:space="preserve">following the definition above (different publications) and are shown in separate rows in the table. The reason for this separation is to better assess the variability from one laboratory to another </w:t>
      </w:r>
      <w:r w:rsidR="000132A2">
        <w:t>that may result from</w:t>
      </w:r>
      <w:r>
        <w:t xml:space="preserve"> unreported quantities such as impurity content and cooling rate</w:t>
      </w:r>
      <w:r w:rsidR="00C912CF">
        <w:t xml:space="preserve"> and from </w:t>
      </w:r>
      <w:r>
        <w:t xml:space="preserve">differences in characterization techniques employed. This separation shows that different results are often reported for nominally identical compositions and processes. Reasons for these differences are discussed in the companion manuscript. </w:t>
      </w:r>
      <w:r w:rsidR="00B139F1">
        <w:t xml:space="preserve">This table gives 648 alloy-microstructure reports. </w:t>
      </w:r>
    </w:p>
    <w:p w14:paraId="0BE8A2F4" w14:textId="77777777" w:rsidR="00F82259" w:rsidRDefault="00F82259" w:rsidP="00F82259"/>
    <w:p w14:paraId="76C02768" w14:textId="09291F86" w:rsidR="00F82259" w:rsidRDefault="00F82259" w:rsidP="00F82259">
      <w:r>
        <w:t>The number and types of phases in this table represent a critical assessment of all the data in</w:t>
      </w:r>
      <w:r w:rsidRPr="001E0107">
        <w:t xml:space="preserve"> </w:t>
      </w:r>
      <w:r>
        <w:t xml:space="preserve">each published microstructure report. This includes data from X-ray diffraction (XRD), metallographic images (scanning electron microscope (SEM) and/or optical microscope), compositional analyses and/or transmission electron microscopy (TEM). As a result of this assessment, we sometimes come to different conclusions than the published work, and so data in </w:t>
      </w:r>
      <w:r w:rsidR="003A2B16">
        <w:t>this</w:t>
      </w:r>
      <w:r w:rsidR="00460A8E">
        <w:t xml:space="preserve"> table do</w:t>
      </w:r>
      <w:r>
        <w:t xml:space="preserve"> not always match the reported </w:t>
      </w:r>
      <w:r w:rsidR="000720E1">
        <w:t>microstructures</w:t>
      </w:r>
      <w:r>
        <w:t xml:space="preserve">. Reasons for this disagreement are discussed in the companion paper. For example, some papers consider ordered, intermetallic (IM) compounds to be solid solutions, so that XRD scans showing a superlattice peak are sometimes reported as a solid solution or a disordered phase. In the present assessment, any phase showing a superlattice peak is reported as an ordered IM phase. Further, XRD and metallographic observations sometimes differ in published reports. For example, XRD may show only one crystal </w:t>
      </w:r>
      <w:proofErr w:type="gramStart"/>
      <w:r>
        <w:t>structure</w:t>
      </w:r>
      <w:proofErr w:type="gramEnd"/>
      <w:r>
        <w:t xml:space="preserve"> but metallography </w:t>
      </w:r>
      <w:r w:rsidR="003A2B16">
        <w:t>may show</w:t>
      </w:r>
      <w:r>
        <w:t xml:space="preserve"> two or more phases. In this case, we report the number of distinct phases seen metallographically, and assign the observed XRD crystal structure to each.</w:t>
      </w:r>
      <w:r w:rsidRPr="00031C54">
        <w:t xml:space="preserve"> </w:t>
      </w:r>
      <w:r>
        <w:t xml:space="preserve">We do not </w:t>
      </w:r>
      <w:r w:rsidR="003A2B16">
        <w:t xml:space="preserve">generally </w:t>
      </w:r>
      <w:r>
        <w:t xml:space="preserve">list dendrites and inter-dendrite regions as separate </w:t>
      </w:r>
      <w:proofErr w:type="gramStart"/>
      <w:r>
        <w:t>phases, since</w:t>
      </w:r>
      <w:proofErr w:type="gramEnd"/>
      <w:r>
        <w:t xml:space="preserve"> they may represent different compositional regions of the same phase. Clear evidence of distinct interfaces in metallographic images </w:t>
      </w:r>
      <w:proofErr w:type="gramStart"/>
      <w:r>
        <w:t>indicate</w:t>
      </w:r>
      <w:proofErr w:type="gramEnd"/>
      <w:r>
        <w:t xml:space="preserve"> different phases. See the companion paper for </w:t>
      </w:r>
      <w:proofErr w:type="gramStart"/>
      <w:r>
        <w:t>more</w:t>
      </w:r>
      <w:proofErr w:type="gramEnd"/>
      <w:r>
        <w:t xml:space="preserve"> complete discussion of these issues. </w:t>
      </w:r>
    </w:p>
    <w:p w14:paraId="44B4A689" w14:textId="77777777" w:rsidR="00F82259" w:rsidRDefault="00F82259" w:rsidP="00F82259"/>
    <w:p w14:paraId="6165A305" w14:textId="33A8097B" w:rsidR="00F82259" w:rsidRDefault="00F82259" w:rsidP="00F82259">
      <w:r>
        <w:t xml:space="preserve">The </w:t>
      </w:r>
      <w:r w:rsidR="000C458F">
        <w:t>1</w:t>
      </w:r>
      <w:r w:rsidR="000C458F" w:rsidRPr="000C458F">
        <w:rPr>
          <w:vertAlign w:val="superscript"/>
        </w:rPr>
        <w:t>st</w:t>
      </w:r>
      <w:r>
        <w:t xml:space="preserve"> column of the data table shows the alloy system, and the </w:t>
      </w:r>
      <w:r w:rsidR="000C458F">
        <w:t>2</w:t>
      </w:r>
      <w:r w:rsidR="000C458F" w:rsidRPr="000C458F">
        <w:rPr>
          <w:vertAlign w:val="superscript"/>
        </w:rPr>
        <w:t>nd</w:t>
      </w:r>
      <w:r>
        <w:t xml:space="preserve"> column lists the specific alloys in </w:t>
      </w:r>
      <w:r w:rsidR="00460A8E">
        <w:t>each</w:t>
      </w:r>
      <w:r>
        <w:t xml:space="preserve"> system that have been studied. Alloy systems are listed alphabetically, and specific alloys in each system are organized alphabetically and by composition as described above. </w:t>
      </w:r>
      <w:r w:rsidR="000C458F">
        <w:t xml:space="preserve">Blank cells for alloy system or alloy composition </w:t>
      </w:r>
      <w:r w:rsidR="00347EBE">
        <w:t xml:space="preserve">are used to </w:t>
      </w:r>
      <w:r w:rsidR="000C458F">
        <w:t>indicate the same</w:t>
      </w:r>
      <w:r w:rsidR="00347EBE">
        <w:t xml:space="preserve"> entry</w:t>
      </w:r>
      <w:r w:rsidR="000C458F">
        <w:t xml:space="preserve"> as the preceding cell. </w:t>
      </w:r>
    </w:p>
    <w:p w14:paraId="132BDB13" w14:textId="77777777" w:rsidR="00F82259" w:rsidRDefault="00F82259" w:rsidP="00F82259"/>
    <w:p w14:paraId="14801CBB" w14:textId="76F71A9D" w:rsidR="00F82259" w:rsidRDefault="00F82259" w:rsidP="00F82259">
      <w:r>
        <w:t xml:space="preserve">The </w:t>
      </w:r>
      <w:r w:rsidR="00347EBE">
        <w:t>3</w:t>
      </w:r>
      <w:r w:rsidR="00347EBE" w:rsidRPr="00347EBE">
        <w:rPr>
          <w:vertAlign w:val="superscript"/>
        </w:rPr>
        <w:t>rd</w:t>
      </w:r>
      <w:r>
        <w:t xml:space="preserve"> column shows the primary processing condition and subsequent thermo-mechanical treatments. </w:t>
      </w:r>
      <w:r w:rsidRPr="004D7E43">
        <w:t xml:space="preserve">The following abbreviations are used for </w:t>
      </w:r>
      <w:r>
        <w:t>primary</w:t>
      </w:r>
      <w:r w:rsidRPr="004D7E43">
        <w:t xml:space="preserve"> processing conditions</w:t>
      </w:r>
      <w:r w:rsidRPr="004D7E43">
        <w:rPr>
          <w:b/>
        </w:rPr>
        <w:t>: AC</w:t>
      </w:r>
      <w:r w:rsidRPr="00EC0C04">
        <w:t xml:space="preserve">=As-Cast; </w:t>
      </w:r>
      <w:r>
        <w:rPr>
          <w:b/>
        </w:rPr>
        <w:t>A</w:t>
      </w:r>
      <w:r w:rsidRPr="004D7E43">
        <w:rPr>
          <w:b/>
        </w:rPr>
        <w:t>M</w:t>
      </w:r>
      <w:r w:rsidRPr="00EC0C04">
        <w:t xml:space="preserve">=Additive Manufacturing; </w:t>
      </w:r>
      <w:r w:rsidRPr="004D7E43">
        <w:rPr>
          <w:b/>
        </w:rPr>
        <w:t>Bridgman</w:t>
      </w:r>
      <w:r w:rsidRPr="00EC0C04">
        <w:t xml:space="preserve">=Bridgman solidification; </w:t>
      </w:r>
      <w:r w:rsidRPr="004D7E43">
        <w:rPr>
          <w:b/>
        </w:rPr>
        <w:t>CP</w:t>
      </w:r>
      <w:r w:rsidRPr="00EC0C04">
        <w:t xml:space="preserve">=Cold-Pressed; </w:t>
      </w:r>
      <w:r w:rsidRPr="004D7E43">
        <w:rPr>
          <w:b/>
        </w:rPr>
        <w:t>MA+SPS</w:t>
      </w:r>
      <w:r w:rsidRPr="00EC0C04">
        <w:t xml:space="preserve">=Mechanically Alloyed plus Spark Plasma Sintered; </w:t>
      </w:r>
      <w:r w:rsidRPr="004D7E43">
        <w:rPr>
          <w:b/>
        </w:rPr>
        <w:t>MS</w:t>
      </w:r>
      <w:r w:rsidRPr="00EC0C04">
        <w:t xml:space="preserve">=Melt-Spun; </w:t>
      </w:r>
      <w:r w:rsidRPr="004D7E43">
        <w:rPr>
          <w:b/>
        </w:rPr>
        <w:t>SP</w:t>
      </w:r>
      <w:r w:rsidRPr="00EC0C04">
        <w:t>=Sputter</w:t>
      </w:r>
      <w:r w:rsidR="00347EBE">
        <w:t xml:space="preserve"> deposition</w:t>
      </w:r>
      <w:r w:rsidRPr="00EC0C04">
        <w:t xml:space="preserve">; </w:t>
      </w:r>
      <w:r w:rsidRPr="004D7E43">
        <w:rPr>
          <w:b/>
        </w:rPr>
        <w:t>SQ</w:t>
      </w:r>
      <w:r w:rsidRPr="00EC0C04">
        <w:t xml:space="preserve">=Splat Quenched. </w:t>
      </w:r>
      <w:r>
        <w:t xml:space="preserve">Abbreviations for subsequent thermo-mechanical processes </w:t>
      </w:r>
      <w:proofErr w:type="gramStart"/>
      <w:r>
        <w:t>are:</w:t>
      </w:r>
      <w:proofErr w:type="gramEnd"/>
      <w:r>
        <w:t xml:space="preserve"> </w:t>
      </w:r>
      <w:r w:rsidRPr="004D7E43">
        <w:rPr>
          <w:b/>
        </w:rPr>
        <w:t>CR</w:t>
      </w:r>
      <w:r w:rsidRPr="00EC0C04">
        <w:t xml:space="preserve">=Cold Rolled; </w:t>
      </w:r>
      <w:r w:rsidRPr="004D7E43">
        <w:rPr>
          <w:b/>
        </w:rPr>
        <w:t>FC</w:t>
      </w:r>
      <w:r w:rsidRPr="00EC0C04">
        <w:t xml:space="preserve">=Furnace Cooled; </w:t>
      </w:r>
      <w:r w:rsidRPr="004D7E43">
        <w:rPr>
          <w:b/>
        </w:rPr>
        <w:t>FOR</w:t>
      </w:r>
      <w:r w:rsidRPr="00EC0C04">
        <w:t xml:space="preserve">=Forged; </w:t>
      </w:r>
      <w:r w:rsidRPr="004D7E43">
        <w:rPr>
          <w:b/>
        </w:rPr>
        <w:t>HIP</w:t>
      </w:r>
      <w:r w:rsidRPr="00EC0C04">
        <w:t xml:space="preserve">=Hot Isostatic Pressing; </w:t>
      </w:r>
      <w:r w:rsidRPr="004D7E43">
        <w:rPr>
          <w:b/>
        </w:rPr>
        <w:t>HPT</w:t>
      </w:r>
      <w:r w:rsidRPr="00EC0C04">
        <w:t xml:space="preserve">=High Pressure Torsion; </w:t>
      </w:r>
      <w:r w:rsidRPr="004D7E43">
        <w:rPr>
          <w:b/>
        </w:rPr>
        <w:t>HR</w:t>
      </w:r>
      <w:r w:rsidRPr="00EC0C04">
        <w:t xml:space="preserve">=Hot Rolled; </w:t>
      </w:r>
      <w:r w:rsidRPr="004D7E43">
        <w:rPr>
          <w:b/>
        </w:rPr>
        <w:t>VHP</w:t>
      </w:r>
      <w:r w:rsidRPr="00EC0C04">
        <w:t xml:space="preserve">=Vacuum Hot Press; </w:t>
      </w:r>
      <w:r w:rsidRPr="004D7E43">
        <w:rPr>
          <w:b/>
        </w:rPr>
        <w:t>WQ</w:t>
      </w:r>
      <w:r w:rsidRPr="00EC0C04">
        <w:t>=Water Quenched. Al</w:t>
      </w:r>
      <w:r>
        <w:t xml:space="preserve">l temperatures are in degrees Centigrade. Times are abbreviated as hours (h) or minutes (min). </w:t>
      </w:r>
      <w:r w:rsidRPr="004D7E43">
        <w:t xml:space="preserve">Values in parentheses indicate the percent </w:t>
      </w:r>
      <w:r>
        <w:t>strain</w:t>
      </w:r>
      <w:r w:rsidRPr="004D7E43">
        <w:t xml:space="preserve"> from mechanical working</w:t>
      </w:r>
      <w:r>
        <w:t>, or the melt pool thickness for additive manufacturing</w:t>
      </w:r>
      <w:r w:rsidRPr="004D7E43">
        <w:t xml:space="preserve">. </w:t>
      </w:r>
      <w:r>
        <w:t xml:space="preserve">Processes </w:t>
      </w:r>
      <w:r w:rsidR="00347EBE">
        <w:t xml:space="preserve">are </w:t>
      </w:r>
      <w:r>
        <w:t xml:space="preserve">listed in the order in which they are performed. </w:t>
      </w:r>
    </w:p>
    <w:p w14:paraId="11DAE796" w14:textId="77777777" w:rsidR="00F82259" w:rsidRDefault="00F82259" w:rsidP="00F82259"/>
    <w:p w14:paraId="15F31B12" w14:textId="38383035" w:rsidR="00F82259" w:rsidRDefault="00F82259" w:rsidP="00F82259">
      <w:r>
        <w:t>The 4</w:t>
      </w:r>
      <w:r w:rsidRPr="00EC0C04">
        <w:rPr>
          <w:vertAlign w:val="superscript"/>
        </w:rPr>
        <w:t>th</w:t>
      </w:r>
      <w:r>
        <w:t xml:space="preserve"> column shows the </w:t>
      </w:r>
      <w:r w:rsidR="00316B5C">
        <w:t>categories</w:t>
      </w:r>
      <w:r>
        <w:t xml:space="preserve"> of phases present in the microstructure. The following abbreviations are used: </w:t>
      </w:r>
      <w:r w:rsidRPr="00C07E3D">
        <w:rPr>
          <w:b/>
        </w:rPr>
        <w:t>SS</w:t>
      </w:r>
      <w:r w:rsidRPr="00EC0C04">
        <w:t xml:space="preserve">=Solid Solution; </w:t>
      </w:r>
      <w:r w:rsidRPr="00C07E3D">
        <w:rPr>
          <w:b/>
        </w:rPr>
        <w:t>IM</w:t>
      </w:r>
      <w:r w:rsidRPr="00EC0C04">
        <w:t xml:space="preserve">=Intermetallic; </w:t>
      </w:r>
      <w:r w:rsidRPr="00C07E3D">
        <w:rPr>
          <w:b/>
        </w:rPr>
        <w:t>AM</w:t>
      </w:r>
      <w:r w:rsidRPr="00EC0C04">
        <w:t xml:space="preserve">=Amorphous; </w:t>
      </w:r>
      <w:r w:rsidRPr="00C07E3D">
        <w:rPr>
          <w:b/>
        </w:rPr>
        <w:t>Unk</w:t>
      </w:r>
      <w:r w:rsidRPr="00EC0C04">
        <w:t>=Unknown. T</w:t>
      </w:r>
      <w:r>
        <w:t xml:space="preserve">he microstructure type is listed as Unknown when one of the phases in the microstructure is unknown, and only one other type of phase (SS or IM) is </w:t>
      </w:r>
      <w:proofErr w:type="gramStart"/>
      <w:r>
        <w:t>definitely identified</w:t>
      </w:r>
      <w:proofErr w:type="gramEnd"/>
      <w:r>
        <w:t xml:space="preserve">. If both SS and IM phases are clearly identified and another phase is unknown, then the microstructure type is listed as SS+IM. </w:t>
      </w:r>
      <w:r w:rsidR="00316B5C">
        <w:t xml:space="preserve">A SS microstructure has one or more SS phases and no ordered phases; an IM microstructure has one or more ordered phases and no SS phases; and SS+IM microstructures has at least one SS and at least one IM phase. </w:t>
      </w:r>
    </w:p>
    <w:p w14:paraId="2A623025" w14:textId="77777777" w:rsidR="00F82259" w:rsidRPr="004D7E43" w:rsidRDefault="00F82259" w:rsidP="00F82259"/>
    <w:p w14:paraId="13DDD489" w14:textId="2E1717E3" w:rsidR="00F82259" w:rsidRDefault="00F82259" w:rsidP="00F82259">
      <w:r>
        <w:t>The specific crystal structures identified in each microstructure report are listed in the 5</w:t>
      </w:r>
      <w:r w:rsidRPr="00EC0C04">
        <w:rPr>
          <w:vertAlign w:val="superscript"/>
        </w:rPr>
        <w:t>th</w:t>
      </w:r>
      <w:r>
        <w:t xml:space="preserve"> column. Crystal structures are listed in the table primarily by </w:t>
      </w:r>
      <w:proofErr w:type="spellStart"/>
      <w:r>
        <w:t>Strukturbericht</w:t>
      </w:r>
      <w:proofErr w:type="spellEnd"/>
      <w:r>
        <w:t xml:space="preserve"> notation. </w:t>
      </w:r>
      <w:r w:rsidRPr="00C07E3D">
        <w:t xml:space="preserve">For convenience, the A1 structure (Pearson symbol cF4, Cu prototype) is listed as </w:t>
      </w:r>
      <w:r w:rsidRPr="00C07E3D">
        <w:rPr>
          <w:b/>
        </w:rPr>
        <w:t>FCC</w:t>
      </w:r>
      <w:r w:rsidR="008F0FA3" w:rsidRPr="008F0FA3">
        <w:t>,</w:t>
      </w:r>
      <w:r w:rsidRPr="00C07E3D">
        <w:t xml:space="preserve"> the A2 structure (Pearson symbol cI2, W prototype) is listed as </w:t>
      </w:r>
      <w:r w:rsidRPr="00C07E3D">
        <w:rPr>
          <w:b/>
        </w:rPr>
        <w:t>BCC</w:t>
      </w:r>
      <w:r w:rsidR="008F0FA3" w:rsidRPr="008F0FA3">
        <w:t xml:space="preserve"> </w:t>
      </w:r>
      <w:r w:rsidR="008F0FA3">
        <w:t xml:space="preserve">and </w:t>
      </w:r>
      <w:r w:rsidR="008F0FA3" w:rsidRPr="00C07E3D">
        <w:t>the A</w:t>
      </w:r>
      <w:r w:rsidR="008F0FA3">
        <w:t>3</w:t>
      </w:r>
      <w:r w:rsidR="008F0FA3" w:rsidRPr="00C07E3D">
        <w:t xml:space="preserve"> structure (Pearson symbol </w:t>
      </w:r>
      <w:r w:rsidR="008F0FA3">
        <w:t>hP</w:t>
      </w:r>
      <w:r w:rsidR="008F0FA3" w:rsidRPr="00C07E3D">
        <w:t xml:space="preserve">2, </w:t>
      </w:r>
      <w:r w:rsidR="008F0FA3">
        <w:t>Mg</w:t>
      </w:r>
      <w:r w:rsidR="008F0FA3" w:rsidRPr="00C07E3D">
        <w:t xml:space="preserve"> prototype) is listed as </w:t>
      </w:r>
      <w:r w:rsidR="008F0FA3">
        <w:rPr>
          <w:b/>
        </w:rPr>
        <w:t>HCP</w:t>
      </w:r>
      <w:r w:rsidRPr="00C07E3D">
        <w:t>.</w:t>
      </w:r>
      <w:r>
        <w:t xml:space="preserve"> Additionally, the term </w:t>
      </w:r>
      <w:r w:rsidRPr="00EC0C04">
        <w:rPr>
          <w:rFonts w:ascii="Symbol" w:hAnsi="Symbol"/>
          <w:b/>
        </w:rPr>
        <w:t></w:t>
      </w:r>
      <w:r w:rsidRPr="00EC0C04">
        <w:rPr>
          <w:b/>
        </w:rPr>
        <w:t xml:space="preserve"> </w:t>
      </w:r>
      <w:r>
        <w:t>is used to indicate t</w:t>
      </w:r>
      <w:r w:rsidRPr="00EC0C04">
        <w:t>he D8</w:t>
      </w:r>
      <w:r w:rsidRPr="00EC0C04">
        <w:rPr>
          <w:vertAlign w:val="subscript"/>
        </w:rPr>
        <w:t>b</w:t>
      </w:r>
      <w:r w:rsidRPr="00EC0C04">
        <w:t xml:space="preserve"> cry</w:t>
      </w:r>
      <w:r>
        <w:t xml:space="preserve">stal structure (Pearson symbol tP30, prototype </w:t>
      </w:r>
      <w:r w:rsidRPr="003517D7">
        <w:rPr>
          <w:rFonts w:ascii="Symbol" w:hAnsi="Symbol"/>
        </w:rPr>
        <w:t></w:t>
      </w:r>
      <w:r>
        <w:t>-</w:t>
      </w:r>
      <w:proofErr w:type="spellStart"/>
      <w:r>
        <w:t>CrFe</w:t>
      </w:r>
      <w:proofErr w:type="spellEnd"/>
      <w:r>
        <w:t>). O</w:t>
      </w:r>
      <w:r w:rsidRPr="00CE63C9">
        <w:t xml:space="preserve">ther crystal structures </w:t>
      </w:r>
      <w:r>
        <w:t xml:space="preserve">reported for CCAs, using the template </w:t>
      </w:r>
      <w:r w:rsidRPr="00CE63C9">
        <w:t>“</w:t>
      </w:r>
      <w:proofErr w:type="spellStart"/>
      <w:r w:rsidR="008F0FA3">
        <w:t>S</w:t>
      </w:r>
      <w:r w:rsidRPr="00CE63C9">
        <w:t>trukturbericht</w:t>
      </w:r>
      <w:proofErr w:type="spellEnd"/>
      <w:r>
        <w:t xml:space="preserve"> (common name) </w:t>
      </w:r>
      <w:r w:rsidRPr="00CE63C9">
        <w:t>=</w:t>
      </w:r>
      <w:r>
        <w:t> </w:t>
      </w:r>
      <w:r w:rsidRPr="00CE63C9">
        <w:t xml:space="preserve">Pearson symbol, </w:t>
      </w:r>
      <w:r w:rsidRPr="00CE63C9">
        <w:lastRenderedPageBreak/>
        <w:t>prototype (reported phase),</w:t>
      </w:r>
      <w:r w:rsidR="008015FC">
        <w:t xml:space="preserve">” </w:t>
      </w:r>
      <w:r w:rsidRPr="00CE63C9">
        <w:t xml:space="preserve">are: </w:t>
      </w:r>
      <w:r w:rsidRPr="00CE63C9">
        <w:rPr>
          <w:b/>
        </w:rPr>
        <w:t>A</w:t>
      </w:r>
      <w:r>
        <w:rPr>
          <w:b/>
        </w:rPr>
        <w:t>5</w:t>
      </w:r>
      <w:r>
        <w:t> </w:t>
      </w:r>
      <w:r w:rsidRPr="00CE63C9">
        <w:t>=</w:t>
      </w:r>
      <w:r>
        <w:t> tI4</w:t>
      </w:r>
      <w:r w:rsidRPr="00CE63C9">
        <w:t xml:space="preserve">, </w:t>
      </w:r>
      <w:r>
        <w:rPr>
          <w:rFonts w:ascii="Symbol" w:hAnsi="Symbol"/>
        </w:rPr>
        <w:t></w:t>
      </w:r>
      <w:r w:rsidRPr="00CE63C9">
        <w:t>-</w:t>
      </w:r>
      <w:r>
        <w:t>S</w:t>
      </w:r>
      <w:r w:rsidRPr="00CE63C9">
        <w:t>n (</w:t>
      </w:r>
      <w:r>
        <w:rPr>
          <w:rFonts w:ascii="Symbol" w:hAnsi="Symbol"/>
        </w:rPr>
        <w:t></w:t>
      </w:r>
      <w:r w:rsidRPr="00CE63C9">
        <w:t>-</w:t>
      </w:r>
      <w:r>
        <w:t>S</w:t>
      </w:r>
      <w:r w:rsidRPr="00CE63C9">
        <w:t xml:space="preserve">n); </w:t>
      </w:r>
      <w:r w:rsidR="008F0FA3" w:rsidRPr="00CE63C9">
        <w:rPr>
          <w:b/>
        </w:rPr>
        <w:t>A</w:t>
      </w:r>
      <w:r w:rsidR="008F0FA3">
        <w:rPr>
          <w:b/>
        </w:rPr>
        <w:t>9</w:t>
      </w:r>
      <w:r w:rsidR="008F0FA3">
        <w:t> </w:t>
      </w:r>
      <w:r w:rsidR="008F0FA3" w:rsidRPr="00CE63C9">
        <w:t>=</w:t>
      </w:r>
      <w:r w:rsidR="008F0FA3">
        <w:t xml:space="preserve"> hP4, graphite </w:t>
      </w:r>
      <w:r w:rsidR="008F0FA3" w:rsidRPr="00CE63C9">
        <w:t>(</w:t>
      </w:r>
      <w:r w:rsidR="008F0FA3">
        <w:t>graphite</w:t>
      </w:r>
      <w:r w:rsidR="008F0FA3" w:rsidRPr="00CE63C9">
        <w:t xml:space="preserve">); </w:t>
      </w:r>
      <w:r w:rsidRPr="00CE63C9">
        <w:rPr>
          <w:b/>
        </w:rPr>
        <w:t>A12</w:t>
      </w:r>
      <w:r>
        <w:t> </w:t>
      </w:r>
      <w:r w:rsidRPr="00CE63C9">
        <w:t>=</w:t>
      </w:r>
      <w:r>
        <w:t> </w:t>
      </w:r>
      <w:r w:rsidRPr="00CE63C9">
        <w:t xml:space="preserve">cI58, </w:t>
      </w:r>
      <w:r w:rsidRPr="00CE63C9">
        <w:rPr>
          <w:rFonts w:ascii="Symbol" w:hAnsi="Symbol"/>
        </w:rPr>
        <w:t></w:t>
      </w:r>
      <w:r w:rsidRPr="00CE63C9">
        <w:t>-Mn (</w:t>
      </w:r>
      <w:r w:rsidRPr="00CE63C9">
        <w:rPr>
          <w:rFonts w:ascii="Symbol" w:hAnsi="Symbol"/>
        </w:rPr>
        <w:t></w:t>
      </w:r>
      <w:r w:rsidRPr="00CE63C9">
        <w:t xml:space="preserve">-Mn); </w:t>
      </w:r>
      <w:r>
        <w:rPr>
          <w:b/>
        </w:rPr>
        <w:t>B2</w:t>
      </w:r>
      <w:r>
        <w:t> </w:t>
      </w:r>
      <w:r w:rsidRPr="00CE63C9">
        <w:t>=</w:t>
      </w:r>
      <w:r>
        <w:t> cP</w:t>
      </w:r>
      <w:r w:rsidRPr="00CE63C9">
        <w:t xml:space="preserve">2, </w:t>
      </w:r>
      <w:proofErr w:type="spellStart"/>
      <w:r>
        <w:t>ClCs</w:t>
      </w:r>
      <w:proofErr w:type="spellEnd"/>
      <w:r w:rsidRPr="00CE63C9">
        <w:t xml:space="preserve"> (</w:t>
      </w:r>
      <w:proofErr w:type="spellStart"/>
      <w:r>
        <w:t>AlNi</w:t>
      </w:r>
      <w:proofErr w:type="spellEnd"/>
      <w:r w:rsidRPr="00CE63C9">
        <w:t xml:space="preserve">); </w:t>
      </w:r>
      <w:r w:rsidRPr="00CE63C9">
        <w:rPr>
          <w:b/>
        </w:rPr>
        <w:t>C14</w:t>
      </w:r>
      <w:r w:rsidRPr="00CE63C9">
        <w:t xml:space="preserve"> (hexagonal Laves)</w:t>
      </w:r>
      <w:r>
        <w:t> </w:t>
      </w:r>
      <w:r w:rsidRPr="00CE63C9">
        <w:t>=</w:t>
      </w:r>
      <w:r>
        <w:t> </w:t>
      </w:r>
      <w:r w:rsidRPr="00CE63C9">
        <w:t>hP12, MgZn</w:t>
      </w:r>
      <w:r w:rsidRPr="00CE63C9">
        <w:rPr>
          <w:vertAlign w:val="subscript"/>
        </w:rPr>
        <w:t>2</w:t>
      </w:r>
      <w:r w:rsidRPr="00CE63C9">
        <w:t xml:space="preserve"> (Fe</w:t>
      </w:r>
      <w:r w:rsidRPr="00CE63C9">
        <w:rPr>
          <w:vertAlign w:val="subscript"/>
        </w:rPr>
        <w:t>2</w:t>
      </w:r>
      <w:r w:rsidRPr="00CE63C9">
        <w:t xml:space="preserve">Ti); </w:t>
      </w:r>
      <w:r w:rsidRPr="00CE63C9">
        <w:rPr>
          <w:b/>
        </w:rPr>
        <w:t>C15</w:t>
      </w:r>
      <w:r w:rsidRPr="00CE63C9">
        <w:t xml:space="preserve"> (cubic Laves)</w:t>
      </w:r>
      <w:r>
        <w:t> </w:t>
      </w:r>
      <w:r w:rsidRPr="00CE63C9">
        <w:t>=</w:t>
      </w:r>
      <w:r>
        <w:t> </w:t>
      </w:r>
      <w:r w:rsidRPr="00CE63C9">
        <w:t>cF24, Cu</w:t>
      </w:r>
      <w:r w:rsidRPr="00CE63C9">
        <w:rPr>
          <w:vertAlign w:val="subscript"/>
        </w:rPr>
        <w:t>2</w:t>
      </w:r>
      <w:r w:rsidRPr="00CE63C9">
        <w:t xml:space="preserve">Mg; </w:t>
      </w:r>
      <w:r w:rsidRPr="00CE63C9">
        <w:rPr>
          <w:b/>
        </w:rPr>
        <w:t>C16</w:t>
      </w:r>
      <w:r>
        <w:t> </w:t>
      </w:r>
      <w:r w:rsidRPr="00CE63C9">
        <w:t>=</w:t>
      </w:r>
      <w:r>
        <w:t> </w:t>
      </w:r>
      <w:r w:rsidRPr="00CE63C9">
        <w:t>tI12, Al</w:t>
      </w:r>
      <w:r w:rsidRPr="00CE63C9">
        <w:rPr>
          <w:vertAlign w:val="subscript"/>
        </w:rPr>
        <w:t>2</w:t>
      </w:r>
      <w:r w:rsidRPr="00CE63C9">
        <w:t>Cu (Al</w:t>
      </w:r>
      <w:r w:rsidRPr="00CE63C9">
        <w:rPr>
          <w:vertAlign w:val="subscript"/>
        </w:rPr>
        <w:t>2</w:t>
      </w:r>
      <w:r w:rsidRPr="00CE63C9">
        <w:t xml:space="preserve">Cu); </w:t>
      </w:r>
      <w:r w:rsidR="0071541E" w:rsidRPr="00CE63C9">
        <w:rPr>
          <w:b/>
        </w:rPr>
        <w:t>D</w:t>
      </w:r>
      <w:r w:rsidR="0071541E">
        <w:rPr>
          <w:b/>
        </w:rPr>
        <w:t>0</w:t>
      </w:r>
      <w:r w:rsidR="0071541E" w:rsidRPr="00CE63C9">
        <w:rPr>
          <w:b/>
          <w:vertAlign w:val="subscript"/>
        </w:rPr>
        <w:t>2</w:t>
      </w:r>
      <w:r w:rsidR="0071541E">
        <w:t> </w:t>
      </w:r>
      <w:r w:rsidR="0071541E" w:rsidRPr="00CE63C9">
        <w:t>=</w:t>
      </w:r>
      <w:r w:rsidR="0071541E">
        <w:t> </w:t>
      </w:r>
      <w:r w:rsidR="0071541E" w:rsidRPr="00CE63C9">
        <w:t>cF16, BiF</w:t>
      </w:r>
      <w:r w:rsidR="0071541E" w:rsidRPr="00CE63C9">
        <w:rPr>
          <w:vertAlign w:val="subscript"/>
        </w:rPr>
        <w:t>3</w:t>
      </w:r>
      <w:r w:rsidR="0071541E" w:rsidRPr="00CE63C9">
        <w:t xml:space="preserve"> (Li</w:t>
      </w:r>
      <w:r w:rsidR="0071541E" w:rsidRPr="00CE63C9">
        <w:rPr>
          <w:vertAlign w:val="subscript"/>
        </w:rPr>
        <w:t>2</w:t>
      </w:r>
      <w:r w:rsidR="0071541E" w:rsidRPr="00CE63C9">
        <w:t>MgSn)</w:t>
      </w:r>
      <w:r w:rsidR="00F410A3">
        <w:t xml:space="preserve">; </w:t>
      </w:r>
      <w:r w:rsidR="00F410A3" w:rsidRPr="008F73E9">
        <w:rPr>
          <w:b/>
        </w:rPr>
        <w:t>DO</w:t>
      </w:r>
      <w:r w:rsidR="00F410A3" w:rsidRPr="008F73E9">
        <w:rPr>
          <w:b/>
          <w:vertAlign w:val="subscript"/>
        </w:rPr>
        <w:t>11</w:t>
      </w:r>
      <w:r w:rsidR="00F410A3">
        <w:t> = </w:t>
      </w:r>
      <w:r w:rsidR="003D4D60">
        <w:t>oP16, Fe</w:t>
      </w:r>
      <w:r w:rsidR="003D4D60" w:rsidRPr="003D4D60">
        <w:rPr>
          <w:vertAlign w:val="subscript"/>
        </w:rPr>
        <w:t>3</w:t>
      </w:r>
      <w:r w:rsidR="003D4D60">
        <w:t>C (Ni</w:t>
      </w:r>
      <w:r w:rsidR="003D4D60" w:rsidRPr="003D4D60">
        <w:rPr>
          <w:vertAlign w:val="subscript"/>
        </w:rPr>
        <w:t>3</w:t>
      </w:r>
      <w:r w:rsidR="003D4D60">
        <w:t>Si);</w:t>
      </w:r>
      <w:r w:rsidR="0071541E" w:rsidRPr="00CE63C9">
        <w:t xml:space="preserve"> </w:t>
      </w:r>
      <w:r w:rsidR="0071541E" w:rsidRPr="00CE63C9">
        <w:rPr>
          <w:b/>
        </w:rPr>
        <w:t>D</w:t>
      </w:r>
      <w:r w:rsidR="0071541E">
        <w:rPr>
          <w:b/>
        </w:rPr>
        <w:t>0</w:t>
      </w:r>
      <w:r w:rsidR="0071541E" w:rsidRPr="00CE63C9">
        <w:rPr>
          <w:b/>
          <w:vertAlign w:val="subscript"/>
        </w:rPr>
        <w:t>22</w:t>
      </w:r>
      <w:r w:rsidR="0071541E">
        <w:t> </w:t>
      </w:r>
      <w:r w:rsidR="0071541E" w:rsidRPr="00CE63C9">
        <w:t>=</w:t>
      </w:r>
      <w:r w:rsidR="0071541E">
        <w:t> </w:t>
      </w:r>
      <w:r w:rsidR="0071541E" w:rsidRPr="00CE63C9">
        <w:t>tI8, Al</w:t>
      </w:r>
      <w:r w:rsidR="0071541E" w:rsidRPr="00CE63C9">
        <w:rPr>
          <w:vertAlign w:val="subscript"/>
        </w:rPr>
        <w:t>3</w:t>
      </w:r>
      <w:r w:rsidR="0071541E" w:rsidRPr="00CE63C9">
        <w:t>Ti</w:t>
      </w:r>
      <w:r w:rsidR="0071541E">
        <w:t xml:space="preserve"> (</w:t>
      </w:r>
      <w:r w:rsidR="0071541E" w:rsidRPr="00CE63C9">
        <w:t>Al</w:t>
      </w:r>
      <w:r w:rsidR="0071541E" w:rsidRPr="00CE63C9">
        <w:rPr>
          <w:vertAlign w:val="subscript"/>
        </w:rPr>
        <w:t>3</w:t>
      </w:r>
      <w:r w:rsidR="0071541E" w:rsidRPr="00CE63C9">
        <w:t>Ti</w:t>
      </w:r>
      <w:r w:rsidR="0071541E">
        <w:t>)</w:t>
      </w:r>
      <w:r w:rsidR="0071541E" w:rsidRPr="00CE63C9">
        <w:t xml:space="preserve">; </w:t>
      </w:r>
      <w:r w:rsidR="0071541E" w:rsidRPr="00CE63C9">
        <w:rPr>
          <w:b/>
        </w:rPr>
        <w:t>D</w:t>
      </w:r>
      <w:r w:rsidR="0071541E">
        <w:rPr>
          <w:b/>
        </w:rPr>
        <w:t>0</w:t>
      </w:r>
      <w:r w:rsidR="0071541E" w:rsidRPr="00CE63C9">
        <w:rPr>
          <w:b/>
          <w:vertAlign w:val="subscript"/>
        </w:rPr>
        <w:t>2</w:t>
      </w:r>
      <w:r w:rsidR="0071541E">
        <w:rPr>
          <w:b/>
          <w:vertAlign w:val="subscript"/>
        </w:rPr>
        <w:t>4</w:t>
      </w:r>
      <w:r w:rsidR="0071541E">
        <w:t> </w:t>
      </w:r>
      <w:r w:rsidR="0071541E" w:rsidRPr="00CE63C9">
        <w:t>=</w:t>
      </w:r>
      <w:r w:rsidR="0071541E">
        <w:t> hP16</w:t>
      </w:r>
      <w:r w:rsidR="0071541E" w:rsidRPr="00CE63C9">
        <w:t xml:space="preserve">, </w:t>
      </w:r>
      <w:r w:rsidR="0071541E">
        <w:t>Ni</w:t>
      </w:r>
      <w:r w:rsidR="0071541E" w:rsidRPr="00CE63C9">
        <w:rPr>
          <w:vertAlign w:val="subscript"/>
        </w:rPr>
        <w:t>3</w:t>
      </w:r>
      <w:r w:rsidR="0071541E" w:rsidRPr="00CE63C9">
        <w:t xml:space="preserve">Ti; </w:t>
      </w:r>
      <w:r w:rsidRPr="00CE63C9">
        <w:rPr>
          <w:b/>
        </w:rPr>
        <w:t>D2</w:t>
      </w:r>
      <w:r w:rsidRPr="00CE63C9">
        <w:rPr>
          <w:b/>
          <w:vertAlign w:val="subscript"/>
        </w:rPr>
        <w:t>b</w:t>
      </w:r>
      <w:r>
        <w:t> </w:t>
      </w:r>
      <w:r w:rsidRPr="00CE63C9">
        <w:t>=</w:t>
      </w:r>
      <w:r>
        <w:t> </w:t>
      </w:r>
      <w:r w:rsidRPr="00CE63C9">
        <w:t>tI26, Mn</w:t>
      </w:r>
      <w:r w:rsidRPr="00CE63C9">
        <w:rPr>
          <w:vertAlign w:val="subscript"/>
        </w:rPr>
        <w:t>12</w:t>
      </w:r>
      <w:r w:rsidRPr="00CE63C9">
        <w:t>Th, (AlFe</w:t>
      </w:r>
      <w:r w:rsidRPr="00CE63C9">
        <w:rPr>
          <w:vertAlign w:val="subscript"/>
        </w:rPr>
        <w:t>3</w:t>
      </w:r>
      <w:r w:rsidRPr="00CE63C9">
        <w:t xml:space="preserve">Zr); </w:t>
      </w:r>
      <w:r w:rsidRPr="00CE63C9">
        <w:rPr>
          <w:b/>
        </w:rPr>
        <w:t>D8</w:t>
      </w:r>
      <w:r w:rsidRPr="00CE63C9">
        <w:rPr>
          <w:b/>
          <w:vertAlign w:val="subscript"/>
        </w:rPr>
        <w:t>5</w:t>
      </w:r>
      <w:r>
        <w:t> </w:t>
      </w:r>
      <w:r w:rsidRPr="00CE63C9">
        <w:t>=</w:t>
      </w:r>
      <w:r>
        <w:t> </w:t>
      </w:r>
      <w:r w:rsidRPr="00CE63C9">
        <w:t>hR13, Fe</w:t>
      </w:r>
      <w:r w:rsidRPr="00CE63C9">
        <w:rPr>
          <w:vertAlign w:val="subscript"/>
        </w:rPr>
        <w:t>7</w:t>
      </w:r>
      <w:r w:rsidRPr="00CE63C9">
        <w:t>W</w:t>
      </w:r>
      <w:r w:rsidRPr="00CE63C9">
        <w:rPr>
          <w:vertAlign w:val="subscript"/>
        </w:rPr>
        <w:t>6</w:t>
      </w:r>
      <w:r w:rsidRPr="00CE63C9">
        <w:t xml:space="preserve"> (Co-Mo, Fe-Mo); </w:t>
      </w:r>
      <w:r w:rsidRPr="00CE63C9">
        <w:rPr>
          <w:b/>
        </w:rPr>
        <w:t>D8</w:t>
      </w:r>
      <w:r w:rsidRPr="00CE63C9">
        <w:rPr>
          <w:b/>
          <w:vertAlign w:val="subscript"/>
        </w:rPr>
        <w:t>m</w:t>
      </w:r>
      <w:r>
        <w:t> </w:t>
      </w:r>
      <w:r w:rsidRPr="00CE63C9">
        <w:t>=</w:t>
      </w:r>
      <w:r>
        <w:t> </w:t>
      </w:r>
      <w:r w:rsidRPr="00CE63C9">
        <w:t>tI32, W</w:t>
      </w:r>
      <w:r w:rsidRPr="00CE63C9">
        <w:rPr>
          <w:vertAlign w:val="subscript"/>
        </w:rPr>
        <w:t>5</w:t>
      </w:r>
      <w:r w:rsidRPr="00CE63C9">
        <w:t>Si</w:t>
      </w:r>
      <w:r w:rsidRPr="00CE63C9">
        <w:rPr>
          <w:vertAlign w:val="subscript"/>
        </w:rPr>
        <w:t>3</w:t>
      </w:r>
      <w:r w:rsidRPr="00CE63C9">
        <w:t xml:space="preserve"> (Mo</w:t>
      </w:r>
      <w:r w:rsidRPr="00CE63C9">
        <w:rPr>
          <w:vertAlign w:val="subscript"/>
        </w:rPr>
        <w:t>5</w:t>
      </w:r>
      <w:r w:rsidRPr="00CE63C9">
        <w:t>Si</w:t>
      </w:r>
      <w:r w:rsidRPr="00CE63C9">
        <w:rPr>
          <w:vertAlign w:val="subscript"/>
        </w:rPr>
        <w:t>3</w:t>
      </w:r>
      <w:r w:rsidRPr="00CE63C9">
        <w:t xml:space="preserve">); </w:t>
      </w:r>
      <w:r w:rsidRPr="00CE63C9">
        <w:rPr>
          <w:b/>
        </w:rPr>
        <w:t>E9</w:t>
      </w:r>
      <w:r w:rsidRPr="00CE63C9">
        <w:rPr>
          <w:b/>
          <w:vertAlign w:val="subscript"/>
        </w:rPr>
        <w:t>3</w:t>
      </w:r>
      <w:r>
        <w:t> </w:t>
      </w:r>
      <w:r w:rsidRPr="00CE63C9">
        <w:t>=</w:t>
      </w:r>
      <w:r>
        <w:t> </w:t>
      </w:r>
      <w:r w:rsidRPr="00CE63C9">
        <w:t>cF96, Fe</w:t>
      </w:r>
      <w:r w:rsidRPr="00CE63C9">
        <w:rPr>
          <w:vertAlign w:val="subscript"/>
        </w:rPr>
        <w:t>3</w:t>
      </w:r>
      <w:r w:rsidRPr="00CE63C9">
        <w:t>W</w:t>
      </w:r>
      <w:r w:rsidRPr="00CE63C9">
        <w:rPr>
          <w:vertAlign w:val="subscript"/>
        </w:rPr>
        <w:t>3</w:t>
      </w:r>
      <w:r w:rsidRPr="00CE63C9">
        <w:t xml:space="preserve">C (Fe-Ti); </w:t>
      </w:r>
      <w:r w:rsidRPr="00CE63C9">
        <w:rPr>
          <w:b/>
        </w:rPr>
        <w:t>L</w:t>
      </w:r>
      <w:r>
        <w:rPr>
          <w:b/>
        </w:rPr>
        <w:t>1</w:t>
      </w:r>
      <w:r>
        <w:rPr>
          <w:b/>
          <w:vertAlign w:val="subscript"/>
        </w:rPr>
        <w:t>0</w:t>
      </w:r>
      <w:r>
        <w:t> </w:t>
      </w:r>
      <w:r w:rsidRPr="00CE63C9">
        <w:t>=</w:t>
      </w:r>
      <w:r>
        <w:t> tP2</w:t>
      </w:r>
      <w:r w:rsidRPr="00CE63C9">
        <w:t xml:space="preserve">, </w:t>
      </w:r>
      <w:proofErr w:type="spellStart"/>
      <w:r w:rsidRPr="00CE63C9">
        <w:t>A</w:t>
      </w:r>
      <w:r>
        <w:t>u</w:t>
      </w:r>
      <w:r w:rsidRPr="00CE63C9">
        <w:t>Cu</w:t>
      </w:r>
      <w:proofErr w:type="spellEnd"/>
      <w:r w:rsidRPr="00CE63C9">
        <w:t xml:space="preserve">; </w:t>
      </w:r>
      <w:r w:rsidRPr="00CE63C9">
        <w:rPr>
          <w:b/>
        </w:rPr>
        <w:t>L</w:t>
      </w:r>
      <w:r>
        <w:rPr>
          <w:b/>
        </w:rPr>
        <w:t>1</w:t>
      </w:r>
      <w:r>
        <w:rPr>
          <w:b/>
          <w:vertAlign w:val="subscript"/>
        </w:rPr>
        <w:t>2</w:t>
      </w:r>
      <w:r>
        <w:t> </w:t>
      </w:r>
      <w:r w:rsidRPr="00CE63C9">
        <w:t>=</w:t>
      </w:r>
      <w:r>
        <w:t> </w:t>
      </w:r>
      <w:r w:rsidRPr="00CE63C9">
        <w:t>c</w:t>
      </w:r>
      <w:r>
        <w:t>P4</w:t>
      </w:r>
      <w:r w:rsidRPr="00CE63C9">
        <w:t>, A</w:t>
      </w:r>
      <w:r>
        <w:t>u</w:t>
      </w:r>
      <w:r w:rsidRPr="00CE63C9">
        <w:t>Cu</w:t>
      </w:r>
      <w:r>
        <w:rPr>
          <w:vertAlign w:val="subscript"/>
        </w:rPr>
        <w:t>3</w:t>
      </w:r>
      <w:r w:rsidRPr="00CE63C9">
        <w:t xml:space="preserve">; </w:t>
      </w:r>
      <w:r w:rsidRPr="00CE63C9">
        <w:rPr>
          <w:b/>
        </w:rPr>
        <w:t>L2</w:t>
      </w:r>
      <w:r w:rsidRPr="00CE63C9">
        <w:rPr>
          <w:b/>
          <w:vertAlign w:val="subscript"/>
        </w:rPr>
        <w:t xml:space="preserve">1 </w:t>
      </w:r>
      <w:r w:rsidRPr="00CE63C9">
        <w:t>(Heusler)</w:t>
      </w:r>
      <w:r w:rsidRPr="0050592A">
        <w:t xml:space="preserve"> </w:t>
      </w:r>
      <w:r>
        <w:t> </w:t>
      </w:r>
      <w:r w:rsidRPr="00CE63C9">
        <w:t>=</w:t>
      </w:r>
      <w:r>
        <w:t> </w:t>
      </w:r>
      <w:r w:rsidRPr="00CE63C9">
        <w:t>cF16, AlCu</w:t>
      </w:r>
      <w:r w:rsidRPr="00CE63C9">
        <w:rPr>
          <w:vertAlign w:val="subscript"/>
        </w:rPr>
        <w:t>2</w:t>
      </w:r>
      <w:r w:rsidRPr="00CE63C9">
        <w:t>Mn</w:t>
      </w:r>
      <w:r>
        <w:t xml:space="preserve">. </w:t>
      </w:r>
      <w:proofErr w:type="spellStart"/>
      <w:r w:rsidR="008F0FA3">
        <w:t>Strukturbericht</w:t>
      </w:r>
      <w:proofErr w:type="spellEnd"/>
      <w:r w:rsidR="008F0FA3">
        <w:t xml:space="preserve"> notation was not found </w:t>
      </w:r>
      <w:r w:rsidR="00F612AF">
        <w:t>for</w:t>
      </w:r>
      <w:r w:rsidRPr="00CE63C9">
        <w:t xml:space="preserve"> </w:t>
      </w:r>
      <w:r w:rsidRPr="0050592A">
        <w:rPr>
          <w:b/>
        </w:rPr>
        <w:t>NiTi</w:t>
      </w:r>
      <w:r w:rsidRPr="0050592A">
        <w:rPr>
          <w:b/>
          <w:vertAlign w:val="subscript"/>
        </w:rPr>
        <w:t>2</w:t>
      </w:r>
      <w:r>
        <w:t> </w:t>
      </w:r>
      <w:r w:rsidRPr="00CE63C9">
        <w:t>=</w:t>
      </w:r>
      <w:r>
        <w:t> cF96</w:t>
      </w:r>
      <w:r w:rsidRPr="00CE63C9">
        <w:t>.</w:t>
      </w:r>
      <w:r>
        <w:t xml:space="preserve"> Phases determined to display at least one superlattice peak but that are otherwise undetermined are listed as </w:t>
      </w:r>
      <w:r w:rsidRPr="0041031C">
        <w:rPr>
          <w:b/>
        </w:rPr>
        <w:t>IM</w:t>
      </w:r>
      <w:r>
        <w:t xml:space="preserve"> and phases for which no identification is offered are listed as </w:t>
      </w:r>
      <w:r w:rsidRPr="0041031C">
        <w:rPr>
          <w:b/>
        </w:rPr>
        <w:t>Unk</w:t>
      </w:r>
      <w:r>
        <w:t xml:space="preserve"> (unknown). </w:t>
      </w:r>
    </w:p>
    <w:p w14:paraId="402F3E1F" w14:textId="77777777" w:rsidR="00F82259" w:rsidRDefault="00F82259" w:rsidP="00F82259"/>
    <w:p w14:paraId="6F6F077F" w14:textId="62391192" w:rsidR="00F82259" w:rsidRDefault="00F82259" w:rsidP="00F82259">
      <w:r>
        <w:t>The number of elements in each alloy (</w:t>
      </w:r>
      <w:r w:rsidR="00AE0EF6">
        <w:t>6</w:t>
      </w:r>
      <w:r w:rsidR="00AE0EF6" w:rsidRPr="00AE0EF6">
        <w:rPr>
          <w:vertAlign w:val="superscript"/>
        </w:rPr>
        <w:t>th</w:t>
      </w:r>
      <w:r>
        <w:t xml:space="preserve"> column) and the number of phases (</w:t>
      </w:r>
      <w:r w:rsidR="00AE0EF6">
        <w:t>7</w:t>
      </w:r>
      <w:r w:rsidR="00AE0EF6" w:rsidRPr="00AE0EF6">
        <w:rPr>
          <w:vertAlign w:val="superscript"/>
        </w:rPr>
        <w:t>th</w:t>
      </w:r>
      <w:r>
        <w:t xml:space="preserve"> column) are listed to explore relations between these values. Properties measured in the cited papers are indicated in the </w:t>
      </w:r>
      <w:r w:rsidR="00AE0EF6">
        <w:t>8</w:t>
      </w:r>
      <w:r w:rsidR="00AE0EF6" w:rsidRPr="00AE0EF6">
        <w:rPr>
          <w:vertAlign w:val="superscript"/>
        </w:rPr>
        <w:t>th</w:t>
      </w:r>
      <w:r>
        <w:t xml:space="preserve"> column. Measured properties are abbreviated by: </w:t>
      </w:r>
      <w:r w:rsidRPr="00F163BB">
        <w:rPr>
          <w:b/>
        </w:rPr>
        <w:t>C</w:t>
      </w:r>
      <w:r w:rsidRPr="00F163BB">
        <w:t xml:space="preserve"> = Corrosion; </w:t>
      </w:r>
      <w:r w:rsidRPr="00F163BB">
        <w:rPr>
          <w:b/>
        </w:rPr>
        <w:t>CTE</w:t>
      </w:r>
      <w:r w:rsidRPr="00F163BB">
        <w:t xml:space="preserve"> = Coefficient of Thermal Expansion; </w:t>
      </w:r>
      <w:r w:rsidRPr="00F163BB">
        <w:rPr>
          <w:b/>
        </w:rPr>
        <w:t>D</w:t>
      </w:r>
      <w:r w:rsidRPr="00F163BB">
        <w:t xml:space="preserve"> = Density; </w:t>
      </w:r>
      <w:r w:rsidRPr="00F163BB">
        <w:rPr>
          <w:b/>
        </w:rPr>
        <w:t>DSC</w:t>
      </w:r>
      <w:r w:rsidRPr="00F163BB">
        <w:t xml:space="preserve"> = Differential Scanning Calorimetry; </w:t>
      </w:r>
      <w:r w:rsidRPr="00F163BB">
        <w:rPr>
          <w:b/>
        </w:rPr>
        <w:t>H</w:t>
      </w:r>
      <w:r w:rsidRPr="00F163BB">
        <w:t xml:space="preserve"> = Hardness; </w:t>
      </w:r>
      <w:r w:rsidRPr="00F163BB">
        <w:rPr>
          <w:b/>
        </w:rPr>
        <w:t>HY</w:t>
      </w:r>
      <w:r w:rsidRPr="00F163BB">
        <w:t xml:space="preserve"> = Hydrogen Adsorption/Desorption; </w:t>
      </w:r>
      <w:r w:rsidRPr="00F163BB">
        <w:rPr>
          <w:b/>
        </w:rPr>
        <w:t>M</w:t>
      </w:r>
      <w:r w:rsidRPr="00F163BB">
        <w:t xml:space="preserve"> = Mechanical; </w:t>
      </w:r>
      <w:r w:rsidRPr="00F163BB">
        <w:rPr>
          <w:b/>
        </w:rPr>
        <w:t>M</w:t>
      </w:r>
      <w:r w:rsidRPr="00F163BB">
        <w:rPr>
          <w:b/>
          <w:vertAlign w:val="subscript"/>
        </w:rPr>
        <w:t>T</w:t>
      </w:r>
      <w:r w:rsidRPr="00F163BB">
        <w:rPr>
          <w:b/>
        </w:rPr>
        <w:t> </w:t>
      </w:r>
      <w:r w:rsidRPr="00F163BB">
        <w:t xml:space="preserve">= Mechanical (Tensile); </w:t>
      </w:r>
      <w:r w:rsidRPr="00F163BB">
        <w:rPr>
          <w:b/>
        </w:rPr>
        <w:t>MAG</w:t>
      </w:r>
      <w:r w:rsidRPr="00F163BB">
        <w:t xml:space="preserve"> = Magnetic; </w:t>
      </w:r>
      <w:r w:rsidRPr="00F163BB">
        <w:rPr>
          <w:b/>
        </w:rPr>
        <w:t>OX</w:t>
      </w:r>
      <w:r w:rsidRPr="00F163BB">
        <w:t xml:space="preserve"> = Oxidation; </w:t>
      </w:r>
      <w:r w:rsidRPr="00F163BB">
        <w:rPr>
          <w:b/>
        </w:rPr>
        <w:t>R</w:t>
      </w:r>
      <w:r w:rsidRPr="00F163BB">
        <w:t xml:space="preserve"> = Electrical Resistivity; </w:t>
      </w:r>
      <w:r w:rsidRPr="00F163BB">
        <w:rPr>
          <w:b/>
        </w:rPr>
        <w:t>VIB</w:t>
      </w:r>
      <w:r w:rsidRPr="00F163BB">
        <w:t xml:space="preserve"> = Phonons; </w:t>
      </w:r>
      <w:r w:rsidRPr="00F163BB">
        <w:rPr>
          <w:b/>
        </w:rPr>
        <w:t>W</w:t>
      </w:r>
      <w:r w:rsidRPr="00F163BB">
        <w:t> = Wear.</w:t>
      </w:r>
      <w:r>
        <w:t xml:space="preserve"> Finally, the citation for each microstructure report is given. </w:t>
      </w:r>
    </w:p>
    <w:p w14:paraId="32F45E08" w14:textId="77777777" w:rsidR="00666F69" w:rsidRDefault="00666F69"/>
    <w:p w14:paraId="00ACFB62" w14:textId="77777777" w:rsidR="001C2DC5" w:rsidRDefault="001C2DC5">
      <w:pPr>
        <w:sectPr w:rsidR="001C2DC5" w:rsidSect="001C2DC5">
          <w:pgSz w:w="12240" w:h="20160"/>
          <w:pgMar w:top="1440" w:right="1440" w:bottom="1440" w:left="1440" w:header="720" w:footer="720" w:gutter="0"/>
          <w:cols w:space="720"/>
          <w:docGrid w:linePitch="360"/>
        </w:sectPr>
      </w:pPr>
    </w:p>
    <w:p w14:paraId="63C82734" w14:textId="1D0C9032" w:rsidR="00666F69" w:rsidRPr="00F82259" w:rsidRDefault="00F82259" w:rsidP="00170C53">
      <w:pPr>
        <w:spacing w:before="240" w:after="120" w:line="240" w:lineRule="exact"/>
        <w:outlineLvl w:val="0"/>
        <w:rPr>
          <w:b/>
        </w:rPr>
      </w:pPr>
      <w:r w:rsidRPr="00F82259">
        <w:rPr>
          <w:b/>
        </w:rPr>
        <w:lastRenderedPageBreak/>
        <w:t>Table S1</w:t>
      </w:r>
      <w:r w:rsidRPr="00F82259">
        <w:rPr>
          <w:b/>
        </w:rPr>
        <w:tab/>
        <w:t xml:space="preserve">Complex, concentrated alloys studied through early </w:t>
      </w:r>
      <w:proofErr w:type="gramStart"/>
      <w:r w:rsidRPr="00F82259">
        <w:rPr>
          <w:b/>
        </w:rPr>
        <w:t>2015</w:t>
      </w:r>
      <w:proofErr w:type="gramEnd"/>
    </w:p>
    <w:tbl>
      <w:tblPr>
        <w:tblW w:w="10913" w:type="dxa"/>
        <w:tblInd w:w="92" w:type="dxa"/>
        <w:tblLayout w:type="fixed"/>
        <w:tblCellMar>
          <w:left w:w="115" w:type="dxa"/>
          <w:right w:w="115" w:type="dxa"/>
        </w:tblCellMar>
        <w:tblLook w:val="04A0" w:firstRow="1" w:lastRow="0" w:firstColumn="1" w:lastColumn="0" w:noHBand="0" w:noVBand="1"/>
      </w:tblPr>
      <w:tblGrid>
        <w:gridCol w:w="1643"/>
        <w:gridCol w:w="1890"/>
        <w:gridCol w:w="1710"/>
        <w:gridCol w:w="720"/>
        <w:gridCol w:w="2070"/>
        <w:gridCol w:w="356"/>
        <w:gridCol w:w="454"/>
        <w:gridCol w:w="1260"/>
        <w:gridCol w:w="810"/>
      </w:tblGrid>
      <w:tr w:rsidR="0080439F" w:rsidRPr="0094352C" w14:paraId="4E74270C" w14:textId="6BB73ABC" w:rsidTr="00E13E3F">
        <w:trPr>
          <w:cantSplit/>
          <w:trHeight w:val="1134"/>
        </w:trPr>
        <w:tc>
          <w:tcPr>
            <w:tcW w:w="1643" w:type="dxa"/>
            <w:tcBorders>
              <w:top w:val="single" w:sz="18" w:space="0" w:color="auto"/>
              <w:left w:val="single" w:sz="18" w:space="0" w:color="auto"/>
              <w:bottom w:val="single" w:sz="8" w:space="0" w:color="auto"/>
              <w:right w:val="single" w:sz="4" w:space="0" w:color="auto"/>
            </w:tcBorders>
            <w:vAlign w:val="bottom"/>
          </w:tcPr>
          <w:p w14:paraId="383DA652" w14:textId="134CC6D3"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Alloy System</w:t>
            </w:r>
          </w:p>
        </w:tc>
        <w:tc>
          <w:tcPr>
            <w:tcW w:w="189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1582426A" w14:textId="1E1F77A5"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Composition</w:t>
            </w:r>
          </w:p>
        </w:tc>
        <w:tc>
          <w:tcPr>
            <w:tcW w:w="171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21E26B86" w14:textId="0990458B"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Processing Condition</w:t>
            </w:r>
          </w:p>
        </w:tc>
        <w:tc>
          <w:tcPr>
            <w:tcW w:w="72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0643A5E3" w14:textId="77777777" w:rsidR="0080439F" w:rsidRPr="00357DB1" w:rsidRDefault="0080439F" w:rsidP="0094352C">
            <w:pPr>
              <w:jc w:val="center"/>
              <w:rPr>
                <w:rFonts w:ascii="Calibri" w:eastAsia="Times New Roman" w:hAnsi="Calibri" w:cs="Times New Roman"/>
                <w:b/>
                <w:bCs/>
                <w:sz w:val="16"/>
                <w:szCs w:val="16"/>
              </w:rPr>
            </w:pPr>
            <w:r w:rsidRPr="00357DB1">
              <w:rPr>
                <w:rFonts w:ascii="Calibri" w:eastAsia="Times New Roman" w:hAnsi="Calibri" w:cs="Times New Roman"/>
                <w:b/>
                <w:bCs/>
                <w:sz w:val="16"/>
                <w:szCs w:val="16"/>
              </w:rPr>
              <w:t>SS or IM</w:t>
            </w:r>
          </w:p>
        </w:tc>
        <w:tc>
          <w:tcPr>
            <w:tcW w:w="2070" w:type="dxa"/>
            <w:tcBorders>
              <w:top w:val="single" w:sz="18" w:space="0" w:color="auto"/>
              <w:left w:val="single" w:sz="4" w:space="0" w:color="auto"/>
              <w:bottom w:val="single" w:sz="8" w:space="0" w:color="auto"/>
              <w:right w:val="single" w:sz="4" w:space="0" w:color="auto"/>
            </w:tcBorders>
            <w:shd w:val="clear" w:color="auto" w:fill="auto"/>
            <w:noWrap/>
            <w:vAlign w:val="bottom"/>
            <w:hideMark/>
          </w:tcPr>
          <w:p w14:paraId="6C3FABC9" w14:textId="77777777" w:rsidR="0080439F" w:rsidRPr="00357DB1" w:rsidRDefault="0080439F" w:rsidP="0094352C">
            <w:pPr>
              <w:rPr>
                <w:rFonts w:ascii="Calibri" w:eastAsia="Times New Roman" w:hAnsi="Calibri" w:cs="Times New Roman"/>
                <w:b/>
                <w:bCs/>
                <w:sz w:val="16"/>
                <w:szCs w:val="16"/>
              </w:rPr>
            </w:pPr>
            <w:r w:rsidRPr="00357DB1">
              <w:rPr>
                <w:rFonts w:ascii="Calibri" w:eastAsia="Times New Roman" w:hAnsi="Calibri" w:cs="Times New Roman"/>
                <w:b/>
                <w:bCs/>
                <w:sz w:val="16"/>
                <w:szCs w:val="16"/>
              </w:rPr>
              <w:t>Phases</w:t>
            </w:r>
          </w:p>
        </w:tc>
        <w:tc>
          <w:tcPr>
            <w:tcW w:w="356" w:type="dxa"/>
            <w:tcBorders>
              <w:top w:val="single" w:sz="18" w:space="0" w:color="auto"/>
              <w:left w:val="single" w:sz="4" w:space="0" w:color="auto"/>
              <w:bottom w:val="single" w:sz="8" w:space="0" w:color="auto"/>
              <w:right w:val="single" w:sz="4" w:space="0" w:color="auto"/>
            </w:tcBorders>
            <w:vAlign w:val="bottom"/>
          </w:tcPr>
          <w:p w14:paraId="38F0B144" w14:textId="16C8ADB3" w:rsidR="0080439F" w:rsidRPr="00357DB1" w:rsidRDefault="0080439F" w:rsidP="0094352C">
            <w:pPr>
              <w:jc w:val="center"/>
              <w:rPr>
                <w:rFonts w:ascii="Calibri" w:eastAsia="Times New Roman" w:hAnsi="Calibri" w:cs="Times New Roman"/>
                <w:b/>
                <w:bCs/>
                <w:sz w:val="16"/>
                <w:szCs w:val="16"/>
              </w:rPr>
            </w:pPr>
            <w:r w:rsidRPr="00357DB1">
              <w:rPr>
                <w:rFonts w:ascii="Calibri" w:eastAsia="Times New Roman" w:hAnsi="Calibri" w:cs="Times New Roman"/>
                <w:b/>
                <w:bCs/>
                <w:sz w:val="16"/>
                <w:szCs w:val="16"/>
              </w:rPr>
              <w:t># EL</w:t>
            </w:r>
          </w:p>
        </w:tc>
        <w:tc>
          <w:tcPr>
            <w:tcW w:w="454" w:type="dxa"/>
            <w:tcBorders>
              <w:top w:val="single" w:sz="18" w:space="0" w:color="auto"/>
              <w:left w:val="single" w:sz="4" w:space="0" w:color="auto"/>
              <w:bottom w:val="single" w:sz="8" w:space="0" w:color="auto"/>
              <w:right w:val="single" w:sz="4" w:space="0" w:color="auto"/>
            </w:tcBorders>
            <w:textDirection w:val="btLr"/>
            <w:vAlign w:val="center"/>
          </w:tcPr>
          <w:p w14:paraId="32F9412F" w14:textId="083F6C7A"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 Phases</w:t>
            </w:r>
          </w:p>
        </w:tc>
        <w:tc>
          <w:tcPr>
            <w:tcW w:w="1260" w:type="dxa"/>
            <w:tcBorders>
              <w:top w:val="single" w:sz="18" w:space="0" w:color="auto"/>
              <w:left w:val="single" w:sz="4" w:space="0" w:color="auto"/>
              <w:bottom w:val="single" w:sz="8" w:space="0" w:color="auto"/>
              <w:right w:val="single" w:sz="4" w:space="0" w:color="auto"/>
            </w:tcBorders>
            <w:shd w:val="clear" w:color="auto" w:fill="auto"/>
            <w:noWrap/>
            <w:textDirection w:val="btLr"/>
            <w:vAlign w:val="center"/>
            <w:hideMark/>
          </w:tcPr>
          <w:p w14:paraId="72CCD6F0" w14:textId="4102C726"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Property</w:t>
            </w:r>
          </w:p>
        </w:tc>
        <w:tc>
          <w:tcPr>
            <w:tcW w:w="810" w:type="dxa"/>
            <w:tcBorders>
              <w:top w:val="single" w:sz="18" w:space="0" w:color="auto"/>
              <w:left w:val="single" w:sz="4" w:space="0" w:color="auto"/>
              <w:bottom w:val="single" w:sz="8" w:space="0" w:color="auto"/>
              <w:right w:val="single" w:sz="18" w:space="0" w:color="auto"/>
            </w:tcBorders>
            <w:shd w:val="clear" w:color="auto" w:fill="auto"/>
            <w:noWrap/>
            <w:textDirection w:val="btLr"/>
            <w:vAlign w:val="center"/>
            <w:hideMark/>
          </w:tcPr>
          <w:p w14:paraId="1CB7B3A9" w14:textId="77777777" w:rsidR="0080439F" w:rsidRPr="00357DB1" w:rsidRDefault="0080439F" w:rsidP="00D12E97">
            <w:pPr>
              <w:rPr>
                <w:rFonts w:ascii="Calibri" w:eastAsia="Times New Roman" w:hAnsi="Calibri" w:cs="Times New Roman"/>
                <w:b/>
                <w:bCs/>
                <w:sz w:val="16"/>
                <w:szCs w:val="16"/>
              </w:rPr>
            </w:pPr>
            <w:r w:rsidRPr="00357DB1">
              <w:rPr>
                <w:rFonts w:ascii="Calibri" w:eastAsia="Times New Roman" w:hAnsi="Calibri" w:cs="Times New Roman"/>
                <w:b/>
                <w:bCs/>
                <w:sz w:val="16"/>
                <w:szCs w:val="16"/>
              </w:rPr>
              <w:t>References</w:t>
            </w:r>
          </w:p>
        </w:tc>
      </w:tr>
      <w:tr w:rsidR="0080439F" w:rsidRPr="0080439F" w14:paraId="20B42928"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154F5D1F" w14:textId="79F180AB" w:rsidR="0080439F" w:rsidRPr="0080439F" w:rsidRDefault="0080439F" w:rsidP="004129DF">
            <w:pPr>
              <w:spacing w:line="180" w:lineRule="exact"/>
              <w:jc w:val="center"/>
              <w:rPr>
                <w:rFonts w:ascii="Calibri" w:eastAsia="Times New Roman" w:hAnsi="Calibri" w:cs="Times New Roman"/>
                <w:sz w:val="18"/>
                <w:szCs w:val="18"/>
              </w:rPr>
            </w:pPr>
            <w:r w:rsidRPr="0080439F">
              <w:rPr>
                <w:rFonts w:ascii="Calibri" w:eastAsia="Times New Roman" w:hAnsi="Calibri" w:cs="Times New Roman"/>
                <w:b/>
                <w:sz w:val="18"/>
                <w:szCs w:val="18"/>
              </w:rPr>
              <w:t>3d Transition Metal Alloy Family</w:t>
            </w:r>
          </w:p>
        </w:tc>
      </w:tr>
      <w:tr w:rsidR="0080439F" w:rsidRPr="0094352C" w14:paraId="38AB4AEA" w14:textId="30F5CCBC" w:rsidTr="00E13E3F">
        <w:trPr>
          <w:trHeight w:val="280"/>
        </w:trPr>
        <w:tc>
          <w:tcPr>
            <w:tcW w:w="1643" w:type="dxa"/>
            <w:tcBorders>
              <w:top w:val="single" w:sz="8" w:space="0" w:color="auto"/>
              <w:left w:val="single" w:sz="18" w:space="0" w:color="auto"/>
              <w:bottom w:val="nil"/>
              <w:right w:val="single" w:sz="8" w:space="0" w:color="auto"/>
            </w:tcBorders>
            <w:vAlign w:val="bottom"/>
          </w:tcPr>
          <w:p w14:paraId="6AB64CB8" w14:textId="7CCB4327" w:rsidR="0080439F" w:rsidRPr="00357DB1" w:rsidRDefault="0080439F" w:rsidP="0094352C">
            <w:pPr>
              <w:rPr>
                <w:rFonts w:ascii="Calibri" w:eastAsia="Times New Roman" w:hAnsi="Calibri" w:cs="Times New Roman"/>
                <w:sz w:val="16"/>
                <w:szCs w:val="16"/>
              </w:rPr>
            </w:pPr>
            <w:proofErr w:type="spellStart"/>
            <w:r w:rsidRPr="00E44C50">
              <w:rPr>
                <w:rFonts w:ascii="Calibri" w:eastAsia="Times New Roman" w:hAnsi="Calibri" w:cs="Times New Roman"/>
                <w:sz w:val="16"/>
                <w:szCs w:val="16"/>
                <w:highlight w:val="yellow"/>
              </w:rPr>
              <w:t>AgAlCoCrCuNi</w:t>
            </w:r>
            <w:proofErr w:type="spellEnd"/>
          </w:p>
        </w:tc>
        <w:tc>
          <w:tcPr>
            <w:tcW w:w="1890" w:type="dxa"/>
            <w:tcBorders>
              <w:top w:val="single" w:sz="8" w:space="0" w:color="auto"/>
              <w:left w:val="single" w:sz="8" w:space="0" w:color="auto"/>
              <w:bottom w:val="nil"/>
              <w:right w:val="single" w:sz="8" w:space="0" w:color="auto"/>
            </w:tcBorders>
            <w:shd w:val="clear" w:color="auto" w:fill="auto"/>
            <w:noWrap/>
            <w:vAlign w:val="bottom"/>
            <w:hideMark/>
          </w:tcPr>
          <w:p w14:paraId="403DFD16" w14:textId="12CD5804" w:rsidR="0080439F" w:rsidRPr="00357DB1" w:rsidRDefault="0080439F" w:rsidP="0094352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gAlCoCrCuNi</w:t>
            </w:r>
            <w:proofErr w:type="spellEnd"/>
          </w:p>
        </w:tc>
        <w:tc>
          <w:tcPr>
            <w:tcW w:w="1710" w:type="dxa"/>
            <w:tcBorders>
              <w:top w:val="single" w:sz="8" w:space="0" w:color="auto"/>
              <w:left w:val="single" w:sz="8" w:space="0" w:color="auto"/>
              <w:bottom w:val="nil"/>
              <w:right w:val="single" w:sz="8" w:space="0" w:color="auto"/>
            </w:tcBorders>
            <w:shd w:val="clear" w:color="auto" w:fill="auto"/>
            <w:noWrap/>
            <w:vAlign w:val="bottom"/>
            <w:hideMark/>
          </w:tcPr>
          <w:p w14:paraId="1484C6EC" w14:textId="69248572"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8" w:space="0" w:color="auto"/>
              <w:left w:val="single" w:sz="8" w:space="0" w:color="auto"/>
              <w:bottom w:val="nil"/>
              <w:right w:val="single" w:sz="8" w:space="0" w:color="auto"/>
            </w:tcBorders>
            <w:shd w:val="clear" w:color="auto" w:fill="auto"/>
            <w:noWrap/>
            <w:vAlign w:val="bottom"/>
            <w:hideMark/>
          </w:tcPr>
          <w:p w14:paraId="44D017DD" w14:textId="3CA6C62F"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8" w:space="0" w:color="auto"/>
              <w:left w:val="single" w:sz="8" w:space="0" w:color="auto"/>
              <w:bottom w:val="nil"/>
              <w:right w:val="single" w:sz="8" w:space="0" w:color="auto"/>
            </w:tcBorders>
            <w:shd w:val="clear" w:color="auto" w:fill="auto"/>
            <w:noWrap/>
            <w:vAlign w:val="bottom"/>
            <w:hideMark/>
          </w:tcPr>
          <w:p w14:paraId="7E3041BD" w14:textId="50333FE5" w:rsidR="0080439F" w:rsidRPr="00357DB1" w:rsidRDefault="0080439F" w:rsidP="002A2B54">
            <w:pPr>
              <w:rPr>
                <w:rFonts w:ascii="Calibri" w:eastAsia="Times New Roman" w:hAnsi="Calibri" w:cs="Times New Roman"/>
                <w:sz w:val="16"/>
                <w:szCs w:val="16"/>
              </w:rPr>
            </w:pPr>
            <w:r w:rsidRPr="00357DB1">
              <w:rPr>
                <w:rFonts w:ascii="Calibri" w:eastAsia="Times New Roman" w:hAnsi="Calibri" w:cs="Times New Roman"/>
                <w:sz w:val="16"/>
                <w:szCs w:val="16"/>
              </w:rPr>
              <w:t>2FCC+B2</w:t>
            </w:r>
          </w:p>
        </w:tc>
        <w:tc>
          <w:tcPr>
            <w:tcW w:w="356" w:type="dxa"/>
            <w:tcBorders>
              <w:top w:val="single" w:sz="8" w:space="0" w:color="auto"/>
              <w:left w:val="single" w:sz="8" w:space="0" w:color="auto"/>
              <w:bottom w:val="nil"/>
              <w:right w:val="single" w:sz="8" w:space="0" w:color="auto"/>
            </w:tcBorders>
            <w:vAlign w:val="bottom"/>
          </w:tcPr>
          <w:p w14:paraId="51DB613D" w14:textId="2BBC6114"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single" w:sz="8" w:space="0" w:color="auto"/>
              <w:left w:val="single" w:sz="8" w:space="0" w:color="auto"/>
              <w:bottom w:val="nil"/>
              <w:right w:val="single" w:sz="8" w:space="0" w:color="auto"/>
            </w:tcBorders>
            <w:vAlign w:val="bottom"/>
          </w:tcPr>
          <w:p w14:paraId="2BF76FE7" w14:textId="23763DE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single" w:sz="8" w:space="0" w:color="auto"/>
              <w:left w:val="single" w:sz="8" w:space="0" w:color="auto"/>
              <w:bottom w:val="nil"/>
              <w:right w:val="single" w:sz="8" w:space="0" w:color="auto"/>
            </w:tcBorders>
            <w:shd w:val="clear" w:color="auto" w:fill="auto"/>
            <w:noWrap/>
            <w:vAlign w:val="bottom"/>
            <w:hideMark/>
          </w:tcPr>
          <w:p w14:paraId="4C347A84" w14:textId="47FCEB0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single" w:sz="8" w:space="0" w:color="auto"/>
              <w:left w:val="single" w:sz="8" w:space="0" w:color="auto"/>
              <w:bottom w:val="nil"/>
              <w:right w:val="single" w:sz="18" w:space="0" w:color="auto"/>
            </w:tcBorders>
            <w:shd w:val="clear" w:color="auto" w:fill="auto"/>
            <w:noWrap/>
            <w:vAlign w:val="bottom"/>
            <w:hideMark/>
          </w:tcPr>
          <w:p w14:paraId="5825AEAF" w14:textId="6AEE95A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94352C" w14:paraId="4E9458AB" w14:textId="28321B88" w:rsidTr="00E13E3F">
        <w:trPr>
          <w:trHeight w:val="280"/>
        </w:trPr>
        <w:tc>
          <w:tcPr>
            <w:tcW w:w="1643" w:type="dxa"/>
            <w:tcBorders>
              <w:top w:val="nil"/>
              <w:left w:val="single" w:sz="18" w:space="0" w:color="auto"/>
              <w:bottom w:val="nil"/>
              <w:right w:val="single" w:sz="8" w:space="0" w:color="auto"/>
            </w:tcBorders>
            <w:vAlign w:val="bottom"/>
          </w:tcPr>
          <w:p w14:paraId="10016660" w14:textId="1CDC2EC6" w:rsidR="0080439F" w:rsidRPr="00357DB1" w:rsidRDefault="0080439F" w:rsidP="0094352C">
            <w:pPr>
              <w:rPr>
                <w:rFonts w:ascii="Calibri" w:eastAsia="Times New Roman" w:hAnsi="Calibri" w:cs="Times New Roman"/>
                <w:sz w:val="16"/>
                <w:szCs w:val="16"/>
              </w:rPr>
            </w:pPr>
            <w:proofErr w:type="spellStart"/>
            <w:r w:rsidRPr="00E44C50">
              <w:rPr>
                <w:rFonts w:ascii="Calibri" w:eastAsia="Times New Roman" w:hAnsi="Calibri" w:cs="Times New Roman"/>
                <w:sz w:val="16"/>
                <w:szCs w:val="16"/>
                <w:highlight w:val="yellow"/>
              </w:rPr>
              <w:t>AlAuCoCrCu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F34BEB9" w14:textId="6EAA22AE" w:rsidR="0080439F" w:rsidRPr="00357DB1" w:rsidRDefault="0080439F" w:rsidP="0094352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AuCoCrCu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9E7368F" w14:textId="77B7C0B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24D574"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1DA43F" w14:textId="426E3096" w:rsidR="0080439F" w:rsidRPr="00357DB1" w:rsidRDefault="0080439F" w:rsidP="00300085">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0</w:t>
            </w:r>
          </w:p>
        </w:tc>
        <w:tc>
          <w:tcPr>
            <w:tcW w:w="356" w:type="dxa"/>
            <w:tcBorders>
              <w:top w:val="nil"/>
              <w:left w:val="single" w:sz="8" w:space="0" w:color="auto"/>
              <w:bottom w:val="nil"/>
              <w:right w:val="single" w:sz="8" w:space="0" w:color="auto"/>
            </w:tcBorders>
            <w:vAlign w:val="bottom"/>
          </w:tcPr>
          <w:p w14:paraId="5437D707" w14:textId="74E506D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7FDF44" w14:textId="6CCF3A74"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ED3C57" w14:textId="4CD069EB"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7400889" w14:textId="67330F12"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8B29D5" w14:paraId="6A5057A9" w14:textId="77777777" w:rsidTr="00E13E3F">
        <w:trPr>
          <w:trHeight w:val="280"/>
        </w:trPr>
        <w:tc>
          <w:tcPr>
            <w:tcW w:w="1643" w:type="dxa"/>
            <w:tcBorders>
              <w:top w:val="nil"/>
              <w:left w:val="single" w:sz="18" w:space="0" w:color="auto"/>
              <w:bottom w:val="nil"/>
              <w:right w:val="single" w:sz="8" w:space="0" w:color="auto"/>
            </w:tcBorders>
            <w:vAlign w:val="bottom"/>
          </w:tcPr>
          <w:p w14:paraId="614F28F7" w14:textId="77777777" w:rsidR="0080439F" w:rsidRPr="00357DB1" w:rsidRDefault="0080439F" w:rsidP="0025445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4E369C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p>
        </w:tc>
        <w:tc>
          <w:tcPr>
            <w:tcW w:w="1710" w:type="dxa"/>
            <w:tcBorders>
              <w:top w:val="nil"/>
              <w:left w:val="single" w:sz="8" w:space="0" w:color="auto"/>
              <w:bottom w:val="nil"/>
              <w:right w:val="single" w:sz="8" w:space="0" w:color="auto"/>
            </w:tcBorders>
            <w:shd w:val="clear" w:color="auto" w:fill="auto"/>
            <w:noWrap/>
            <w:vAlign w:val="bottom"/>
            <w:hideMark/>
          </w:tcPr>
          <w:p w14:paraId="135D5C79"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B1406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FFD2CE"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A47158E" w14:textId="71487D62"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12D7EE"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F29C28"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35D6413" w14:textId="63953FB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7F98B964" w14:textId="40BD431C" w:rsidTr="00E13E3F">
        <w:trPr>
          <w:trHeight w:val="280"/>
        </w:trPr>
        <w:tc>
          <w:tcPr>
            <w:tcW w:w="1643" w:type="dxa"/>
            <w:tcBorders>
              <w:top w:val="nil"/>
              <w:left w:val="single" w:sz="18" w:space="0" w:color="auto"/>
              <w:bottom w:val="nil"/>
              <w:right w:val="single" w:sz="8" w:space="0" w:color="auto"/>
            </w:tcBorders>
            <w:vAlign w:val="bottom"/>
          </w:tcPr>
          <w:p w14:paraId="6C0F5003" w14:textId="4CC959B3"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54868B" w14:textId="35251E7C" w:rsidR="0080439F" w:rsidRPr="00357DB1" w:rsidRDefault="0080439F" w:rsidP="0094352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15654DE"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28029C1F"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2C1214" w14:textId="287A01B7" w:rsidR="0080439F" w:rsidRPr="00357DB1" w:rsidRDefault="0080439F" w:rsidP="00961D81">
            <w:pPr>
              <w:rPr>
                <w:rFonts w:ascii="Calibri" w:eastAsia="Times New Roman" w:hAnsi="Calibri" w:cs="Times New Roman"/>
                <w:sz w:val="16"/>
                <w:szCs w:val="16"/>
              </w:rPr>
            </w:pPr>
            <w:r w:rsidRPr="00357DB1">
              <w:rPr>
                <w:rFonts w:ascii="Calibri" w:eastAsia="Times New Roman" w:hAnsi="Calibri" w:cs="Times New Roman"/>
                <w:sz w:val="16"/>
                <w:szCs w:val="16"/>
              </w:rPr>
              <w:t>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8DBE4DD" w14:textId="28816C4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88572B" w14:textId="0558E8C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DDC6ECE" w14:textId="57F1CF69"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B269FC" w14:textId="176F24A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80439F" w:rsidRPr="0094352C" w14:paraId="3E08AB25" w14:textId="048A3698" w:rsidTr="00E13E3F">
        <w:trPr>
          <w:trHeight w:val="280"/>
        </w:trPr>
        <w:tc>
          <w:tcPr>
            <w:tcW w:w="1643" w:type="dxa"/>
            <w:tcBorders>
              <w:top w:val="nil"/>
              <w:left w:val="single" w:sz="18" w:space="0" w:color="auto"/>
              <w:bottom w:val="nil"/>
              <w:right w:val="single" w:sz="8" w:space="0" w:color="auto"/>
            </w:tcBorders>
            <w:vAlign w:val="bottom"/>
          </w:tcPr>
          <w:p w14:paraId="4405E749" w14:textId="1D0E8715" w:rsidR="0080439F" w:rsidRPr="00357DB1" w:rsidRDefault="0080439F" w:rsidP="0094352C">
            <w:pPr>
              <w:rPr>
                <w:rFonts w:ascii="Calibri" w:eastAsia="Times New Roman" w:hAnsi="Calibri" w:cs="Times New Roman"/>
                <w:sz w:val="16"/>
                <w:szCs w:val="16"/>
              </w:rPr>
            </w:pPr>
            <w:proofErr w:type="spellStart"/>
            <w:r w:rsidRPr="00056493">
              <w:rPr>
                <w:rFonts w:ascii="Calibri" w:eastAsia="Times New Roman" w:hAnsi="Calibri" w:cs="Times New Roman"/>
                <w:sz w:val="16"/>
                <w:szCs w:val="16"/>
                <w:highlight w:val="yellow"/>
              </w:rPr>
              <w:t>AlCoCrCu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BDF86F1" w14:textId="227D828C" w:rsidR="0080439F" w:rsidRPr="00357DB1" w:rsidRDefault="0080439F" w:rsidP="0094352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CA7EFFC" w14:textId="0286507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AE8D75"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75A589" w14:textId="568A40F8" w:rsidR="0080439F" w:rsidRPr="00357DB1" w:rsidRDefault="0080439F" w:rsidP="00B85580">
            <w:pPr>
              <w:rPr>
                <w:rFonts w:ascii="Calibri" w:eastAsia="Times New Roman" w:hAnsi="Calibri" w:cs="Times New Roman"/>
                <w:sz w:val="16"/>
                <w:szCs w:val="16"/>
              </w:rPr>
            </w:pPr>
            <w:r w:rsidRPr="00357DB1">
              <w:rPr>
                <w:rFonts w:ascii="Calibri" w:eastAsia="Times New Roman" w:hAnsi="Calibri" w:cs="Times New Roman"/>
                <w:sz w:val="16"/>
                <w:szCs w:val="16"/>
              </w:rPr>
              <w:t>FCC+</w:t>
            </w:r>
            <w:r>
              <w:rPr>
                <w:rFonts w:ascii="Calibri" w:eastAsia="Times New Roman" w:hAnsi="Calibri" w:cs="Times New Roman"/>
                <w:sz w:val="16"/>
                <w:szCs w:val="16"/>
              </w:rPr>
              <w:t>2</w:t>
            </w: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B17D98B" w14:textId="08228F9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CC7069D" w14:textId="3EE6EA5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9EBBE18" w14:textId="4A62B4B0"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2D9F13E" w14:textId="71AC90D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94352C" w14:paraId="39BE367C" w14:textId="1DC30AC6" w:rsidTr="00E13E3F">
        <w:trPr>
          <w:trHeight w:val="280"/>
        </w:trPr>
        <w:tc>
          <w:tcPr>
            <w:tcW w:w="1643" w:type="dxa"/>
            <w:tcBorders>
              <w:top w:val="nil"/>
              <w:left w:val="single" w:sz="18" w:space="0" w:color="auto"/>
              <w:bottom w:val="nil"/>
              <w:right w:val="single" w:sz="8" w:space="0" w:color="auto"/>
            </w:tcBorders>
            <w:vAlign w:val="bottom"/>
          </w:tcPr>
          <w:p w14:paraId="194FABEE" w14:textId="281DDE51" w:rsidR="0080439F" w:rsidRPr="00357DB1" w:rsidRDefault="0080439F" w:rsidP="0094352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MnNi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0D259BC" w14:textId="3186BEB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5</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2AF73DEA" w14:textId="4DF4D94A"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0F0B27"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2BCC81"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83AC31" w14:textId="30EA8FFC"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5E879229" w14:textId="3BB7FEF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40CF51" w14:textId="3B84B87F"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D9E3758" w14:textId="2B08904A"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94352C" w14:paraId="7DB84FCE" w14:textId="15E6470B" w:rsidTr="00E13E3F">
        <w:trPr>
          <w:trHeight w:val="280"/>
        </w:trPr>
        <w:tc>
          <w:tcPr>
            <w:tcW w:w="1643" w:type="dxa"/>
            <w:tcBorders>
              <w:top w:val="nil"/>
              <w:left w:val="single" w:sz="18" w:space="0" w:color="auto"/>
              <w:bottom w:val="nil"/>
              <w:right w:val="single" w:sz="8" w:space="0" w:color="auto"/>
            </w:tcBorders>
            <w:vAlign w:val="bottom"/>
          </w:tcPr>
          <w:p w14:paraId="7295CFBD"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7295DB" w14:textId="2083927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7A5EDCAD" w14:textId="3900F3DC"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44CBB7"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47F07C"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68D2760" w14:textId="31A27603"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1EADCC46" w14:textId="1CBD25E5"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A0546A6" w14:textId="5B301A0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E0FC2FE" w14:textId="376AC610" w:rsidR="0080439F" w:rsidRPr="00357DB1" w:rsidRDefault="00B34BFA"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BC17CC" w14:paraId="2E67F99E" w14:textId="4C856828" w:rsidTr="00E13E3F">
        <w:trPr>
          <w:trHeight w:val="280"/>
        </w:trPr>
        <w:tc>
          <w:tcPr>
            <w:tcW w:w="1643" w:type="dxa"/>
            <w:tcBorders>
              <w:top w:val="nil"/>
              <w:left w:val="single" w:sz="18" w:space="0" w:color="auto"/>
              <w:bottom w:val="nil"/>
              <w:right w:val="single" w:sz="8" w:space="0" w:color="auto"/>
            </w:tcBorders>
            <w:vAlign w:val="bottom"/>
          </w:tcPr>
          <w:p w14:paraId="0C9EC137"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448D15" w14:textId="1743519D"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7</w:t>
            </w:r>
            <w:r w:rsidRPr="00357DB1">
              <w:rPr>
                <w:rFonts w:ascii="Calibri" w:eastAsia="Times New Roman" w:hAnsi="Calibri" w:cs="Times New Roman"/>
                <w:sz w:val="16"/>
                <w:szCs w:val="16"/>
              </w:rPr>
              <w:t>CoCrCuFeMnNiTiV</w:t>
            </w:r>
          </w:p>
        </w:tc>
        <w:tc>
          <w:tcPr>
            <w:tcW w:w="1710" w:type="dxa"/>
            <w:tcBorders>
              <w:top w:val="nil"/>
              <w:left w:val="single" w:sz="8" w:space="0" w:color="auto"/>
              <w:bottom w:val="nil"/>
              <w:right w:val="single" w:sz="8" w:space="0" w:color="auto"/>
            </w:tcBorders>
            <w:shd w:val="clear" w:color="auto" w:fill="auto"/>
            <w:noWrap/>
            <w:vAlign w:val="bottom"/>
            <w:hideMark/>
          </w:tcPr>
          <w:p w14:paraId="152C2647" w14:textId="4F1FE155"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C53BE5"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E97B2AE" w14:textId="2648619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BCC+D0</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128F17F9" w14:textId="5B1C681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4BF1FBC1" w14:textId="1FC7A69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40A7B41" w14:textId="13BE4525"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71226D2" w14:textId="3F43A504" w:rsidR="0080439F" w:rsidRPr="00357DB1" w:rsidRDefault="00B34BFA"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844407" w14:paraId="45C1648C" w14:textId="68BAE079" w:rsidTr="00E13E3F">
        <w:trPr>
          <w:trHeight w:val="280"/>
        </w:trPr>
        <w:tc>
          <w:tcPr>
            <w:tcW w:w="1643" w:type="dxa"/>
            <w:tcBorders>
              <w:top w:val="nil"/>
              <w:left w:val="single" w:sz="18" w:space="0" w:color="auto"/>
              <w:bottom w:val="nil"/>
              <w:right w:val="single" w:sz="8" w:space="0" w:color="auto"/>
            </w:tcBorders>
            <w:vAlign w:val="bottom"/>
          </w:tcPr>
          <w:p w14:paraId="2A26AA3A" w14:textId="4ABA2594" w:rsidR="0080439F" w:rsidRPr="00357DB1" w:rsidRDefault="0080439F" w:rsidP="008718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9B400B1" w14:textId="416711E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F2DBFC"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EE1708" w14:textId="77777777"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F6687E"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B2FA552" w14:textId="6BD21E28"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E7AC0BD" w14:textId="393CB3BD"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527C0" w14:textId="35FD4D52"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2C9E0C9" w14:textId="1E2CC7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589B3148" w14:textId="643DCAF2" w:rsidTr="00E13E3F">
        <w:trPr>
          <w:trHeight w:val="280"/>
        </w:trPr>
        <w:tc>
          <w:tcPr>
            <w:tcW w:w="1643" w:type="dxa"/>
            <w:tcBorders>
              <w:top w:val="nil"/>
              <w:left w:val="single" w:sz="18" w:space="0" w:color="auto"/>
              <w:bottom w:val="nil"/>
              <w:right w:val="single" w:sz="8" w:space="0" w:color="auto"/>
            </w:tcBorders>
            <w:vAlign w:val="bottom"/>
          </w:tcPr>
          <w:p w14:paraId="1EA15537"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E7B216B" w14:textId="285D4EB6"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73ED0BB"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FDA7B9D" w14:textId="7BB66740"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1BC4FC2C" w14:textId="146401B2" w:rsidR="0080439F" w:rsidRPr="00357DB1" w:rsidRDefault="0080439F" w:rsidP="00CC5A9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7D5F056B" w14:textId="76DBE2A2"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B26C5BC" w14:textId="68C82B54"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0F9A82" w14:textId="29FD1AB9"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127A2BE" w14:textId="23D5E37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0EAD1D43" w14:textId="5424E509" w:rsidTr="00E13E3F">
        <w:trPr>
          <w:trHeight w:val="280"/>
        </w:trPr>
        <w:tc>
          <w:tcPr>
            <w:tcW w:w="1643" w:type="dxa"/>
            <w:tcBorders>
              <w:top w:val="nil"/>
              <w:left w:val="single" w:sz="18" w:space="0" w:color="auto"/>
              <w:bottom w:val="nil"/>
              <w:right w:val="single" w:sz="8" w:space="0" w:color="auto"/>
            </w:tcBorders>
            <w:vAlign w:val="bottom"/>
          </w:tcPr>
          <w:p w14:paraId="23484905"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FF3FE1" w14:textId="2E4EE231"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00742F1"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9FE900" w14:textId="764D1A0A"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0EBA697D" w14:textId="10AE8576" w:rsidR="0080439F" w:rsidRPr="00357DB1" w:rsidRDefault="0080439F" w:rsidP="008718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134F72E5" w14:textId="6C9255A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2EFB71E" w14:textId="6DAD7976"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EBFBD8" w14:textId="39163210"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66D6AF5" w14:textId="6C1C828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626F7591" w14:textId="35E5400C" w:rsidTr="00E13E3F">
        <w:trPr>
          <w:trHeight w:val="280"/>
        </w:trPr>
        <w:tc>
          <w:tcPr>
            <w:tcW w:w="1643" w:type="dxa"/>
            <w:tcBorders>
              <w:top w:val="nil"/>
              <w:left w:val="single" w:sz="18" w:space="0" w:color="auto"/>
              <w:bottom w:val="nil"/>
              <w:right w:val="single" w:sz="8" w:space="0" w:color="auto"/>
            </w:tcBorders>
            <w:vAlign w:val="bottom"/>
          </w:tcPr>
          <w:p w14:paraId="792B8A77"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BEE601" w14:textId="272608C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lCoCrCu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885B4CE"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764570" w14:textId="4A543882"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2052A43E" w14:textId="27791F84" w:rsidR="0080439F" w:rsidRPr="00357DB1" w:rsidRDefault="0080439F" w:rsidP="008718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5814DCFC" w14:textId="44ED3B7E"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7778348A" w14:textId="6AD28A3C"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9EACB2C" w14:textId="590D1F8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821C42B" w14:textId="33D714C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844407" w14:paraId="4ECCB49E" w14:textId="6E91B574" w:rsidTr="00E13E3F">
        <w:trPr>
          <w:trHeight w:val="280"/>
        </w:trPr>
        <w:tc>
          <w:tcPr>
            <w:tcW w:w="1643" w:type="dxa"/>
            <w:tcBorders>
              <w:top w:val="nil"/>
              <w:left w:val="single" w:sz="18" w:space="0" w:color="auto"/>
              <w:bottom w:val="nil"/>
              <w:right w:val="single" w:sz="8" w:space="0" w:color="auto"/>
            </w:tcBorders>
            <w:vAlign w:val="bottom"/>
          </w:tcPr>
          <w:p w14:paraId="434B99C0" w14:textId="77777777" w:rsidR="0080439F" w:rsidRPr="00357DB1" w:rsidRDefault="0080439F" w:rsidP="008718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D78E24" w14:textId="5C769410" w:rsidR="0080439F" w:rsidRPr="00357DB1" w:rsidRDefault="0080439F" w:rsidP="008718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Mo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9E14662" w14:textId="77777777" w:rsidR="0080439F" w:rsidRPr="00357DB1" w:rsidRDefault="0080439F" w:rsidP="008718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255E23C" w14:textId="12EA221A" w:rsidR="0080439F" w:rsidRPr="00357DB1" w:rsidRDefault="0080439F" w:rsidP="0087182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73D50052" w14:textId="57EB1CCC" w:rsidR="0080439F" w:rsidRPr="00357DB1" w:rsidRDefault="0080439F" w:rsidP="008718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3514B00F" w14:textId="5C10176E"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AC21216" w14:textId="7836D10A"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3F1AF92" w14:textId="10A2476B" w:rsidR="0080439F" w:rsidRPr="00357DB1" w:rsidRDefault="0080439F" w:rsidP="0087182D">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6463786" w14:textId="1F3A046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94352C" w14:paraId="2F14F3C6" w14:textId="696E2221" w:rsidTr="00E13E3F">
        <w:trPr>
          <w:trHeight w:val="280"/>
        </w:trPr>
        <w:tc>
          <w:tcPr>
            <w:tcW w:w="1643" w:type="dxa"/>
            <w:tcBorders>
              <w:top w:val="nil"/>
              <w:left w:val="single" w:sz="18" w:space="0" w:color="auto"/>
              <w:bottom w:val="nil"/>
              <w:right w:val="single" w:sz="8" w:space="0" w:color="auto"/>
            </w:tcBorders>
            <w:vAlign w:val="bottom"/>
          </w:tcPr>
          <w:p w14:paraId="3B2B244A" w14:textId="30399371" w:rsidR="0080439F" w:rsidRPr="00357DB1" w:rsidRDefault="0080439F" w:rsidP="0094352C">
            <w:pPr>
              <w:rPr>
                <w:rFonts w:ascii="Calibri" w:eastAsia="Times New Roman" w:hAnsi="Calibri" w:cs="Times New Roman"/>
                <w:sz w:val="16"/>
                <w:szCs w:val="16"/>
              </w:rPr>
            </w:pPr>
            <w:proofErr w:type="spellStart"/>
            <w:r w:rsidRPr="00056493">
              <w:rPr>
                <w:rFonts w:ascii="Calibri" w:eastAsia="Times New Roman" w:hAnsi="Calibri" w:cs="Times New Roman"/>
                <w:sz w:val="16"/>
                <w:szCs w:val="16"/>
                <w:highlight w:val="yellow"/>
              </w:rPr>
              <w:t>AlCoCrCu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56369B6" w14:textId="00C25B09"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345E1C7"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F34431" w14:textId="77777777"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8BEEC7" w14:textId="77777777"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3E21A3" w14:textId="03F7C549"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CBF634" w14:textId="0494464B"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C20654D" w14:textId="79ACF32C"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1C0088E" w14:textId="4C2971A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94352C" w14:paraId="0235A90F" w14:textId="0E20A79A" w:rsidTr="00E13E3F">
        <w:trPr>
          <w:trHeight w:val="280"/>
        </w:trPr>
        <w:tc>
          <w:tcPr>
            <w:tcW w:w="1643" w:type="dxa"/>
            <w:tcBorders>
              <w:top w:val="nil"/>
              <w:left w:val="single" w:sz="18" w:space="0" w:color="auto"/>
              <w:bottom w:val="nil"/>
              <w:right w:val="single" w:sz="8" w:space="0" w:color="auto"/>
            </w:tcBorders>
            <w:vAlign w:val="bottom"/>
          </w:tcPr>
          <w:p w14:paraId="28058BD7" w14:textId="77777777" w:rsidR="0080439F" w:rsidRPr="00357DB1" w:rsidRDefault="0080439F" w:rsidP="0094352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8A40821" w14:textId="011BF152"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D756377" w14:textId="707621D1" w:rsidR="0080439F" w:rsidRPr="00357DB1" w:rsidRDefault="0080439F" w:rsidP="00657354">
            <w:pPr>
              <w:rPr>
                <w:rFonts w:ascii="Calibri" w:eastAsia="Times New Roman" w:hAnsi="Calibri" w:cs="Times New Roman"/>
                <w:sz w:val="16"/>
                <w:szCs w:val="16"/>
              </w:rPr>
            </w:pPr>
            <w:r w:rsidRPr="00357DB1">
              <w:rPr>
                <w:rFonts w:ascii="Calibri" w:eastAsia="Times New Roman" w:hAnsi="Calibri" w:cs="Times New Roman"/>
                <w:sz w:val="16"/>
                <w:szCs w:val="16"/>
              </w:rPr>
              <w:t>AC+1100C/24h/FC</w:t>
            </w:r>
          </w:p>
        </w:tc>
        <w:tc>
          <w:tcPr>
            <w:tcW w:w="720" w:type="dxa"/>
            <w:tcBorders>
              <w:top w:val="nil"/>
              <w:left w:val="single" w:sz="8" w:space="0" w:color="auto"/>
              <w:bottom w:val="nil"/>
              <w:right w:val="single" w:sz="8" w:space="0" w:color="auto"/>
            </w:tcBorders>
            <w:shd w:val="clear" w:color="auto" w:fill="auto"/>
            <w:noWrap/>
            <w:vAlign w:val="bottom"/>
            <w:hideMark/>
          </w:tcPr>
          <w:p w14:paraId="0B75A8D8" w14:textId="07A46218"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DB2D6D" w14:textId="4928AC61" w:rsidR="0080439F" w:rsidRPr="00357DB1" w:rsidRDefault="0080439F" w:rsidP="0094352C">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AFE64A6" w14:textId="53583631"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A14050" w14:textId="51E78532" w:rsidR="0080439F" w:rsidRPr="00357DB1" w:rsidRDefault="0080439F" w:rsidP="0094352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152175" w14:textId="46A21B49" w:rsidR="0080439F" w:rsidRPr="00357DB1" w:rsidRDefault="0080439F" w:rsidP="0094352C">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6D69C43" w14:textId="54345B6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Uc2FpPC9BdXRob3I+PFllYXI+MjAxMzwvWWVhcj48UmVj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Uc2FpPC9BdXRob3I+PFllYXI+MjAxMzwvWWVhcj48UmVj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w:t>
            </w:r>
            <w:r>
              <w:rPr>
                <w:rFonts w:ascii="Calibri" w:eastAsia="Times New Roman" w:hAnsi="Calibri" w:cs="Times New Roman"/>
                <w:sz w:val="16"/>
                <w:szCs w:val="16"/>
              </w:rPr>
              <w:fldChar w:fldCharType="end"/>
            </w:r>
          </w:p>
        </w:tc>
      </w:tr>
      <w:tr w:rsidR="0080439F" w:rsidRPr="0094352C" w14:paraId="624464BA" w14:textId="12860B8E" w:rsidTr="00E13E3F">
        <w:trPr>
          <w:trHeight w:val="280"/>
        </w:trPr>
        <w:tc>
          <w:tcPr>
            <w:tcW w:w="1643" w:type="dxa"/>
            <w:tcBorders>
              <w:top w:val="nil"/>
              <w:left w:val="single" w:sz="18" w:space="0" w:color="auto"/>
              <w:bottom w:val="nil"/>
              <w:right w:val="single" w:sz="8" w:space="0" w:color="auto"/>
            </w:tcBorders>
            <w:vAlign w:val="bottom"/>
          </w:tcPr>
          <w:p w14:paraId="30A96C17"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A47144"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1C91688" w14:textId="5C4ECBE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722EC2"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7889AA"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19CB476" w14:textId="7A23EA3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EE2ED3" w14:textId="48604A3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52B572" w14:textId="47FF7A08"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E836849" w14:textId="221C3ED2"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07918EAD" w14:textId="77777777" w:rsidTr="00E13E3F">
        <w:trPr>
          <w:trHeight w:val="280"/>
        </w:trPr>
        <w:tc>
          <w:tcPr>
            <w:tcW w:w="1643" w:type="dxa"/>
            <w:tcBorders>
              <w:top w:val="nil"/>
              <w:left w:val="single" w:sz="18" w:space="0" w:color="auto"/>
              <w:bottom w:val="nil"/>
              <w:right w:val="single" w:sz="8" w:space="0" w:color="auto"/>
            </w:tcBorders>
            <w:vAlign w:val="bottom"/>
          </w:tcPr>
          <w:p w14:paraId="00477A81" w14:textId="0A42955E" w:rsidR="0080439F" w:rsidRPr="00357DB1" w:rsidRDefault="0080439F" w:rsidP="005F57C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3360B5" w14:textId="6AA46E93" w:rsidR="0080439F" w:rsidRPr="00357DB1" w:rsidRDefault="0080439F" w:rsidP="005F57C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11E249"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22ED4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F57FB5"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B30FE1A"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0D98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CF5DEB7"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F6E080B" w14:textId="75AFCB5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8D1E57" w14:paraId="20175199" w14:textId="77777777" w:rsidTr="00E13E3F">
        <w:trPr>
          <w:trHeight w:val="280"/>
        </w:trPr>
        <w:tc>
          <w:tcPr>
            <w:tcW w:w="1643" w:type="dxa"/>
            <w:tcBorders>
              <w:top w:val="nil"/>
              <w:left w:val="single" w:sz="18" w:space="0" w:color="auto"/>
              <w:bottom w:val="nil"/>
              <w:right w:val="single" w:sz="8" w:space="0" w:color="auto"/>
            </w:tcBorders>
            <w:vAlign w:val="bottom"/>
          </w:tcPr>
          <w:p w14:paraId="46EE20E1" w14:textId="77777777" w:rsidR="0080439F" w:rsidRPr="00357DB1" w:rsidRDefault="0080439F" w:rsidP="00F62EE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8703733"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40262BD"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92C3E1"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B7152B2" w14:textId="77777777" w:rsidR="0080439F" w:rsidRPr="00357DB1" w:rsidRDefault="0080439F" w:rsidP="00F62EE2">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57E6D34"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302500" w14:textId="77777777" w:rsidR="0080439F" w:rsidRPr="00357DB1" w:rsidRDefault="0080439F" w:rsidP="00F62EE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8086B49" w14:textId="77777777" w:rsidR="0080439F" w:rsidRPr="00357DB1" w:rsidRDefault="0080439F" w:rsidP="00F62EE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60893C8" w14:textId="245186A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53A0DD4D" w14:textId="3B0C46B2" w:rsidTr="00E13E3F">
        <w:trPr>
          <w:trHeight w:val="280"/>
        </w:trPr>
        <w:tc>
          <w:tcPr>
            <w:tcW w:w="1643" w:type="dxa"/>
            <w:tcBorders>
              <w:top w:val="nil"/>
              <w:left w:val="single" w:sz="18" w:space="0" w:color="auto"/>
              <w:bottom w:val="nil"/>
              <w:right w:val="single" w:sz="8" w:space="0" w:color="auto"/>
            </w:tcBorders>
            <w:vAlign w:val="bottom"/>
          </w:tcPr>
          <w:p w14:paraId="650B4F2C"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DE93E4C" w14:textId="4132E6D4"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FC9107B" w14:textId="0E0F8C6C"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F8A0112"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C57E6D4"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16A8A53" w14:textId="4EDE0A5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97C3D2" w14:textId="310C6E8F"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2C56C1" w14:textId="2E598571"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F9649FA" w14:textId="4D38B81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A8498D" w14:paraId="365D9FB3" w14:textId="7D37E474" w:rsidTr="00E13E3F">
        <w:trPr>
          <w:trHeight w:val="280"/>
        </w:trPr>
        <w:tc>
          <w:tcPr>
            <w:tcW w:w="1643" w:type="dxa"/>
            <w:tcBorders>
              <w:top w:val="nil"/>
              <w:left w:val="single" w:sz="18" w:space="0" w:color="auto"/>
              <w:bottom w:val="nil"/>
              <w:right w:val="single" w:sz="8" w:space="0" w:color="auto"/>
            </w:tcBorders>
            <w:vAlign w:val="bottom"/>
          </w:tcPr>
          <w:p w14:paraId="75F06495" w14:textId="77777777" w:rsidR="0080439F" w:rsidRPr="00357DB1" w:rsidRDefault="0080439F" w:rsidP="00844407">
            <w:pPr>
              <w:rPr>
                <w:rFonts w:ascii="Calibri" w:eastAsia="Times New Roman" w:hAnsi="Calibri" w:cs="Times New Roman"/>
                <w:sz w:val="16"/>
                <w:szCs w:val="16"/>
                <w:highlight w:val="lightGray"/>
              </w:rPr>
            </w:pPr>
          </w:p>
        </w:tc>
        <w:tc>
          <w:tcPr>
            <w:tcW w:w="1890" w:type="dxa"/>
            <w:tcBorders>
              <w:top w:val="nil"/>
              <w:left w:val="single" w:sz="8" w:space="0" w:color="auto"/>
              <w:bottom w:val="nil"/>
              <w:right w:val="single" w:sz="8" w:space="0" w:color="auto"/>
            </w:tcBorders>
            <w:shd w:val="clear" w:color="auto" w:fill="auto"/>
            <w:noWrap/>
            <w:vAlign w:val="bottom"/>
            <w:hideMark/>
          </w:tcPr>
          <w:p w14:paraId="224F8C4F" w14:textId="77777777"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Al</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CoCrCu</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FeNi</w:t>
            </w:r>
            <w:r w:rsidRPr="00073615">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14162B52" w14:textId="77777777"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889B4B" w14:textId="26B6298D"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BA500E" w14:textId="7EBFFF68" w:rsidR="0080439F" w:rsidRPr="00073615" w:rsidRDefault="0080439F" w:rsidP="00844407">
            <w:pPr>
              <w:rPr>
                <w:rFonts w:ascii="Calibri" w:eastAsia="Times New Roman" w:hAnsi="Calibri" w:cs="Times New Roman"/>
                <w:sz w:val="16"/>
                <w:szCs w:val="16"/>
              </w:rPr>
            </w:pPr>
            <w:r w:rsidRPr="00073615">
              <w:rPr>
                <w:rFonts w:ascii="Calibri" w:eastAsia="Times New Roman" w:hAnsi="Calibri" w:cs="Times New Roman"/>
                <w:sz w:val="16"/>
                <w:szCs w:val="16"/>
              </w:rPr>
              <w:t>FCC+L1</w:t>
            </w:r>
            <w:r w:rsidRPr="00073615">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E78E42E" w14:textId="373F7FE7"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BA378F7" w14:textId="76570120"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19564B" w14:textId="77653AB2" w:rsidR="0080439F" w:rsidRPr="00073615" w:rsidRDefault="0080439F" w:rsidP="00844407">
            <w:pPr>
              <w:jc w:val="center"/>
              <w:rPr>
                <w:rFonts w:ascii="Calibri" w:eastAsia="Times New Roman" w:hAnsi="Calibri" w:cs="Times New Roman"/>
                <w:sz w:val="16"/>
                <w:szCs w:val="16"/>
              </w:rPr>
            </w:pPr>
            <w:r w:rsidRPr="00073615">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BBABFD2" w14:textId="40CB5E2C" w:rsidR="0080439F" w:rsidRPr="00073615" w:rsidRDefault="00B34BFA" w:rsidP="00C6690C">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 </w:instrText>
            </w:r>
            <w:r w:rsidR="00C6690C"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DATA </w:instrText>
            </w:r>
            <w:r w:rsidR="00C6690C" w:rsidRPr="00073615">
              <w:rPr>
                <w:rFonts w:ascii="Calibri" w:eastAsia="Times New Roman" w:hAnsi="Calibri" w:cs="Times New Roman"/>
                <w:sz w:val="16"/>
                <w:szCs w:val="16"/>
              </w:rPr>
            </w:r>
            <w:r w:rsidR="00C6690C" w:rsidRPr="00073615">
              <w:rPr>
                <w:rFonts w:ascii="Calibri" w:eastAsia="Times New Roman" w:hAnsi="Calibri" w:cs="Times New Roman"/>
                <w:sz w:val="16"/>
                <w:szCs w:val="16"/>
              </w:rPr>
              <w:fldChar w:fldCharType="end"/>
            </w:r>
            <w:r w:rsidRPr="00073615">
              <w:rPr>
                <w:rFonts w:ascii="Calibri" w:eastAsia="Times New Roman" w:hAnsi="Calibri" w:cs="Times New Roman"/>
                <w:sz w:val="16"/>
                <w:szCs w:val="16"/>
              </w:rPr>
            </w:r>
            <w:r w:rsidRPr="00073615">
              <w:rPr>
                <w:rFonts w:ascii="Calibri" w:eastAsia="Times New Roman" w:hAnsi="Calibri" w:cs="Times New Roman"/>
                <w:sz w:val="16"/>
                <w:szCs w:val="16"/>
              </w:rPr>
              <w:fldChar w:fldCharType="separate"/>
            </w:r>
            <w:r w:rsidRPr="00073615">
              <w:rPr>
                <w:rFonts w:ascii="Calibri" w:eastAsia="Times New Roman" w:hAnsi="Calibri" w:cs="Times New Roman"/>
                <w:noProof/>
                <w:sz w:val="16"/>
                <w:szCs w:val="16"/>
              </w:rPr>
              <w:t>[11]</w:t>
            </w:r>
            <w:r w:rsidRPr="00073615">
              <w:rPr>
                <w:rFonts w:ascii="Calibri" w:eastAsia="Times New Roman" w:hAnsi="Calibri" w:cs="Times New Roman"/>
                <w:sz w:val="16"/>
                <w:szCs w:val="16"/>
              </w:rPr>
              <w:fldChar w:fldCharType="end"/>
            </w:r>
          </w:p>
        </w:tc>
      </w:tr>
      <w:tr w:rsidR="0080439F" w:rsidRPr="00476AA7" w14:paraId="36636488" w14:textId="77777777" w:rsidTr="00E13E3F">
        <w:trPr>
          <w:trHeight w:val="280"/>
        </w:trPr>
        <w:tc>
          <w:tcPr>
            <w:tcW w:w="1643" w:type="dxa"/>
            <w:tcBorders>
              <w:top w:val="nil"/>
              <w:left w:val="single" w:sz="18" w:space="0" w:color="auto"/>
              <w:bottom w:val="nil"/>
              <w:right w:val="single" w:sz="8" w:space="0" w:color="auto"/>
            </w:tcBorders>
            <w:vAlign w:val="bottom"/>
          </w:tcPr>
          <w:p w14:paraId="07CAAA5B"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F61D4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70CD294B"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9B6048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6D97B0D"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5275C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67DBEF0"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13075B" w14:textId="2EF959F4"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20E142F" w14:textId="4DC831C0"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476AA7" w14:paraId="10D3DF6D" w14:textId="77777777" w:rsidTr="00AA3FA2">
        <w:trPr>
          <w:trHeight w:val="280"/>
        </w:trPr>
        <w:tc>
          <w:tcPr>
            <w:tcW w:w="1643" w:type="dxa"/>
            <w:tcBorders>
              <w:top w:val="nil"/>
              <w:left w:val="single" w:sz="18" w:space="0" w:color="auto"/>
              <w:bottom w:val="nil"/>
              <w:right w:val="single" w:sz="8" w:space="0" w:color="auto"/>
            </w:tcBorders>
            <w:vAlign w:val="bottom"/>
          </w:tcPr>
          <w:p w14:paraId="030EB344"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5FFEA6D" w14:textId="58CE1C4B"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D156AE"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F71E16"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4A19C5"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6CB6413"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CAE7A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A258E5D"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DD3756F" w14:textId="0405E3C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21248F" w14:paraId="784909EE" w14:textId="77777777" w:rsidTr="00AA3FA2">
        <w:trPr>
          <w:trHeight w:val="280"/>
        </w:trPr>
        <w:tc>
          <w:tcPr>
            <w:tcW w:w="1643" w:type="dxa"/>
            <w:tcBorders>
              <w:top w:val="nil"/>
              <w:left w:val="single" w:sz="18" w:space="0" w:color="auto"/>
              <w:bottom w:val="nil"/>
              <w:right w:val="single" w:sz="8" w:space="0" w:color="auto"/>
            </w:tcBorders>
            <w:vAlign w:val="bottom"/>
          </w:tcPr>
          <w:p w14:paraId="76D2EC06"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4B59A71" w14:textId="76205BCF"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F2A90F"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94C6D48"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092BEA"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EE671C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9A8650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38365A" w14:textId="2EFC9F56"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6389E3C0" w14:textId="524C43B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80439F" w:rsidRPr="001802CA" w14:paraId="1AE9FD3E" w14:textId="77777777" w:rsidTr="00AA3FA2">
        <w:trPr>
          <w:trHeight w:val="280"/>
        </w:trPr>
        <w:tc>
          <w:tcPr>
            <w:tcW w:w="1643" w:type="dxa"/>
            <w:tcBorders>
              <w:top w:val="nil"/>
              <w:left w:val="single" w:sz="18" w:space="0" w:color="auto"/>
              <w:bottom w:val="nil"/>
              <w:right w:val="single" w:sz="8" w:space="0" w:color="auto"/>
            </w:tcBorders>
            <w:vAlign w:val="bottom"/>
          </w:tcPr>
          <w:p w14:paraId="784B68CA"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001708" w14:textId="526F09FC"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8034F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7BF3B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42A0C2"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C1DF90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4E89256"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942B7A6" w14:textId="2C797AD6"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F8C1CF1" w14:textId="0AE92D9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2558A2" w14:paraId="43F6191F" w14:textId="77777777" w:rsidTr="00AA3FA2">
        <w:trPr>
          <w:trHeight w:val="280"/>
        </w:trPr>
        <w:tc>
          <w:tcPr>
            <w:tcW w:w="1643" w:type="dxa"/>
            <w:tcBorders>
              <w:top w:val="nil"/>
              <w:left w:val="single" w:sz="18" w:space="0" w:color="auto"/>
              <w:bottom w:val="nil"/>
              <w:right w:val="single" w:sz="8" w:space="0" w:color="auto"/>
            </w:tcBorders>
            <w:vAlign w:val="bottom"/>
          </w:tcPr>
          <w:p w14:paraId="54685640" w14:textId="77777777" w:rsidR="0080439F" w:rsidRPr="00357DB1" w:rsidRDefault="0080439F" w:rsidP="005F57C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C1C485" w14:textId="08DEF712" w:rsidR="0080439F" w:rsidRPr="00357DB1" w:rsidRDefault="0080439F" w:rsidP="005F57C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19CF20A"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FE4DAA"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2F6390B" w14:textId="77777777" w:rsidR="0080439F" w:rsidRPr="00357DB1" w:rsidRDefault="0080439F" w:rsidP="005F57C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AF71D02"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20B08B"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2194AB" w14:textId="77777777" w:rsidR="0080439F" w:rsidRPr="00357DB1" w:rsidRDefault="0080439F" w:rsidP="005F57C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514B99" w14:textId="4034A9D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B5746A" w14:paraId="301FD2C9" w14:textId="77777777" w:rsidTr="00AA3FA2">
        <w:trPr>
          <w:trHeight w:val="280"/>
        </w:trPr>
        <w:tc>
          <w:tcPr>
            <w:tcW w:w="1643" w:type="dxa"/>
            <w:tcBorders>
              <w:top w:val="nil"/>
              <w:left w:val="single" w:sz="18" w:space="0" w:color="auto"/>
              <w:bottom w:val="nil"/>
              <w:right w:val="single" w:sz="8" w:space="0" w:color="auto"/>
            </w:tcBorders>
            <w:vAlign w:val="bottom"/>
          </w:tcPr>
          <w:p w14:paraId="66F8D27B"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2AF97D7" w14:textId="6CB91DF1"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61072B"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65CE467"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B2E67C"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E40FD2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E3DE19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0559AB" w14:textId="4B6A405A"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434DC4D8" w14:textId="69E2928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8743A5" w14:paraId="6286443B" w14:textId="77777777" w:rsidTr="00AA3FA2">
        <w:trPr>
          <w:trHeight w:val="280"/>
        </w:trPr>
        <w:tc>
          <w:tcPr>
            <w:tcW w:w="1643" w:type="dxa"/>
            <w:tcBorders>
              <w:top w:val="nil"/>
              <w:left w:val="single" w:sz="18" w:space="0" w:color="auto"/>
              <w:bottom w:val="nil"/>
              <w:right w:val="single" w:sz="8" w:space="0" w:color="auto"/>
            </w:tcBorders>
            <w:vAlign w:val="bottom"/>
          </w:tcPr>
          <w:p w14:paraId="43A7EE61"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C70C96B" w14:textId="14BE8D6E"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EBE0F8"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224E6E"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8279E9D"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62FCBFE7"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55AFD14"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AB9AEA" w14:textId="4633AA04"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862FB1D" w14:textId="179991C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476AA7" w14:paraId="68E314DF" w14:textId="77777777" w:rsidTr="00AA3FA2">
        <w:trPr>
          <w:trHeight w:val="280"/>
        </w:trPr>
        <w:tc>
          <w:tcPr>
            <w:tcW w:w="1643" w:type="dxa"/>
            <w:tcBorders>
              <w:top w:val="nil"/>
              <w:left w:val="single" w:sz="18" w:space="0" w:color="auto"/>
              <w:bottom w:val="nil"/>
              <w:right w:val="single" w:sz="8" w:space="0" w:color="auto"/>
            </w:tcBorders>
            <w:vAlign w:val="bottom"/>
          </w:tcPr>
          <w:p w14:paraId="24650916" w14:textId="77777777" w:rsidR="0080439F" w:rsidRPr="00357DB1"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31A4CC9" w14:textId="6D447792" w:rsidR="0080439F" w:rsidRPr="00357DB1"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0092E9"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10D0F5"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2D1873" w14:textId="77777777" w:rsidR="0080439F" w:rsidRPr="00357DB1" w:rsidRDefault="0080439F" w:rsidP="00B8611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50FDE9F"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CDC7ADC"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6248ED" w14:textId="77777777" w:rsidR="0080439F" w:rsidRPr="00357DB1" w:rsidRDefault="0080439F"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2948171" w14:textId="6D51199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476AA7" w14:paraId="2079D42D" w14:textId="77777777" w:rsidTr="00AA3FA2">
        <w:trPr>
          <w:trHeight w:val="280"/>
        </w:trPr>
        <w:tc>
          <w:tcPr>
            <w:tcW w:w="1643" w:type="dxa"/>
            <w:tcBorders>
              <w:top w:val="nil"/>
              <w:left w:val="single" w:sz="18" w:space="0" w:color="auto"/>
              <w:bottom w:val="nil"/>
              <w:right w:val="single" w:sz="8" w:space="0" w:color="auto"/>
            </w:tcBorders>
            <w:vAlign w:val="bottom"/>
          </w:tcPr>
          <w:p w14:paraId="7B34825A" w14:textId="77777777" w:rsidR="0080439F" w:rsidRPr="00357DB1" w:rsidRDefault="0080439F" w:rsidP="00883C8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879BF11" w14:textId="76AC083C" w:rsidR="0080439F" w:rsidRPr="00357DB1" w:rsidRDefault="0080439F" w:rsidP="00883C8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1020B8A" w14:textId="77777777"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81A432"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84DDB1" w14:textId="77777777"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A4958B"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09C8E3"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46CB309"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1D42CD" w14:textId="5838F2F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6B66DE" w14:paraId="7F9F1333" w14:textId="1A415509" w:rsidTr="00AA3FA2">
        <w:trPr>
          <w:trHeight w:val="280"/>
        </w:trPr>
        <w:tc>
          <w:tcPr>
            <w:tcW w:w="1643" w:type="dxa"/>
            <w:tcBorders>
              <w:top w:val="nil"/>
              <w:left w:val="single" w:sz="18" w:space="0" w:color="auto"/>
              <w:bottom w:val="nil"/>
              <w:right w:val="single" w:sz="8" w:space="0" w:color="auto"/>
            </w:tcBorders>
            <w:vAlign w:val="bottom"/>
          </w:tcPr>
          <w:p w14:paraId="15612004"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A15E7FC" w14:textId="40C4CABA"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321EDF" w14:textId="3758DF2D"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proofErr w:type="gramStart"/>
            <w:r>
              <w:rPr>
                <w:rFonts w:ascii="Calibri" w:eastAsia="Times New Roman" w:hAnsi="Calibri" w:cs="Times New Roman"/>
                <w:sz w:val="16"/>
                <w:szCs w:val="16"/>
              </w:rPr>
              <w:t>FOR</w:t>
            </w:r>
            <w:r w:rsidRPr="00357DB1">
              <w:rPr>
                <w:rFonts w:ascii="Calibri" w:eastAsia="Times New Roman" w:hAnsi="Calibri" w:cs="Times New Roman"/>
                <w:sz w:val="16"/>
                <w:szCs w:val="16"/>
              </w:rPr>
              <w:t>(</w:t>
            </w:r>
            <w:proofErr w:type="gramEnd"/>
            <w:r w:rsidRPr="00357DB1">
              <w:rPr>
                <w:rFonts w:ascii="Calibri" w:eastAsia="Times New Roman" w:hAnsi="Calibri" w:cs="Times New Roman"/>
                <w:sz w:val="16"/>
                <w:szCs w:val="16"/>
              </w:rPr>
              <w:t>40%)</w:t>
            </w:r>
          </w:p>
        </w:tc>
        <w:tc>
          <w:tcPr>
            <w:tcW w:w="720" w:type="dxa"/>
            <w:tcBorders>
              <w:top w:val="nil"/>
              <w:left w:val="single" w:sz="8" w:space="0" w:color="auto"/>
              <w:bottom w:val="nil"/>
              <w:right w:val="single" w:sz="8" w:space="0" w:color="auto"/>
            </w:tcBorders>
            <w:shd w:val="clear" w:color="auto" w:fill="auto"/>
            <w:noWrap/>
            <w:vAlign w:val="bottom"/>
            <w:hideMark/>
          </w:tcPr>
          <w:p w14:paraId="1DD6F8A7"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B0DD584" w14:textId="7D29C574"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524AEE7E" w14:textId="05ECE17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E25B06" w14:textId="1EB42350"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EF7612C" w14:textId="47DF818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A09A8D8" w14:textId="0EA9047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476AA7" w14:paraId="1DDD71EA" w14:textId="77777777" w:rsidTr="00AA3FA2">
        <w:trPr>
          <w:trHeight w:val="280"/>
        </w:trPr>
        <w:tc>
          <w:tcPr>
            <w:tcW w:w="1643" w:type="dxa"/>
            <w:tcBorders>
              <w:top w:val="nil"/>
              <w:left w:val="single" w:sz="18" w:space="0" w:color="auto"/>
              <w:bottom w:val="nil"/>
              <w:right w:val="single" w:sz="8" w:space="0" w:color="auto"/>
            </w:tcBorders>
            <w:vAlign w:val="bottom"/>
          </w:tcPr>
          <w:p w14:paraId="6DB3F2D9" w14:textId="77777777" w:rsidR="0080439F" w:rsidRPr="00357DB1" w:rsidRDefault="0080439F" w:rsidP="00883C8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B7859AE" w14:textId="58A20ED2" w:rsidR="0080439F" w:rsidRPr="00357DB1" w:rsidRDefault="0080439F" w:rsidP="00883C8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B63CD8" w14:textId="0E2A2B9D"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proofErr w:type="gramStart"/>
            <w:r>
              <w:rPr>
                <w:rFonts w:ascii="Calibri" w:eastAsia="Times New Roman" w:hAnsi="Calibri" w:cs="Times New Roman"/>
                <w:sz w:val="16"/>
                <w:szCs w:val="16"/>
              </w:rPr>
              <w:t>FOR(</w:t>
            </w:r>
            <w:proofErr w:type="gramEnd"/>
            <w:r>
              <w:rPr>
                <w:rFonts w:ascii="Calibri" w:eastAsia="Times New Roman" w:hAnsi="Calibri" w:cs="Times New Roman"/>
                <w:sz w:val="16"/>
                <w:szCs w:val="16"/>
              </w:rPr>
              <w:t>40%)+</w:t>
            </w:r>
            <w:r w:rsidRPr="00357DB1">
              <w:rPr>
                <w:rFonts w:ascii="Calibri" w:eastAsia="Times New Roman" w:hAnsi="Calibri" w:cs="Times New Roman"/>
                <w:sz w:val="16"/>
                <w:szCs w:val="16"/>
              </w:rPr>
              <w:t>1100C/24/WQ</w:t>
            </w:r>
          </w:p>
        </w:tc>
        <w:tc>
          <w:tcPr>
            <w:tcW w:w="720" w:type="dxa"/>
            <w:tcBorders>
              <w:top w:val="nil"/>
              <w:left w:val="single" w:sz="8" w:space="0" w:color="auto"/>
              <w:bottom w:val="nil"/>
              <w:right w:val="single" w:sz="8" w:space="0" w:color="auto"/>
            </w:tcBorders>
            <w:shd w:val="clear" w:color="auto" w:fill="auto"/>
            <w:noWrap/>
            <w:vAlign w:val="bottom"/>
            <w:hideMark/>
          </w:tcPr>
          <w:p w14:paraId="6748F8C4"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57C7049" w14:textId="49D5DBC5" w:rsidR="0080439F" w:rsidRPr="00357DB1" w:rsidRDefault="0080439F" w:rsidP="00883C8B">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B2CC9FE"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04DED3D" w14:textId="77777777" w:rsidR="0080439F" w:rsidRPr="00357DB1" w:rsidRDefault="0080439F" w:rsidP="00883C8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932070" w14:textId="77777777" w:rsidR="0080439F" w:rsidRPr="00357DB1" w:rsidRDefault="0080439F" w:rsidP="00883C8B">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F505C74" w14:textId="6AE1490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476AA7" w14:paraId="33C8A49E" w14:textId="4BD8CA60" w:rsidTr="00AA3FA2">
        <w:trPr>
          <w:trHeight w:val="280"/>
        </w:trPr>
        <w:tc>
          <w:tcPr>
            <w:tcW w:w="1643" w:type="dxa"/>
            <w:tcBorders>
              <w:top w:val="nil"/>
              <w:left w:val="single" w:sz="18" w:space="0" w:color="auto"/>
              <w:bottom w:val="nil"/>
              <w:right w:val="single" w:sz="8" w:space="0" w:color="auto"/>
            </w:tcBorders>
            <w:vAlign w:val="bottom"/>
          </w:tcPr>
          <w:p w14:paraId="322F9B14"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75D240E" w14:textId="5C1F728B"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27C3141" w14:textId="40A83C12" w:rsidR="0080439F" w:rsidRPr="00357DB1" w:rsidRDefault="0080439F" w:rsidP="003A5D78">
            <w:pPr>
              <w:rPr>
                <w:rFonts w:ascii="Calibri" w:eastAsia="Times New Roman" w:hAnsi="Calibri" w:cs="Times New Roman"/>
                <w:sz w:val="16"/>
                <w:szCs w:val="16"/>
              </w:rPr>
            </w:pPr>
            <w:r w:rsidRPr="00357DB1">
              <w:rPr>
                <w:rFonts w:ascii="Calibri" w:eastAsia="Times New Roman" w:hAnsi="Calibri" w:cs="Times New Roman"/>
                <w:sz w:val="16"/>
                <w:szCs w:val="16"/>
              </w:rPr>
              <w:t>AC+</w:t>
            </w:r>
            <w:proofErr w:type="gramStart"/>
            <w:r>
              <w:rPr>
                <w:rFonts w:ascii="Calibri" w:eastAsia="Times New Roman" w:hAnsi="Calibri" w:cs="Times New Roman"/>
                <w:sz w:val="16"/>
                <w:szCs w:val="16"/>
              </w:rPr>
              <w:t>FOR(</w:t>
            </w:r>
            <w:proofErr w:type="gramEnd"/>
            <w:r>
              <w:rPr>
                <w:rFonts w:ascii="Calibri" w:eastAsia="Times New Roman" w:hAnsi="Calibri" w:cs="Times New Roman"/>
                <w:sz w:val="16"/>
                <w:szCs w:val="16"/>
              </w:rPr>
              <w:t>40%)+</w:t>
            </w:r>
            <w:r w:rsidRPr="00357DB1">
              <w:rPr>
                <w:rFonts w:ascii="Calibri" w:eastAsia="Times New Roman" w:hAnsi="Calibri" w:cs="Times New Roman"/>
                <w:sz w:val="16"/>
                <w:szCs w:val="16"/>
              </w:rPr>
              <w:t>1100C/24/FC</w:t>
            </w:r>
          </w:p>
        </w:tc>
        <w:tc>
          <w:tcPr>
            <w:tcW w:w="720" w:type="dxa"/>
            <w:tcBorders>
              <w:top w:val="nil"/>
              <w:left w:val="single" w:sz="8" w:space="0" w:color="auto"/>
              <w:bottom w:val="nil"/>
              <w:right w:val="single" w:sz="8" w:space="0" w:color="auto"/>
            </w:tcBorders>
            <w:shd w:val="clear" w:color="auto" w:fill="auto"/>
            <w:noWrap/>
            <w:vAlign w:val="bottom"/>
            <w:hideMark/>
          </w:tcPr>
          <w:p w14:paraId="317A5BC3"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E1F16D1" w14:textId="3F05B094"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BC1882A" w14:textId="6B92B7D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5883BC" w14:textId="30EF7F53"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137A59" w14:textId="2E4BC8E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B91647C" w14:textId="4DA06F8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09&lt;/Year&gt;&lt;RecNum&gt;62&lt;/RecNum&gt;&lt;DisplayText&gt;[18]&lt;/DisplayText&gt;&lt;record&gt;&lt;rec-number&gt;62&lt;/rec-number&gt;&lt;foreign-keys&gt;&lt;key app="EN" db-id="ddervv2eyxfzffeadz9v0wpsxr0wzrvadwsp" timestamp="1378228423"&gt;62&lt;/key&gt;&lt;/foreign-keys&gt;&lt;ref-type name="Journal Article"&gt;17&lt;/ref-type&gt;&lt;contributors&gt;&lt;authors&gt;&lt;author&gt;C.-W. Tsai&lt;/author&gt;&lt;author&gt;Y.-L. Chen&lt;/author&gt;&lt;author&gt;M.-H. Tsai&lt;/author&gt;&lt;author&gt;J.-W. Yeh&lt;/author&gt;&lt;author&gt;T.-T. Shun&lt;/author&gt;&lt;author&gt;S.-K. Chen&lt;/author&gt;&lt;/authors&gt;&lt;/contributors&gt;&lt;titles&gt;&lt;title&gt;&lt;style face="normal" font="default" size="100%"&gt;Deformation and annealing behaviors of high-entropy alloy Al&lt;/style&gt;&lt;style face="subscript" font="default" size="100%"&gt;0.5&lt;/style&gt;&lt;style face="normal" font="default" size="100%"&gt;CoCrCuFeNi&lt;/style&gt;&lt;/title&gt;&lt;secondary-title&gt;J. Alloys Compd.&lt;/secondary-title&gt;&lt;/titles&gt;&lt;periodical&gt;&lt;full-title&gt;J. Alloys Compd.&lt;/full-title&gt;&lt;/periodical&gt;&lt;pages&gt;427-435&lt;/pages&gt;&lt;volume&gt;486&lt;/volume&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8]</w:t>
            </w:r>
            <w:r>
              <w:rPr>
                <w:rFonts w:ascii="Calibri" w:eastAsia="Times New Roman" w:hAnsi="Calibri" w:cs="Times New Roman"/>
                <w:sz w:val="16"/>
                <w:szCs w:val="16"/>
              </w:rPr>
              <w:fldChar w:fldCharType="end"/>
            </w:r>
          </w:p>
        </w:tc>
      </w:tr>
      <w:tr w:rsidR="0080439F" w:rsidRPr="00F72689" w14:paraId="5171BC88" w14:textId="77777777" w:rsidTr="00AA3FA2">
        <w:trPr>
          <w:trHeight w:val="280"/>
        </w:trPr>
        <w:tc>
          <w:tcPr>
            <w:tcW w:w="1643" w:type="dxa"/>
            <w:tcBorders>
              <w:top w:val="nil"/>
              <w:left w:val="single" w:sz="18" w:space="0" w:color="auto"/>
              <w:bottom w:val="nil"/>
              <w:right w:val="single" w:sz="8" w:space="0" w:color="auto"/>
            </w:tcBorders>
            <w:vAlign w:val="bottom"/>
          </w:tcPr>
          <w:p w14:paraId="43E75861" w14:textId="77777777" w:rsidR="0080439F" w:rsidRPr="00C13F84"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364BCB" w14:textId="3D7A19AF" w:rsidR="0080439F" w:rsidRPr="00C13F84"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7067A52" w14:textId="0823012F"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AC+1000C/6h/WQ</w:t>
            </w:r>
          </w:p>
        </w:tc>
        <w:tc>
          <w:tcPr>
            <w:tcW w:w="720" w:type="dxa"/>
            <w:tcBorders>
              <w:top w:val="nil"/>
              <w:left w:val="single" w:sz="8" w:space="0" w:color="auto"/>
              <w:bottom w:val="nil"/>
              <w:right w:val="single" w:sz="8" w:space="0" w:color="auto"/>
            </w:tcBorders>
            <w:shd w:val="clear" w:color="auto" w:fill="auto"/>
            <w:noWrap/>
            <w:vAlign w:val="bottom"/>
            <w:hideMark/>
          </w:tcPr>
          <w:p w14:paraId="5E8F71E1"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10B9A0" w14:textId="3D6D1EC4"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CAE16C0"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ABA59C"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FD0DB0" w14:textId="15727258"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30305BB" w14:textId="019F7672"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02761FFB" w14:textId="77777777" w:rsidTr="00AA3FA2">
        <w:trPr>
          <w:trHeight w:val="280"/>
        </w:trPr>
        <w:tc>
          <w:tcPr>
            <w:tcW w:w="1643" w:type="dxa"/>
            <w:tcBorders>
              <w:top w:val="nil"/>
              <w:left w:val="single" w:sz="18" w:space="0" w:color="auto"/>
              <w:bottom w:val="nil"/>
              <w:right w:val="single" w:sz="8" w:space="0" w:color="auto"/>
            </w:tcBorders>
            <w:vAlign w:val="bottom"/>
          </w:tcPr>
          <w:p w14:paraId="72D9B538" w14:textId="77777777" w:rsidR="0080439F" w:rsidRPr="00C13F84" w:rsidRDefault="0080439F" w:rsidP="00F7268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50A2912" w14:textId="10382A97" w:rsidR="0080439F" w:rsidRPr="00C13F84" w:rsidRDefault="0080439F" w:rsidP="00F7268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D6579B" w14:textId="77777777" w:rsidR="0080439F" w:rsidRPr="00C13F84" w:rsidRDefault="0080439F" w:rsidP="00F72689">
            <w:pPr>
              <w:rPr>
                <w:rFonts w:ascii="Calibri" w:eastAsia="Times New Roman" w:hAnsi="Calibri" w:cs="Times New Roman"/>
                <w:sz w:val="16"/>
                <w:szCs w:val="16"/>
              </w:rPr>
            </w:pPr>
            <w:r w:rsidRPr="00C13F84">
              <w:rPr>
                <w:rFonts w:ascii="Calibri" w:eastAsia="Times New Roman" w:hAnsi="Calibri" w:cs="Times New Roman"/>
                <w:sz w:val="16"/>
                <w:szCs w:val="16"/>
              </w:rPr>
              <w:t>AC+1000C/6h+</w:t>
            </w:r>
            <w:proofErr w:type="gramStart"/>
            <w:r w:rsidRPr="00C13F84">
              <w:rPr>
                <w:rFonts w:ascii="Calibri" w:eastAsia="Times New Roman" w:hAnsi="Calibri" w:cs="Times New Roman"/>
                <w:sz w:val="16"/>
                <w:szCs w:val="16"/>
              </w:rPr>
              <w:t>CR(</w:t>
            </w:r>
            <w:proofErr w:type="gramEnd"/>
            <w:r w:rsidRPr="00C13F84">
              <w:rPr>
                <w:rFonts w:ascii="Calibri" w:eastAsia="Times New Roman" w:hAnsi="Calibri" w:cs="Times New Roman"/>
                <w:sz w:val="16"/>
                <w:szCs w:val="16"/>
              </w:rPr>
              <w:t>80%)+900C/5h</w:t>
            </w:r>
          </w:p>
        </w:tc>
        <w:tc>
          <w:tcPr>
            <w:tcW w:w="720" w:type="dxa"/>
            <w:tcBorders>
              <w:top w:val="nil"/>
              <w:left w:val="single" w:sz="8" w:space="0" w:color="auto"/>
              <w:bottom w:val="nil"/>
              <w:right w:val="single" w:sz="8" w:space="0" w:color="auto"/>
            </w:tcBorders>
            <w:shd w:val="clear" w:color="auto" w:fill="auto"/>
            <w:noWrap/>
            <w:vAlign w:val="bottom"/>
            <w:hideMark/>
          </w:tcPr>
          <w:p w14:paraId="66EB9465"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6A8E4A5" w14:textId="77777777" w:rsidR="0080439F" w:rsidRPr="00C13F84" w:rsidRDefault="0080439F" w:rsidP="00F72689">
            <w:pPr>
              <w:rPr>
                <w:rFonts w:ascii="Calibri" w:eastAsia="Times New Roman" w:hAnsi="Calibri" w:cs="Times New Roman"/>
                <w:sz w:val="16"/>
                <w:szCs w:val="16"/>
              </w:rPr>
            </w:pPr>
            <w:r w:rsidRPr="00C13F84">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85874BE"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4837EF5"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3AA3FFD" w14:textId="77777777" w:rsidR="0080439F" w:rsidRPr="00C13F84" w:rsidRDefault="0080439F" w:rsidP="00F72689">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565B595" w14:textId="3448DFA2"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1F7FBC19" w14:textId="77777777" w:rsidTr="00AA3FA2">
        <w:trPr>
          <w:trHeight w:val="280"/>
        </w:trPr>
        <w:tc>
          <w:tcPr>
            <w:tcW w:w="1643" w:type="dxa"/>
            <w:tcBorders>
              <w:top w:val="nil"/>
              <w:left w:val="single" w:sz="18" w:space="0" w:color="auto"/>
              <w:bottom w:val="nil"/>
              <w:right w:val="single" w:sz="8" w:space="0" w:color="auto"/>
            </w:tcBorders>
            <w:vAlign w:val="bottom"/>
          </w:tcPr>
          <w:p w14:paraId="03AE71D8" w14:textId="77777777" w:rsidR="0080439F" w:rsidRPr="00C13F84" w:rsidRDefault="0080439F" w:rsidP="0059791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652180D" w14:textId="55C6986E" w:rsidR="0080439F" w:rsidRPr="00C13F84" w:rsidRDefault="0080439F" w:rsidP="0059791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71877C"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AC+1000C/6h+</w:t>
            </w:r>
            <w:proofErr w:type="gramStart"/>
            <w:r w:rsidRPr="00C13F84">
              <w:rPr>
                <w:rFonts w:ascii="Calibri" w:eastAsia="Times New Roman" w:hAnsi="Calibri" w:cs="Times New Roman"/>
                <w:sz w:val="16"/>
                <w:szCs w:val="16"/>
              </w:rPr>
              <w:t>CR(</w:t>
            </w:r>
            <w:proofErr w:type="gramEnd"/>
            <w:r w:rsidRPr="00C13F84">
              <w:rPr>
                <w:rFonts w:ascii="Calibri" w:eastAsia="Times New Roman" w:hAnsi="Calibri" w:cs="Times New Roman"/>
                <w:sz w:val="16"/>
                <w:szCs w:val="16"/>
              </w:rPr>
              <w:t>80%)+700C/10h</w:t>
            </w:r>
          </w:p>
        </w:tc>
        <w:tc>
          <w:tcPr>
            <w:tcW w:w="720" w:type="dxa"/>
            <w:tcBorders>
              <w:top w:val="nil"/>
              <w:left w:val="single" w:sz="8" w:space="0" w:color="auto"/>
              <w:bottom w:val="nil"/>
              <w:right w:val="single" w:sz="8" w:space="0" w:color="auto"/>
            </w:tcBorders>
            <w:shd w:val="clear" w:color="auto" w:fill="auto"/>
            <w:noWrap/>
            <w:vAlign w:val="bottom"/>
            <w:hideMark/>
          </w:tcPr>
          <w:p w14:paraId="6C6774F0"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FE13AC"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49458A52"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BD847A8"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419FAC"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7974056" w14:textId="4448C8A9"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3D618355" w14:textId="77777777" w:rsidTr="00AA3FA2">
        <w:trPr>
          <w:trHeight w:val="280"/>
        </w:trPr>
        <w:tc>
          <w:tcPr>
            <w:tcW w:w="1643" w:type="dxa"/>
            <w:tcBorders>
              <w:top w:val="nil"/>
              <w:left w:val="single" w:sz="18" w:space="0" w:color="auto"/>
              <w:bottom w:val="nil"/>
              <w:right w:val="single" w:sz="8" w:space="0" w:color="auto"/>
            </w:tcBorders>
            <w:vAlign w:val="bottom"/>
          </w:tcPr>
          <w:p w14:paraId="0F120C0F" w14:textId="77777777" w:rsidR="0080439F" w:rsidRPr="00C13F84" w:rsidRDefault="0080439F" w:rsidP="0059791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2654782" w14:textId="3ED288EE" w:rsidR="0080439F" w:rsidRPr="00C13F84" w:rsidRDefault="0080439F" w:rsidP="0059791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2751893" w14:textId="2D26D032" w:rsidR="0080439F" w:rsidRPr="00C13F84" w:rsidRDefault="0080439F" w:rsidP="00571973">
            <w:pPr>
              <w:rPr>
                <w:rFonts w:ascii="Calibri" w:eastAsia="Times New Roman" w:hAnsi="Calibri" w:cs="Times New Roman"/>
                <w:sz w:val="16"/>
                <w:szCs w:val="16"/>
              </w:rPr>
            </w:pPr>
            <w:r w:rsidRPr="00C13F84">
              <w:rPr>
                <w:rFonts w:ascii="Calibri" w:eastAsia="Times New Roman" w:hAnsi="Calibri" w:cs="Times New Roman"/>
                <w:sz w:val="16"/>
                <w:szCs w:val="16"/>
              </w:rPr>
              <w:t>AC+1000C/6h+</w:t>
            </w:r>
            <w:proofErr w:type="gramStart"/>
            <w:r w:rsidRPr="00C13F84">
              <w:rPr>
                <w:rFonts w:ascii="Calibri" w:eastAsia="Times New Roman" w:hAnsi="Calibri" w:cs="Times New Roman"/>
                <w:sz w:val="16"/>
                <w:szCs w:val="16"/>
              </w:rPr>
              <w:t>CR(</w:t>
            </w:r>
            <w:proofErr w:type="gramEnd"/>
            <w:r w:rsidRPr="00C13F84">
              <w:rPr>
                <w:rFonts w:ascii="Calibri" w:eastAsia="Times New Roman" w:hAnsi="Calibri" w:cs="Times New Roman"/>
                <w:sz w:val="16"/>
                <w:szCs w:val="16"/>
              </w:rPr>
              <w:t>80%)+600C/10h</w:t>
            </w:r>
          </w:p>
        </w:tc>
        <w:tc>
          <w:tcPr>
            <w:tcW w:w="720" w:type="dxa"/>
            <w:tcBorders>
              <w:top w:val="nil"/>
              <w:left w:val="single" w:sz="8" w:space="0" w:color="auto"/>
              <w:bottom w:val="nil"/>
              <w:right w:val="single" w:sz="8" w:space="0" w:color="auto"/>
            </w:tcBorders>
            <w:shd w:val="clear" w:color="auto" w:fill="auto"/>
            <w:noWrap/>
            <w:vAlign w:val="bottom"/>
            <w:hideMark/>
          </w:tcPr>
          <w:p w14:paraId="213C8AC8"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A4EA28" w14:textId="77777777" w:rsidR="0080439F" w:rsidRPr="00C13F84" w:rsidRDefault="0080439F" w:rsidP="0059791C">
            <w:pPr>
              <w:rPr>
                <w:rFonts w:ascii="Calibri" w:eastAsia="Times New Roman" w:hAnsi="Calibri" w:cs="Times New Roman"/>
                <w:sz w:val="16"/>
                <w:szCs w:val="16"/>
              </w:rPr>
            </w:pPr>
            <w:r w:rsidRPr="00C13F84">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13B7CFA9"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DA632AE"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F2FE19" w14:textId="77777777" w:rsidR="0080439F" w:rsidRPr="00C13F84" w:rsidRDefault="0080439F" w:rsidP="0059791C">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40AEA75" w14:textId="6C5D7C0D"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DD3A56" w14:paraId="5C1DED98" w14:textId="77777777" w:rsidTr="00AA3FA2">
        <w:trPr>
          <w:trHeight w:val="280"/>
        </w:trPr>
        <w:tc>
          <w:tcPr>
            <w:tcW w:w="1643" w:type="dxa"/>
            <w:tcBorders>
              <w:top w:val="nil"/>
              <w:left w:val="single" w:sz="18" w:space="0" w:color="auto"/>
              <w:bottom w:val="nil"/>
              <w:right w:val="single" w:sz="8" w:space="0" w:color="auto"/>
            </w:tcBorders>
            <w:vAlign w:val="bottom"/>
          </w:tcPr>
          <w:p w14:paraId="1BFF4AC5" w14:textId="77777777" w:rsidR="0080439F" w:rsidRPr="00C13F84" w:rsidRDefault="0080439F"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BE42C21" w14:textId="2DDBEB8D" w:rsidR="0080439F" w:rsidRPr="00C13F84" w:rsidRDefault="0080439F" w:rsidP="00B8611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B7DA92E" w14:textId="411A2514" w:rsidR="0080439F" w:rsidRPr="00C13F84" w:rsidRDefault="0080439F" w:rsidP="00571973">
            <w:pPr>
              <w:rPr>
                <w:rFonts w:ascii="Calibri" w:eastAsia="Times New Roman" w:hAnsi="Calibri" w:cs="Times New Roman"/>
                <w:sz w:val="16"/>
                <w:szCs w:val="16"/>
              </w:rPr>
            </w:pPr>
            <w:r w:rsidRPr="00C13F84">
              <w:rPr>
                <w:rFonts w:ascii="Calibri" w:eastAsia="Times New Roman" w:hAnsi="Calibri" w:cs="Times New Roman"/>
                <w:sz w:val="16"/>
                <w:szCs w:val="16"/>
              </w:rPr>
              <w:t>AC+1000C/6h+</w:t>
            </w:r>
            <w:proofErr w:type="gramStart"/>
            <w:r w:rsidRPr="00C13F84">
              <w:rPr>
                <w:rFonts w:ascii="Calibri" w:eastAsia="Times New Roman" w:hAnsi="Calibri" w:cs="Times New Roman"/>
                <w:sz w:val="16"/>
                <w:szCs w:val="16"/>
              </w:rPr>
              <w:t>CR(</w:t>
            </w:r>
            <w:proofErr w:type="gramEnd"/>
            <w:r w:rsidRPr="00C13F84">
              <w:rPr>
                <w:rFonts w:ascii="Calibri" w:eastAsia="Times New Roman" w:hAnsi="Calibri" w:cs="Times New Roman"/>
                <w:sz w:val="16"/>
                <w:szCs w:val="16"/>
              </w:rPr>
              <w:t>80%)+500C/10h</w:t>
            </w:r>
          </w:p>
        </w:tc>
        <w:tc>
          <w:tcPr>
            <w:tcW w:w="720" w:type="dxa"/>
            <w:tcBorders>
              <w:top w:val="nil"/>
              <w:left w:val="single" w:sz="8" w:space="0" w:color="auto"/>
              <w:bottom w:val="nil"/>
              <w:right w:val="single" w:sz="8" w:space="0" w:color="auto"/>
            </w:tcBorders>
            <w:shd w:val="clear" w:color="auto" w:fill="auto"/>
            <w:noWrap/>
            <w:vAlign w:val="bottom"/>
            <w:hideMark/>
          </w:tcPr>
          <w:p w14:paraId="4ED03695"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CAC91F" w14:textId="50E653B6" w:rsidR="0080439F" w:rsidRPr="00C13F84" w:rsidRDefault="0080439F" w:rsidP="00B86117">
            <w:pPr>
              <w:rPr>
                <w:rFonts w:ascii="Calibri" w:eastAsia="Times New Roman" w:hAnsi="Calibri" w:cs="Times New Roman"/>
                <w:sz w:val="16"/>
                <w:szCs w:val="16"/>
              </w:rPr>
            </w:pPr>
            <w:r w:rsidRPr="00C13F84">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2927FAF" w14:textId="77777777"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3912C0" w14:textId="6BB64894"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D910FBD" w14:textId="634430E8" w:rsidR="0080439F" w:rsidRPr="00C13F84" w:rsidRDefault="0080439F" w:rsidP="00B86117">
            <w:pPr>
              <w:jc w:val="center"/>
              <w:rPr>
                <w:rFonts w:ascii="Calibri" w:eastAsia="Times New Roman" w:hAnsi="Calibri" w:cs="Times New Roman"/>
                <w:sz w:val="16"/>
                <w:szCs w:val="16"/>
              </w:rPr>
            </w:pPr>
            <w:r w:rsidRPr="00C13F84">
              <w:rPr>
                <w:rFonts w:ascii="Calibri" w:eastAsia="Times New Roman" w:hAnsi="Calibri" w:cs="Times New Roman"/>
                <w:sz w:val="16"/>
                <w:szCs w:val="16"/>
              </w:rPr>
              <w:t>H, M</w:t>
            </w:r>
            <w:r w:rsidRPr="00C13F84">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115A426" w14:textId="4945EAFC" w:rsidR="0080439F" w:rsidRPr="00C13F84"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Tsai&lt;/Author&gt;&lt;Year&gt;2010&lt;/Year&gt;&lt;RecNum&gt;815&lt;/RecNum&gt;&lt;DisplayText&gt;[19]&lt;/DisplayText&gt;&lt;record&gt;&lt;rec-number&gt;815&lt;/rec-number&gt;&lt;foreign-keys&gt;&lt;key app="EN" db-id="ddervv2eyxfzffeadz9v0wpsxr0wzrvadwsp" timestamp="1418674495"&gt;815&lt;/key&gt;&lt;/foreign-keys&gt;&lt;ref-type name="Journal Article"&gt;17&lt;/ref-type&gt;&lt;contributors&gt;&lt;authors&gt;&lt;author&gt;C.-W. Tsai&lt;/author&gt;&lt;author&gt;M.-H. Tsai&lt;/author&gt;&lt;author&gt;J.-W. Yeh&lt;/author&gt;&lt;author&gt;C.-C. Yang&lt;/author&gt;&lt;/authors&gt;&lt;/contributors&gt;&lt;titles&gt;&lt;title&gt;&lt;style face="normal" font="default" size="100%"&gt;Effect of temperature on mechanical properties of Al&lt;/style&gt;&lt;style face="subscript" font="default" size="100%"&gt;0.5&lt;/style&gt;&lt;style face="normal" font="default" size="100%"&gt;CoCrCuFeNi wrought alloy&lt;/style&gt;&lt;/title&gt;&lt;secondary-title&gt;J. Alloys Compd.&lt;/secondary-title&gt;&lt;/titles&gt;&lt;periodical&gt;&lt;full-title&gt;J. Alloys Compd.&lt;/full-title&gt;&lt;/periodical&gt;&lt;pages&gt;160-165&lt;/pages&gt;&lt;volume&gt;490&lt;/volume&gt;&lt;number&gt;1-2&lt;/number&gt;&lt;dates&gt;&lt;year&gt;2010&lt;/year&gt;&lt;pub-dates&gt;&lt;date&gt;Feb&lt;/date&gt;&lt;/pub-dates&gt;&lt;/dates&gt;&lt;isbn&gt;0925-8388&lt;/isbn&gt;&lt;accession-num&gt;WOS:000274839100041&lt;/accession-num&gt;&lt;urls&gt;&lt;related-urls&gt;&lt;url&gt;&amp;lt;Go to ISI&amp;gt;://WOS:000274839100041&lt;/url&gt;&lt;/related-urls&gt;&lt;/urls&gt;&lt;electronic-resource-num&gt;10.1016/j.jallcom.2009.10.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9]</w:t>
            </w:r>
            <w:r>
              <w:rPr>
                <w:rFonts w:ascii="Calibri" w:eastAsia="Times New Roman" w:hAnsi="Calibri" w:cs="Times New Roman"/>
                <w:sz w:val="16"/>
                <w:szCs w:val="16"/>
              </w:rPr>
              <w:fldChar w:fldCharType="end"/>
            </w:r>
          </w:p>
        </w:tc>
      </w:tr>
      <w:tr w:rsidR="0080439F" w:rsidRPr="00476AA7" w14:paraId="73AA10F5" w14:textId="7BDB5AE7" w:rsidTr="00AA3FA2">
        <w:trPr>
          <w:trHeight w:val="280"/>
        </w:trPr>
        <w:tc>
          <w:tcPr>
            <w:tcW w:w="1643" w:type="dxa"/>
            <w:tcBorders>
              <w:top w:val="nil"/>
              <w:left w:val="single" w:sz="18" w:space="0" w:color="auto"/>
              <w:bottom w:val="nil"/>
              <w:right w:val="single" w:sz="8" w:space="0" w:color="auto"/>
            </w:tcBorders>
            <w:vAlign w:val="bottom"/>
          </w:tcPr>
          <w:p w14:paraId="467ECA1F"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91CD903" w14:textId="68E858F0"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D61B35" w14:textId="6CEF824D" w:rsidR="0080439F" w:rsidRPr="00357DB1" w:rsidRDefault="0080439F" w:rsidP="00E54130">
            <w:pPr>
              <w:rPr>
                <w:rFonts w:ascii="Calibri" w:eastAsia="Times New Roman" w:hAnsi="Calibri" w:cs="Times New Roman"/>
                <w:sz w:val="16"/>
                <w:szCs w:val="16"/>
              </w:rPr>
            </w:pPr>
            <w:r w:rsidRPr="00357DB1">
              <w:rPr>
                <w:rFonts w:ascii="Calibri" w:eastAsia="Times New Roman" w:hAnsi="Calibri" w:cs="Times New Roman"/>
                <w:sz w:val="16"/>
                <w:szCs w:val="16"/>
              </w:rPr>
              <w:t>AC+CR (67%)</w:t>
            </w:r>
          </w:p>
        </w:tc>
        <w:tc>
          <w:tcPr>
            <w:tcW w:w="720" w:type="dxa"/>
            <w:tcBorders>
              <w:top w:val="nil"/>
              <w:left w:val="single" w:sz="8" w:space="0" w:color="auto"/>
              <w:bottom w:val="nil"/>
              <w:right w:val="single" w:sz="8" w:space="0" w:color="auto"/>
            </w:tcBorders>
            <w:shd w:val="clear" w:color="auto" w:fill="auto"/>
            <w:noWrap/>
            <w:vAlign w:val="bottom"/>
            <w:hideMark/>
          </w:tcPr>
          <w:p w14:paraId="03DEAF14" w14:textId="27D2DA7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0EF3842" w14:textId="351BBE65"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2FCC+B2</w:t>
            </w:r>
          </w:p>
        </w:tc>
        <w:tc>
          <w:tcPr>
            <w:tcW w:w="356" w:type="dxa"/>
            <w:tcBorders>
              <w:top w:val="nil"/>
              <w:left w:val="single" w:sz="8" w:space="0" w:color="auto"/>
              <w:bottom w:val="nil"/>
              <w:right w:val="single" w:sz="8" w:space="0" w:color="auto"/>
            </w:tcBorders>
            <w:vAlign w:val="bottom"/>
          </w:tcPr>
          <w:p w14:paraId="5A543821" w14:textId="6116E08A"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A24B2BA" w14:textId="530B279E"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D6F20BB" w14:textId="304E311C"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A16B1A7" w14:textId="426AA0E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476AA7" w14:paraId="267AA2C5" w14:textId="77777777" w:rsidTr="00AA3FA2">
        <w:trPr>
          <w:trHeight w:val="280"/>
        </w:trPr>
        <w:tc>
          <w:tcPr>
            <w:tcW w:w="1643" w:type="dxa"/>
            <w:tcBorders>
              <w:top w:val="nil"/>
              <w:left w:val="single" w:sz="18" w:space="0" w:color="auto"/>
              <w:bottom w:val="nil"/>
              <w:right w:val="single" w:sz="8" w:space="0" w:color="auto"/>
            </w:tcBorders>
            <w:vAlign w:val="bottom"/>
          </w:tcPr>
          <w:p w14:paraId="21523E34"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B292675" w14:textId="34A8CB6D"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8A9501" w14:textId="0A9D2576"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700C/480h</w:t>
            </w:r>
          </w:p>
        </w:tc>
        <w:tc>
          <w:tcPr>
            <w:tcW w:w="720" w:type="dxa"/>
            <w:tcBorders>
              <w:top w:val="nil"/>
              <w:left w:val="single" w:sz="8" w:space="0" w:color="auto"/>
              <w:bottom w:val="nil"/>
              <w:right w:val="single" w:sz="8" w:space="0" w:color="auto"/>
            </w:tcBorders>
            <w:shd w:val="clear" w:color="auto" w:fill="auto"/>
            <w:noWrap/>
            <w:vAlign w:val="bottom"/>
            <w:hideMark/>
          </w:tcPr>
          <w:p w14:paraId="57832D90" w14:textId="0F9E52F4"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77E439" w14:textId="223EF6CA" w:rsidR="0080439F" w:rsidRPr="00357DB1" w:rsidRDefault="0080439F" w:rsidP="002A2B54">
            <w:pPr>
              <w:rPr>
                <w:rFonts w:ascii="Calibri" w:eastAsia="Times New Roman" w:hAnsi="Calibri" w:cs="Times New Roman"/>
                <w:sz w:val="16"/>
                <w:szCs w:val="16"/>
              </w:rPr>
            </w:pPr>
            <w:r w:rsidRPr="00357DB1">
              <w:rPr>
                <w:rFonts w:ascii="Calibri" w:eastAsia="Times New Roman" w:hAnsi="Calibri" w:cs="Times New Roman"/>
                <w:sz w:val="16"/>
                <w:szCs w:val="16"/>
              </w:rPr>
              <w:t>BCC+2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BB93312"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E92609" w14:textId="6D657DAC"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1D6501B6" w14:textId="7066064A"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6FF5FCF" w14:textId="727995F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B10FF9" w14:paraId="561182A1" w14:textId="77777777" w:rsidTr="00AA3FA2">
        <w:trPr>
          <w:trHeight w:val="280"/>
        </w:trPr>
        <w:tc>
          <w:tcPr>
            <w:tcW w:w="1643" w:type="dxa"/>
            <w:tcBorders>
              <w:top w:val="nil"/>
              <w:left w:val="single" w:sz="18" w:space="0" w:color="auto"/>
              <w:bottom w:val="nil"/>
              <w:right w:val="single" w:sz="8" w:space="0" w:color="auto"/>
            </w:tcBorders>
            <w:vAlign w:val="bottom"/>
          </w:tcPr>
          <w:p w14:paraId="63105689"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D4A023" w14:textId="4A90DF13"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ECEF98" w14:textId="20F034A6"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900C/480h</w:t>
            </w:r>
          </w:p>
        </w:tc>
        <w:tc>
          <w:tcPr>
            <w:tcW w:w="720" w:type="dxa"/>
            <w:tcBorders>
              <w:top w:val="nil"/>
              <w:left w:val="single" w:sz="8" w:space="0" w:color="auto"/>
              <w:bottom w:val="nil"/>
              <w:right w:val="single" w:sz="8" w:space="0" w:color="auto"/>
            </w:tcBorders>
            <w:shd w:val="clear" w:color="auto" w:fill="auto"/>
            <w:noWrap/>
            <w:vAlign w:val="bottom"/>
            <w:hideMark/>
          </w:tcPr>
          <w:p w14:paraId="7FB06B10"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844A4" w14:textId="2D0F76B0"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BCC+2FCC+B2</w:t>
            </w:r>
          </w:p>
        </w:tc>
        <w:tc>
          <w:tcPr>
            <w:tcW w:w="356" w:type="dxa"/>
            <w:tcBorders>
              <w:top w:val="nil"/>
              <w:left w:val="single" w:sz="8" w:space="0" w:color="auto"/>
              <w:bottom w:val="nil"/>
              <w:right w:val="single" w:sz="8" w:space="0" w:color="auto"/>
            </w:tcBorders>
            <w:vAlign w:val="bottom"/>
          </w:tcPr>
          <w:p w14:paraId="7FE85F4D"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9CF773" w14:textId="1D3C6055"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0CDAE99"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B009C9" w14:textId="082C2A9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B10FF9" w14:paraId="60B0257A" w14:textId="77777777" w:rsidTr="00AA3FA2">
        <w:trPr>
          <w:trHeight w:val="280"/>
        </w:trPr>
        <w:tc>
          <w:tcPr>
            <w:tcW w:w="1643" w:type="dxa"/>
            <w:tcBorders>
              <w:top w:val="nil"/>
              <w:left w:val="single" w:sz="18" w:space="0" w:color="auto"/>
              <w:bottom w:val="nil"/>
              <w:right w:val="single" w:sz="8" w:space="0" w:color="auto"/>
            </w:tcBorders>
            <w:vAlign w:val="bottom"/>
          </w:tcPr>
          <w:p w14:paraId="6CB6018D" w14:textId="77777777" w:rsidR="0080439F" w:rsidRPr="00357DB1" w:rsidRDefault="0080439F" w:rsidP="00E832E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66615B" w14:textId="32CACADF" w:rsidR="0080439F" w:rsidRPr="00357DB1" w:rsidRDefault="0080439F" w:rsidP="00E832E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841ABBF" w14:textId="57A1013D" w:rsidR="0080439F" w:rsidRPr="00357DB1" w:rsidRDefault="0080439F" w:rsidP="00E832E3">
            <w:pPr>
              <w:rPr>
                <w:rFonts w:ascii="Calibri" w:eastAsia="Times New Roman" w:hAnsi="Calibri" w:cs="Times New Roman"/>
                <w:sz w:val="16"/>
                <w:szCs w:val="16"/>
              </w:rPr>
            </w:pPr>
            <w:r w:rsidRPr="00357DB1">
              <w:rPr>
                <w:rFonts w:ascii="Calibri" w:eastAsia="Times New Roman" w:hAnsi="Calibri" w:cs="Times New Roman"/>
                <w:sz w:val="16"/>
                <w:szCs w:val="16"/>
              </w:rPr>
              <w:t>AC+CR (67%) +1100C/480h</w:t>
            </w:r>
          </w:p>
        </w:tc>
        <w:tc>
          <w:tcPr>
            <w:tcW w:w="720" w:type="dxa"/>
            <w:tcBorders>
              <w:top w:val="nil"/>
              <w:left w:val="single" w:sz="8" w:space="0" w:color="auto"/>
              <w:bottom w:val="nil"/>
              <w:right w:val="single" w:sz="8" w:space="0" w:color="auto"/>
            </w:tcBorders>
            <w:shd w:val="clear" w:color="auto" w:fill="auto"/>
            <w:noWrap/>
            <w:vAlign w:val="bottom"/>
            <w:hideMark/>
          </w:tcPr>
          <w:p w14:paraId="3A66B719"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8B0577" w14:textId="19642456" w:rsidR="0080439F" w:rsidRPr="00357DB1" w:rsidRDefault="0080439F" w:rsidP="00DE2976">
            <w:pPr>
              <w:rPr>
                <w:rFonts w:ascii="Calibri" w:eastAsia="Times New Roman" w:hAnsi="Calibri" w:cs="Times New Roman"/>
                <w:sz w:val="16"/>
                <w:szCs w:val="16"/>
              </w:rPr>
            </w:pPr>
            <w:r w:rsidRPr="00357DB1">
              <w:rPr>
                <w:rFonts w:ascii="Calibri" w:eastAsia="Times New Roman" w:hAnsi="Calibri" w:cs="Times New Roman"/>
                <w:sz w:val="16"/>
                <w:szCs w:val="16"/>
              </w:rPr>
              <w:t>2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FBA9846"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708813" w14:textId="7A00459B"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C212826" w14:textId="77777777" w:rsidR="0080439F" w:rsidRPr="00357DB1" w:rsidRDefault="0080439F" w:rsidP="00E832E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0E458C" w14:textId="74B4C7D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Ng&lt;/Author&gt;&lt;Year&gt;2012&lt;/Year&gt;&lt;RecNum&gt;739&lt;/RecNum&gt;&lt;DisplayText&gt;[20]&lt;/DisplayText&gt;&lt;record&gt;&lt;rec-number&gt;739&lt;/rec-number&gt;&lt;foreign-keys&gt;&lt;key app="EN" db-id="ddervv2eyxfzffeadz9v0wpsxr0wzrvadwsp" timestamp="1418674494"&gt;739&lt;/key&gt;&lt;/foreign-keys&gt;&lt;ref-type name="Journal Article"&gt;17&lt;/ref-type&gt;&lt;contributors&gt;&lt;authors&gt;&lt;author&gt;C. Ng&lt;/author&gt;&lt;author&gt;S. Guo&lt;/author&gt;&lt;author&gt;J.H. Luan&lt;/author&gt;&lt;author&gt;S.Q. Shi.&lt;/author&gt;&lt;author&gt;C.T. Liu&lt;/author&gt;&lt;/authors&gt;&lt;/contributors&gt;&lt;titles&gt;&lt;title&gt;&lt;style face="normal" font="default" size="100%"&gt;Entropy-driven phase stability and slow diffusion kinetics in an Al&lt;/style&gt;&lt;style face="subscript" font="default" size="100%"&gt;0.5&lt;/style&gt;&lt;style face="normal" font="default" size="100%"&gt;CoCrCuFeNi high entropy alloy&lt;/style&gt;&lt;/title&gt;&lt;secondary-title&gt;Intermetallics&lt;/secondary-title&gt;&lt;/titles&gt;&lt;periodical&gt;&lt;full-title&gt;Intermetallics&lt;/full-title&gt;&lt;/periodical&gt;&lt;pages&gt;165-172&lt;/pages&gt;&lt;volume&gt;31&lt;/volume&gt;&lt;dates&gt;&lt;year&gt;2012&lt;/year&gt;&lt;pub-dates&gt;&lt;date&gt;Dec&lt;/date&gt;&lt;/pub-dates&gt;&lt;/dates&gt;&lt;isbn&gt;0966-9795&lt;/isbn&gt;&lt;accession-num&gt;WOS:000310399000024&lt;/accession-num&gt;&lt;urls&gt;&lt;related-urls&gt;&lt;url&gt;&amp;lt;Go to ISI&amp;gt;://WOS:000310399000024&lt;/url&gt;&lt;/related-urls&gt;&lt;/urls&gt;&lt;electronic-resource-num&gt;10.1016/j.intermet.2012.07.00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0]</w:t>
            </w:r>
            <w:r>
              <w:rPr>
                <w:rFonts w:ascii="Calibri" w:eastAsia="Times New Roman" w:hAnsi="Calibri" w:cs="Times New Roman"/>
                <w:sz w:val="16"/>
                <w:szCs w:val="16"/>
              </w:rPr>
              <w:fldChar w:fldCharType="end"/>
            </w:r>
          </w:p>
        </w:tc>
      </w:tr>
      <w:tr w:rsidR="0080439F" w:rsidRPr="00476AA7" w14:paraId="7757559A" w14:textId="64551D62" w:rsidTr="00AA3FA2">
        <w:trPr>
          <w:trHeight w:val="280"/>
        </w:trPr>
        <w:tc>
          <w:tcPr>
            <w:tcW w:w="1643" w:type="dxa"/>
            <w:tcBorders>
              <w:top w:val="nil"/>
              <w:left w:val="single" w:sz="18" w:space="0" w:color="auto"/>
              <w:bottom w:val="nil"/>
              <w:right w:val="single" w:sz="8" w:space="0" w:color="auto"/>
            </w:tcBorders>
            <w:vAlign w:val="bottom"/>
          </w:tcPr>
          <w:p w14:paraId="3DA331C2"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B8A622" w14:textId="28D5A73A" w:rsidR="0080439F" w:rsidRPr="00357DB1" w:rsidRDefault="0080439F" w:rsidP="0084440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02EE47" w14:textId="18975133"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1000C/6h/WQ+CR (84%)</w:t>
            </w:r>
          </w:p>
        </w:tc>
        <w:tc>
          <w:tcPr>
            <w:tcW w:w="720" w:type="dxa"/>
            <w:tcBorders>
              <w:top w:val="nil"/>
              <w:left w:val="single" w:sz="8" w:space="0" w:color="auto"/>
              <w:bottom w:val="nil"/>
              <w:right w:val="single" w:sz="8" w:space="0" w:color="auto"/>
            </w:tcBorders>
            <w:shd w:val="clear" w:color="auto" w:fill="auto"/>
            <w:noWrap/>
            <w:vAlign w:val="bottom"/>
            <w:hideMark/>
          </w:tcPr>
          <w:p w14:paraId="0B7BD25E" w14:textId="39A51488"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4218F3" w14:textId="52784C0B"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7B5EA61" w14:textId="45B104E5"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68E1E04" w14:textId="5C841F46"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62D27DA" w14:textId="42743160"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78D6B3A" w14:textId="1C488D4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emphill&lt;/Author&gt;&lt;Year&gt;2012&lt;/Year&gt;&lt;RecNum&gt;300&lt;/RecNum&gt;&lt;DisplayText&gt;[21]&lt;/DisplayText&gt;&lt;record&gt;&lt;rec-number&gt;300&lt;/rec-number&gt;&lt;foreign-keys&gt;&lt;key app="EN" db-id="ddervv2eyxfzffeadz9v0wpsxr0wzrvadwsp" timestamp="1415820507"&gt;300&lt;/key&gt;&lt;/foreign-keys&gt;&lt;ref-type name="Journal Article"&gt;17&lt;/ref-type&gt;&lt;contributors&gt;&lt;authors&gt;&lt;author&gt;Hemphill, M.A.&lt;/author&gt;&lt;author&gt;Yuan, T. &lt;/author&gt;&lt;author&gt;Wang, A.M. &lt;/author&gt;&lt;author&gt;Yeh, J.-W.&lt;/author&gt;&lt;author&gt;Tsai, C.-W.&lt;/author&gt;&lt;author&gt;Chuang, A. &lt;/author&gt;&lt;author&gt;Liaw, P.K. &lt;/author&gt;&lt;/authors&gt;&lt;/contributors&gt;&lt;titles&gt;&lt;title&gt;&lt;style face="normal" font="default" size="100%"&gt;Fatigue behavior of Al&lt;/style&gt;&lt;style face="subscript" font="default" size="100%"&gt;0.5&lt;/style&gt;&lt;style face="normal" font="default" size="100%"&gt;CoCrCuFeNi high entropy alloys&lt;/style&gt;&lt;/title&gt;&lt;secondary-title&gt;Acta Mater.&lt;/secondary-title&gt;&lt;/titles&gt;&lt;periodical&gt;&lt;full-title&gt;Acta mater.&lt;/full-title&gt;&lt;/periodical&gt;&lt;pages&gt;5723-5734&lt;/pages&gt;&lt;volume&gt;60&lt;/volume&gt;&lt;number&gt;16&lt;/number&gt;&lt;section&gt;5723&lt;/section&gt;&lt;dates&gt;&lt;year&gt;2012&lt;/year&gt;&lt;/dates&gt;&lt;urls&gt;&lt;related-urls&gt;&lt;url&gt;http://dx.doi.org/10.1016/j.actamat.2012.06.046&lt;/url&gt;&lt;/related-urls&gt;&lt;/urls&gt;&lt;electronic-resource-num&gt;10.1016/j.actamat.2012.06.04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1]</w:t>
            </w:r>
            <w:r>
              <w:rPr>
                <w:rFonts w:ascii="Calibri" w:eastAsia="Times New Roman" w:hAnsi="Calibri" w:cs="Times New Roman"/>
                <w:sz w:val="16"/>
                <w:szCs w:val="16"/>
              </w:rPr>
              <w:fldChar w:fldCharType="end"/>
            </w:r>
          </w:p>
        </w:tc>
      </w:tr>
      <w:tr w:rsidR="0080439F" w:rsidRPr="00455DB5" w14:paraId="01789733" w14:textId="2FA7C72C" w:rsidTr="00AA3FA2">
        <w:trPr>
          <w:trHeight w:val="280"/>
        </w:trPr>
        <w:tc>
          <w:tcPr>
            <w:tcW w:w="1643" w:type="dxa"/>
            <w:tcBorders>
              <w:top w:val="nil"/>
              <w:left w:val="single" w:sz="18" w:space="0" w:color="auto"/>
              <w:bottom w:val="nil"/>
              <w:right w:val="single" w:sz="8" w:space="0" w:color="auto"/>
            </w:tcBorders>
            <w:vAlign w:val="bottom"/>
          </w:tcPr>
          <w:p w14:paraId="025DBB4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E64777" w14:textId="277D2A39"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A8FE7E" w14:textId="78D4317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37E25D"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0F40BA2" w14:textId="7DAA2B5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1780E865" w14:textId="3418C0C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8FDB424" w14:textId="09C5905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15DD325" w14:textId="4B96E5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1D98964" w14:textId="6EE53D4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eng&lt;/Author&gt;&lt;Year&gt;2014&lt;/Year&gt;&lt;RecNum&gt;778&lt;/RecNum&gt;&lt;DisplayText&gt;[22]&lt;/DisplayText&gt;&lt;record&gt;&lt;rec-number&gt;778&lt;/rec-number&gt;&lt;foreign-keys&gt;&lt;key app="EN" db-id="ddervv2eyxfzffeadz9v0wpsxr0wzrvadwsp" timestamp="1418674494"&gt;778&lt;/key&gt;&lt;/foreign-keys&gt;&lt;ref-type name="Journal Article"&gt;17&lt;/ref-type&gt;&lt;contributors&gt;&lt;authors&gt;&lt;author&gt;Sheng, H.F.&lt;/author&gt;&lt;author&gt;Peng, L.M.&lt;/author&gt;&lt;/authors&gt;&lt;secondary-authors&gt;&lt;author&gt;Hu, Z.&lt;/author&gt;&lt;/secondary-authors&gt;&lt;/contributors&gt;&lt;titles&gt;&lt;title&gt;&lt;style face="normal" font="default" size="100%"&gt;Microstructure and tensile properties of Al&lt;/style&gt;&lt;style face="subscript" font="default" size="100%"&gt;0.5&lt;/style&gt;&lt;style face="normal" font="default" size="100%"&gt;CoCrCuFeNi high-entropy alloy&lt;/style&gt;&lt;/title&gt;&lt;secondary-title&gt;Appl. Mech. Mater.&lt;/secondary-title&gt;&lt;tertiary-title&gt;Research in Mechanical Engineering and Material Science&lt;/tertiary-title&gt;&lt;/titles&gt;&lt;periodical&gt;&lt;full-title&gt;Appl. Mech. Mater.&lt;/full-title&gt;&lt;/periodical&gt;&lt;pages&gt;494-497&lt;/pages&gt;&lt;volume&gt;456&lt;/volume&gt;&lt;dates&gt;&lt;year&gt;2014&lt;/year&gt;&lt;/dates&gt;&lt;isbn&gt;1660-9336&amp;#xD;978-3-03785-928-5&lt;/isbn&gt;&lt;accession-num&gt;WOS:000336692600105&lt;/accession-num&gt;&lt;urls&gt;&lt;related-urls&gt;&lt;url&gt;http://dx.doi.org/10.4028/www.scientific.net/AMM.456.494&lt;/url&gt;&lt;/related-urls&gt;&lt;/urls&gt;&lt;electronic-resource-num&gt;10.4028/www.scientific.net/AMM.456.49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2]</w:t>
            </w:r>
            <w:r>
              <w:rPr>
                <w:rFonts w:ascii="Calibri" w:eastAsia="Times New Roman" w:hAnsi="Calibri" w:cs="Times New Roman"/>
                <w:sz w:val="16"/>
                <w:szCs w:val="16"/>
              </w:rPr>
              <w:fldChar w:fldCharType="end"/>
            </w:r>
          </w:p>
        </w:tc>
      </w:tr>
      <w:tr w:rsidR="0080439F" w:rsidRPr="00455DB5" w14:paraId="55845FB0" w14:textId="15DF59DF" w:rsidTr="00AA3FA2">
        <w:trPr>
          <w:trHeight w:val="280"/>
        </w:trPr>
        <w:tc>
          <w:tcPr>
            <w:tcW w:w="1643" w:type="dxa"/>
            <w:tcBorders>
              <w:top w:val="nil"/>
              <w:left w:val="single" w:sz="18" w:space="0" w:color="auto"/>
              <w:bottom w:val="nil"/>
              <w:right w:val="single" w:sz="8" w:space="0" w:color="auto"/>
            </w:tcBorders>
            <w:vAlign w:val="bottom"/>
          </w:tcPr>
          <w:p w14:paraId="50664C32"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F85EF6E" w14:textId="07C9917F"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128B1F" w14:textId="2C35729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600C/24h</w:t>
            </w:r>
          </w:p>
        </w:tc>
        <w:tc>
          <w:tcPr>
            <w:tcW w:w="720" w:type="dxa"/>
            <w:tcBorders>
              <w:top w:val="nil"/>
              <w:left w:val="single" w:sz="8" w:space="0" w:color="auto"/>
              <w:bottom w:val="nil"/>
              <w:right w:val="single" w:sz="8" w:space="0" w:color="auto"/>
            </w:tcBorders>
            <w:shd w:val="clear" w:color="auto" w:fill="auto"/>
            <w:noWrap/>
            <w:vAlign w:val="bottom"/>
            <w:hideMark/>
          </w:tcPr>
          <w:p w14:paraId="147002E6" w14:textId="65E51B6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82BF4D8" w14:textId="782EE33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DB16672" w14:textId="34A7FF5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9BCEB8E" w14:textId="09961BD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638F16" w14:textId="57F1306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B25D5B5" w14:textId="57B0BB9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eng&lt;/Author&gt;&lt;Year&gt;2014&lt;/Year&gt;&lt;RecNum&gt;778&lt;/RecNum&gt;&lt;DisplayText&gt;[22]&lt;/DisplayText&gt;&lt;record&gt;&lt;rec-number&gt;778&lt;/rec-number&gt;&lt;foreign-keys&gt;&lt;key app="EN" db-id="ddervv2eyxfzffeadz9v0wpsxr0wzrvadwsp" timestamp="1418674494"&gt;778&lt;/key&gt;&lt;/foreign-keys&gt;&lt;ref-type name="Journal Article"&gt;17&lt;/ref-type&gt;&lt;contributors&gt;&lt;authors&gt;&lt;author&gt;Sheng, H.F.&lt;/author&gt;&lt;author&gt;Peng, L.M.&lt;/author&gt;&lt;/authors&gt;&lt;secondary-authors&gt;&lt;author&gt;Hu, Z.&lt;/author&gt;&lt;/secondary-authors&gt;&lt;/contributors&gt;&lt;titles&gt;&lt;title&gt;&lt;style face="normal" font="default" size="100%"&gt;Microstructure and tensile properties of Al&lt;/style&gt;&lt;style face="subscript" font="default" size="100%"&gt;0.5&lt;/style&gt;&lt;style face="normal" font="default" size="100%"&gt;CoCrCuFeNi high-entropy alloy&lt;/style&gt;&lt;/title&gt;&lt;secondary-title&gt;Appl. Mech. Mater.&lt;/secondary-title&gt;&lt;tertiary-title&gt;Research in Mechanical Engineering and Material Science&lt;/tertiary-title&gt;&lt;/titles&gt;&lt;periodical&gt;&lt;full-title&gt;Appl. Mech. Mater.&lt;/full-title&gt;&lt;/periodical&gt;&lt;pages&gt;494-497&lt;/pages&gt;&lt;volume&gt;456&lt;/volume&gt;&lt;dates&gt;&lt;year&gt;2014&lt;/year&gt;&lt;/dates&gt;&lt;isbn&gt;1660-9336&amp;#xD;978-3-03785-928-5&lt;/isbn&gt;&lt;accession-num&gt;WOS:000336692600105&lt;/accession-num&gt;&lt;urls&gt;&lt;related-urls&gt;&lt;url&gt;http://dx.doi.org/10.4028/www.scientific.net/AMM.456.494&lt;/url&gt;&lt;/related-urls&gt;&lt;/urls&gt;&lt;electronic-resource-num&gt;10.4028/www.scientific.net/AMM.456.49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2]</w:t>
            </w:r>
            <w:r>
              <w:rPr>
                <w:rFonts w:ascii="Calibri" w:eastAsia="Times New Roman" w:hAnsi="Calibri" w:cs="Times New Roman"/>
                <w:sz w:val="16"/>
                <w:szCs w:val="16"/>
              </w:rPr>
              <w:fldChar w:fldCharType="end"/>
            </w:r>
          </w:p>
        </w:tc>
      </w:tr>
      <w:tr w:rsidR="0080439F" w:rsidRPr="0094352C" w14:paraId="56CC14D7" w14:textId="10BE9D42" w:rsidTr="00E13E3F">
        <w:trPr>
          <w:trHeight w:val="280"/>
        </w:trPr>
        <w:tc>
          <w:tcPr>
            <w:tcW w:w="1643" w:type="dxa"/>
            <w:tcBorders>
              <w:top w:val="nil"/>
              <w:left w:val="single" w:sz="18" w:space="0" w:color="auto"/>
              <w:bottom w:val="nil"/>
              <w:right w:val="single" w:sz="8" w:space="0" w:color="auto"/>
            </w:tcBorders>
            <w:vAlign w:val="bottom"/>
          </w:tcPr>
          <w:p w14:paraId="6160BC82" w14:textId="77777777" w:rsidR="0080439F" w:rsidRPr="00357DB1" w:rsidRDefault="0080439F" w:rsidP="0084440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2CB871"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79E66831"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381FB5" w14:textId="77777777"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2518A0" w14:textId="77777777" w:rsidR="0080439F" w:rsidRPr="00357DB1" w:rsidRDefault="0080439F" w:rsidP="0084440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C8336D5" w14:textId="65E3F453"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1FD300" w14:textId="4947A82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2ECCB2" w14:textId="702A81A2" w:rsidR="0080439F" w:rsidRPr="00357DB1" w:rsidRDefault="0080439F" w:rsidP="0084440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529288" w14:textId="15E8C09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476AA7" w14:paraId="40942633" w14:textId="4E88FCBC" w:rsidTr="00E13E3F">
        <w:trPr>
          <w:trHeight w:val="280"/>
        </w:trPr>
        <w:tc>
          <w:tcPr>
            <w:tcW w:w="1643" w:type="dxa"/>
            <w:tcBorders>
              <w:top w:val="nil"/>
              <w:left w:val="single" w:sz="18" w:space="0" w:color="auto"/>
              <w:bottom w:val="nil"/>
              <w:right w:val="single" w:sz="8" w:space="0" w:color="auto"/>
            </w:tcBorders>
            <w:vAlign w:val="bottom"/>
          </w:tcPr>
          <w:p w14:paraId="1AF64FF9"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66CB9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6E62BDF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D1ED671" w14:textId="7836555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1596EE" w14:textId="6ABA9CB3" w:rsidR="0080439F" w:rsidRPr="00357DB1" w:rsidRDefault="0080439F" w:rsidP="00254457">
            <w:pPr>
              <w:rPr>
                <w:rFonts w:ascii="Calibri" w:eastAsia="Times New Roman" w:hAnsi="Calibri" w:cs="Times New Roman"/>
                <w:sz w:val="16"/>
                <w:szCs w:val="16"/>
              </w:rPr>
            </w:pPr>
            <w:r>
              <w:rPr>
                <w:rFonts w:ascii="Calibri" w:eastAsia="Times New Roman" w:hAnsi="Calibri" w:cs="Times New Roman"/>
                <w:sz w:val="16"/>
                <w:szCs w:val="16"/>
              </w:rPr>
              <w:t>BCC+</w:t>
            </w: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38413222" w14:textId="752101D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86843A2" w14:textId="62DB923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D4A4E7E" w14:textId="179613B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A9DBE23" w14:textId="157D08D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aXU8L0F1dGhvcj48WWVhcj4yMDExPC9ZZWFyPjxSZWNO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aXU8L0F1dGhvcj48WWVhcj4yMDExPC9ZZWFyPjxSZWNO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3]</w:t>
            </w:r>
            <w:r>
              <w:rPr>
                <w:rFonts w:ascii="Calibri" w:eastAsia="Times New Roman" w:hAnsi="Calibri" w:cs="Times New Roman"/>
                <w:sz w:val="16"/>
                <w:szCs w:val="16"/>
              </w:rPr>
              <w:fldChar w:fldCharType="end"/>
            </w:r>
          </w:p>
        </w:tc>
      </w:tr>
      <w:tr w:rsidR="0080439F" w:rsidRPr="00476AA7" w14:paraId="5EB91FBE" w14:textId="61C73FBE" w:rsidTr="00AA3FA2">
        <w:trPr>
          <w:trHeight w:val="280"/>
        </w:trPr>
        <w:tc>
          <w:tcPr>
            <w:tcW w:w="1643" w:type="dxa"/>
            <w:tcBorders>
              <w:top w:val="nil"/>
              <w:left w:val="single" w:sz="18" w:space="0" w:color="auto"/>
              <w:bottom w:val="nil"/>
              <w:right w:val="single" w:sz="8" w:space="0" w:color="auto"/>
            </w:tcBorders>
            <w:vAlign w:val="bottom"/>
          </w:tcPr>
          <w:p w14:paraId="6078025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6FE2149" w14:textId="5ADF5EDF"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2D1EB6" w14:textId="0692850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001E3B"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D94AFC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4940180" w14:textId="0E50B8A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E2B18B" w14:textId="618B2A1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A594316" w14:textId="470E35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861E5C8" w14:textId="69036181"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12398B04" w14:textId="0040F80F" w:rsidTr="00AA3FA2">
        <w:trPr>
          <w:trHeight w:val="280"/>
        </w:trPr>
        <w:tc>
          <w:tcPr>
            <w:tcW w:w="1643" w:type="dxa"/>
            <w:tcBorders>
              <w:top w:val="nil"/>
              <w:left w:val="single" w:sz="18" w:space="0" w:color="auto"/>
              <w:bottom w:val="nil"/>
              <w:right w:val="single" w:sz="8" w:space="0" w:color="auto"/>
            </w:tcBorders>
            <w:vAlign w:val="bottom"/>
          </w:tcPr>
          <w:p w14:paraId="5FD088F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E22AB11" w14:textId="4647718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DFA56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D9FDE4" w14:textId="149E7CB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EE15FB" w14:textId="7B44355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2BEEDB4" w14:textId="49C98C6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1A3F28" w14:textId="24ED0B9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ADD030" w14:textId="66EF0BB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557A16" w14:textId="5EFE649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94352C" w14:paraId="7F2000D9" w14:textId="580CCA22" w:rsidTr="00E13E3F">
        <w:trPr>
          <w:trHeight w:val="280"/>
        </w:trPr>
        <w:tc>
          <w:tcPr>
            <w:tcW w:w="1643" w:type="dxa"/>
            <w:tcBorders>
              <w:top w:val="nil"/>
              <w:left w:val="single" w:sz="18" w:space="0" w:color="auto"/>
              <w:bottom w:val="nil"/>
              <w:right w:val="single" w:sz="8" w:space="0" w:color="auto"/>
            </w:tcBorders>
            <w:vAlign w:val="bottom"/>
          </w:tcPr>
          <w:p w14:paraId="71D70601"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0E49B3" w14:textId="5AB5CB5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B5C90F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3213B8"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2B587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CFABC12" w14:textId="541C372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5E5BAF" w14:textId="0088FFA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9CCED6E" w14:textId="108C7C6A"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488CCA7" w14:textId="10548BE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34ADBD5B" w14:textId="673E049B" w:rsidTr="00E13E3F">
        <w:trPr>
          <w:trHeight w:val="280"/>
        </w:trPr>
        <w:tc>
          <w:tcPr>
            <w:tcW w:w="1643" w:type="dxa"/>
            <w:tcBorders>
              <w:top w:val="nil"/>
              <w:left w:val="single" w:sz="18" w:space="0" w:color="auto"/>
              <w:bottom w:val="nil"/>
              <w:right w:val="single" w:sz="8" w:space="0" w:color="auto"/>
            </w:tcBorders>
            <w:vAlign w:val="bottom"/>
          </w:tcPr>
          <w:p w14:paraId="3E049C0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E350B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69E86A8A" w14:textId="4E7BD18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4C1BF5" w14:textId="085BB53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6D94817" w14:textId="5455FEA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19742E0" w14:textId="597D27B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4204707" w14:textId="506C169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F3A2621" w14:textId="5F266EC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FEF9180" w14:textId="2B878CE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321F7AF7" w14:textId="270FE860" w:rsidTr="00E13E3F">
        <w:trPr>
          <w:trHeight w:val="280"/>
        </w:trPr>
        <w:tc>
          <w:tcPr>
            <w:tcW w:w="1643" w:type="dxa"/>
            <w:tcBorders>
              <w:top w:val="nil"/>
              <w:left w:val="single" w:sz="18" w:space="0" w:color="auto"/>
              <w:bottom w:val="nil"/>
              <w:right w:val="single" w:sz="8" w:space="0" w:color="auto"/>
            </w:tcBorders>
            <w:vAlign w:val="bottom"/>
          </w:tcPr>
          <w:p w14:paraId="0A1D69FB"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777EA7" w14:textId="4BC78FB6" w:rsidR="0080439F" w:rsidRPr="00357DB1" w:rsidRDefault="0080439F" w:rsidP="00B5289E">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77F284F"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43A30D2" w14:textId="256D2DF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6FC521" w14:textId="7F92BFD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66816A4" w14:textId="53B23FA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E65F57C" w14:textId="3F5DD34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585E169" w14:textId="0D7EF9C7"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6F64E1E" w14:textId="53F8BF5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26FC7B1D" w14:textId="7D561935" w:rsidTr="00E13E3F">
        <w:trPr>
          <w:trHeight w:val="280"/>
        </w:trPr>
        <w:tc>
          <w:tcPr>
            <w:tcW w:w="1643" w:type="dxa"/>
            <w:tcBorders>
              <w:top w:val="nil"/>
              <w:left w:val="single" w:sz="18" w:space="0" w:color="auto"/>
              <w:bottom w:val="nil"/>
              <w:right w:val="single" w:sz="8" w:space="0" w:color="auto"/>
            </w:tcBorders>
            <w:vAlign w:val="bottom"/>
          </w:tcPr>
          <w:p w14:paraId="7D6C0C8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295A0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511445F3" w14:textId="54C9F4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CC6E25"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AA46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5B8AEB34" w14:textId="597A6659"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F2A698" w14:textId="1060811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EF4F8E9" w14:textId="62A5F2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FF6CC5" w14:textId="595E7FF8"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728D905A" w14:textId="7C3F926F" w:rsidTr="00E13E3F">
        <w:trPr>
          <w:trHeight w:val="280"/>
        </w:trPr>
        <w:tc>
          <w:tcPr>
            <w:tcW w:w="1643" w:type="dxa"/>
            <w:tcBorders>
              <w:top w:val="nil"/>
              <w:left w:val="single" w:sz="18" w:space="0" w:color="auto"/>
              <w:bottom w:val="nil"/>
              <w:right w:val="single" w:sz="8" w:space="0" w:color="auto"/>
            </w:tcBorders>
            <w:vAlign w:val="bottom"/>
          </w:tcPr>
          <w:p w14:paraId="0F92D82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F7B1ED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A1EF6E" w14:textId="4CFBD7B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6B19DA"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CB9BF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BBC9EFE" w14:textId="131B61C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E8A78D" w14:textId="24A9145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251F16" w14:textId="7C16C093"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48FFA9A" w14:textId="4C061B8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80439F" w:rsidRPr="008B29D5" w14:paraId="75E09D72" w14:textId="77777777" w:rsidTr="00E13E3F">
        <w:trPr>
          <w:trHeight w:val="280"/>
        </w:trPr>
        <w:tc>
          <w:tcPr>
            <w:tcW w:w="1643" w:type="dxa"/>
            <w:tcBorders>
              <w:top w:val="nil"/>
              <w:left w:val="single" w:sz="18" w:space="0" w:color="auto"/>
              <w:bottom w:val="nil"/>
              <w:right w:val="single" w:sz="8" w:space="0" w:color="auto"/>
            </w:tcBorders>
            <w:vAlign w:val="bottom"/>
          </w:tcPr>
          <w:p w14:paraId="31409077"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F2F57B"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7C037C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282A0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E02D00"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A2B1B29"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2BDDCA4"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C67D3B"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1BF31CC" w14:textId="5CA71D47"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290EB8D3" w14:textId="77777777" w:rsidTr="00E13E3F">
        <w:trPr>
          <w:trHeight w:val="280"/>
        </w:trPr>
        <w:tc>
          <w:tcPr>
            <w:tcW w:w="1643" w:type="dxa"/>
            <w:tcBorders>
              <w:top w:val="nil"/>
              <w:left w:val="single" w:sz="18" w:space="0" w:color="auto"/>
              <w:bottom w:val="nil"/>
              <w:right w:val="single" w:sz="8" w:space="0" w:color="auto"/>
            </w:tcBorders>
            <w:vAlign w:val="bottom"/>
          </w:tcPr>
          <w:p w14:paraId="508016D1" w14:textId="30EE2C4B"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F8286A" w14:textId="05AB3B81" w:rsidR="0080439F" w:rsidRPr="00357DB1" w:rsidRDefault="0080439F" w:rsidP="0025445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7335834"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CB99B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D588C7"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2ED1F12"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CDDB24"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D5CD99C"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E14EDDF" w14:textId="6C2D6D0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671F5072" w14:textId="4798B249" w:rsidTr="00E13E3F">
        <w:trPr>
          <w:trHeight w:val="280"/>
        </w:trPr>
        <w:tc>
          <w:tcPr>
            <w:tcW w:w="1643" w:type="dxa"/>
            <w:tcBorders>
              <w:top w:val="nil"/>
              <w:left w:val="single" w:sz="18" w:space="0" w:color="auto"/>
              <w:bottom w:val="nil"/>
              <w:right w:val="single" w:sz="8" w:space="0" w:color="auto"/>
            </w:tcBorders>
            <w:vAlign w:val="bottom"/>
          </w:tcPr>
          <w:p w14:paraId="27C2920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69A21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1E95E38" w14:textId="08C6643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D057BF" w14:textId="796BE1F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3C30637" w14:textId="14AC17D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1CE5F73" w14:textId="1C81B09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46BBD1A" w14:textId="515F78A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BC4E6DC" w14:textId="440B2A4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EBB6BB2" w14:textId="5BC0AC74"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0B372440" w14:textId="3DC8FF69" w:rsidTr="00E13E3F">
        <w:trPr>
          <w:trHeight w:val="280"/>
        </w:trPr>
        <w:tc>
          <w:tcPr>
            <w:tcW w:w="1643" w:type="dxa"/>
            <w:tcBorders>
              <w:top w:val="nil"/>
              <w:left w:val="single" w:sz="18" w:space="0" w:color="auto"/>
              <w:bottom w:val="nil"/>
              <w:right w:val="single" w:sz="8" w:space="0" w:color="auto"/>
            </w:tcBorders>
            <w:vAlign w:val="bottom"/>
          </w:tcPr>
          <w:p w14:paraId="77A5F62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4E0AD54" w14:textId="6732CB88"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1AE54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7E7D5C4" w14:textId="14F19F4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00B9D1" w14:textId="7D37AC89"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9AE39D9" w14:textId="36610A7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5E75495" w14:textId="2F3EB7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DEE006" w14:textId="141856F0"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055EB77" w14:textId="7BEF87A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1AAEB448" w14:textId="77777777" w:rsidTr="00E13E3F">
        <w:trPr>
          <w:trHeight w:val="280"/>
        </w:trPr>
        <w:tc>
          <w:tcPr>
            <w:tcW w:w="1643" w:type="dxa"/>
            <w:tcBorders>
              <w:top w:val="nil"/>
              <w:left w:val="single" w:sz="18" w:space="0" w:color="auto"/>
              <w:bottom w:val="nil"/>
              <w:right w:val="single" w:sz="8" w:space="0" w:color="auto"/>
            </w:tcBorders>
            <w:vAlign w:val="bottom"/>
          </w:tcPr>
          <w:p w14:paraId="25A1CBD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B15546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0C543C87"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A2CE9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DCAF5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33F0AFF"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95BE9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FBE6F1F"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7B9A2D3" w14:textId="2AEB2AF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5058AC22" w14:textId="77777777" w:rsidTr="00E13E3F">
        <w:trPr>
          <w:trHeight w:val="280"/>
        </w:trPr>
        <w:tc>
          <w:tcPr>
            <w:tcW w:w="1643" w:type="dxa"/>
            <w:tcBorders>
              <w:top w:val="nil"/>
              <w:left w:val="single" w:sz="18" w:space="0" w:color="auto"/>
              <w:bottom w:val="nil"/>
              <w:right w:val="single" w:sz="8" w:space="0" w:color="auto"/>
            </w:tcBorders>
            <w:vAlign w:val="bottom"/>
          </w:tcPr>
          <w:p w14:paraId="0E77EE72"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033B72"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590C487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443AE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952CB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E1AFDE"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249863"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F6E568"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5CB9FA5" w14:textId="15C6D0D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6209ECF3" w14:textId="77777777" w:rsidTr="00E13E3F">
        <w:trPr>
          <w:trHeight w:val="280"/>
        </w:trPr>
        <w:tc>
          <w:tcPr>
            <w:tcW w:w="1643" w:type="dxa"/>
            <w:tcBorders>
              <w:top w:val="nil"/>
              <w:left w:val="single" w:sz="18" w:space="0" w:color="auto"/>
              <w:bottom w:val="nil"/>
              <w:right w:val="single" w:sz="8" w:space="0" w:color="auto"/>
            </w:tcBorders>
            <w:vAlign w:val="bottom"/>
          </w:tcPr>
          <w:p w14:paraId="5F19F14C"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4AD11F"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2.5</w:t>
            </w:r>
          </w:p>
        </w:tc>
        <w:tc>
          <w:tcPr>
            <w:tcW w:w="1710" w:type="dxa"/>
            <w:tcBorders>
              <w:top w:val="nil"/>
              <w:left w:val="single" w:sz="8" w:space="0" w:color="auto"/>
              <w:bottom w:val="nil"/>
              <w:right w:val="single" w:sz="8" w:space="0" w:color="auto"/>
            </w:tcBorders>
            <w:shd w:val="clear" w:color="auto" w:fill="auto"/>
            <w:noWrap/>
            <w:vAlign w:val="bottom"/>
            <w:hideMark/>
          </w:tcPr>
          <w:p w14:paraId="2E4543F1"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4C3870"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11DF565"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655BF792"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435965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D62262"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FF1F712" w14:textId="4511467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4C1EA051" w14:textId="77777777" w:rsidTr="00E13E3F">
        <w:trPr>
          <w:trHeight w:val="280"/>
        </w:trPr>
        <w:tc>
          <w:tcPr>
            <w:tcW w:w="1643" w:type="dxa"/>
            <w:tcBorders>
              <w:top w:val="nil"/>
              <w:left w:val="single" w:sz="18" w:space="0" w:color="auto"/>
              <w:bottom w:val="nil"/>
              <w:right w:val="single" w:sz="8" w:space="0" w:color="auto"/>
            </w:tcBorders>
            <w:vAlign w:val="bottom"/>
          </w:tcPr>
          <w:p w14:paraId="0169FAC9"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C6A34C" w14:textId="2E8DDFA1" w:rsidR="0080439F" w:rsidRPr="00357DB1" w:rsidRDefault="0080439F" w:rsidP="00563CEF">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r w:rsidRPr="00357DB1">
              <w:rPr>
                <w:rFonts w:ascii="Calibri" w:eastAsia="Times New Roman" w:hAnsi="Calibri" w:cs="Times New Roman"/>
                <w:sz w:val="16"/>
                <w:szCs w:val="16"/>
                <w:vertAlign w:val="subscript"/>
              </w:rPr>
              <w:t>3</w:t>
            </w:r>
          </w:p>
        </w:tc>
        <w:tc>
          <w:tcPr>
            <w:tcW w:w="1710" w:type="dxa"/>
            <w:tcBorders>
              <w:top w:val="nil"/>
              <w:left w:val="single" w:sz="8" w:space="0" w:color="auto"/>
              <w:bottom w:val="nil"/>
              <w:right w:val="single" w:sz="8" w:space="0" w:color="auto"/>
            </w:tcBorders>
            <w:shd w:val="clear" w:color="auto" w:fill="auto"/>
            <w:noWrap/>
            <w:vAlign w:val="bottom"/>
            <w:hideMark/>
          </w:tcPr>
          <w:p w14:paraId="34736FE1"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97E4CD" w14:textId="6D6E5585"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1D31730D" w14:textId="1BCA5CF3" w:rsidR="0080439F" w:rsidRPr="00357DB1" w:rsidRDefault="0080439F" w:rsidP="00563CEF">
            <w:pPr>
              <w:rPr>
                <w:rFonts w:ascii="Calibri" w:eastAsia="Times New Roman" w:hAnsi="Calibri" w:cs="Times New Roman"/>
                <w:sz w:val="16"/>
                <w:szCs w:val="16"/>
              </w:rPr>
            </w:pP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0D1786C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A994319" w14:textId="22CA1208"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AFFDA2"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EA20ABE" w14:textId="53FE378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1AE13F72" w14:textId="77777777" w:rsidTr="00E13E3F">
        <w:trPr>
          <w:trHeight w:val="280"/>
        </w:trPr>
        <w:tc>
          <w:tcPr>
            <w:tcW w:w="1643" w:type="dxa"/>
            <w:tcBorders>
              <w:top w:val="nil"/>
              <w:left w:val="single" w:sz="18" w:space="0" w:color="auto"/>
              <w:bottom w:val="nil"/>
              <w:right w:val="single" w:sz="8" w:space="0" w:color="auto"/>
            </w:tcBorders>
            <w:vAlign w:val="bottom"/>
          </w:tcPr>
          <w:p w14:paraId="24259EEF"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4F0593"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C95AE92"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56EC88"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2BD00E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7D8CCE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3388C3D"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B68C8FD"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DF38108" w14:textId="710EFE4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8B29D5" w14:paraId="3520B25A" w14:textId="77777777" w:rsidTr="00E13E3F">
        <w:trPr>
          <w:trHeight w:val="280"/>
        </w:trPr>
        <w:tc>
          <w:tcPr>
            <w:tcW w:w="1643" w:type="dxa"/>
            <w:tcBorders>
              <w:top w:val="nil"/>
              <w:left w:val="single" w:sz="18" w:space="0" w:color="auto"/>
              <w:bottom w:val="nil"/>
              <w:right w:val="single" w:sz="8" w:space="0" w:color="auto"/>
            </w:tcBorders>
            <w:vAlign w:val="bottom"/>
          </w:tcPr>
          <w:p w14:paraId="20BF467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FE82DD" w14:textId="4A2A8330" w:rsidR="0080439F" w:rsidRPr="00357DB1" w:rsidRDefault="0080439F" w:rsidP="00084C85">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2EF575E"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F76707" w14:textId="653FC076"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381BA8" w14:textId="659F09CE"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89EB01"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095038"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157396D"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42F692" w14:textId="4C056B9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0C6D26EE" w14:textId="58E02313" w:rsidTr="00E13E3F">
        <w:trPr>
          <w:trHeight w:val="280"/>
        </w:trPr>
        <w:tc>
          <w:tcPr>
            <w:tcW w:w="1643" w:type="dxa"/>
            <w:tcBorders>
              <w:top w:val="nil"/>
              <w:left w:val="single" w:sz="18" w:space="0" w:color="auto"/>
              <w:bottom w:val="nil"/>
              <w:right w:val="single" w:sz="8" w:space="0" w:color="auto"/>
            </w:tcBorders>
            <w:vAlign w:val="bottom"/>
          </w:tcPr>
          <w:p w14:paraId="4255777A"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D55D0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85274FF" w14:textId="4763A2C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E5F2D6E" w14:textId="779EBE49"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5ECA27" w14:textId="5C87157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32890AF" w14:textId="3A2329D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F4D373" w14:textId="4AD9E43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1911EEC" w14:textId="2413E9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1CBA45B" w14:textId="4985710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94352C" w14:paraId="79162870" w14:textId="23ED4642" w:rsidTr="00E13E3F">
        <w:trPr>
          <w:trHeight w:val="280"/>
        </w:trPr>
        <w:tc>
          <w:tcPr>
            <w:tcW w:w="1643" w:type="dxa"/>
            <w:tcBorders>
              <w:top w:val="nil"/>
              <w:left w:val="single" w:sz="18" w:space="0" w:color="auto"/>
              <w:right w:val="single" w:sz="8" w:space="0" w:color="auto"/>
            </w:tcBorders>
            <w:vAlign w:val="bottom"/>
          </w:tcPr>
          <w:p w14:paraId="48B85BB5"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63A2FAF4"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Fe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right w:val="single" w:sz="8" w:space="0" w:color="auto"/>
            </w:tcBorders>
            <w:shd w:val="clear" w:color="auto" w:fill="auto"/>
            <w:noWrap/>
            <w:vAlign w:val="bottom"/>
            <w:hideMark/>
          </w:tcPr>
          <w:p w14:paraId="041A21BF" w14:textId="227BA2A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right w:val="single" w:sz="8" w:space="0" w:color="auto"/>
            </w:tcBorders>
            <w:shd w:val="clear" w:color="auto" w:fill="auto"/>
            <w:noWrap/>
            <w:vAlign w:val="bottom"/>
            <w:hideMark/>
          </w:tcPr>
          <w:p w14:paraId="798D3D80" w14:textId="3942B71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right w:val="single" w:sz="8" w:space="0" w:color="auto"/>
            </w:tcBorders>
            <w:shd w:val="clear" w:color="auto" w:fill="auto"/>
            <w:noWrap/>
            <w:vAlign w:val="bottom"/>
            <w:hideMark/>
          </w:tcPr>
          <w:p w14:paraId="3A7D62A4" w14:textId="04891AE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right w:val="single" w:sz="8" w:space="0" w:color="auto"/>
            </w:tcBorders>
            <w:vAlign w:val="bottom"/>
          </w:tcPr>
          <w:p w14:paraId="18CCE040" w14:textId="47A99B8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right w:val="single" w:sz="8" w:space="0" w:color="auto"/>
            </w:tcBorders>
            <w:vAlign w:val="bottom"/>
          </w:tcPr>
          <w:p w14:paraId="5FB4B142" w14:textId="13E97EC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right w:val="single" w:sz="8" w:space="0" w:color="auto"/>
            </w:tcBorders>
            <w:shd w:val="clear" w:color="auto" w:fill="auto"/>
            <w:noWrap/>
            <w:vAlign w:val="bottom"/>
            <w:hideMark/>
          </w:tcPr>
          <w:p w14:paraId="2375911D" w14:textId="7FB0E32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28DB1DE2" w14:textId="0023CF57"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212C17" w14:paraId="6D0C9642" w14:textId="77777777" w:rsidTr="00E13E3F">
        <w:trPr>
          <w:trHeight w:val="280"/>
        </w:trPr>
        <w:tc>
          <w:tcPr>
            <w:tcW w:w="1643" w:type="dxa"/>
            <w:tcBorders>
              <w:top w:val="nil"/>
              <w:left w:val="single" w:sz="18" w:space="0" w:color="auto"/>
              <w:bottom w:val="nil"/>
              <w:right w:val="single" w:sz="8" w:space="0" w:color="auto"/>
            </w:tcBorders>
            <w:vAlign w:val="bottom"/>
          </w:tcPr>
          <w:p w14:paraId="43E3CF3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911F70" w14:textId="77777777" w:rsidR="0080439F" w:rsidRPr="00357DB1" w:rsidRDefault="0080439F" w:rsidP="00771FC6">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B6FD6D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C91D711"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1F45C7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68B873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CFF25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91FDBB" w14:textId="07336F04"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8BFB2E5" w14:textId="20AA19C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CA765E" w14:paraId="3919E2E9" w14:textId="77777777" w:rsidTr="00161738">
        <w:trPr>
          <w:trHeight w:val="280"/>
        </w:trPr>
        <w:tc>
          <w:tcPr>
            <w:tcW w:w="1643" w:type="dxa"/>
            <w:tcBorders>
              <w:top w:val="nil"/>
              <w:left w:val="single" w:sz="18" w:space="0" w:color="auto"/>
              <w:bottom w:val="nil"/>
              <w:right w:val="single" w:sz="8" w:space="0" w:color="auto"/>
            </w:tcBorders>
            <w:vAlign w:val="bottom"/>
          </w:tcPr>
          <w:p w14:paraId="2493356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E741093" w14:textId="22B7076F"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ACA9A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F6164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AC0B59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E037D5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6EBFC0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6312DD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7B8E7B2" w14:textId="6ED0034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1802CA" w14:paraId="4706241E" w14:textId="77777777" w:rsidTr="00161738">
        <w:trPr>
          <w:trHeight w:val="280"/>
        </w:trPr>
        <w:tc>
          <w:tcPr>
            <w:tcW w:w="1643" w:type="dxa"/>
            <w:tcBorders>
              <w:top w:val="nil"/>
              <w:left w:val="single" w:sz="18" w:space="0" w:color="auto"/>
              <w:bottom w:val="nil"/>
              <w:right w:val="single" w:sz="8" w:space="0" w:color="auto"/>
            </w:tcBorders>
            <w:vAlign w:val="bottom"/>
          </w:tcPr>
          <w:p w14:paraId="388A0563"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1FD7292" w14:textId="62A4FDCC"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21091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5662D6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BE82918"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47D80E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C793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C6B12AC" w14:textId="5B36A8FE"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2B80337" w14:textId="0D9F830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B9520B" w14:paraId="4B3F3C3A" w14:textId="77777777" w:rsidTr="00161738">
        <w:trPr>
          <w:trHeight w:val="280"/>
        </w:trPr>
        <w:tc>
          <w:tcPr>
            <w:tcW w:w="1643" w:type="dxa"/>
            <w:tcBorders>
              <w:top w:val="nil"/>
              <w:left w:val="single" w:sz="18" w:space="0" w:color="auto"/>
              <w:bottom w:val="nil"/>
              <w:right w:val="single" w:sz="8" w:space="0" w:color="auto"/>
            </w:tcBorders>
            <w:vAlign w:val="bottom"/>
          </w:tcPr>
          <w:p w14:paraId="1646A71E"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F85F7FA" w14:textId="6EA9581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186EFA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A4146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1B0C67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BA522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7EE0E8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B0875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451230" w14:textId="34DE0BF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0A4960" w14:paraId="6C16C8F4" w14:textId="77777777" w:rsidTr="00161738">
        <w:trPr>
          <w:trHeight w:val="280"/>
        </w:trPr>
        <w:tc>
          <w:tcPr>
            <w:tcW w:w="1643" w:type="dxa"/>
            <w:tcBorders>
              <w:top w:val="nil"/>
              <w:left w:val="single" w:sz="18" w:space="0" w:color="auto"/>
              <w:bottom w:val="nil"/>
              <w:right w:val="single" w:sz="8" w:space="0" w:color="auto"/>
            </w:tcBorders>
            <w:vAlign w:val="bottom"/>
          </w:tcPr>
          <w:p w14:paraId="28822679"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40AB26C" w14:textId="71A57A84"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6B912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AB8C2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2CCD5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FCDA71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F910C0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884CF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FDEF22" w14:textId="208B5E7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212C17" w14:paraId="5903BA1D" w14:textId="77777777" w:rsidTr="00161738">
        <w:trPr>
          <w:trHeight w:val="280"/>
        </w:trPr>
        <w:tc>
          <w:tcPr>
            <w:tcW w:w="1643" w:type="dxa"/>
            <w:tcBorders>
              <w:top w:val="nil"/>
              <w:left w:val="single" w:sz="18" w:space="0" w:color="auto"/>
              <w:bottom w:val="nil"/>
              <w:right w:val="single" w:sz="8" w:space="0" w:color="auto"/>
            </w:tcBorders>
            <w:vAlign w:val="bottom"/>
          </w:tcPr>
          <w:p w14:paraId="204BA93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A8A3BE" w14:textId="745A0612"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D9E58F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C6A96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5DD9CA"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979008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156B4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AC0189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7B53DD" w14:textId="158257CF"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ung&lt;/Author&gt;&lt;Year&gt;2007&lt;/Year&gt;&lt;RecNum&gt;829&lt;/RecNum&gt;&lt;DisplayText&gt;[17]&lt;/DisplayText&gt;&lt;record&gt;&lt;rec-number&gt;829&lt;/rec-number&gt;&lt;foreign-keys&gt;&lt;key app="EN" db-id="ddervv2eyxfzffeadz9v0wpsxr0wzrvadwsp" timestamp="1418674495"&gt;829&lt;/key&gt;&lt;/foreign-keys&gt;&lt;ref-type name="Journal Article"&gt;17&lt;/ref-type&gt;&lt;contributors&gt;&lt;authors&gt;&lt;author&gt;Tung, C.-C.&lt;/author&gt;&lt;author&gt;Yeh, J.-W.&lt;/author&gt;&lt;author&gt;Shun, T.-T.&lt;/author&gt;&lt;author&gt;Chen, S.-K.&lt;/author&gt;&lt;author&gt;Huang, Y.-S.&lt;/author&gt;&lt;author&gt;Chen, H.-C.&lt;/author&gt;&lt;/authors&gt;&lt;/contributors&gt;&lt;titles&gt;&lt;title&gt;On the elemental effect of AlCoCrCuFeNi high-entropy alloy system&lt;/title&gt;&lt;secondary-title&gt;Mater. Lett.&lt;/secondary-title&gt;&lt;/titles&gt;&lt;periodical&gt;&lt;full-title&gt;Mater. Lett.&lt;/full-title&gt;&lt;/periodical&gt;&lt;pages&gt;1-5&lt;/pages&gt;&lt;volume&gt;61&lt;/volume&gt;&lt;number&gt;1&lt;/number&gt;&lt;dates&gt;&lt;year&gt;2007&lt;/year&gt;&lt;pub-dates&gt;&lt;date&gt;Jan&lt;/date&gt;&lt;/pub-dates&gt;&lt;/dates&gt;&lt;isbn&gt;0167-577X&lt;/isbn&gt;&lt;accession-num&gt;WOS:000242511300001&lt;/accession-num&gt;&lt;urls&gt;&lt;related-urls&gt;&lt;url&gt;http://dx.doi.org/10.1016/j.matlet.2006.03.140&lt;/url&gt;&lt;/related-urls&gt;&lt;/urls&gt;&lt;electronic-resource-num&gt;10.1016/j.matlet.2006.03.14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7]</w:t>
            </w:r>
            <w:r>
              <w:rPr>
                <w:rFonts w:ascii="Calibri" w:eastAsia="Times New Roman" w:hAnsi="Calibri" w:cs="Times New Roman"/>
                <w:sz w:val="16"/>
                <w:szCs w:val="16"/>
              </w:rPr>
              <w:fldChar w:fldCharType="end"/>
            </w:r>
          </w:p>
        </w:tc>
      </w:tr>
      <w:tr w:rsidR="0080439F" w:rsidRPr="00212C17" w14:paraId="18CF3F6C" w14:textId="77777777" w:rsidTr="00161738">
        <w:trPr>
          <w:trHeight w:val="280"/>
        </w:trPr>
        <w:tc>
          <w:tcPr>
            <w:tcW w:w="1643" w:type="dxa"/>
            <w:tcBorders>
              <w:top w:val="nil"/>
              <w:left w:val="single" w:sz="18" w:space="0" w:color="auto"/>
              <w:bottom w:val="nil"/>
              <w:right w:val="single" w:sz="8" w:space="0" w:color="auto"/>
            </w:tcBorders>
            <w:vAlign w:val="bottom"/>
          </w:tcPr>
          <w:p w14:paraId="466750B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902E16" w14:textId="3CA7E4F0"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44BEE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5CBDF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2F0BE5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8C2007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99BE2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2103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B88D46E" w14:textId="2A252E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212C17" w14:paraId="3C94EA0B" w14:textId="77777777" w:rsidTr="00161738">
        <w:trPr>
          <w:trHeight w:val="280"/>
        </w:trPr>
        <w:tc>
          <w:tcPr>
            <w:tcW w:w="1643" w:type="dxa"/>
            <w:tcBorders>
              <w:top w:val="nil"/>
              <w:left w:val="single" w:sz="18" w:space="0" w:color="auto"/>
              <w:bottom w:val="nil"/>
              <w:right w:val="single" w:sz="8" w:space="0" w:color="auto"/>
            </w:tcBorders>
            <w:vAlign w:val="bottom"/>
          </w:tcPr>
          <w:p w14:paraId="515A6D5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2121EF" w14:textId="1006A38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1F8F5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C9C07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2E944E3"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A04800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B02B9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8414C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1E95A6" w14:textId="36BD8A9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460546" w14:paraId="0A7E051A" w14:textId="77777777" w:rsidTr="00161738">
        <w:trPr>
          <w:trHeight w:val="280"/>
        </w:trPr>
        <w:tc>
          <w:tcPr>
            <w:tcW w:w="1643" w:type="dxa"/>
            <w:tcBorders>
              <w:top w:val="nil"/>
              <w:left w:val="single" w:sz="18" w:space="0" w:color="auto"/>
              <w:bottom w:val="nil"/>
              <w:right w:val="single" w:sz="8" w:space="0" w:color="auto"/>
            </w:tcBorders>
            <w:vAlign w:val="bottom"/>
          </w:tcPr>
          <w:p w14:paraId="24DAA6FE"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3452813" w14:textId="69BC51CD"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1F5DE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61800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479F0C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16C06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4E045D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E572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F542D3E" w14:textId="28DEDDE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07EC267C" w14:textId="77777777" w:rsidTr="00161738">
        <w:trPr>
          <w:trHeight w:val="280"/>
        </w:trPr>
        <w:tc>
          <w:tcPr>
            <w:tcW w:w="1643" w:type="dxa"/>
            <w:tcBorders>
              <w:top w:val="nil"/>
              <w:left w:val="single" w:sz="18" w:space="0" w:color="auto"/>
              <w:bottom w:val="nil"/>
              <w:right w:val="single" w:sz="8" w:space="0" w:color="auto"/>
            </w:tcBorders>
            <w:vAlign w:val="bottom"/>
          </w:tcPr>
          <w:p w14:paraId="2AB5C49D"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447961" w14:textId="789B048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F1368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500C/5h</w:t>
            </w:r>
          </w:p>
        </w:tc>
        <w:tc>
          <w:tcPr>
            <w:tcW w:w="720" w:type="dxa"/>
            <w:tcBorders>
              <w:top w:val="nil"/>
              <w:left w:val="single" w:sz="8" w:space="0" w:color="auto"/>
              <w:bottom w:val="nil"/>
              <w:right w:val="single" w:sz="8" w:space="0" w:color="auto"/>
            </w:tcBorders>
            <w:shd w:val="clear" w:color="auto" w:fill="auto"/>
            <w:noWrap/>
            <w:vAlign w:val="bottom"/>
            <w:hideMark/>
          </w:tcPr>
          <w:p w14:paraId="73C502D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0C298F"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5A3393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D73D9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62835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354ED34" w14:textId="1A4C0B8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022AF894" w14:textId="77777777" w:rsidTr="00161738">
        <w:trPr>
          <w:trHeight w:val="280"/>
        </w:trPr>
        <w:tc>
          <w:tcPr>
            <w:tcW w:w="1643" w:type="dxa"/>
            <w:tcBorders>
              <w:top w:val="nil"/>
              <w:left w:val="single" w:sz="18" w:space="0" w:color="auto"/>
              <w:bottom w:val="nil"/>
              <w:right w:val="single" w:sz="8" w:space="0" w:color="auto"/>
            </w:tcBorders>
            <w:vAlign w:val="bottom"/>
          </w:tcPr>
          <w:p w14:paraId="2BEB61E8"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17BA3B" w14:textId="6E0AA8A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501EB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600C/5h</w:t>
            </w:r>
          </w:p>
        </w:tc>
        <w:tc>
          <w:tcPr>
            <w:tcW w:w="720" w:type="dxa"/>
            <w:tcBorders>
              <w:top w:val="nil"/>
              <w:left w:val="single" w:sz="8" w:space="0" w:color="auto"/>
              <w:bottom w:val="nil"/>
              <w:right w:val="single" w:sz="8" w:space="0" w:color="auto"/>
            </w:tcBorders>
            <w:shd w:val="clear" w:color="auto" w:fill="auto"/>
            <w:noWrap/>
            <w:vAlign w:val="bottom"/>
            <w:hideMark/>
          </w:tcPr>
          <w:p w14:paraId="01B6E53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843FD4"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C91817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2137E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6997A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BEC484B" w14:textId="6501C5C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2A545572" w14:textId="77777777" w:rsidTr="00161738">
        <w:trPr>
          <w:trHeight w:val="280"/>
        </w:trPr>
        <w:tc>
          <w:tcPr>
            <w:tcW w:w="1643" w:type="dxa"/>
            <w:tcBorders>
              <w:top w:val="nil"/>
              <w:left w:val="single" w:sz="18" w:space="0" w:color="auto"/>
              <w:bottom w:val="nil"/>
              <w:right w:val="single" w:sz="8" w:space="0" w:color="auto"/>
            </w:tcBorders>
            <w:vAlign w:val="bottom"/>
          </w:tcPr>
          <w:p w14:paraId="128980C4"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01DA9D5" w14:textId="29F60709"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0926E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645C/5h</w:t>
            </w:r>
          </w:p>
        </w:tc>
        <w:tc>
          <w:tcPr>
            <w:tcW w:w="720" w:type="dxa"/>
            <w:tcBorders>
              <w:top w:val="nil"/>
              <w:left w:val="single" w:sz="8" w:space="0" w:color="auto"/>
              <w:bottom w:val="nil"/>
              <w:right w:val="single" w:sz="8" w:space="0" w:color="auto"/>
            </w:tcBorders>
            <w:shd w:val="clear" w:color="auto" w:fill="auto"/>
            <w:noWrap/>
            <w:vAlign w:val="bottom"/>
            <w:hideMark/>
          </w:tcPr>
          <w:p w14:paraId="7326FDB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9DFD7A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B6105D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42A2A0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09C14D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ED8F120" w14:textId="3E77E6F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47451512" w14:textId="77777777" w:rsidTr="00161738">
        <w:trPr>
          <w:trHeight w:val="280"/>
        </w:trPr>
        <w:tc>
          <w:tcPr>
            <w:tcW w:w="1643" w:type="dxa"/>
            <w:tcBorders>
              <w:top w:val="nil"/>
              <w:left w:val="single" w:sz="18" w:space="0" w:color="auto"/>
              <w:bottom w:val="nil"/>
              <w:right w:val="single" w:sz="8" w:space="0" w:color="auto"/>
            </w:tcBorders>
            <w:vAlign w:val="bottom"/>
          </w:tcPr>
          <w:p w14:paraId="0A84814A"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8609B26" w14:textId="5E78A66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2CBB2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700C/5h</w:t>
            </w:r>
          </w:p>
        </w:tc>
        <w:tc>
          <w:tcPr>
            <w:tcW w:w="720" w:type="dxa"/>
            <w:tcBorders>
              <w:top w:val="nil"/>
              <w:left w:val="single" w:sz="8" w:space="0" w:color="auto"/>
              <w:bottom w:val="nil"/>
              <w:right w:val="single" w:sz="8" w:space="0" w:color="auto"/>
            </w:tcBorders>
            <w:shd w:val="clear" w:color="auto" w:fill="auto"/>
            <w:noWrap/>
            <w:vAlign w:val="bottom"/>
            <w:hideMark/>
          </w:tcPr>
          <w:p w14:paraId="481573E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0D4F58"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BA9D3A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29DB6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9D3C72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C8B116F" w14:textId="08A0A61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5E5AA55C" w14:textId="77777777" w:rsidTr="00161738">
        <w:trPr>
          <w:trHeight w:val="280"/>
        </w:trPr>
        <w:tc>
          <w:tcPr>
            <w:tcW w:w="1643" w:type="dxa"/>
            <w:tcBorders>
              <w:top w:val="nil"/>
              <w:left w:val="single" w:sz="18" w:space="0" w:color="auto"/>
              <w:bottom w:val="nil"/>
              <w:right w:val="single" w:sz="8" w:space="0" w:color="auto"/>
            </w:tcBorders>
            <w:vAlign w:val="bottom"/>
          </w:tcPr>
          <w:p w14:paraId="60D9CD60"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A8BABD" w14:textId="5595B2B6"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10967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800C/5h</w:t>
            </w:r>
          </w:p>
        </w:tc>
        <w:tc>
          <w:tcPr>
            <w:tcW w:w="720" w:type="dxa"/>
            <w:tcBorders>
              <w:top w:val="nil"/>
              <w:left w:val="single" w:sz="8" w:space="0" w:color="auto"/>
              <w:bottom w:val="nil"/>
              <w:right w:val="single" w:sz="8" w:space="0" w:color="auto"/>
            </w:tcBorders>
            <w:shd w:val="clear" w:color="auto" w:fill="auto"/>
            <w:noWrap/>
            <w:vAlign w:val="bottom"/>
            <w:hideMark/>
          </w:tcPr>
          <w:p w14:paraId="796A0B3B"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43DBDC2"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FA5A7E5"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26F61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EBC0B4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F0A6A3B" w14:textId="01B2DC5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460546" w14:paraId="3839BBCC" w14:textId="77777777" w:rsidTr="00161738">
        <w:trPr>
          <w:trHeight w:val="280"/>
        </w:trPr>
        <w:tc>
          <w:tcPr>
            <w:tcW w:w="1643" w:type="dxa"/>
            <w:tcBorders>
              <w:top w:val="nil"/>
              <w:left w:val="single" w:sz="18" w:space="0" w:color="auto"/>
              <w:bottom w:val="nil"/>
              <w:right w:val="single" w:sz="8" w:space="0" w:color="auto"/>
            </w:tcBorders>
            <w:vAlign w:val="bottom"/>
          </w:tcPr>
          <w:p w14:paraId="03760F4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335FDD9" w14:textId="6AF5C768"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5857DB"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900C/5h</w:t>
            </w:r>
          </w:p>
        </w:tc>
        <w:tc>
          <w:tcPr>
            <w:tcW w:w="720" w:type="dxa"/>
            <w:tcBorders>
              <w:top w:val="nil"/>
              <w:left w:val="single" w:sz="8" w:space="0" w:color="auto"/>
              <w:bottom w:val="nil"/>
              <w:right w:val="single" w:sz="8" w:space="0" w:color="auto"/>
            </w:tcBorders>
            <w:shd w:val="clear" w:color="auto" w:fill="auto"/>
            <w:noWrap/>
            <w:vAlign w:val="bottom"/>
            <w:hideMark/>
          </w:tcPr>
          <w:p w14:paraId="3D2F473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CC274D"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80CADC3"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72BDD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E913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58BE968" w14:textId="6D9257D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5F0AB2" w14:paraId="53C6C294" w14:textId="77777777" w:rsidTr="00161738">
        <w:trPr>
          <w:trHeight w:val="280"/>
        </w:trPr>
        <w:tc>
          <w:tcPr>
            <w:tcW w:w="1643" w:type="dxa"/>
            <w:tcBorders>
              <w:top w:val="nil"/>
              <w:left w:val="single" w:sz="18" w:space="0" w:color="auto"/>
              <w:bottom w:val="nil"/>
              <w:right w:val="single" w:sz="8" w:space="0" w:color="auto"/>
            </w:tcBorders>
            <w:vAlign w:val="bottom"/>
          </w:tcPr>
          <w:p w14:paraId="413FA71C"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FAB37D" w14:textId="71EFD212"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C4A5D7"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1000C/5h</w:t>
            </w:r>
          </w:p>
        </w:tc>
        <w:tc>
          <w:tcPr>
            <w:tcW w:w="720" w:type="dxa"/>
            <w:tcBorders>
              <w:top w:val="nil"/>
              <w:left w:val="single" w:sz="8" w:space="0" w:color="auto"/>
              <w:bottom w:val="nil"/>
              <w:right w:val="single" w:sz="8" w:space="0" w:color="auto"/>
            </w:tcBorders>
            <w:shd w:val="clear" w:color="auto" w:fill="auto"/>
            <w:noWrap/>
            <w:vAlign w:val="bottom"/>
            <w:hideMark/>
          </w:tcPr>
          <w:p w14:paraId="181B045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836D2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FFE62C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214E2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C1104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69A5E6A" w14:textId="41901D1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en&lt;/Author&gt;&lt;Year&gt;2009&lt;/Year&gt;&lt;RecNum&gt;1034&lt;/RecNum&gt;&lt;DisplayText&gt;[26]&lt;/DisplayText&gt;&lt;record&gt;&lt;rec-number&gt;1034&lt;/rec-number&gt;&lt;foreign-keys&gt;&lt;key app="EN" db-id="ddervv2eyxfzffeadz9v0wpsxr0wzrvadwsp" timestamp="1470681535"&gt;1034&lt;/key&gt;&lt;/foreign-keys&gt;&lt;ref-type name="Journal Article"&gt;17&lt;/ref-type&gt;&lt;contributors&gt;&lt;authors&gt;&lt;author&gt;L.H. Wen&lt;/author&gt;&lt;author&gt;H.C. Kou&lt;/author&gt;&lt;author&gt;J.S. Li&lt;/author&gt;&lt;author&gt;H. Chang&lt;/author&gt;&lt;author&gt;X.Y. Xue&lt;/author&gt;&lt;author&gt;L. Zhou&lt;/author&gt;&lt;/authors&gt;&lt;/contributors&gt;&lt;titles&gt;&lt;title&gt;Effect of aging temperature on microstructure and properties of AlCoCrCuFeNi high-entropy alloy&lt;/title&gt;&lt;secondary-title&gt;Intermetallics&lt;/secondary-title&gt;&lt;/titles&gt;&lt;periodical&gt;&lt;full-title&gt;Intermetallics&lt;/full-title&gt;&lt;/periodical&gt;&lt;pages&gt;266-269&lt;/pages&gt;&lt;volume&gt;17&lt;/volume&gt;&lt;section&gt;266&lt;/section&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6]</w:t>
            </w:r>
            <w:r>
              <w:rPr>
                <w:rFonts w:ascii="Calibri" w:eastAsia="Times New Roman" w:hAnsi="Calibri" w:cs="Times New Roman"/>
                <w:sz w:val="16"/>
                <w:szCs w:val="16"/>
              </w:rPr>
              <w:fldChar w:fldCharType="end"/>
            </w:r>
          </w:p>
        </w:tc>
      </w:tr>
      <w:tr w:rsidR="0080439F" w:rsidRPr="00212C17" w14:paraId="7B870C5D" w14:textId="698E9B1C" w:rsidTr="00161738">
        <w:trPr>
          <w:trHeight w:val="280"/>
        </w:trPr>
        <w:tc>
          <w:tcPr>
            <w:tcW w:w="1643" w:type="dxa"/>
            <w:tcBorders>
              <w:top w:val="nil"/>
              <w:left w:val="single" w:sz="18" w:space="0" w:color="auto"/>
              <w:bottom w:val="nil"/>
              <w:right w:val="single" w:sz="8" w:space="0" w:color="auto"/>
            </w:tcBorders>
            <w:vAlign w:val="bottom"/>
          </w:tcPr>
          <w:p w14:paraId="27E45C6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EB9A179" w14:textId="185AEEF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22601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CD91F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64DC49"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AB5FC0A" w14:textId="79AC515F"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CAA276" w14:textId="1100C932"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80405D3" w14:textId="4A77462F" w:rsidR="0080439F" w:rsidRPr="00357DB1" w:rsidRDefault="0080439F" w:rsidP="0036779E">
            <w:pPr>
              <w:jc w:val="center"/>
              <w:rPr>
                <w:rFonts w:ascii="Calibri" w:eastAsia="Times New Roman" w:hAnsi="Calibri" w:cs="Times New Roman"/>
                <w:sz w:val="16"/>
                <w:szCs w:val="16"/>
                <w:highlight w:val="yellow"/>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C9A6E51" w14:textId="714F060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915&lt;/RecNum&gt;&lt;DisplayText&gt;[6]&lt;/DisplayText&gt;&lt;record&gt;&lt;rec-number&gt;915&lt;/rec-number&gt;&lt;foreign-keys&gt;&lt;key app="EN" db-id="ddervv2eyxfzffeadz9v0wpsxr0wzrvadwsp" timestamp="1418674496"&gt;915&lt;/key&gt;&lt;/foreign-keys&gt;&lt;ref-type name="Journal Article"&gt;17&lt;/ref-type&gt;&lt;contributors&gt;&lt;authors&gt;&lt;author&gt;Zhu, J.M.&lt;/author&gt;&lt;author&gt;Zhang, H.F.&lt;/author&gt;&lt;author&gt;Fu, H.M.&lt;/author&gt;&lt;author&gt;Wang, A.M.&lt;/author&gt;&lt;author&gt;Li, H.&lt;/author&gt;&lt;author&gt;Hu, Z.Q.&lt;/author&gt;&lt;/authors&gt;&lt;/contributors&gt;&lt;titles&gt;&lt;title&gt;&lt;style face="normal" font="default" size="100%"&gt;Microstructures and compressive properties of multicomponent AlCoCrCuFeNiMo&lt;/style&gt;&lt;style face="subscript" font="default" size="100%"&gt;x&lt;/style&gt;&lt;style face="normal" font="default" size="100%"&gt; alloys&lt;/style&gt;&lt;/title&gt;&lt;secondary-title&gt;J. Alloys Compd.&lt;/secondary-title&gt;&lt;/titles&gt;&lt;periodical&gt;&lt;full-title&gt;J. Alloys Compd.&lt;/full-title&gt;&lt;/periodical&gt;&lt;pages&gt;52-56&lt;/pages&gt;&lt;volume&gt;497&lt;/volume&gt;&lt;number&gt;1-2&lt;/number&gt;&lt;dates&gt;&lt;year&gt;2010&lt;/year&gt;&lt;pub-dates&gt;&lt;date&gt;May&lt;/date&gt;&lt;/pub-dates&gt;&lt;/dates&gt;&lt;isbn&gt;0925-8388&lt;/isbn&gt;&lt;accession-num&gt;WOS:000278744600018&lt;/accession-num&gt;&lt;urls&gt;&lt;related-urls&gt;&lt;url&gt;&amp;lt;Go to ISI&amp;gt;://WOS:000278744600018&lt;/url&gt;&lt;/related-urls&gt;&lt;/urls&gt;&lt;electronic-resource-num&gt;10.1016/j.jallcom.2010.03.07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w:t>
            </w:r>
            <w:r>
              <w:rPr>
                <w:rFonts w:ascii="Calibri" w:eastAsia="Times New Roman" w:hAnsi="Calibri" w:cs="Times New Roman"/>
                <w:sz w:val="16"/>
                <w:szCs w:val="16"/>
              </w:rPr>
              <w:fldChar w:fldCharType="end"/>
            </w:r>
          </w:p>
        </w:tc>
      </w:tr>
      <w:tr w:rsidR="0080439F" w:rsidRPr="00212C17" w14:paraId="0A85ECB5" w14:textId="77777777" w:rsidTr="00161738">
        <w:trPr>
          <w:trHeight w:val="280"/>
        </w:trPr>
        <w:tc>
          <w:tcPr>
            <w:tcW w:w="1643" w:type="dxa"/>
            <w:tcBorders>
              <w:top w:val="nil"/>
              <w:left w:val="single" w:sz="18" w:space="0" w:color="auto"/>
              <w:bottom w:val="nil"/>
              <w:right w:val="single" w:sz="8" w:space="0" w:color="auto"/>
            </w:tcBorders>
            <w:vAlign w:val="bottom"/>
          </w:tcPr>
          <w:p w14:paraId="0427AACF"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D07BA7" w14:textId="738DEE90"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246ED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5BCF84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D8DE715"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7E6CCF2"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51423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466442B" w14:textId="5FA4E18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1252200F" w14:textId="3B1438F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0&lt;/Year&gt;&lt;RecNum&gt;29&lt;/RecNum&gt;&lt;DisplayText&gt;[27]&lt;/DisplayText&gt;&lt;record&gt;&lt;rec-number&gt;29&lt;/rec-number&gt;&lt;foreign-keys&gt;&lt;key app="EN" db-id="ddervv2eyxfzffeadz9v0wpsxr0wzrvadwsp" timestamp="1375983644"&gt;29&lt;/key&gt;&lt;/foreign-keys&gt;&lt;ref-type name="Journal Article"&gt;17&lt;/ref-type&gt;&lt;contributors&gt;&lt;authors&gt;&lt;author&gt;K.B. Zhang&lt;/author&gt;&lt;author&gt;Z.Y. Fu&lt;/author&gt;&lt;author&gt;J.Y. Zhang&lt;/author&gt;&lt;author&gt;J. Shi&lt;/author&gt;&lt;author&gt;W.M. Wang&lt;/author&gt;&lt;author&gt;H. Wang&lt;/author&gt;&lt;author&gt;Y.C. Wang&lt;/author&gt;&lt;author&gt;Q.J. Zhang&lt;/author&gt;&lt;/authors&gt;&lt;/contributors&gt;&lt;titles&gt;&lt;title&gt;Annealing on the structure and properties evolution of the CoCrFeNiCuAl high-entropy alloy&lt;/title&gt;&lt;secondary-title&gt;J. Alloys Compd.&lt;/secondary-title&gt;&lt;/titles&gt;&lt;periodical&gt;&lt;full-title&gt;J. Alloys Compd.&lt;/full-title&gt;&lt;/periodical&gt;&lt;pages&gt;295-299&lt;/pages&gt;&lt;volume&gt;502&lt;/volume&gt;&lt;keywords&gt;&lt;keyword&gt;Annealed&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7]</w:t>
            </w:r>
            <w:r>
              <w:rPr>
                <w:rFonts w:ascii="Calibri" w:eastAsia="Times New Roman" w:hAnsi="Calibri" w:cs="Times New Roman"/>
                <w:sz w:val="16"/>
                <w:szCs w:val="16"/>
              </w:rPr>
              <w:fldChar w:fldCharType="end"/>
            </w:r>
          </w:p>
        </w:tc>
      </w:tr>
      <w:tr w:rsidR="0080439F" w:rsidRPr="00212C17" w14:paraId="4FCE4A7B" w14:textId="77777777" w:rsidTr="00161738">
        <w:trPr>
          <w:trHeight w:val="280"/>
        </w:trPr>
        <w:tc>
          <w:tcPr>
            <w:tcW w:w="1643" w:type="dxa"/>
            <w:tcBorders>
              <w:top w:val="nil"/>
              <w:left w:val="single" w:sz="18" w:space="0" w:color="auto"/>
              <w:bottom w:val="nil"/>
              <w:right w:val="single" w:sz="8" w:space="0" w:color="auto"/>
            </w:tcBorders>
            <w:vAlign w:val="bottom"/>
          </w:tcPr>
          <w:p w14:paraId="12A65012"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5A842E" w14:textId="2706080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8D90AE"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49F45759"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DC7E00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2FCC+B2</w:t>
            </w:r>
          </w:p>
        </w:tc>
        <w:tc>
          <w:tcPr>
            <w:tcW w:w="356" w:type="dxa"/>
            <w:tcBorders>
              <w:top w:val="nil"/>
              <w:left w:val="single" w:sz="8" w:space="0" w:color="auto"/>
              <w:bottom w:val="nil"/>
              <w:right w:val="single" w:sz="8" w:space="0" w:color="auto"/>
            </w:tcBorders>
            <w:vAlign w:val="bottom"/>
          </w:tcPr>
          <w:p w14:paraId="37E944B4"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FD8C07"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F1ABD4" w14:textId="790B6DA6"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4159C233" w14:textId="10C3024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0&lt;/Year&gt;&lt;RecNum&gt;29&lt;/RecNum&gt;&lt;DisplayText&gt;[27]&lt;/DisplayText&gt;&lt;record&gt;&lt;rec-number&gt;29&lt;/rec-number&gt;&lt;foreign-keys&gt;&lt;key app="EN" db-id="ddervv2eyxfzffeadz9v0wpsxr0wzrvadwsp" timestamp="1375983644"&gt;29&lt;/key&gt;&lt;/foreign-keys&gt;&lt;ref-type name="Journal Article"&gt;17&lt;/ref-type&gt;&lt;contributors&gt;&lt;authors&gt;&lt;author&gt;K.B. Zhang&lt;/author&gt;&lt;author&gt;Z.Y. Fu&lt;/author&gt;&lt;author&gt;J.Y. Zhang&lt;/author&gt;&lt;author&gt;J. Shi&lt;/author&gt;&lt;author&gt;W.M. Wang&lt;/author&gt;&lt;author&gt;H. Wang&lt;/author&gt;&lt;author&gt;Y.C. Wang&lt;/author&gt;&lt;author&gt;Q.J. Zhang&lt;/author&gt;&lt;/authors&gt;&lt;/contributors&gt;&lt;titles&gt;&lt;title&gt;Annealing on the structure and properties evolution of the CoCrFeNiCuAl high-entropy alloy&lt;/title&gt;&lt;secondary-title&gt;J. Alloys Compd.&lt;/secondary-title&gt;&lt;/titles&gt;&lt;periodical&gt;&lt;full-title&gt;J. Alloys Compd.&lt;/full-title&gt;&lt;/periodical&gt;&lt;pages&gt;295-299&lt;/pages&gt;&lt;volume&gt;502&lt;/volume&gt;&lt;keywords&gt;&lt;keyword&gt;Annealed&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7]</w:t>
            </w:r>
            <w:r>
              <w:rPr>
                <w:rFonts w:ascii="Calibri" w:eastAsia="Times New Roman" w:hAnsi="Calibri" w:cs="Times New Roman"/>
                <w:sz w:val="16"/>
                <w:szCs w:val="16"/>
              </w:rPr>
              <w:fldChar w:fldCharType="end"/>
            </w:r>
          </w:p>
        </w:tc>
      </w:tr>
      <w:tr w:rsidR="0080439F" w:rsidRPr="00212C17" w14:paraId="15E0BE23" w14:textId="77777777" w:rsidTr="00161738">
        <w:trPr>
          <w:trHeight w:val="280"/>
        </w:trPr>
        <w:tc>
          <w:tcPr>
            <w:tcW w:w="1643" w:type="dxa"/>
            <w:tcBorders>
              <w:top w:val="nil"/>
              <w:left w:val="single" w:sz="18" w:space="0" w:color="auto"/>
              <w:bottom w:val="nil"/>
              <w:right w:val="single" w:sz="8" w:space="0" w:color="auto"/>
            </w:tcBorders>
            <w:vAlign w:val="bottom"/>
          </w:tcPr>
          <w:p w14:paraId="51E2B553"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1530B98" w14:textId="2D6F600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9F082E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SQ</w:t>
            </w:r>
          </w:p>
        </w:tc>
        <w:tc>
          <w:tcPr>
            <w:tcW w:w="720" w:type="dxa"/>
            <w:tcBorders>
              <w:top w:val="nil"/>
              <w:left w:val="single" w:sz="8" w:space="0" w:color="auto"/>
              <w:bottom w:val="nil"/>
              <w:right w:val="single" w:sz="8" w:space="0" w:color="auto"/>
            </w:tcBorders>
            <w:shd w:val="clear" w:color="auto" w:fill="auto"/>
            <w:noWrap/>
            <w:vAlign w:val="bottom"/>
            <w:hideMark/>
          </w:tcPr>
          <w:p w14:paraId="4ADB036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F1F6FA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40B013C"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53B0AA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5156B4F"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1C29516" w14:textId="5838A1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ingh&lt;/Author&gt;&lt;Year&gt;2011&lt;/Year&gt;&lt;RecNum&gt;427&lt;/RecNum&gt;&lt;DisplayText&gt;[28]&lt;/DisplayText&gt;&lt;record&gt;&lt;rec-number&gt;427&lt;/rec-number&gt;&lt;foreign-keys&gt;&lt;key app="EN" db-id="ddervv2eyxfzffeadz9v0wpsxr0wzrvadwsp" timestamp="1418671660"&gt;427&lt;/key&gt;&lt;/foreign-keys&gt;&lt;ref-type name="Journal Article"&gt;17&lt;/ref-type&gt;&lt;contributors&gt;&lt;authors&gt;&lt;author&gt;Singh, S.&lt;/author&gt;&lt;author&gt;Wanderka, N.&lt;/author&gt;&lt;author&gt;Murty, B. S.&lt;/author&gt;&lt;author&gt;Glatzel, U.&lt;/author&gt;&lt;author&gt;Banhart, J.&lt;/author&gt;&lt;/authors&gt;&lt;/contributors&gt;&lt;auth-address&gt;Helmholtz Centre Berlin for Materials and Energy, Hahn-Meitner-Platz, 14109 Berlin, GermanyDepartment of Metallurgical and Materials Engineering, Indian Institute of Technology Madras, Chennai 36, IndiaMetallic and Alloys, University Bayreuth, Ludwig-Thoma Str. 36b, 95447 Bayreuth, Germany&lt;/auth-address&gt;&lt;titles&gt;&lt;title&gt;Decomposition in multi-component AlCoCrCuFeNi high-entropy alloy&lt;/title&gt;&lt;secondary-title&gt;Acta Mater.&lt;/secondary-title&gt;&lt;/titles&gt;&lt;periodical&gt;&lt;full-title&gt;Acta mater.&lt;/full-title&gt;&lt;/periodical&gt;&lt;pages&gt;182-190&lt;/pages&gt;&lt;volume&gt;59&lt;/volume&gt;&lt;number&gt;1&lt;/number&gt;&lt;section&gt;182&lt;/section&gt;&lt;keywords&gt;&lt;keyword&gt;Alloys&lt;/keyword&gt;&lt;keyword&gt;Alloying elements&lt;/keyword&gt;&lt;keyword&gt;Atoms&lt;/keyword&gt;&lt;keyword&gt;Cerium alloys&lt;/keyword&gt;&lt;keyword&gt;Chromium&lt;/keyword&gt;&lt;keyword&gt;Crystal structure&lt;/keyword&gt;&lt;keyword&gt;Dendrites (metallography)&lt;/keyword&gt;&lt;keyword&gt;Entropy&lt;/keyword&gt;&lt;keyword&gt;High resolution transmission electron microscopy&lt;/keyword&gt;&lt;keyword&gt;Microanalysis&lt;/keyword&gt;&lt;keyword&gt;Plates (structural components)&lt;/keyword&gt;&lt;keyword&gt;Probes&lt;/keyword&gt;&lt;keyword&gt;Three dimensional&lt;/keyword&gt;&lt;/keywords&gt;&lt;dates&gt;&lt;year&gt;2011&lt;/year&gt;&lt;/dates&gt;&lt;pub-location&gt;Langford Lane, Kidlington, Oxford, OX5 1GB, United Kingdom&lt;/pub-location&gt;&lt;publisher&gt;Elsevier Ltd&lt;/publisher&gt;&lt;isbn&gt;13596454&lt;/isbn&gt;&lt;urls&gt;&lt;related-urls&gt;&lt;url&gt;http://dx.doi.org/10.1016/j.actamat.2010.09.023&lt;/url&gt;&lt;/related-urls&gt;&lt;/urls&gt;&lt;electronic-resource-num&gt;10.1016/j.actamat.2010.09.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8]</w:t>
            </w:r>
            <w:r>
              <w:rPr>
                <w:rFonts w:ascii="Calibri" w:eastAsia="Times New Roman" w:hAnsi="Calibri" w:cs="Times New Roman"/>
                <w:sz w:val="16"/>
                <w:szCs w:val="16"/>
              </w:rPr>
              <w:fldChar w:fldCharType="end"/>
            </w:r>
          </w:p>
        </w:tc>
      </w:tr>
      <w:tr w:rsidR="0080439F" w:rsidRPr="00212C17" w14:paraId="05A311EC" w14:textId="77777777" w:rsidTr="00161738">
        <w:trPr>
          <w:trHeight w:val="280"/>
        </w:trPr>
        <w:tc>
          <w:tcPr>
            <w:tcW w:w="1643" w:type="dxa"/>
            <w:tcBorders>
              <w:top w:val="nil"/>
              <w:left w:val="single" w:sz="18" w:space="0" w:color="auto"/>
              <w:bottom w:val="nil"/>
              <w:right w:val="single" w:sz="8" w:space="0" w:color="auto"/>
            </w:tcBorders>
            <w:vAlign w:val="bottom"/>
          </w:tcPr>
          <w:p w14:paraId="2585F0BB"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71086F" w14:textId="24C45BDE"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5D3D46"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04940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B086AC" w14:textId="67C773BE"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2B2+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A2B470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951C45E"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60E733A5"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B5378E" w14:textId="6C88594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ingh&lt;/Author&gt;&lt;Year&gt;2011&lt;/Year&gt;&lt;RecNum&gt;427&lt;/RecNum&gt;&lt;DisplayText&gt;[28]&lt;/DisplayText&gt;&lt;record&gt;&lt;rec-number&gt;427&lt;/rec-number&gt;&lt;foreign-keys&gt;&lt;key app="EN" db-id="ddervv2eyxfzffeadz9v0wpsxr0wzrvadwsp" timestamp="1418671660"&gt;427&lt;/key&gt;&lt;/foreign-keys&gt;&lt;ref-type name="Journal Article"&gt;17&lt;/ref-type&gt;&lt;contributors&gt;&lt;authors&gt;&lt;author&gt;Singh, S.&lt;/author&gt;&lt;author&gt;Wanderka, N.&lt;/author&gt;&lt;author&gt;Murty, B. S.&lt;/author&gt;&lt;author&gt;Glatzel, U.&lt;/author&gt;&lt;author&gt;Banhart, J.&lt;/author&gt;&lt;/authors&gt;&lt;/contributors&gt;&lt;auth-address&gt;Helmholtz Centre Berlin for Materials and Energy, Hahn-Meitner-Platz, 14109 Berlin, GermanyDepartment of Metallurgical and Materials Engineering, Indian Institute of Technology Madras, Chennai 36, IndiaMetallic and Alloys, University Bayreuth, Ludwig-Thoma Str. 36b, 95447 Bayreuth, Germany&lt;/auth-address&gt;&lt;titles&gt;&lt;title&gt;Decomposition in multi-component AlCoCrCuFeNi high-entropy alloy&lt;/title&gt;&lt;secondary-title&gt;Acta Mater.&lt;/secondary-title&gt;&lt;/titles&gt;&lt;periodical&gt;&lt;full-title&gt;Acta mater.&lt;/full-title&gt;&lt;/periodical&gt;&lt;pages&gt;182-190&lt;/pages&gt;&lt;volume&gt;59&lt;/volume&gt;&lt;number&gt;1&lt;/number&gt;&lt;section&gt;182&lt;/section&gt;&lt;keywords&gt;&lt;keyword&gt;Alloys&lt;/keyword&gt;&lt;keyword&gt;Alloying elements&lt;/keyword&gt;&lt;keyword&gt;Atoms&lt;/keyword&gt;&lt;keyword&gt;Cerium alloys&lt;/keyword&gt;&lt;keyword&gt;Chromium&lt;/keyword&gt;&lt;keyword&gt;Crystal structure&lt;/keyword&gt;&lt;keyword&gt;Dendrites (metallography)&lt;/keyword&gt;&lt;keyword&gt;Entropy&lt;/keyword&gt;&lt;keyword&gt;High resolution transmission electron microscopy&lt;/keyword&gt;&lt;keyword&gt;Microanalysis&lt;/keyword&gt;&lt;keyword&gt;Plates (structural components)&lt;/keyword&gt;&lt;keyword&gt;Probes&lt;/keyword&gt;&lt;keyword&gt;Three dimensional&lt;/keyword&gt;&lt;/keywords&gt;&lt;dates&gt;&lt;year&gt;2011&lt;/year&gt;&lt;/dates&gt;&lt;pub-location&gt;Langford Lane, Kidlington, Oxford, OX5 1GB, United Kingdom&lt;/pub-location&gt;&lt;publisher&gt;Elsevier Ltd&lt;/publisher&gt;&lt;isbn&gt;13596454&lt;/isbn&gt;&lt;urls&gt;&lt;related-urls&gt;&lt;url&gt;http://dx.doi.org/10.1016/j.actamat.2010.09.023&lt;/url&gt;&lt;/related-urls&gt;&lt;/urls&gt;&lt;electronic-resource-num&gt;10.1016/j.actamat.2010.09.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8]</w:t>
            </w:r>
            <w:r>
              <w:rPr>
                <w:rFonts w:ascii="Calibri" w:eastAsia="Times New Roman" w:hAnsi="Calibri" w:cs="Times New Roman"/>
                <w:sz w:val="16"/>
                <w:szCs w:val="16"/>
              </w:rPr>
              <w:fldChar w:fldCharType="end"/>
            </w:r>
          </w:p>
        </w:tc>
      </w:tr>
      <w:tr w:rsidR="0080439F" w:rsidRPr="00212C17" w14:paraId="65CA62C2" w14:textId="4BC87613" w:rsidTr="00161738">
        <w:trPr>
          <w:trHeight w:val="280"/>
        </w:trPr>
        <w:tc>
          <w:tcPr>
            <w:tcW w:w="1643" w:type="dxa"/>
            <w:tcBorders>
              <w:top w:val="nil"/>
              <w:left w:val="single" w:sz="18" w:space="0" w:color="auto"/>
              <w:bottom w:val="nil"/>
              <w:right w:val="single" w:sz="8" w:space="0" w:color="auto"/>
            </w:tcBorders>
            <w:vAlign w:val="bottom"/>
          </w:tcPr>
          <w:p w14:paraId="0C55C383"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3A241F" w14:textId="1C050D45"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F272A7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93F277" w14:textId="6AFC0F8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C988AA" w14:textId="79545E6C"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4699371" w14:textId="62BAA6B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0811BC" w14:textId="3A41D54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4516FF4" w14:textId="467A6C0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AG, VIB</w:t>
            </w:r>
          </w:p>
        </w:tc>
        <w:tc>
          <w:tcPr>
            <w:tcW w:w="810" w:type="dxa"/>
            <w:tcBorders>
              <w:top w:val="nil"/>
              <w:left w:val="single" w:sz="8" w:space="0" w:color="auto"/>
              <w:bottom w:val="nil"/>
              <w:right w:val="single" w:sz="18" w:space="0" w:color="auto"/>
            </w:tcBorders>
            <w:shd w:val="clear" w:color="auto" w:fill="auto"/>
            <w:noWrap/>
            <w:vAlign w:val="bottom"/>
            <w:hideMark/>
          </w:tcPr>
          <w:p w14:paraId="4F4D5BDF" w14:textId="7CF3AE2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80439F" w:rsidRPr="00212C17" w14:paraId="30FBC34B" w14:textId="77777777" w:rsidTr="00161738">
        <w:trPr>
          <w:trHeight w:val="280"/>
        </w:trPr>
        <w:tc>
          <w:tcPr>
            <w:tcW w:w="1643" w:type="dxa"/>
            <w:tcBorders>
              <w:top w:val="nil"/>
              <w:left w:val="single" w:sz="18" w:space="0" w:color="auto"/>
              <w:bottom w:val="nil"/>
              <w:right w:val="single" w:sz="8" w:space="0" w:color="auto"/>
            </w:tcBorders>
            <w:vAlign w:val="bottom"/>
          </w:tcPr>
          <w:p w14:paraId="54F9D8F2" w14:textId="77777777" w:rsidR="0080439F" w:rsidRPr="00357DB1" w:rsidRDefault="0080439F" w:rsidP="0029432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0049AB4" w14:textId="08DADDB2" w:rsidR="0080439F" w:rsidRPr="00357DB1" w:rsidRDefault="0080439F" w:rsidP="0029432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AF9641" w14:textId="77777777" w:rsidR="0080439F" w:rsidRPr="00357DB1" w:rsidRDefault="0080439F" w:rsidP="0029432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23EB32" w14:textId="0AA10851"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F029DC1" w14:textId="4F59429C" w:rsidR="0080439F" w:rsidRPr="00357DB1" w:rsidRDefault="0080439F" w:rsidP="00294329">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726ABE9D" w14:textId="4AB4003E"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41F9482" w14:textId="460E5E40"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910249" w14:textId="60954B6B" w:rsidR="0080439F" w:rsidRPr="00357DB1" w:rsidRDefault="0080439F" w:rsidP="002E576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8119A2A" w14:textId="039E092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Kuznetsov&lt;/Author&gt;&lt;Year&gt;2012&lt;/Year&gt;&lt;RecNum&gt;168&lt;/RecNum&gt;&lt;DisplayText&gt;[30]&lt;/DisplayText&gt;&lt;record&gt;&lt;rec-number&gt;168&lt;/rec-number&gt;&lt;foreign-keys&gt;&lt;key app="EN" db-id="ddervv2eyxfzffeadz9v0wpsxr0wzrvadwsp" timestamp="1407359323"&gt;168&lt;/key&gt;&lt;/foreign-keys&gt;&lt;ref-type name="Journal Article"&gt;17&lt;/ref-type&gt;&lt;contributors&gt;&lt;authors&gt;&lt;author&gt;Kuznetsov, A.V.&lt;/author&gt;&lt;author&gt;Shaysultanov, D.G.&lt;/author&gt;&lt;author&gt;Stepanov, N.D.&lt;/author&gt;&lt;author&gt;Salishchev, G.A.&lt;/author&gt;&lt;author&gt;Senkov, O.N.&lt;/author&gt;&lt;/authors&gt;&lt;/contributors&gt;&lt;auth-address&gt;Laboratory of Bulk Nanostructured Materials, Belgorod State University, Pobeda 85, Belgorod 308015, Russia; Air Force Research Laboratory, Materials and Manufacturing Directorate, Wright-Patterson Air Force Base, OH 45433, United States; UES, Inc., 4401 Dayton-Xenia Rd., Dayton, OH 45432, United States&lt;/auth-address&gt;&lt;titles&gt;&lt;title&gt;Tensile properties of an AlCrCuNiFeCo high-entropy alloy in as-cast and wrought conditions&lt;/title&gt;&lt;secondary-title&gt;Mater. Sci. Eng. A&lt;/secondary-title&gt;&lt;/titles&gt;&lt;periodical&gt;&lt;full-title&gt;Mater. Sci. Eng. A&lt;/full-title&gt;&lt;/periodical&gt;&lt;pages&gt;107-118&lt;/pages&gt;&lt;volume&gt;533&lt;/volume&gt;&lt;keywords&gt;&lt;keyword&gt;Tensile testing&lt;/keyword&gt;&lt;keyword&gt;Crystal structure&lt;/keyword&gt;&lt;keyword&gt;Ductility&lt;/keyword&gt;&lt;keyword&gt;Electron microscopy&lt;/keyword&gt;&lt;keyword&gt;Entropy&lt;/keyword&gt;&lt;keyword&gt;Grain refinement&lt;/keyword&gt;&lt;keyword&gt;Intermetallics&lt;/keyword&gt;&lt;keyword&gt;Plastic flow&lt;/keyword&gt;&lt;keyword&gt;Plasticity&lt;/keyword&gt;&lt;keyword&gt;Tensile strength&lt;/keyword&gt;&lt;keyword&gt;Yield stress&lt;/keyword&gt;&lt;/keywords&gt;&lt;dates&gt;&lt;year&gt;2012&lt;/year&gt;&lt;/dates&gt;&lt;pub-location&gt;Langford Lane, Kidlington, Oxford, OX5 1GB, United Kingdom&lt;/pub-location&gt;&lt;publisher&gt;Elsevier Ltd&lt;/publisher&gt;&lt;isbn&gt;09215093&lt;/isbn&gt;&lt;urls&gt;&lt;related-urls&gt;&lt;url&gt;http://dx.doi.org/10.1016/j.msea.2011.11.045&lt;/url&gt;&lt;/related-urls&gt;&lt;/urls&gt;&lt;electronic-resource-num&gt;10.1016/j.msea.2011.11.04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0]</w:t>
            </w:r>
            <w:r>
              <w:rPr>
                <w:rFonts w:ascii="Calibri" w:eastAsia="Times New Roman" w:hAnsi="Calibri" w:cs="Times New Roman"/>
                <w:sz w:val="16"/>
                <w:szCs w:val="16"/>
              </w:rPr>
              <w:fldChar w:fldCharType="end"/>
            </w:r>
          </w:p>
        </w:tc>
      </w:tr>
      <w:tr w:rsidR="0080439F" w:rsidRPr="00212C17" w14:paraId="6A7D05E1" w14:textId="77777777" w:rsidTr="00161738">
        <w:trPr>
          <w:trHeight w:val="280"/>
        </w:trPr>
        <w:tc>
          <w:tcPr>
            <w:tcW w:w="1643" w:type="dxa"/>
            <w:tcBorders>
              <w:top w:val="nil"/>
              <w:left w:val="single" w:sz="18" w:space="0" w:color="auto"/>
              <w:bottom w:val="nil"/>
              <w:right w:val="single" w:sz="8" w:space="0" w:color="auto"/>
            </w:tcBorders>
            <w:vAlign w:val="bottom"/>
          </w:tcPr>
          <w:p w14:paraId="418D1BF3" w14:textId="77777777" w:rsidR="0080439F" w:rsidRPr="00357DB1" w:rsidRDefault="0080439F" w:rsidP="0029432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D76222D" w14:textId="4F77B008" w:rsidR="0080439F" w:rsidRPr="00357DB1" w:rsidRDefault="0080439F" w:rsidP="0029432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09FD94" w14:textId="6755C239" w:rsidR="0080439F" w:rsidRPr="00357DB1" w:rsidRDefault="0080439F" w:rsidP="00E35ABC">
            <w:pPr>
              <w:rPr>
                <w:rFonts w:ascii="Calibri" w:eastAsia="Times New Roman" w:hAnsi="Calibri" w:cs="Times New Roman"/>
                <w:sz w:val="16"/>
                <w:szCs w:val="16"/>
              </w:rPr>
            </w:pPr>
            <w:r w:rsidRPr="00357DB1">
              <w:rPr>
                <w:rFonts w:ascii="Calibri" w:eastAsia="Times New Roman" w:hAnsi="Calibri" w:cs="Times New Roman"/>
                <w:sz w:val="16"/>
                <w:szCs w:val="16"/>
              </w:rPr>
              <w:t>AC+960C/50h+FOR/950</w:t>
            </w:r>
            <w:proofErr w:type="gramStart"/>
            <w:r w:rsidRPr="00357DB1">
              <w:rPr>
                <w:rFonts w:ascii="Calibri" w:eastAsia="Times New Roman" w:hAnsi="Calibri" w:cs="Times New Roman"/>
                <w:sz w:val="16"/>
                <w:szCs w:val="16"/>
              </w:rPr>
              <w:t>C(</w:t>
            </w:r>
            <w:proofErr w:type="gramEnd"/>
            <w:r w:rsidRPr="00357DB1">
              <w:rPr>
                <w:rFonts w:ascii="Calibri" w:eastAsia="Times New Roman" w:hAnsi="Calibri" w:cs="Times New Roman"/>
                <w:sz w:val="16"/>
                <w:szCs w:val="16"/>
              </w:rPr>
              <w:t>1000%)</w:t>
            </w:r>
          </w:p>
        </w:tc>
        <w:tc>
          <w:tcPr>
            <w:tcW w:w="720" w:type="dxa"/>
            <w:tcBorders>
              <w:top w:val="nil"/>
              <w:left w:val="single" w:sz="8" w:space="0" w:color="auto"/>
              <w:bottom w:val="nil"/>
              <w:right w:val="single" w:sz="8" w:space="0" w:color="auto"/>
            </w:tcBorders>
            <w:shd w:val="clear" w:color="auto" w:fill="auto"/>
            <w:noWrap/>
            <w:vAlign w:val="bottom"/>
            <w:hideMark/>
          </w:tcPr>
          <w:p w14:paraId="5251D973" w14:textId="55B90374"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1003F2" w14:textId="4DEB0261" w:rsidR="0080439F" w:rsidRPr="00357DB1" w:rsidRDefault="0080439F" w:rsidP="002F6CC7">
            <w:pPr>
              <w:rPr>
                <w:rFonts w:ascii="Calibri" w:eastAsia="Times New Roman" w:hAnsi="Calibri" w:cs="Times New Roman"/>
                <w:sz w:val="16"/>
                <w:szCs w:val="16"/>
              </w:rPr>
            </w:pPr>
            <w:r w:rsidRPr="00357DB1">
              <w:rPr>
                <w:rFonts w:ascii="Calibri" w:eastAsia="Times New Roman" w:hAnsi="Calibri" w:cs="Times New Roman"/>
                <w:sz w:val="16"/>
                <w:szCs w:val="16"/>
              </w:rPr>
              <w:t>BCC+2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674155B" w14:textId="77777777"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E6437FA" w14:textId="2B1E6C25"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35C42539" w14:textId="618ED940" w:rsidR="0080439F" w:rsidRPr="00357DB1" w:rsidRDefault="0080439F" w:rsidP="0029432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0D4C669" w14:textId="712A479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Kuznetsov&lt;/Author&gt;&lt;Year&gt;2012&lt;/Year&gt;&lt;RecNum&gt;168&lt;/RecNum&gt;&lt;DisplayText&gt;[30]&lt;/DisplayText&gt;&lt;record&gt;&lt;rec-number&gt;168&lt;/rec-number&gt;&lt;foreign-keys&gt;&lt;key app="EN" db-id="ddervv2eyxfzffeadz9v0wpsxr0wzrvadwsp" timestamp="1407359323"&gt;168&lt;/key&gt;&lt;/foreign-keys&gt;&lt;ref-type name="Journal Article"&gt;17&lt;/ref-type&gt;&lt;contributors&gt;&lt;authors&gt;&lt;author&gt;Kuznetsov, A.V.&lt;/author&gt;&lt;author&gt;Shaysultanov, D.G.&lt;/author&gt;&lt;author&gt;Stepanov, N.D.&lt;/author&gt;&lt;author&gt;Salishchev, G.A.&lt;/author&gt;&lt;author&gt;Senkov, O.N.&lt;/author&gt;&lt;/authors&gt;&lt;/contributors&gt;&lt;auth-address&gt;Laboratory of Bulk Nanostructured Materials, Belgorod State University, Pobeda 85, Belgorod 308015, Russia; Air Force Research Laboratory, Materials and Manufacturing Directorate, Wright-Patterson Air Force Base, OH 45433, United States; UES, Inc., 4401 Dayton-Xenia Rd., Dayton, OH 45432, United States&lt;/auth-address&gt;&lt;titles&gt;&lt;title&gt;Tensile properties of an AlCrCuNiFeCo high-entropy alloy in as-cast and wrought conditions&lt;/title&gt;&lt;secondary-title&gt;Mater. Sci. Eng. A&lt;/secondary-title&gt;&lt;/titles&gt;&lt;periodical&gt;&lt;full-title&gt;Mater. Sci. Eng. A&lt;/full-title&gt;&lt;/periodical&gt;&lt;pages&gt;107-118&lt;/pages&gt;&lt;volume&gt;533&lt;/volume&gt;&lt;keywords&gt;&lt;keyword&gt;Tensile testing&lt;/keyword&gt;&lt;keyword&gt;Crystal structure&lt;/keyword&gt;&lt;keyword&gt;Ductility&lt;/keyword&gt;&lt;keyword&gt;Electron microscopy&lt;/keyword&gt;&lt;keyword&gt;Entropy&lt;/keyword&gt;&lt;keyword&gt;Grain refinement&lt;/keyword&gt;&lt;keyword&gt;Intermetallics&lt;/keyword&gt;&lt;keyword&gt;Plastic flow&lt;/keyword&gt;&lt;keyword&gt;Plasticity&lt;/keyword&gt;&lt;keyword&gt;Tensile strength&lt;/keyword&gt;&lt;keyword&gt;Yield stress&lt;/keyword&gt;&lt;/keywords&gt;&lt;dates&gt;&lt;year&gt;2012&lt;/year&gt;&lt;/dates&gt;&lt;pub-location&gt;Langford Lane, Kidlington, Oxford, OX5 1GB, United Kingdom&lt;/pub-location&gt;&lt;publisher&gt;Elsevier Ltd&lt;/publisher&gt;&lt;isbn&gt;09215093&lt;/isbn&gt;&lt;urls&gt;&lt;related-urls&gt;&lt;url&gt;http://dx.doi.org/10.1016/j.msea.2011.11.045&lt;/url&gt;&lt;/related-urls&gt;&lt;/urls&gt;&lt;electronic-resource-num&gt;10.1016/j.msea.2011.11.04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0]</w:t>
            </w:r>
            <w:r>
              <w:rPr>
                <w:rFonts w:ascii="Calibri" w:eastAsia="Times New Roman" w:hAnsi="Calibri" w:cs="Times New Roman"/>
                <w:sz w:val="16"/>
                <w:szCs w:val="16"/>
              </w:rPr>
              <w:fldChar w:fldCharType="end"/>
            </w:r>
          </w:p>
        </w:tc>
      </w:tr>
      <w:tr w:rsidR="0080439F" w:rsidRPr="00C52941" w14:paraId="20F545FE" w14:textId="38188A25" w:rsidTr="00161738">
        <w:trPr>
          <w:trHeight w:val="280"/>
        </w:trPr>
        <w:tc>
          <w:tcPr>
            <w:tcW w:w="1643" w:type="dxa"/>
            <w:tcBorders>
              <w:top w:val="nil"/>
              <w:left w:val="single" w:sz="18" w:space="0" w:color="auto"/>
              <w:bottom w:val="nil"/>
              <w:right w:val="single" w:sz="8" w:space="0" w:color="auto"/>
            </w:tcBorders>
            <w:vAlign w:val="bottom"/>
          </w:tcPr>
          <w:p w14:paraId="4C7C8F6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95D2C2" w14:textId="3DA90FDA"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DCDB65" w14:textId="3FDC07B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2D98709"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1E39D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89B8E19" w14:textId="0929CDD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C65454" w14:textId="759502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A46918" w14:textId="4031597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E8AE162" w14:textId="5635C0A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AC5B71" w14:paraId="550C0FB6" w14:textId="77777777" w:rsidTr="00E13E3F">
        <w:trPr>
          <w:trHeight w:val="280"/>
        </w:trPr>
        <w:tc>
          <w:tcPr>
            <w:tcW w:w="1643" w:type="dxa"/>
            <w:tcBorders>
              <w:top w:val="nil"/>
              <w:left w:val="single" w:sz="18" w:space="0" w:color="auto"/>
              <w:bottom w:val="nil"/>
              <w:right w:val="single" w:sz="8" w:space="0" w:color="auto"/>
            </w:tcBorders>
            <w:vAlign w:val="bottom"/>
          </w:tcPr>
          <w:p w14:paraId="1B1B8B43"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ABA4C1B"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065538"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FFFBAB"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669D0D"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3A3AB9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8FB0F69"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28AE82A"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5F975DD" w14:textId="3D77B9C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4E0988AC" w14:textId="77777777" w:rsidTr="00E13E3F">
        <w:trPr>
          <w:trHeight w:val="280"/>
        </w:trPr>
        <w:tc>
          <w:tcPr>
            <w:tcW w:w="1643" w:type="dxa"/>
            <w:tcBorders>
              <w:top w:val="nil"/>
              <w:left w:val="single" w:sz="18" w:space="0" w:color="auto"/>
              <w:bottom w:val="nil"/>
              <w:right w:val="single" w:sz="8" w:space="0" w:color="auto"/>
            </w:tcBorders>
            <w:vAlign w:val="bottom"/>
          </w:tcPr>
          <w:p w14:paraId="34EFA19A"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817617E" w14:textId="4AFDDD48" w:rsidR="0080439F" w:rsidRPr="00357DB1" w:rsidRDefault="0080439F" w:rsidP="00916546">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40402BA"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E97F40" w14:textId="244BD1C3"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0C38063" w14:textId="02CF72D0"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7210A0A"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8B04B0"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3FBE2F"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97000CB" w14:textId="3080A71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264B8BFD" w14:textId="77777777" w:rsidTr="00E13E3F">
        <w:trPr>
          <w:trHeight w:val="280"/>
        </w:trPr>
        <w:tc>
          <w:tcPr>
            <w:tcW w:w="1643" w:type="dxa"/>
            <w:tcBorders>
              <w:top w:val="nil"/>
              <w:left w:val="single" w:sz="18" w:space="0" w:color="auto"/>
              <w:bottom w:val="nil"/>
              <w:right w:val="single" w:sz="8" w:space="0" w:color="auto"/>
            </w:tcBorders>
            <w:vAlign w:val="bottom"/>
          </w:tcPr>
          <w:p w14:paraId="2EBF744D"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DD6F2A"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6FE52C9"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5BAA92A"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4F866F4"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8928F69"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9470C9"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B786FD"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1C28C0D" w14:textId="6609270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4D371ADA" w14:textId="77777777" w:rsidTr="00E13E3F">
        <w:trPr>
          <w:trHeight w:val="280"/>
        </w:trPr>
        <w:tc>
          <w:tcPr>
            <w:tcW w:w="1643" w:type="dxa"/>
            <w:tcBorders>
              <w:top w:val="nil"/>
              <w:left w:val="single" w:sz="18" w:space="0" w:color="auto"/>
              <w:bottom w:val="nil"/>
              <w:right w:val="single" w:sz="8" w:space="0" w:color="auto"/>
            </w:tcBorders>
            <w:vAlign w:val="bottom"/>
          </w:tcPr>
          <w:p w14:paraId="0C847E63"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F161B9"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343ED42B"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95E46EB"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D38248"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D39E6FD"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15F41CB"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6BBFF7"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6B061E9" w14:textId="7C85228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AC5B71" w14:paraId="500CECF9" w14:textId="77777777" w:rsidTr="00E13E3F">
        <w:trPr>
          <w:trHeight w:val="280"/>
        </w:trPr>
        <w:tc>
          <w:tcPr>
            <w:tcW w:w="1643" w:type="dxa"/>
            <w:tcBorders>
              <w:top w:val="nil"/>
              <w:left w:val="single" w:sz="18" w:space="0" w:color="auto"/>
              <w:bottom w:val="nil"/>
              <w:right w:val="single" w:sz="8" w:space="0" w:color="auto"/>
            </w:tcBorders>
            <w:vAlign w:val="bottom"/>
          </w:tcPr>
          <w:p w14:paraId="55A51911"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BF9564" w14:textId="710A2318"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05D2EC9B"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CBB088" w14:textId="55D4C06D"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400A0E" w14:textId="5B87C782"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FCE7ADA"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F4BC6C7"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158201"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92945AC" w14:textId="4E54F88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4DC74C68" w14:textId="560E529E" w:rsidTr="00E13E3F">
        <w:trPr>
          <w:trHeight w:val="280"/>
        </w:trPr>
        <w:tc>
          <w:tcPr>
            <w:tcW w:w="1643" w:type="dxa"/>
            <w:tcBorders>
              <w:top w:val="nil"/>
              <w:left w:val="single" w:sz="18" w:space="0" w:color="auto"/>
              <w:bottom w:val="nil"/>
              <w:right w:val="single" w:sz="8" w:space="0" w:color="auto"/>
            </w:tcBorders>
            <w:vAlign w:val="bottom"/>
          </w:tcPr>
          <w:p w14:paraId="7017AE84"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8EF61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5</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794066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C559B4"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0F3D8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DCB2EB1" w14:textId="6B875A3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A0B6EB" w14:textId="7FCC2C8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5940B04" w14:textId="2CF14189"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6DD95C4" w14:textId="4533821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2CF62AA6" w14:textId="37D9840E" w:rsidTr="00E13E3F">
        <w:trPr>
          <w:trHeight w:val="280"/>
        </w:trPr>
        <w:tc>
          <w:tcPr>
            <w:tcW w:w="1643" w:type="dxa"/>
            <w:tcBorders>
              <w:top w:val="nil"/>
              <w:left w:val="single" w:sz="18" w:space="0" w:color="auto"/>
              <w:bottom w:val="nil"/>
              <w:right w:val="single" w:sz="8" w:space="0" w:color="auto"/>
            </w:tcBorders>
            <w:vAlign w:val="bottom"/>
          </w:tcPr>
          <w:p w14:paraId="2739EE5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7A895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C7F80FD" w14:textId="4B35DD7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844734"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7AC3F7A" w14:textId="227C6C5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B814DB2" w14:textId="429D604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6443C3A" w14:textId="6C29361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180B1D" w14:textId="4043308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143468C" w14:textId="68FD7347"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5B8E43BE" w14:textId="10740A0E" w:rsidTr="00E13E3F">
        <w:trPr>
          <w:trHeight w:val="280"/>
        </w:trPr>
        <w:tc>
          <w:tcPr>
            <w:tcW w:w="1643" w:type="dxa"/>
            <w:tcBorders>
              <w:top w:val="nil"/>
              <w:left w:val="single" w:sz="18" w:space="0" w:color="auto"/>
              <w:bottom w:val="nil"/>
              <w:right w:val="single" w:sz="8" w:space="0" w:color="auto"/>
            </w:tcBorders>
            <w:vAlign w:val="bottom"/>
          </w:tcPr>
          <w:p w14:paraId="55F0D002" w14:textId="77777777" w:rsidR="0080439F" w:rsidRPr="00357DB1" w:rsidRDefault="0080439F" w:rsidP="0036779E">
            <w:pPr>
              <w:rPr>
                <w:rFonts w:ascii="Calibri" w:eastAsia="Times New Roman" w:hAnsi="Calibri" w:cs="Times New Roman"/>
                <w:sz w:val="16"/>
                <w:szCs w:val="16"/>
                <w:highlight w:val="lightGray"/>
              </w:rPr>
            </w:pPr>
          </w:p>
        </w:tc>
        <w:tc>
          <w:tcPr>
            <w:tcW w:w="1890" w:type="dxa"/>
            <w:tcBorders>
              <w:top w:val="nil"/>
              <w:left w:val="single" w:sz="8" w:space="0" w:color="auto"/>
              <w:bottom w:val="nil"/>
              <w:right w:val="single" w:sz="8" w:space="0" w:color="auto"/>
            </w:tcBorders>
            <w:shd w:val="clear" w:color="auto" w:fill="auto"/>
            <w:noWrap/>
            <w:vAlign w:val="bottom"/>
            <w:hideMark/>
          </w:tcPr>
          <w:p w14:paraId="1268BA77" w14:textId="77777777"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Al</w:t>
            </w:r>
            <w:r w:rsidRPr="00073615">
              <w:rPr>
                <w:rFonts w:ascii="Calibri" w:eastAsia="Times New Roman" w:hAnsi="Calibri" w:cs="Times New Roman"/>
                <w:sz w:val="16"/>
                <w:szCs w:val="16"/>
                <w:vertAlign w:val="subscript"/>
              </w:rPr>
              <w:t>1.4</w:t>
            </w:r>
            <w:r w:rsidRPr="00073615">
              <w:rPr>
                <w:rFonts w:ascii="Calibri" w:eastAsia="Times New Roman" w:hAnsi="Calibri" w:cs="Times New Roman"/>
                <w:sz w:val="16"/>
                <w:szCs w:val="16"/>
              </w:rPr>
              <w:t>Co</w:t>
            </w:r>
            <w:r w:rsidRPr="00073615">
              <w:rPr>
                <w:rFonts w:ascii="Calibri" w:eastAsia="Times New Roman" w:hAnsi="Calibri" w:cs="Times New Roman"/>
                <w:sz w:val="16"/>
                <w:szCs w:val="16"/>
                <w:vertAlign w:val="subscript"/>
              </w:rPr>
              <w:t>0.9</w:t>
            </w:r>
            <w:r w:rsidRPr="00073615">
              <w:rPr>
                <w:rFonts w:ascii="Calibri" w:eastAsia="Times New Roman" w:hAnsi="Calibri" w:cs="Times New Roman"/>
                <w:sz w:val="16"/>
                <w:szCs w:val="16"/>
              </w:rPr>
              <w:t>Cr</w:t>
            </w:r>
            <w:r w:rsidRPr="00073615">
              <w:rPr>
                <w:rFonts w:ascii="Calibri" w:eastAsia="Times New Roman" w:hAnsi="Calibri" w:cs="Times New Roman"/>
                <w:sz w:val="16"/>
                <w:szCs w:val="16"/>
                <w:vertAlign w:val="subscript"/>
              </w:rPr>
              <w:t>1.4</w:t>
            </w:r>
            <w:r w:rsidRPr="00073615">
              <w:rPr>
                <w:rFonts w:ascii="Calibri" w:eastAsia="Times New Roman" w:hAnsi="Calibri" w:cs="Times New Roman"/>
                <w:sz w:val="16"/>
                <w:szCs w:val="16"/>
              </w:rPr>
              <w:t>Cu</w:t>
            </w:r>
            <w:r w:rsidRPr="00073615">
              <w:rPr>
                <w:rFonts w:ascii="Calibri" w:eastAsia="Times New Roman" w:hAnsi="Calibri" w:cs="Times New Roman"/>
                <w:sz w:val="16"/>
                <w:szCs w:val="16"/>
                <w:vertAlign w:val="subscript"/>
              </w:rPr>
              <w:t>0.5</w:t>
            </w:r>
            <w:r w:rsidRPr="00073615">
              <w:rPr>
                <w:rFonts w:ascii="Calibri" w:eastAsia="Times New Roman" w:hAnsi="Calibri" w:cs="Times New Roman"/>
                <w:sz w:val="16"/>
                <w:szCs w:val="16"/>
              </w:rPr>
              <w:t>Fe</w:t>
            </w:r>
            <w:r w:rsidRPr="00073615">
              <w:rPr>
                <w:rFonts w:ascii="Calibri" w:eastAsia="Times New Roman" w:hAnsi="Calibri" w:cs="Times New Roman"/>
                <w:sz w:val="16"/>
                <w:szCs w:val="16"/>
                <w:vertAlign w:val="subscript"/>
              </w:rPr>
              <w:t>0.9</w:t>
            </w:r>
            <w:r w:rsidRPr="00073615">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1DD5EF9" w14:textId="77777777"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917143" w14:textId="6E8C969C"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B30C73" w14:textId="139B5269" w:rsidR="0080439F" w:rsidRPr="00073615" w:rsidRDefault="0080439F" w:rsidP="0036779E">
            <w:pPr>
              <w:rPr>
                <w:rFonts w:ascii="Calibri" w:eastAsia="Times New Roman" w:hAnsi="Calibri" w:cs="Times New Roman"/>
                <w:sz w:val="16"/>
                <w:szCs w:val="16"/>
              </w:rPr>
            </w:pPr>
            <w:r w:rsidRPr="00073615">
              <w:rPr>
                <w:rFonts w:ascii="Calibri" w:eastAsia="Times New Roman" w:hAnsi="Calibri" w:cs="Times New Roman"/>
                <w:sz w:val="16"/>
                <w:szCs w:val="16"/>
              </w:rPr>
              <w:t>BCC+B2+Unk</w:t>
            </w:r>
          </w:p>
        </w:tc>
        <w:tc>
          <w:tcPr>
            <w:tcW w:w="356" w:type="dxa"/>
            <w:tcBorders>
              <w:top w:val="nil"/>
              <w:left w:val="single" w:sz="8" w:space="0" w:color="auto"/>
              <w:bottom w:val="nil"/>
              <w:right w:val="single" w:sz="8" w:space="0" w:color="auto"/>
            </w:tcBorders>
            <w:vAlign w:val="bottom"/>
          </w:tcPr>
          <w:p w14:paraId="75236789" w14:textId="2A834B5A"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DD00A3" w14:textId="7FB84A11"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BD37031" w14:textId="5A5B5C05" w:rsidR="0080439F" w:rsidRPr="00073615" w:rsidRDefault="0080439F" w:rsidP="0036779E">
            <w:pPr>
              <w:jc w:val="center"/>
              <w:rPr>
                <w:rFonts w:ascii="Calibri" w:eastAsia="Times New Roman" w:hAnsi="Calibri" w:cs="Times New Roman"/>
                <w:sz w:val="16"/>
                <w:szCs w:val="16"/>
              </w:rPr>
            </w:pPr>
            <w:r w:rsidRPr="00073615">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8F5DF90" w14:textId="3A2B0B4C" w:rsidR="0080439F" w:rsidRPr="00073615" w:rsidRDefault="00B34BFA" w:rsidP="00C6690C">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 </w:instrText>
            </w:r>
            <w:r w:rsidR="00C6690C" w:rsidRPr="00073615">
              <w:rPr>
                <w:rFonts w:ascii="Calibri" w:eastAsia="Times New Roman" w:hAnsi="Calibri" w:cs="Times New Roman"/>
                <w:sz w:val="16"/>
                <w:szCs w:val="16"/>
              </w:rPr>
              <w:fldChar w:fldCharType="begin">
                <w:fldData xml:space="preserve">PEVuZE5vdGU+PENpdGU+PEF1dGhvcj5NYW56b25pPC9BdXRob3I+PFllYXI+MjAxMzwvWWVhcj48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</w:fldData>
              </w:fldChar>
            </w:r>
            <w:r w:rsidR="00C6690C" w:rsidRPr="00073615">
              <w:rPr>
                <w:rFonts w:ascii="Calibri" w:eastAsia="Times New Roman" w:hAnsi="Calibri" w:cs="Times New Roman"/>
                <w:sz w:val="16"/>
                <w:szCs w:val="16"/>
              </w:rPr>
              <w:instrText xml:space="preserve"> ADDIN EN.CITE.DATA </w:instrText>
            </w:r>
            <w:r w:rsidR="00C6690C" w:rsidRPr="00073615">
              <w:rPr>
                <w:rFonts w:ascii="Calibri" w:eastAsia="Times New Roman" w:hAnsi="Calibri" w:cs="Times New Roman"/>
                <w:sz w:val="16"/>
                <w:szCs w:val="16"/>
              </w:rPr>
            </w:r>
            <w:r w:rsidR="00C6690C" w:rsidRPr="00073615">
              <w:rPr>
                <w:rFonts w:ascii="Calibri" w:eastAsia="Times New Roman" w:hAnsi="Calibri" w:cs="Times New Roman"/>
                <w:sz w:val="16"/>
                <w:szCs w:val="16"/>
              </w:rPr>
              <w:fldChar w:fldCharType="end"/>
            </w:r>
            <w:r w:rsidRPr="00073615">
              <w:rPr>
                <w:rFonts w:ascii="Calibri" w:eastAsia="Times New Roman" w:hAnsi="Calibri" w:cs="Times New Roman"/>
                <w:sz w:val="16"/>
                <w:szCs w:val="16"/>
              </w:rPr>
            </w:r>
            <w:r w:rsidRPr="00073615">
              <w:rPr>
                <w:rFonts w:ascii="Calibri" w:eastAsia="Times New Roman" w:hAnsi="Calibri" w:cs="Times New Roman"/>
                <w:sz w:val="16"/>
                <w:szCs w:val="16"/>
              </w:rPr>
              <w:fldChar w:fldCharType="separate"/>
            </w:r>
            <w:r w:rsidRPr="00073615">
              <w:rPr>
                <w:rFonts w:ascii="Calibri" w:eastAsia="Times New Roman" w:hAnsi="Calibri" w:cs="Times New Roman"/>
                <w:noProof/>
                <w:sz w:val="16"/>
                <w:szCs w:val="16"/>
              </w:rPr>
              <w:t>[11]</w:t>
            </w:r>
            <w:r w:rsidRPr="00073615">
              <w:rPr>
                <w:rFonts w:ascii="Calibri" w:eastAsia="Times New Roman" w:hAnsi="Calibri" w:cs="Times New Roman"/>
                <w:sz w:val="16"/>
                <w:szCs w:val="16"/>
              </w:rPr>
              <w:fldChar w:fldCharType="end"/>
            </w:r>
          </w:p>
        </w:tc>
      </w:tr>
      <w:tr w:rsidR="0080439F" w:rsidRPr="0094352C" w14:paraId="2F3F0C24" w14:textId="2D0C2A36" w:rsidTr="00E13E3F">
        <w:trPr>
          <w:trHeight w:val="280"/>
        </w:trPr>
        <w:tc>
          <w:tcPr>
            <w:tcW w:w="1643" w:type="dxa"/>
            <w:tcBorders>
              <w:top w:val="nil"/>
              <w:left w:val="single" w:sz="18" w:space="0" w:color="auto"/>
              <w:bottom w:val="nil"/>
              <w:right w:val="single" w:sz="8" w:space="0" w:color="auto"/>
            </w:tcBorders>
            <w:vAlign w:val="bottom"/>
          </w:tcPr>
          <w:p w14:paraId="30DB0E9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CA6ECC" w14:textId="71F9872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7B8FFE9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261F5F" w14:textId="23798AE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78E74EC" w14:textId="16AE679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4BCD227" w14:textId="09EE811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D51287" w14:textId="57F37F9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DEE5E74" w14:textId="4C17CFCA"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2CBCB33" w14:textId="548DD54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94352C" w14:paraId="0342A74E" w14:textId="3BEF6E1C" w:rsidTr="00E13E3F">
        <w:trPr>
          <w:trHeight w:val="280"/>
        </w:trPr>
        <w:tc>
          <w:tcPr>
            <w:tcW w:w="1643" w:type="dxa"/>
            <w:tcBorders>
              <w:top w:val="nil"/>
              <w:left w:val="single" w:sz="18" w:space="0" w:color="auto"/>
              <w:bottom w:val="nil"/>
              <w:right w:val="single" w:sz="8" w:space="0" w:color="auto"/>
            </w:tcBorders>
            <w:vAlign w:val="bottom"/>
          </w:tcPr>
          <w:p w14:paraId="2FFB093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9D810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57D56DA3" w14:textId="1E144D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1DBEB5F" w14:textId="668D7DC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CE1573A" w14:textId="35037828"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5328306" w14:textId="57CEF9C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5C9ACA" w14:textId="01554D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10DA7D" w14:textId="6CA9B19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40808B4" w14:textId="45A7E7F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36DB7106" w14:textId="5BAD509B" w:rsidTr="00E13E3F">
        <w:trPr>
          <w:trHeight w:val="280"/>
        </w:trPr>
        <w:tc>
          <w:tcPr>
            <w:tcW w:w="1643" w:type="dxa"/>
            <w:tcBorders>
              <w:top w:val="nil"/>
              <w:left w:val="single" w:sz="18" w:space="0" w:color="auto"/>
              <w:bottom w:val="nil"/>
              <w:right w:val="single" w:sz="8" w:space="0" w:color="auto"/>
            </w:tcBorders>
            <w:vAlign w:val="bottom"/>
          </w:tcPr>
          <w:p w14:paraId="3116BCD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56971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E95A72F" w14:textId="6702146B"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3B9A1B" w14:textId="18D9294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F93C418" w14:textId="491ECC0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AE59332" w14:textId="341BA46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AD345D8" w14:textId="731583E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C2E76BE" w14:textId="450FB69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25F957" w14:textId="0A48E7F9"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184326" w14:paraId="11ADE94F" w14:textId="77777777" w:rsidTr="00E13E3F">
        <w:trPr>
          <w:trHeight w:val="280"/>
        </w:trPr>
        <w:tc>
          <w:tcPr>
            <w:tcW w:w="1643" w:type="dxa"/>
            <w:tcBorders>
              <w:top w:val="nil"/>
              <w:left w:val="single" w:sz="18" w:space="0" w:color="auto"/>
              <w:bottom w:val="nil"/>
              <w:right w:val="single" w:sz="8" w:space="0" w:color="auto"/>
            </w:tcBorders>
            <w:vAlign w:val="bottom"/>
          </w:tcPr>
          <w:p w14:paraId="5E41A557" w14:textId="77777777" w:rsidR="0080439F" w:rsidRPr="00357DB1" w:rsidRDefault="0080439F" w:rsidP="00AC5B7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70EE73" w14:textId="7513249F"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62785E35"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C30C71"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BC1282F" w14:textId="77777777" w:rsidR="0080439F" w:rsidRPr="00357DB1" w:rsidRDefault="0080439F" w:rsidP="00AC5B71">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C2F8AD0"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6ED0B14" w14:textId="77777777" w:rsidR="0080439F" w:rsidRPr="00357DB1" w:rsidRDefault="0080439F" w:rsidP="00AC5B7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ECEDCFA" w14:textId="77777777" w:rsidR="0080439F" w:rsidRPr="00357DB1" w:rsidRDefault="0080439F" w:rsidP="00AC5B7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1002D13" w14:textId="4C5F9A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431344" w14:paraId="75607258" w14:textId="75F561AD" w:rsidTr="00E13E3F">
        <w:trPr>
          <w:trHeight w:val="280"/>
        </w:trPr>
        <w:tc>
          <w:tcPr>
            <w:tcW w:w="1643" w:type="dxa"/>
            <w:tcBorders>
              <w:top w:val="nil"/>
              <w:left w:val="single" w:sz="18" w:space="0" w:color="auto"/>
              <w:bottom w:val="nil"/>
              <w:right w:val="single" w:sz="8" w:space="0" w:color="auto"/>
            </w:tcBorders>
            <w:vAlign w:val="bottom"/>
          </w:tcPr>
          <w:p w14:paraId="3D4BC85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5152C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314F2B89" w14:textId="03C02C4C"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601CF" w14:textId="2DC9B6F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C03047" w14:textId="120B4360"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195A087" w14:textId="62C98B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221A17" w14:textId="5E45180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5E21E4" w14:textId="06DBAD2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FA2032C" w14:textId="4A77697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431344" w14:paraId="589C45BF" w14:textId="60A1F4C4" w:rsidTr="00E13E3F">
        <w:trPr>
          <w:trHeight w:val="280"/>
        </w:trPr>
        <w:tc>
          <w:tcPr>
            <w:tcW w:w="1643" w:type="dxa"/>
            <w:tcBorders>
              <w:top w:val="nil"/>
              <w:left w:val="single" w:sz="18" w:space="0" w:color="auto"/>
              <w:bottom w:val="nil"/>
              <w:right w:val="single" w:sz="8" w:space="0" w:color="auto"/>
            </w:tcBorders>
            <w:vAlign w:val="bottom"/>
          </w:tcPr>
          <w:p w14:paraId="27C3B99B" w14:textId="77777777" w:rsidR="0080439F" w:rsidRPr="00357DB1" w:rsidRDefault="0080439F" w:rsidP="00E5311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AB42DCD" w14:textId="7318DAF8" w:rsidR="0080439F" w:rsidRPr="00357DB1" w:rsidRDefault="0080439F" w:rsidP="00E53111">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5BFF56" w14:textId="77777777" w:rsidR="0080439F" w:rsidRPr="00357DB1" w:rsidRDefault="0080439F" w:rsidP="00E5311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5F3F1D" w14:textId="049186B3"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051035" w14:textId="03716837" w:rsidR="0080439F" w:rsidRPr="00357DB1" w:rsidRDefault="0080439F" w:rsidP="00E53111">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ED4F831" w14:textId="7660D6E2"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ACA3BC" w14:textId="13470FB2"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43FAACB" w14:textId="348D4CF0" w:rsidR="0080439F" w:rsidRPr="00357DB1" w:rsidRDefault="0080439F" w:rsidP="00E5311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60B9F296" w14:textId="707BE4A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06&lt;/Year&gt;&lt;RecNum&gt;853&lt;/RecNum&gt;&lt;DisplayText&gt;[14]&lt;/DisplayText&gt;&lt;record&gt;&lt;rec-number&gt;853&lt;/rec-number&gt;&lt;foreign-keys&gt;&lt;key app="EN" db-id="ddervv2eyxfzffeadz9v0wpsxr0wzrvadwsp" timestamp="1418674495"&gt;853&lt;/key&gt;&lt;/foreign-keys&gt;&lt;ref-type name="Journal Article"&gt;17&lt;/ref-type&gt;&lt;contributors&gt;&lt;authors&gt;&lt;author&gt;Wu, J.-M.&lt;/author&gt;&lt;author&gt;Lin, S.-J.&lt;/author&gt;&lt;author&gt;Yeh, J.-W.&lt;/author&gt;&lt;author&gt;Chen, S.-K.&lt;/author&gt;&lt;author&gt;Huang, Y.-S.&lt;/author&gt;&lt;/authors&gt;&lt;/contributors&gt;&lt;titles&gt;&lt;title&gt;&lt;style face="normal" font="default" size="100%"&gt;Adhesive wear behavior of Al&lt;/style&gt;&lt;style face="subscript" font="default" size="100%"&gt;x&lt;/style&gt;&lt;style face="normal" font="default" size="100%"&gt;CoCrCuFeNi high-entropy alloys as a function of aluminum content&lt;/style&gt;&lt;/title&gt;&lt;secondary-title&gt;Wear&lt;/secondary-title&gt;&lt;/titles&gt;&lt;periodical&gt;&lt;full-title&gt;Wear&lt;/full-title&gt;&lt;/periodical&gt;&lt;pages&gt;513-519&lt;/pages&gt;&lt;volume&gt;261&lt;/volume&gt;&lt;number&gt;5-6&lt;/number&gt;&lt;dates&gt;&lt;year&gt;2006&lt;/year&gt;&lt;pub-dates&gt;&lt;date&gt;Sep&lt;/date&gt;&lt;/pub-dates&gt;&lt;/dates&gt;&lt;isbn&gt;0043-1648&lt;/isbn&gt;&lt;accession-num&gt;WOS:000240766100007&lt;/accession-num&gt;&lt;urls&gt;&lt;related-urls&gt;&lt;url&gt;&amp;lt;Go to ISI&amp;gt;://WOS:000240766100007&lt;/url&gt;&lt;/related-urls&gt;&lt;/urls&gt;&lt;electronic-resource-num&gt;10.1016/j.wear.2005.12.0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4]</w:t>
            </w:r>
            <w:r>
              <w:rPr>
                <w:rFonts w:ascii="Calibri" w:eastAsia="Times New Roman" w:hAnsi="Calibri" w:cs="Times New Roman"/>
                <w:sz w:val="16"/>
                <w:szCs w:val="16"/>
              </w:rPr>
              <w:fldChar w:fldCharType="end"/>
            </w:r>
          </w:p>
        </w:tc>
      </w:tr>
      <w:tr w:rsidR="0080439F" w:rsidRPr="0094352C" w14:paraId="57823199" w14:textId="3DC27728" w:rsidTr="00E13E3F">
        <w:trPr>
          <w:trHeight w:val="280"/>
        </w:trPr>
        <w:tc>
          <w:tcPr>
            <w:tcW w:w="1643" w:type="dxa"/>
            <w:tcBorders>
              <w:top w:val="nil"/>
              <w:left w:val="single" w:sz="18" w:space="0" w:color="auto"/>
              <w:bottom w:val="nil"/>
              <w:right w:val="single" w:sz="8" w:space="0" w:color="auto"/>
            </w:tcBorders>
            <w:vAlign w:val="bottom"/>
          </w:tcPr>
          <w:p w14:paraId="587582A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21590B"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14026499" w14:textId="058E48C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DA0E16" w14:textId="46E8BB7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5B26ED" w14:textId="053B451F" w:rsidR="0080439F" w:rsidRPr="00357DB1" w:rsidRDefault="005C07C8" w:rsidP="0036779E">
            <w:pPr>
              <w:rPr>
                <w:rFonts w:ascii="Calibri" w:eastAsia="Times New Roman" w:hAnsi="Calibri" w:cs="Times New Roman"/>
                <w:sz w:val="16"/>
                <w:szCs w:val="16"/>
              </w:rPr>
            </w:pPr>
            <w:r>
              <w:rPr>
                <w:rFonts w:ascii="Calibri" w:eastAsia="Times New Roman" w:hAnsi="Calibri" w:cs="Times New Roman"/>
                <w:sz w:val="16"/>
                <w:szCs w:val="16"/>
              </w:rPr>
              <w:t>FCC+</w:t>
            </w:r>
            <w:r w:rsidR="0080439F"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523F18C0" w14:textId="19993E6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072C45" w14:textId="04D9DC07" w:rsidR="0080439F" w:rsidRPr="00357DB1" w:rsidRDefault="005C07C8" w:rsidP="0036779E">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D0609E" w14:textId="2BCD626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18F0A12" w14:textId="35886E8D"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27CE18B6" w14:textId="12B6B5E8" w:rsidTr="00E13E3F">
        <w:trPr>
          <w:trHeight w:val="280"/>
        </w:trPr>
        <w:tc>
          <w:tcPr>
            <w:tcW w:w="1643" w:type="dxa"/>
            <w:tcBorders>
              <w:top w:val="nil"/>
              <w:left w:val="single" w:sz="18" w:space="0" w:color="auto"/>
              <w:bottom w:val="nil"/>
              <w:right w:val="single" w:sz="8" w:space="0" w:color="auto"/>
            </w:tcBorders>
            <w:vAlign w:val="bottom"/>
          </w:tcPr>
          <w:p w14:paraId="13B8643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E95FC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090FF60F" w14:textId="637CA59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45F60BC" w14:textId="1C4B04E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A0EEA7C" w14:textId="5CF49E56" w:rsidR="0080439F" w:rsidRPr="00357DB1" w:rsidRDefault="005C07C8" w:rsidP="0036779E">
            <w:pPr>
              <w:rPr>
                <w:rFonts w:ascii="Calibri" w:eastAsia="Times New Roman" w:hAnsi="Calibri" w:cs="Times New Roman"/>
                <w:sz w:val="16"/>
                <w:szCs w:val="16"/>
              </w:rPr>
            </w:pPr>
            <w:r>
              <w:rPr>
                <w:rFonts w:ascii="Calibri" w:eastAsia="Times New Roman" w:hAnsi="Calibri" w:cs="Times New Roman"/>
                <w:sz w:val="16"/>
                <w:szCs w:val="16"/>
              </w:rPr>
              <w:t>FCC+</w:t>
            </w:r>
            <w:r w:rsidR="0080439F"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83AA0BA" w14:textId="6EB11C3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C11D1CA" w14:textId="411B9587" w:rsidR="0080439F" w:rsidRPr="00357DB1" w:rsidRDefault="005C07C8" w:rsidP="0036779E">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A801304" w14:textId="0144499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443B08D1" w14:textId="2BA6ACDB"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09E7ECDF" w14:textId="281B9128" w:rsidTr="00E13E3F">
        <w:trPr>
          <w:trHeight w:val="280"/>
        </w:trPr>
        <w:tc>
          <w:tcPr>
            <w:tcW w:w="1643" w:type="dxa"/>
            <w:tcBorders>
              <w:top w:val="nil"/>
              <w:left w:val="single" w:sz="18" w:space="0" w:color="auto"/>
              <w:bottom w:val="nil"/>
              <w:right w:val="single" w:sz="8" w:space="0" w:color="auto"/>
            </w:tcBorders>
            <w:vAlign w:val="bottom"/>
          </w:tcPr>
          <w:p w14:paraId="70DD6BC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7DD41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8</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4445273F" w14:textId="6603647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FF6B50" w14:textId="7ECCD45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0C4A439" w14:textId="5D9C6DE5"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ECDED9F" w14:textId="516BAA9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8EE2C3" w14:textId="03DC6680"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024C0D" w14:textId="33C795E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60CF38C" w14:textId="1125A3D4"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27C453A2" w14:textId="42E388A0" w:rsidTr="00E13E3F">
        <w:trPr>
          <w:trHeight w:val="280"/>
        </w:trPr>
        <w:tc>
          <w:tcPr>
            <w:tcW w:w="1643" w:type="dxa"/>
            <w:tcBorders>
              <w:top w:val="nil"/>
              <w:left w:val="single" w:sz="18" w:space="0" w:color="auto"/>
              <w:bottom w:val="nil"/>
              <w:right w:val="single" w:sz="8" w:space="0" w:color="auto"/>
            </w:tcBorders>
            <w:vAlign w:val="bottom"/>
          </w:tcPr>
          <w:p w14:paraId="0892CF5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32A233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0DC19A27" w14:textId="35BD8E9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7437AA5" w14:textId="12FBC02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2C4F9C9" w14:textId="737480F9"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26EECF89" w14:textId="457CB0C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9BE33D" w14:textId="25C3757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BA0FB7" w14:textId="0ACE57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8E5ED0F" w14:textId="460FACB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80439F" w:rsidRPr="0094352C" w14:paraId="4BFB9FD3" w14:textId="65F82FA7" w:rsidTr="00E13E3F">
        <w:trPr>
          <w:trHeight w:val="280"/>
        </w:trPr>
        <w:tc>
          <w:tcPr>
            <w:tcW w:w="1643" w:type="dxa"/>
            <w:tcBorders>
              <w:top w:val="nil"/>
              <w:left w:val="single" w:sz="18" w:space="0" w:color="auto"/>
              <w:bottom w:val="nil"/>
              <w:right w:val="single" w:sz="8" w:space="0" w:color="auto"/>
            </w:tcBorders>
            <w:vAlign w:val="bottom"/>
          </w:tcPr>
          <w:p w14:paraId="2C20050D"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S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36E7D7E"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Si</w:t>
            </w:r>
          </w:p>
        </w:tc>
        <w:tc>
          <w:tcPr>
            <w:tcW w:w="1710" w:type="dxa"/>
            <w:tcBorders>
              <w:top w:val="nil"/>
              <w:left w:val="single" w:sz="8" w:space="0" w:color="auto"/>
              <w:bottom w:val="nil"/>
              <w:right w:val="single" w:sz="8" w:space="0" w:color="auto"/>
            </w:tcBorders>
            <w:shd w:val="clear" w:color="auto" w:fill="auto"/>
            <w:noWrap/>
            <w:vAlign w:val="bottom"/>
            <w:hideMark/>
          </w:tcPr>
          <w:p w14:paraId="4C88B8A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1FCF55" w14:textId="4853EDED" w:rsidR="0080439F" w:rsidRPr="00357DB1" w:rsidRDefault="0080439F" w:rsidP="0036779E">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361B75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3C17D52E" w14:textId="44E9F02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DCC7D3" w14:textId="65680D1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6D6F20" w14:textId="2DF96AC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F871349" w14:textId="6FD13C1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5&lt;/Year&gt;&lt;RecNum&gt;611&lt;/RecNum&gt;&lt;DisplayText&gt;[32]&lt;/DisplayText&gt;&lt;record&gt;&lt;rec-number&gt;611&lt;/rec-number&gt;&lt;foreign-keys&gt;&lt;key app="EN" db-id="ddervv2eyxfzffeadz9v0wpsxr0wzrvadwsp" timestamp="1418674493"&gt;611&lt;/key&gt;&lt;/foreign-keys&gt;&lt;ref-type name="Journal Article"&gt;17&lt;/ref-type&gt;&lt;contributors&gt;&lt;authors&gt;&lt;author&gt;Chen, Y. Y.&lt;/author&gt;&lt;author&gt;Hong, U. T.&lt;/author&gt;&lt;author&gt;Yeh, J. W.&lt;/author&gt;&lt;author&gt;Shih, H. C.&lt;/author&gt;&lt;/authors&gt;&lt;/contributors&gt;&lt;titles&gt;&lt;title&gt;&lt;style face="normal" font="default" size="100%"&gt;Mechanical properties of a bulk Cu&lt;/style&gt;&lt;style face="subscript" font="default" size="100%"&gt;0.5&lt;/style&gt;&lt;style face="normal" font="default" size="100%"&gt;NiAlCoCrFeSi glassy alloy in 288 degrees C high-purity water&lt;/style&gt;&lt;/title&gt;&lt;secondary-title&gt;Appl. Phys. Lett.&lt;/secondary-title&gt;&lt;/titles&gt;&lt;periodical&gt;&lt;full-title&gt;Appl. Phys. Lett.&lt;/full-title&gt;&lt;/periodical&gt;&lt;pages&gt;261918&lt;/pages&gt;&lt;volume&gt;87&lt;/volume&gt;&lt;number&gt;26&lt;/number&gt;&lt;dates&gt;&lt;year&gt;2005&lt;/year&gt;&lt;pub-dates&gt;&lt;date&gt;Dec&lt;/date&gt;&lt;/pub-dates&gt;&lt;/dates&gt;&lt;isbn&gt;0003-6951&lt;/isbn&gt;&lt;accession-num&gt;WOS:000234338700035&lt;/accession-num&gt;&lt;urls&gt;&lt;related-urls&gt;&lt;url&gt;&amp;lt;Go to ISI&amp;gt;://WOS:000234338700035&lt;/url&gt;&lt;/related-urls&gt;&lt;/urls&gt;&lt;custom7&gt;261918&lt;/custom7&gt;&lt;electronic-resource-num&gt;10.1063/1.215909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2]</w:t>
            </w:r>
            <w:r>
              <w:rPr>
                <w:rFonts w:ascii="Calibri" w:eastAsia="Times New Roman" w:hAnsi="Calibri" w:cs="Times New Roman"/>
                <w:sz w:val="16"/>
                <w:szCs w:val="16"/>
              </w:rPr>
              <w:fldChar w:fldCharType="end"/>
            </w:r>
          </w:p>
        </w:tc>
      </w:tr>
      <w:tr w:rsidR="0080439F" w:rsidRPr="0094352C" w14:paraId="6A0F4D76" w14:textId="749E1DC8" w:rsidTr="00E13E3F">
        <w:trPr>
          <w:trHeight w:val="280"/>
        </w:trPr>
        <w:tc>
          <w:tcPr>
            <w:tcW w:w="1643" w:type="dxa"/>
            <w:tcBorders>
              <w:top w:val="nil"/>
              <w:left w:val="single" w:sz="18" w:space="0" w:color="auto"/>
              <w:bottom w:val="nil"/>
              <w:right w:val="single" w:sz="8" w:space="0" w:color="auto"/>
            </w:tcBorders>
            <w:vAlign w:val="bottom"/>
          </w:tcPr>
          <w:p w14:paraId="6FBA42F2"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A74276"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S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D4377D5"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5932C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FE7EE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198D47A" w14:textId="5DAE3F4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8D63867" w14:textId="63CBF2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D024957" w14:textId="0C90DF6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3602244" w14:textId="5CF2F75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114F64" w14:paraId="01E00816" w14:textId="46F9FFC2" w:rsidTr="00E13E3F">
        <w:trPr>
          <w:trHeight w:val="280"/>
        </w:trPr>
        <w:tc>
          <w:tcPr>
            <w:tcW w:w="1643" w:type="dxa"/>
            <w:tcBorders>
              <w:top w:val="nil"/>
              <w:left w:val="single" w:sz="18" w:space="0" w:color="auto"/>
              <w:bottom w:val="nil"/>
              <w:right w:val="single" w:sz="8" w:space="0" w:color="auto"/>
            </w:tcBorders>
            <w:vAlign w:val="bottom"/>
          </w:tcPr>
          <w:p w14:paraId="71F87F28"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5331E6F" w14:textId="7C8BDFA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DA46564" w14:textId="71C1C95D"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D288F7"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5DD4B31" w14:textId="05D157A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F175374" w14:textId="00BDD14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BD2A81A" w14:textId="2A8813F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7BFC4F" w14:textId="77DA4F3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626999E" w14:textId="5B3ED5D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94352C" w14:paraId="0BFC6AB4" w14:textId="77777777" w:rsidTr="00E13E3F">
        <w:trPr>
          <w:trHeight w:val="280"/>
        </w:trPr>
        <w:tc>
          <w:tcPr>
            <w:tcW w:w="1643" w:type="dxa"/>
            <w:tcBorders>
              <w:top w:val="nil"/>
              <w:left w:val="single" w:sz="18" w:space="0" w:color="auto"/>
              <w:bottom w:val="nil"/>
              <w:right w:val="single" w:sz="8" w:space="0" w:color="auto"/>
            </w:tcBorders>
            <w:vAlign w:val="bottom"/>
          </w:tcPr>
          <w:p w14:paraId="4D0EFF6D" w14:textId="77777777" w:rsidR="0080439F" w:rsidRPr="00357DB1" w:rsidRDefault="0080439F" w:rsidP="00D901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69DEB9" w14:textId="77777777"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F924F27" w14:textId="68B52CD9"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F34CE1" w14:textId="77777777"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D9390A" w14:textId="6CD66215" w:rsidR="0080439F" w:rsidRPr="00357DB1" w:rsidRDefault="0080439F" w:rsidP="00D9019E">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126E24A7" w14:textId="77777777"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680E36D" w14:textId="279E3A9A"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9A18E63" w14:textId="6C24DA41" w:rsidR="0080439F" w:rsidRPr="00357DB1" w:rsidRDefault="0080439F" w:rsidP="00D901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5E031E0" w14:textId="28A7E61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05305F" w14:paraId="050C8A41" w14:textId="28259BFF" w:rsidTr="00E13E3F">
        <w:trPr>
          <w:trHeight w:val="280"/>
        </w:trPr>
        <w:tc>
          <w:tcPr>
            <w:tcW w:w="1643" w:type="dxa"/>
            <w:tcBorders>
              <w:top w:val="nil"/>
              <w:left w:val="single" w:sz="18" w:space="0" w:color="auto"/>
              <w:bottom w:val="nil"/>
              <w:right w:val="single" w:sz="8" w:space="0" w:color="auto"/>
            </w:tcBorders>
            <w:vAlign w:val="bottom"/>
          </w:tcPr>
          <w:p w14:paraId="43CF04D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F886D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F2406C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24DDBB"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55B15E4"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917E96" w14:textId="63B23C3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059F7AD" w14:textId="3B3230F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EB81E3" w14:textId="2910B78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06159547" w14:textId="34DA9E7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05305F" w14:paraId="70E6CD11" w14:textId="77777777" w:rsidTr="00E13E3F">
        <w:trPr>
          <w:trHeight w:val="280"/>
        </w:trPr>
        <w:tc>
          <w:tcPr>
            <w:tcW w:w="1643" w:type="dxa"/>
            <w:tcBorders>
              <w:top w:val="nil"/>
              <w:left w:val="single" w:sz="18" w:space="0" w:color="auto"/>
              <w:bottom w:val="nil"/>
              <w:right w:val="single" w:sz="8" w:space="0" w:color="auto"/>
            </w:tcBorders>
            <w:vAlign w:val="bottom"/>
          </w:tcPr>
          <w:p w14:paraId="69538D3E"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5E7138" w14:textId="68E6C6B4"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532A482F" w14:textId="27715F85"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2020EC" w14:textId="48D14B1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9BBC27" w14:textId="1C536AEE"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288DE369"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659F24F" w14:textId="3B5A311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3B19F43" w14:textId="015D27EC"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703789A8" w14:textId="4E531CE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0FA20CCC" w14:textId="77777777" w:rsidTr="00E13E3F">
        <w:trPr>
          <w:trHeight w:val="280"/>
        </w:trPr>
        <w:tc>
          <w:tcPr>
            <w:tcW w:w="1643" w:type="dxa"/>
            <w:tcBorders>
              <w:top w:val="nil"/>
              <w:left w:val="single" w:sz="18" w:space="0" w:color="auto"/>
              <w:bottom w:val="nil"/>
              <w:right w:val="single" w:sz="8" w:space="0" w:color="auto"/>
            </w:tcBorders>
            <w:vAlign w:val="bottom"/>
          </w:tcPr>
          <w:p w14:paraId="018E4933"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A9AD2AA" w14:textId="1520163C"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309092E2" w14:textId="4559644E"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55FC636" w14:textId="203A401F"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43E4DA" w14:textId="11AA135D"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5AF53DD"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23128DE" w14:textId="0C75C3E9"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2F98F7D" w14:textId="6DD14636"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3B0262C9" w14:textId="1CC2EB8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179FD038" w14:textId="77777777" w:rsidTr="00E13E3F">
        <w:trPr>
          <w:trHeight w:val="280"/>
        </w:trPr>
        <w:tc>
          <w:tcPr>
            <w:tcW w:w="1643" w:type="dxa"/>
            <w:tcBorders>
              <w:top w:val="nil"/>
              <w:left w:val="single" w:sz="18" w:space="0" w:color="auto"/>
              <w:bottom w:val="nil"/>
              <w:right w:val="single" w:sz="8" w:space="0" w:color="auto"/>
            </w:tcBorders>
            <w:vAlign w:val="bottom"/>
          </w:tcPr>
          <w:p w14:paraId="430C9949"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614F8C" w14:textId="3FE645CC"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11359962" w14:textId="678007F1"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4A112D" w14:textId="43ADF2A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481DD9D" w14:textId="086F407B" w:rsidR="0080439F" w:rsidRPr="00357DB1" w:rsidRDefault="0080439F" w:rsidP="00FC5B29">
            <w:pPr>
              <w:rPr>
                <w:rFonts w:ascii="Calibri" w:eastAsia="Times New Roman" w:hAnsi="Calibri" w:cs="Times New Roman"/>
                <w:sz w:val="16"/>
                <w:szCs w:val="16"/>
              </w:rPr>
            </w:pPr>
            <w:r w:rsidRPr="00357DB1">
              <w:rPr>
                <w:rFonts w:ascii="Calibri" w:eastAsia="Times New Roman" w:hAnsi="Calibri" w:cs="Times New Roman"/>
                <w:sz w:val="16"/>
                <w:szCs w:val="16"/>
              </w:rPr>
              <w:t>2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51FA9F3"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C7A7EA" w14:textId="4EC527FE"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881B7A5" w14:textId="107F740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H, W </w:t>
            </w:r>
          </w:p>
        </w:tc>
        <w:tc>
          <w:tcPr>
            <w:tcW w:w="810" w:type="dxa"/>
            <w:tcBorders>
              <w:top w:val="nil"/>
              <w:left w:val="single" w:sz="8" w:space="0" w:color="auto"/>
              <w:bottom w:val="nil"/>
              <w:right w:val="single" w:sz="18" w:space="0" w:color="auto"/>
            </w:tcBorders>
            <w:shd w:val="clear" w:color="auto" w:fill="auto"/>
            <w:noWrap/>
            <w:vAlign w:val="bottom"/>
            <w:hideMark/>
          </w:tcPr>
          <w:p w14:paraId="736EDD53" w14:textId="7F2A180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4DA4BD70" w14:textId="77777777" w:rsidTr="00E13E3F">
        <w:trPr>
          <w:trHeight w:val="280"/>
        </w:trPr>
        <w:tc>
          <w:tcPr>
            <w:tcW w:w="1643" w:type="dxa"/>
            <w:tcBorders>
              <w:top w:val="nil"/>
              <w:left w:val="single" w:sz="18" w:space="0" w:color="auto"/>
              <w:bottom w:val="nil"/>
              <w:right w:val="single" w:sz="8" w:space="0" w:color="auto"/>
            </w:tcBorders>
            <w:vAlign w:val="bottom"/>
          </w:tcPr>
          <w:p w14:paraId="6B321034"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A492C6" w14:textId="42FD3176"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p>
        </w:tc>
        <w:tc>
          <w:tcPr>
            <w:tcW w:w="1710" w:type="dxa"/>
            <w:tcBorders>
              <w:top w:val="nil"/>
              <w:left w:val="single" w:sz="8" w:space="0" w:color="auto"/>
              <w:bottom w:val="nil"/>
              <w:right w:val="single" w:sz="8" w:space="0" w:color="auto"/>
            </w:tcBorders>
            <w:shd w:val="clear" w:color="auto" w:fill="auto"/>
            <w:noWrap/>
            <w:vAlign w:val="bottom"/>
            <w:hideMark/>
          </w:tcPr>
          <w:p w14:paraId="169FA7C0" w14:textId="35D60119"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5F320EF" w14:textId="5EEA236B"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B431C6E" w14:textId="6DB82EA3"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38A69D39" w14:textId="0FA4B6B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EA77CF" w14:textId="1CB8F30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400333D0" w14:textId="17F701E1"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5E796E4" w14:textId="4842767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66F355F6" w14:textId="77777777" w:rsidTr="00E13E3F">
        <w:trPr>
          <w:trHeight w:val="280"/>
        </w:trPr>
        <w:tc>
          <w:tcPr>
            <w:tcW w:w="1643" w:type="dxa"/>
            <w:tcBorders>
              <w:top w:val="nil"/>
              <w:left w:val="single" w:sz="18" w:space="0" w:color="auto"/>
              <w:bottom w:val="nil"/>
              <w:right w:val="single" w:sz="8" w:space="0" w:color="auto"/>
            </w:tcBorders>
            <w:vAlign w:val="bottom"/>
          </w:tcPr>
          <w:p w14:paraId="1CC32B44"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5F8415" w14:textId="6BB968FA"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195ACBD5" w14:textId="5BC73DC2"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4A78AE" w14:textId="09B8ABB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047DF0" w14:textId="7288CCF6" w:rsidR="0080439F" w:rsidRPr="00357DB1" w:rsidRDefault="0080439F" w:rsidP="00FE222D">
            <w:pPr>
              <w:rPr>
                <w:rFonts w:ascii="Calibri" w:eastAsia="Times New Roman" w:hAnsi="Calibri" w:cs="Times New Roman"/>
                <w:sz w:val="16"/>
                <w:szCs w:val="16"/>
              </w:rPr>
            </w:pPr>
            <w:r w:rsidRPr="00357DB1">
              <w:rPr>
                <w:rFonts w:ascii="Calibri" w:eastAsia="Times New Roman" w:hAnsi="Calibri" w:cs="Times New Roman"/>
                <w:sz w:val="16"/>
                <w:szCs w:val="16"/>
              </w:rPr>
              <w:t>2BCC+FCC+NiTi</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E6001AE" w14:textId="250135FC"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42D5179" w14:textId="17BE251B"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799B5097" w14:textId="1A06F523"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66FB58D" w14:textId="7D9EBFD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509DC313" w14:textId="77777777" w:rsidTr="00E13E3F">
        <w:trPr>
          <w:trHeight w:val="280"/>
        </w:trPr>
        <w:tc>
          <w:tcPr>
            <w:tcW w:w="1643" w:type="dxa"/>
            <w:tcBorders>
              <w:top w:val="nil"/>
              <w:left w:val="single" w:sz="18" w:space="0" w:color="auto"/>
              <w:bottom w:val="nil"/>
              <w:right w:val="single" w:sz="8" w:space="0" w:color="auto"/>
            </w:tcBorders>
            <w:vAlign w:val="bottom"/>
          </w:tcPr>
          <w:p w14:paraId="0E9469A6"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EA5CEE2" w14:textId="6B62ACE2"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69FE9C2D" w14:textId="609F2A62"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BA4FB9" w14:textId="6B8BF753"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916331" w14:textId="7E5F8186"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19739B9" w14:textId="78B5C06A"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518E4FD6" w14:textId="0EC30395"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5B99B8A8" w14:textId="7EA4F990"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34DDECC" w14:textId="28A015E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13AEBBD5" w14:textId="77777777" w:rsidTr="00E13E3F">
        <w:trPr>
          <w:trHeight w:val="280"/>
        </w:trPr>
        <w:tc>
          <w:tcPr>
            <w:tcW w:w="1643" w:type="dxa"/>
            <w:tcBorders>
              <w:top w:val="nil"/>
              <w:left w:val="single" w:sz="18" w:space="0" w:color="auto"/>
              <w:bottom w:val="nil"/>
              <w:right w:val="single" w:sz="8" w:space="0" w:color="auto"/>
            </w:tcBorders>
            <w:vAlign w:val="bottom"/>
          </w:tcPr>
          <w:p w14:paraId="5E4ACA8C"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493BDE" w14:textId="38A894A6"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728A99C6" w14:textId="4356D2B8"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3A30F2" w14:textId="002A6522"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74A309" w14:textId="2CB1F4B1"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69F520E" w14:textId="783512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91BCF5C" w14:textId="05238B40"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AEEC1F4" w14:textId="70BF86D8"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4939D0F" w14:textId="29F1397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3BCF9046" w14:textId="77777777" w:rsidTr="00E13E3F">
        <w:trPr>
          <w:trHeight w:val="280"/>
        </w:trPr>
        <w:tc>
          <w:tcPr>
            <w:tcW w:w="1643" w:type="dxa"/>
            <w:tcBorders>
              <w:top w:val="nil"/>
              <w:left w:val="single" w:sz="18" w:space="0" w:color="auto"/>
              <w:bottom w:val="nil"/>
              <w:right w:val="single" w:sz="8" w:space="0" w:color="auto"/>
            </w:tcBorders>
            <w:vAlign w:val="bottom"/>
          </w:tcPr>
          <w:p w14:paraId="2BB4D24D"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F4A2A6" w14:textId="506C2738" w:rsidR="0080439F" w:rsidRPr="00357DB1" w:rsidRDefault="0080439F" w:rsidP="00B5746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1.8</w:t>
            </w:r>
          </w:p>
        </w:tc>
        <w:tc>
          <w:tcPr>
            <w:tcW w:w="1710" w:type="dxa"/>
            <w:tcBorders>
              <w:top w:val="nil"/>
              <w:left w:val="single" w:sz="8" w:space="0" w:color="auto"/>
              <w:bottom w:val="nil"/>
              <w:right w:val="single" w:sz="8" w:space="0" w:color="auto"/>
            </w:tcBorders>
            <w:shd w:val="clear" w:color="auto" w:fill="auto"/>
            <w:noWrap/>
            <w:vAlign w:val="bottom"/>
            <w:hideMark/>
          </w:tcPr>
          <w:p w14:paraId="0E108982" w14:textId="1CCE835F"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77F37B" w14:textId="3FA1C6F4"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3C47274" w14:textId="48EA5598"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12678B88" w14:textId="3A94B4F9"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960AD82" w14:textId="00725F76"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CED2A8A" w14:textId="6A30E49F"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185F9ED" w14:textId="0740932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4352C" w14:paraId="4E9B3097" w14:textId="7CABB7E3" w:rsidTr="00E13E3F">
        <w:trPr>
          <w:trHeight w:val="280"/>
        </w:trPr>
        <w:tc>
          <w:tcPr>
            <w:tcW w:w="1643" w:type="dxa"/>
            <w:tcBorders>
              <w:top w:val="nil"/>
              <w:left w:val="single" w:sz="18" w:space="0" w:color="auto"/>
              <w:bottom w:val="nil"/>
              <w:right w:val="single" w:sz="8" w:space="0" w:color="auto"/>
            </w:tcBorders>
            <w:vAlign w:val="bottom"/>
          </w:tcPr>
          <w:p w14:paraId="54BECF61"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269242" w14:textId="4044538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2.0</w:t>
            </w:r>
          </w:p>
        </w:tc>
        <w:tc>
          <w:tcPr>
            <w:tcW w:w="1710" w:type="dxa"/>
            <w:tcBorders>
              <w:top w:val="nil"/>
              <w:left w:val="single" w:sz="8" w:space="0" w:color="auto"/>
              <w:bottom w:val="nil"/>
              <w:right w:val="single" w:sz="8" w:space="0" w:color="auto"/>
            </w:tcBorders>
            <w:shd w:val="clear" w:color="auto" w:fill="auto"/>
            <w:noWrap/>
            <w:vAlign w:val="bottom"/>
            <w:hideMark/>
          </w:tcPr>
          <w:p w14:paraId="0975CFA7" w14:textId="49453C0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ABF936" w14:textId="3EC4DBC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84414A" w14:textId="7BB686F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NiTi</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03045FC" w14:textId="46038D9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096AFB5" w14:textId="79DD918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124B361F" w14:textId="42E8708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21582BF6" w14:textId="25C31F2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595&lt;/RecNum&gt;&lt;DisplayText&gt;[15]&lt;/DisplayText&gt;&lt;record&gt;&lt;rec-number&gt;595&lt;/rec-number&gt;&lt;foreign-keys&gt;&lt;key app="EN" db-id="ddervv2eyxfzffeadz9v0wpsxr0wzrvadwsp" timestamp="1418674493"&gt;595&lt;/key&gt;&lt;/foreign-keys&gt;&lt;ref-type name="Journal Article"&gt;17&lt;/ref-type&gt;&lt;contributors&gt;&lt;authors&gt;&lt;author&gt;Chen, M.-R.&lt;/author&gt;&lt;author&gt;Lin, S.-J.&lt;/author&gt;&lt;author&gt;Yeh, J.-W.&lt;/author&gt;&lt;author&gt;Chen, S.-K.&lt;/author&gt;&lt;author&gt;Huang, Y.-S.&lt;/author&gt;&lt;author&gt;Tu, C.-P.&lt;/author&gt;&lt;/authors&gt;&lt;/contributors&gt;&lt;titles&gt;&lt;title&gt;&lt;style face="normal" font="default" size="100%"&gt;Microstructure and properties of Al&lt;/style&gt;&lt;style face="subscript" font="default" size="100%"&gt;0.5&lt;/style&gt;&lt;style face="normal" font="default" size="100%"&gt;CoCrCuFeNiTi&lt;/style&gt;&lt;style face="subscript" font="default" size="100%"&gt;x&lt;/style&gt;&lt;style face="subscript" font="default" size="10"&gt; &lt;/style&gt;&lt;style face="normal" font="default" size="100%"&gt;(x=0-2.0) high-entropy alloys&lt;/style&gt;&lt;/title&gt;&lt;secondary-title&gt;Materials Transactions&lt;/secondary-title&gt;&lt;/titles&gt;&lt;periodical&gt;&lt;full-title&gt;Materials Transactions&lt;/full-title&gt;&lt;/periodical&gt;&lt;pages&gt;1395-1401&lt;/pages&gt;&lt;volume&gt;47&lt;/volume&gt;&lt;number&gt;5&lt;/number&gt;&lt;dates&gt;&lt;year&gt;2006&lt;/year&gt;&lt;pub-dates&gt;&lt;date&gt;May&lt;/date&gt;&lt;/pub-dates&gt;&lt;/dates&gt;&lt;isbn&gt;1345-9678&lt;/isbn&gt;&lt;accession-num&gt;WOS:000238966400021&lt;/accession-num&gt;&lt;urls&gt;&lt;related-urls&gt;&lt;url&gt;http://dx.doi.org/10.2320/matertrans.47.1395&lt;/url&gt;&lt;/related-urls&gt;&lt;/urls&gt;&lt;electronic-resource-num&gt;10.2320/matertrans.47.139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5]</w:t>
            </w:r>
            <w:r>
              <w:rPr>
                <w:rFonts w:ascii="Calibri" w:eastAsia="Times New Roman" w:hAnsi="Calibri" w:cs="Times New Roman"/>
                <w:sz w:val="16"/>
                <w:szCs w:val="16"/>
              </w:rPr>
              <w:fldChar w:fldCharType="end"/>
            </w:r>
          </w:p>
        </w:tc>
      </w:tr>
      <w:tr w:rsidR="0080439F" w:rsidRPr="009C2884" w14:paraId="7C1E4B81" w14:textId="77777777" w:rsidTr="00E13E3F">
        <w:trPr>
          <w:trHeight w:val="280"/>
        </w:trPr>
        <w:tc>
          <w:tcPr>
            <w:tcW w:w="1643" w:type="dxa"/>
            <w:tcBorders>
              <w:top w:val="nil"/>
              <w:left w:val="single" w:sz="18" w:space="0" w:color="auto"/>
              <w:bottom w:val="nil"/>
              <w:right w:val="single" w:sz="8" w:space="0" w:color="auto"/>
            </w:tcBorders>
            <w:vAlign w:val="bottom"/>
          </w:tcPr>
          <w:p w14:paraId="52833375" w14:textId="77777777" w:rsidR="0080439F" w:rsidRPr="00357DB1" w:rsidRDefault="0080439F" w:rsidP="00BD0AC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E5A025F"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E19BB72"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38E273"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542E0C" w14:textId="77777777" w:rsidR="0080439F" w:rsidRPr="00357DB1" w:rsidRDefault="0080439F" w:rsidP="00BD0AC1">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17734C9"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530E63A"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FFD056E" w14:textId="77777777" w:rsidR="0080439F" w:rsidRPr="00357DB1" w:rsidRDefault="0080439F" w:rsidP="00BD0AC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8C615F0" w14:textId="3B7B4D9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80439F" w:rsidRPr="0086599B" w14:paraId="7E05E544" w14:textId="77777777" w:rsidTr="00E13E3F">
        <w:trPr>
          <w:trHeight w:val="280"/>
        </w:trPr>
        <w:tc>
          <w:tcPr>
            <w:tcW w:w="1643" w:type="dxa"/>
            <w:tcBorders>
              <w:top w:val="nil"/>
              <w:left w:val="single" w:sz="18" w:space="0" w:color="auto"/>
              <w:bottom w:val="nil"/>
              <w:right w:val="single" w:sz="8" w:space="0" w:color="auto"/>
            </w:tcBorders>
            <w:vAlign w:val="bottom"/>
          </w:tcPr>
          <w:p w14:paraId="262C74E0" w14:textId="77777777" w:rsidR="0080439F" w:rsidRPr="00357DB1" w:rsidRDefault="0080439F" w:rsidP="006676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8C6CFA"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03D5DC1"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429206"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E8D303" w14:textId="77777777" w:rsidR="0080439F" w:rsidRPr="00357DB1" w:rsidRDefault="0080439F" w:rsidP="0066765B">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7F3E3F9"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527D7EAE"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371AE08" w14:textId="77777777" w:rsidR="0080439F" w:rsidRPr="00357DB1" w:rsidRDefault="0080439F" w:rsidP="0066765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B2E3410" w14:textId="441A740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94352C" w14:paraId="777F20D7" w14:textId="5473FE4D" w:rsidTr="00E13E3F">
        <w:trPr>
          <w:trHeight w:val="280"/>
        </w:trPr>
        <w:tc>
          <w:tcPr>
            <w:tcW w:w="1643" w:type="dxa"/>
            <w:tcBorders>
              <w:top w:val="nil"/>
              <w:left w:val="single" w:sz="18" w:space="0" w:color="auto"/>
              <w:bottom w:val="nil"/>
              <w:right w:val="single" w:sz="8" w:space="0" w:color="auto"/>
            </w:tcBorders>
            <w:vAlign w:val="bottom"/>
          </w:tcPr>
          <w:p w14:paraId="4E475460"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7CC9DC" w14:textId="233D599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15F2FE9" w14:textId="77A95DF4"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BDE81E"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7EA515" w14:textId="43A5A422"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C93C7A0" w14:textId="7DAF79D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D9E5FF9" w14:textId="3EBC129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6E627DF" w14:textId="37864DD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9BC4A66" w14:textId="4F88A2B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94352C" w14:paraId="126EE2C2" w14:textId="6F3FBF37" w:rsidTr="00E13E3F">
        <w:trPr>
          <w:trHeight w:val="280"/>
        </w:trPr>
        <w:tc>
          <w:tcPr>
            <w:tcW w:w="1643" w:type="dxa"/>
            <w:tcBorders>
              <w:top w:val="nil"/>
              <w:left w:val="single" w:sz="18" w:space="0" w:color="auto"/>
              <w:bottom w:val="nil"/>
              <w:right w:val="single" w:sz="8" w:space="0" w:color="auto"/>
            </w:tcBorders>
            <w:vAlign w:val="bottom"/>
          </w:tcPr>
          <w:p w14:paraId="2CF1C9A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D2E769"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09C8A111" w14:textId="0E56894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D7BDC6"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F98426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4B9307A" w14:textId="652AF1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4736BA" w14:textId="06A2170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8E6F5C7" w14:textId="4C191708"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1075C5C" w14:textId="0585595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94352C" w14:paraId="4953351D" w14:textId="77777777" w:rsidTr="00E13E3F">
        <w:trPr>
          <w:trHeight w:val="280"/>
        </w:trPr>
        <w:tc>
          <w:tcPr>
            <w:tcW w:w="1643" w:type="dxa"/>
            <w:tcBorders>
              <w:top w:val="nil"/>
              <w:left w:val="single" w:sz="18" w:space="0" w:color="auto"/>
              <w:bottom w:val="nil"/>
              <w:right w:val="single" w:sz="8" w:space="0" w:color="auto"/>
            </w:tcBorders>
            <w:vAlign w:val="bottom"/>
          </w:tcPr>
          <w:p w14:paraId="749173E5" w14:textId="77777777" w:rsidR="0080439F" w:rsidRPr="00357DB1" w:rsidRDefault="0080439F" w:rsidP="00236C31">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TiMn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B181853"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5</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3669CCA5" w14:textId="16F4CDEB"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3DC9B07"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342128" w14:textId="38B49B38"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7E8A532"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53162257" w14:textId="1A0B37F2"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3303FC5"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0B2C14" w14:textId="4ADB3BA2"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236C31" w14:paraId="62D16D38" w14:textId="77777777" w:rsidTr="00E13E3F">
        <w:trPr>
          <w:trHeight w:val="280"/>
        </w:trPr>
        <w:tc>
          <w:tcPr>
            <w:tcW w:w="1643" w:type="dxa"/>
            <w:tcBorders>
              <w:top w:val="nil"/>
              <w:left w:val="single" w:sz="18" w:space="0" w:color="auto"/>
              <w:bottom w:val="nil"/>
              <w:right w:val="single" w:sz="8" w:space="0" w:color="auto"/>
            </w:tcBorders>
            <w:vAlign w:val="bottom"/>
          </w:tcPr>
          <w:p w14:paraId="663990A3" w14:textId="77777777" w:rsidR="0080439F" w:rsidRPr="00357DB1" w:rsidRDefault="0080439F" w:rsidP="00236C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6EAEBB"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36321CE4" w14:textId="24765381"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B8B3251"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6161EF2" w14:textId="77777777"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9AE1BBA"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276AAB67"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3E5992" w14:textId="77777777" w:rsidR="0080439F" w:rsidRPr="00357DB1" w:rsidRDefault="0080439F" w:rsidP="00236C31">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CFF16FE" w14:textId="30BAABB7"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236C31" w14:paraId="725E8068" w14:textId="02856008" w:rsidTr="00E13E3F">
        <w:trPr>
          <w:trHeight w:val="280"/>
        </w:trPr>
        <w:tc>
          <w:tcPr>
            <w:tcW w:w="1643" w:type="dxa"/>
            <w:tcBorders>
              <w:top w:val="nil"/>
              <w:left w:val="single" w:sz="18" w:space="0" w:color="auto"/>
              <w:bottom w:val="nil"/>
              <w:right w:val="single" w:sz="8" w:space="0" w:color="auto"/>
            </w:tcBorders>
            <w:vAlign w:val="bottom"/>
          </w:tcPr>
          <w:p w14:paraId="59FAD52C" w14:textId="18296B49"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D0D42D" w14:textId="248A2256" w:rsidR="0080439F" w:rsidRPr="00357DB1" w:rsidRDefault="0080439F" w:rsidP="00236C3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7</w:t>
            </w:r>
            <w:r w:rsidRPr="00357DB1">
              <w:rPr>
                <w:rFonts w:ascii="Calibri" w:eastAsia="Times New Roman" w:hAnsi="Calibri" w:cs="Times New Roman"/>
                <w:sz w:val="16"/>
                <w:szCs w:val="16"/>
              </w:rPr>
              <w:t>CoCrCuFeNiTiMnV</w:t>
            </w:r>
          </w:p>
        </w:tc>
        <w:tc>
          <w:tcPr>
            <w:tcW w:w="1710" w:type="dxa"/>
            <w:tcBorders>
              <w:top w:val="nil"/>
              <w:left w:val="single" w:sz="8" w:space="0" w:color="auto"/>
              <w:bottom w:val="nil"/>
              <w:right w:val="single" w:sz="8" w:space="0" w:color="auto"/>
            </w:tcBorders>
            <w:shd w:val="clear" w:color="auto" w:fill="auto"/>
            <w:noWrap/>
            <w:vAlign w:val="bottom"/>
            <w:hideMark/>
          </w:tcPr>
          <w:p w14:paraId="003CD560" w14:textId="67C380B1"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D2769A"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1CCAA9" w14:textId="666A5381"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B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7EC9E8A7" w14:textId="3B85880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9</w:t>
            </w:r>
          </w:p>
        </w:tc>
        <w:tc>
          <w:tcPr>
            <w:tcW w:w="454" w:type="dxa"/>
            <w:tcBorders>
              <w:top w:val="nil"/>
              <w:left w:val="single" w:sz="8" w:space="0" w:color="auto"/>
              <w:bottom w:val="nil"/>
              <w:right w:val="single" w:sz="8" w:space="0" w:color="auto"/>
            </w:tcBorders>
            <w:vAlign w:val="bottom"/>
          </w:tcPr>
          <w:p w14:paraId="0B02B56E" w14:textId="0FA33A5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7E2A593" w14:textId="75D643B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7BB2A9C" w14:textId="3B5F06FF" w:rsidR="0080439F" w:rsidRPr="00357DB1" w:rsidRDefault="00B34BFA" w:rsidP="0080671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80439F" w:rsidRPr="0094352C" w14:paraId="787ED002" w14:textId="77777777" w:rsidTr="00E13E3F">
        <w:trPr>
          <w:trHeight w:val="280"/>
        </w:trPr>
        <w:tc>
          <w:tcPr>
            <w:tcW w:w="1643" w:type="dxa"/>
            <w:tcBorders>
              <w:top w:val="nil"/>
              <w:left w:val="single" w:sz="18" w:space="0" w:color="auto"/>
              <w:bottom w:val="nil"/>
              <w:right w:val="single" w:sz="8" w:space="0" w:color="auto"/>
            </w:tcBorders>
            <w:vAlign w:val="bottom"/>
          </w:tcPr>
          <w:p w14:paraId="272D6A8B" w14:textId="77777777" w:rsidR="0080439F" w:rsidRPr="00357DB1" w:rsidRDefault="0080439F" w:rsidP="00B0437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45D2F4A" w14:textId="77777777" w:rsidR="0080439F" w:rsidRPr="00357DB1" w:rsidRDefault="0080439F" w:rsidP="00B0437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T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5EBE6B9"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FF33ED"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77FA71" w14:textId="77777777" w:rsidR="0080439F" w:rsidRPr="00357DB1" w:rsidRDefault="0080439F" w:rsidP="00B0437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7CF97BF"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61FD33EE"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BE1E7B" w14:textId="77777777" w:rsidR="0080439F" w:rsidRPr="00357DB1" w:rsidRDefault="0080439F" w:rsidP="00B04370">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A4398A" w14:textId="452C122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DF132E" w14:paraId="3D52096B" w14:textId="13C7598D" w:rsidTr="00E13E3F">
        <w:trPr>
          <w:trHeight w:val="280"/>
        </w:trPr>
        <w:tc>
          <w:tcPr>
            <w:tcW w:w="1643" w:type="dxa"/>
            <w:tcBorders>
              <w:top w:val="nil"/>
              <w:left w:val="single" w:sz="18" w:space="0" w:color="auto"/>
              <w:bottom w:val="nil"/>
              <w:right w:val="single" w:sz="8" w:space="0" w:color="auto"/>
            </w:tcBorders>
            <w:vAlign w:val="bottom"/>
          </w:tcPr>
          <w:p w14:paraId="5E4921F7" w14:textId="33FEE206"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A8F2D9" w14:textId="1B954E5D" w:rsidR="0080439F" w:rsidRPr="00357DB1" w:rsidRDefault="0080439F" w:rsidP="0036779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D271225" w14:textId="057733EE"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SQ</w:t>
            </w:r>
          </w:p>
        </w:tc>
        <w:tc>
          <w:tcPr>
            <w:tcW w:w="720" w:type="dxa"/>
            <w:tcBorders>
              <w:top w:val="nil"/>
              <w:left w:val="single" w:sz="8" w:space="0" w:color="auto"/>
              <w:bottom w:val="nil"/>
              <w:right w:val="single" w:sz="8" w:space="0" w:color="auto"/>
            </w:tcBorders>
            <w:shd w:val="clear" w:color="auto" w:fill="auto"/>
            <w:noWrap/>
            <w:vAlign w:val="bottom"/>
            <w:hideMark/>
          </w:tcPr>
          <w:p w14:paraId="5EF0117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DA33EE" w14:textId="041BE25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35AFF9E" w14:textId="0CC0781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3D7FB561" w14:textId="44446DDB"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5A6E5D" w14:textId="04FB9F84"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D660171" w14:textId="5FFEE61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0166DD" w14:paraId="61C94FE0" w14:textId="1A3FC5E1" w:rsidTr="00E13E3F">
        <w:trPr>
          <w:trHeight w:val="280"/>
        </w:trPr>
        <w:tc>
          <w:tcPr>
            <w:tcW w:w="1643" w:type="dxa"/>
            <w:tcBorders>
              <w:top w:val="nil"/>
              <w:left w:val="single" w:sz="18" w:space="0" w:color="auto"/>
              <w:bottom w:val="nil"/>
              <w:right w:val="single" w:sz="8" w:space="0" w:color="auto"/>
            </w:tcBorders>
            <w:vAlign w:val="bottom"/>
          </w:tcPr>
          <w:p w14:paraId="48D7C4EB"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8AA46A3"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29BEB982" w14:textId="2340359A"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DF85C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1CA738" w14:textId="43903143"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6A9C5DB" w14:textId="4ECCEF3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99F66B9" w14:textId="67E2206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E6D5A60" w14:textId="3408453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D58C6A4" w14:textId="13E1B20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295E7482" w14:textId="0BACAC44" w:rsidTr="00E13E3F">
        <w:trPr>
          <w:trHeight w:val="280"/>
        </w:trPr>
        <w:tc>
          <w:tcPr>
            <w:tcW w:w="1643" w:type="dxa"/>
            <w:tcBorders>
              <w:top w:val="nil"/>
              <w:left w:val="single" w:sz="18" w:space="0" w:color="auto"/>
              <w:bottom w:val="nil"/>
              <w:right w:val="single" w:sz="8" w:space="0" w:color="auto"/>
            </w:tcBorders>
            <w:vAlign w:val="bottom"/>
          </w:tcPr>
          <w:p w14:paraId="6FD05D77"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9E863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2840DA4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029422"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F9BAF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F2542FB" w14:textId="2702D6E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07D535D" w14:textId="2A87242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903F59" w14:textId="11FA0D5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D56E366" w14:textId="3FB1FD2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0166DD" w14:paraId="3FEA7DB3" w14:textId="52F968CE" w:rsidTr="00E13E3F">
        <w:trPr>
          <w:trHeight w:val="280"/>
        </w:trPr>
        <w:tc>
          <w:tcPr>
            <w:tcW w:w="1643" w:type="dxa"/>
            <w:tcBorders>
              <w:top w:val="nil"/>
              <w:left w:val="single" w:sz="18" w:space="0" w:color="auto"/>
              <w:bottom w:val="nil"/>
              <w:right w:val="single" w:sz="8" w:space="0" w:color="auto"/>
            </w:tcBorders>
            <w:vAlign w:val="bottom"/>
          </w:tcPr>
          <w:p w14:paraId="333FCFE5"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17488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74F1D291" w14:textId="3B3D0F36"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27FF41"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78671D" w14:textId="7AEA84C5" w:rsidR="0080439F" w:rsidRPr="00357DB1" w:rsidRDefault="0080439F" w:rsidP="00F746C2">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17900F59" w14:textId="32FBD475"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1B9C8D7" w14:textId="1D839436"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0DF7CA9" w14:textId="2746E9D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06CFB1F" w14:textId="08464BD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0166DD" w14:paraId="251CB951" w14:textId="5549D1A9" w:rsidTr="00E13E3F">
        <w:trPr>
          <w:trHeight w:val="280"/>
        </w:trPr>
        <w:tc>
          <w:tcPr>
            <w:tcW w:w="1643" w:type="dxa"/>
            <w:tcBorders>
              <w:top w:val="nil"/>
              <w:left w:val="single" w:sz="18" w:space="0" w:color="auto"/>
              <w:bottom w:val="nil"/>
              <w:right w:val="single" w:sz="8" w:space="0" w:color="auto"/>
            </w:tcBorders>
            <w:vAlign w:val="bottom"/>
          </w:tcPr>
          <w:p w14:paraId="52A28F1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1596F8E"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15C1F37" w14:textId="5A4D79E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265161"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0CCC42" w14:textId="77F25E1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C5CABEC" w14:textId="0212533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E34D51B" w14:textId="5BD9A87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F679828" w14:textId="1A7EAB5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C13F7F7" w14:textId="432653C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42C6E909" w14:textId="073D88F9" w:rsidTr="00E13E3F">
        <w:trPr>
          <w:trHeight w:val="280"/>
        </w:trPr>
        <w:tc>
          <w:tcPr>
            <w:tcW w:w="1643" w:type="dxa"/>
            <w:tcBorders>
              <w:top w:val="nil"/>
              <w:left w:val="single" w:sz="18" w:space="0" w:color="auto"/>
              <w:bottom w:val="nil"/>
              <w:right w:val="single" w:sz="8" w:space="0" w:color="auto"/>
            </w:tcBorders>
            <w:vAlign w:val="bottom"/>
          </w:tcPr>
          <w:p w14:paraId="474B5A9C"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DFE385"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p>
        </w:tc>
        <w:tc>
          <w:tcPr>
            <w:tcW w:w="1710" w:type="dxa"/>
            <w:tcBorders>
              <w:top w:val="nil"/>
              <w:left w:val="single" w:sz="8" w:space="0" w:color="auto"/>
              <w:bottom w:val="nil"/>
              <w:right w:val="single" w:sz="8" w:space="0" w:color="auto"/>
            </w:tcBorders>
            <w:shd w:val="clear" w:color="auto" w:fill="auto"/>
            <w:noWrap/>
            <w:vAlign w:val="bottom"/>
            <w:hideMark/>
          </w:tcPr>
          <w:p w14:paraId="438699D4" w14:textId="2F79EE7F"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C8265F"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74C183" w14:textId="73872F6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2ABD7573" w14:textId="1410109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908DB71" w14:textId="4821D18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71F262" w14:textId="116337B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F85958B" w14:textId="6D219AA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78625968" w14:textId="7EC77302" w:rsidTr="00E13E3F">
        <w:trPr>
          <w:trHeight w:val="280"/>
        </w:trPr>
        <w:tc>
          <w:tcPr>
            <w:tcW w:w="1643" w:type="dxa"/>
            <w:tcBorders>
              <w:top w:val="nil"/>
              <w:left w:val="single" w:sz="18" w:space="0" w:color="auto"/>
              <w:bottom w:val="nil"/>
              <w:right w:val="single" w:sz="8" w:space="0" w:color="auto"/>
            </w:tcBorders>
            <w:vAlign w:val="bottom"/>
          </w:tcPr>
          <w:p w14:paraId="36FA91D6"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B9980F"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59BA6D3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FDAF8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242A26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5A83931" w14:textId="475A65D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E91953B" w14:textId="5470D7A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F93A0E7" w14:textId="0BF4BC6A"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6B856AE2" w14:textId="78B7F57C"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6C93C5B2" w14:textId="7F8E260D" w:rsidTr="00E13E3F">
        <w:trPr>
          <w:trHeight w:val="280"/>
        </w:trPr>
        <w:tc>
          <w:tcPr>
            <w:tcW w:w="1643" w:type="dxa"/>
            <w:tcBorders>
              <w:top w:val="nil"/>
              <w:left w:val="single" w:sz="18" w:space="0" w:color="auto"/>
              <w:bottom w:val="nil"/>
              <w:right w:val="single" w:sz="8" w:space="0" w:color="auto"/>
            </w:tcBorders>
            <w:vAlign w:val="bottom"/>
          </w:tcPr>
          <w:p w14:paraId="527C844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EC8466"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0B33DB50"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71401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B381E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99202C5" w14:textId="72022E9D"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0DB0067" w14:textId="080DFBCF"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ADB7AB8" w14:textId="0BEACC9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C921DF2" w14:textId="37A9B2A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5C92874A" w14:textId="178514AE" w:rsidTr="00E13E3F">
        <w:trPr>
          <w:trHeight w:val="280"/>
        </w:trPr>
        <w:tc>
          <w:tcPr>
            <w:tcW w:w="1643" w:type="dxa"/>
            <w:tcBorders>
              <w:top w:val="nil"/>
              <w:left w:val="single" w:sz="18" w:space="0" w:color="auto"/>
              <w:bottom w:val="nil"/>
              <w:right w:val="single" w:sz="8" w:space="0" w:color="auto"/>
            </w:tcBorders>
            <w:vAlign w:val="bottom"/>
          </w:tcPr>
          <w:p w14:paraId="1E89890F"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D5BD66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03537DC2"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50C395E"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101A65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0064479" w14:textId="58C335BE"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7063F5E8" w14:textId="1B81FB6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16CAD9" w14:textId="1BCDB088"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5796132" w14:textId="6C2F52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F5505A" w14:paraId="69E122C7" w14:textId="60B047C4" w:rsidTr="00E13E3F">
        <w:trPr>
          <w:trHeight w:val="280"/>
        </w:trPr>
        <w:tc>
          <w:tcPr>
            <w:tcW w:w="1643" w:type="dxa"/>
            <w:tcBorders>
              <w:top w:val="nil"/>
              <w:left w:val="single" w:sz="18" w:space="0" w:color="auto"/>
              <w:bottom w:val="nil"/>
              <w:right w:val="single" w:sz="8" w:space="0" w:color="auto"/>
            </w:tcBorders>
            <w:vAlign w:val="bottom"/>
          </w:tcPr>
          <w:p w14:paraId="29B897AA"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99F26BB"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1.8</w:t>
            </w:r>
          </w:p>
        </w:tc>
        <w:tc>
          <w:tcPr>
            <w:tcW w:w="1710" w:type="dxa"/>
            <w:tcBorders>
              <w:top w:val="nil"/>
              <w:left w:val="single" w:sz="8" w:space="0" w:color="auto"/>
              <w:bottom w:val="nil"/>
              <w:right w:val="single" w:sz="8" w:space="0" w:color="auto"/>
            </w:tcBorders>
            <w:shd w:val="clear" w:color="auto" w:fill="auto"/>
            <w:noWrap/>
            <w:vAlign w:val="bottom"/>
            <w:hideMark/>
          </w:tcPr>
          <w:p w14:paraId="3C7EC74C"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B092DD"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EFF037A"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DC88E10" w14:textId="53F1ABD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AFEE8F2" w14:textId="6495A78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724A07" w14:textId="5E24491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D9D62BA" w14:textId="45992ED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5F3DD0F3" w14:textId="48F825C6" w:rsidTr="00E13E3F">
        <w:trPr>
          <w:trHeight w:val="280"/>
        </w:trPr>
        <w:tc>
          <w:tcPr>
            <w:tcW w:w="1643" w:type="dxa"/>
            <w:tcBorders>
              <w:top w:val="nil"/>
              <w:left w:val="single" w:sz="18" w:space="0" w:color="auto"/>
              <w:bottom w:val="nil"/>
              <w:right w:val="single" w:sz="8" w:space="0" w:color="auto"/>
            </w:tcBorders>
            <w:vAlign w:val="bottom"/>
          </w:tcPr>
          <w:p w14:paraId="3FD1910E"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5B6A7F1"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CuFeNiV</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4CEC08ED"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1F3EAC"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7B40667"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474A617" w14:textId="795A2D92"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D40F5F5" w14:textId="5C47F5F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852B59E" w14:textId="71ED0BB3"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4E3B97DD" w14:textId="4E3D3A8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06&lt;/Year&gt;&lt;RecNum&gt;210&lt;/RecNum&gt;&lt;DisplayText&gt;[16]&lt;/DisplayText&gt;&lt;record&gt;&lt;rec-number&gt;210&lt;/rec-number&gt;&lt;foreign-keys&gt;&lt;key app="EN" db-id="ddervv2eyxfzffeadz9v0wpsxr0wzrvadwsp" timestamp="1407362229"&gt;210&lt;/key&gt;&lt;/foreign-keys&gt;&lt;ref-type name="Journal Article"&gt;17&lt;/ref-type&gt;&lt;contributors&gt;&lt;authors&gt;&lt;author&gt;M.-R. Chen&lt;/author&gt;&lt;author&gt;S.-J. Lin&lt;/author&gt;&lt;author&gt;J.-W. Yeh&lt;/author&gt;&lt;author&gt;S.-K. Chen&lt;/author&gt;&lt;author&gt;Y.-S. Huang&lt;/author&gt;&lt;author&gt;M.-H. Chuang&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lt;/auth-address&gt;&lt;titles&gt;&lt;title&gt;&lt;style face="normal" font="default" size="100%"&gt;Effect of vanadium addition on the microstructure, hardness, and wear resistance of Al&lt;/style&gt;&lt;style face="subscript" font="default" size="100%"&gt;0.5&lt;/style&gt;&lt;style face="normal" font="default" size="100%"&gt;CoCrCuFeNi high-entropy alloy&lt;/style&gt;&lt;/title&gt;&lt;secondary-title&gt;Metall. Mater. Trans. A&lt;/secondary-title&gt;&lt;/titles&gt;&lt;periodical&gt;&lt;full-title&gt;Metall. Mater. Trans. A&lt;/full-title&gt;&lt;/periodical&gt;&lt;pages&gt;1363-1369&lt;/pages&gt;&lt;volume&gt;37&lt;/volume&gt;&lt;number&gt;5&lt;/number&gt;&lt;keywords&gt;&lt;keyword&gt;Aluminum alloys&lt;/keyword&gt;&lt;keyword&gt;Additives&lt;/keyword&gt;&lt;keyword&gt;Energy dispersive spectroscopy&lt;/keyword&gt;&lt;keyword&gt;Hardness&lt;/keyword&gt;&lt;keyword&gt;Metallographic microstructure&lt;/keyword&gt;&lt;keyword&gt;Scanning electron microscopy&lt;/keyword&gt;&lt;keyword&gt;Vanadium&lt;/keyword&gt;&lt;keyword&gt;Volume fraction&lt;/keyword&gt;&lt;keyword&gt;Wear resistance&lt;/keyword&gt;&lt;keyword&gt;X ray diffraction analysis&lt;/keyword&gt;&lt;/keywords&gt;&lt;dates&gt;&lt;year&gt;2006&lt;/year&gt;&lt;/dates&gt;&lt;publisher&gt;Minerals, Metals and Materials Society&lt;/publisher&gt;&lt;isbn&gt;10735623&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6]</w:t>
            </w:r>
            <w:r>
              <w:rPr>
                <w:rFonts w:ascii="Calibri" w:eastAsia="Times New Roman" w:hAnsi="Calibri" w:cs="Times New Roman"/>
                <w:sz w:val="16"/>
                <w:szCs w:val="16"/>
              </w:rPr>
              <w:fldChar w:fldCharType="end"/>
            </w:r>
          </w:p>
        </w:tc>
      </w:tr>
      <w:tr w:rsidR="0080439F" w:rsidRPr="0094352C" w14:paraId="2FDEE705" w14:textId="00C53AA6" w:rsidTr="00E13E3F">
        <w:trPr>
          <w:trHeight w:val="280"/>
        </w:trPr>
        <w:tc>
          <w:tcPr>
            <w:tcW w:w="1643" w:type="dxa"/>
            <w:tcBorders>
              <w:top w:val="nil"/>
              <w:left w:val="single" w:sz="18" w:space="0" w:color="auto"/>
              <w:bottom w:val="nil"/>
              <w:right w:val="single" w:sz="8" w:space="0" w:color="auto"/>
            </w:tcBorders>
            <w:vAlign w:val="bottom"/>
          </w:tcPr>
          <w:p w14:paraId="1E076068" w14:textId="77777777" w:rsidR="0080439F" w:rsidRPr="00357DB1" w:rsidRDefault="0080439F" w:rsidP="0036779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C0A48A8" w14:textId="77777777" w:rsidR="0080439F" w:rsidRPr="00357DB1" w:rsidRDefault="0080439F" w:rsidP="0036779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FeN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1E8DED9" w14:textId="291E4A3B"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DBA0B30" w14:textId="77777777"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4C20E8" w14:textId="77777777" w:rsidR="0080439F" w:rsidRPr="00357DB1" w:rsidRDefault="0080439F" w:rsidP="0036779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DEAF36A" w14:textId="0FF507E1"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E140F25" w14:textId="2CF64FFC" w:rsidR="0080439F" w:rsidRPr="00357DB1" w:rsidRDefault="0080439F" w:rsidP="0036779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72BD478" w14:textId="4A9592E7" w:rsidR="0080439F" w:rsidRPr="00357DB1" w:rsidRDefault="0080439F" w:rsidP="0036779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6BAD2A" w14:textId="05D6AD71"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3&lt;/RecNum&gt;&lt;DisplayText&gt;[4]&lt;/DisplayText&gt;&lt;record&gt;&lt;rec-number&gt;23&lt;/rec-number&gt;&lt;foreign-keys&gt;&lt;key app="EN" db-id="ddervv2eyxfzffeadz9v0wpsxr0wzrvadwsp" timestamp="1375981761"&gt;23&lt;/key&gt;&lt;/foreign-keys&gt;&lt;ref-type name="Journal Article"&gt;17&lt;/ref-type&gt;&lt;contributors&gt;&lt;authors&gt;&lt;author&gt;B.S. Li&lt;/author&gt;&lt;author&gt;Y.P. Wang&lt;/author&gt;&lt;author&gt;M.X. Ren&lt;/author&gt;&lt;author&gt;C. Yang&lt;/author&gt;&lt;author&gt;H.Z. Fu&lt;/author&gt;&lt;/authors&gt;&lt;/contributors&gt;&lt;titles&gt;&lt;title&gt;Effects of Mn, Ti and V on the microstructure and properties of AlCrFeCoNiCu high entropy alloy&lt;/title&gt;&lt;secondary-title&gt;Mater. Sci. Eng. A&lt;/secondary-title&gt;&lt;/titles&gt;&lt;periodical&gt;&lt;full-title&gt;Mater. Sci. Eng. A&lt;/full-title&gt;&lt;/periodical&gt;&lt;pages&gt;482-486&lt;/pages&gt;&lt;volume&gt;498&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w:t>
            </w:r>
            <w:r>
              <w:rPr>
                <w:rFonts w:ascii="Calibri" w:eastAsia="Times New Roman" w:hAnsi="Calibri" w:cs="Times New Roman"/>
                <w:sz w:val="16"/>
                <w:szCs w:val="16"/>
              </w:rPr>
              <w:fldChar w:fldCharType="end"/>
            </w:r>
          </w:p>
        </w:tc>
      </w:tr>
      <w:tr w:rsidR="0080439F" w:rsidRPr="00085F00" w14:paraId="73C635AA" w14:textId="2AB65C66" w:rsidTr="00E13E3F">
        <w:trPr>
          <w:trHeight w:val="280"/>
        </w:trPr>
        <w:tc>
          <w:tcPr>
            <w:tcW w:w="1643" w:type="dxa"/>
            <w:tcBorders>
              <w:top w:val="nil"/>
              <w:left w:val="single" w:sz="18" w:space="0" w:color="auto"/>
              <w:bottom w:val="nil"/>
              <w:right w:val="single" w:sz="8" w:space="0" w:color="auto"/>
            </w:tcBorders>
            <w:vAlign w:val="bottom"/>
          </w:tcPr>
          <w:p w14:paraId="46F29783"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3AB529B"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081E168" w14:textId="2DC3EEA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B138AE" w14:textId="0D27ED9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6D86C9D" w14:textId="1C5E78B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3A4E225" w14:textId="50A5019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C98526" w14:textId="44CD75F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78DA339" w14:textId="14EAEF4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DE921E4" w14:textId="31435103"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8B29D5" w14:paraId="056199B2" w14:textId="77777777" w:rsidTr="00606E91">
        <w:trPr>
          <w:trHeight w:val="280"/>
        </w:trPr>
        <w:tc>
          <w:tcPr>
            <w:tcW w:w="1643" w:type="dxa"/>
            <w:tcBorders>
              <w:top w:val="nil"/>
              <w:left w:val="single" w:sz="18" w:space="0" w:color="auto"/>
              <w:bottom w:val="nil"/>
              <w:right w:val="single" w:sz="8" w:space="0" w:color="auto"/>
            </w:tcBorders>
            <w:vAlign w:val="bottom"/>
          </w:tcPr>
          <w:p w14:paraId="467C7294" w14:textId="77777777" w:rsidR="0080439F" w:rsidRPr="00357DB1" w:rsidRDefault="0080439F" w:rsidP="0025445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F445F8C" w14:textId="49EBF969" w:rsidR="0080439F" w:rsidRPr="00357DB1" w:rsidRDefault="0080439F" w:rsidP="008B29D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125825" w14:textId="77777777"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CC7EEC" w14:textId="77777777"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72E0AC4" w14:textId="0C2CE6ED" w:rsidR="0080439F" w:rsidRPr="00357DB1" w:rsidRDefault="0080439F" w:rsidP="00254457">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C5FAB64" w14:textId="3E0EC2F5"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3ED8EB" w14:textId="74D67370" w:rsidR="0080439F" w:rsidRPr="00357DB1" w:rsidRDefault="0080439F" w:rsidP="00254457">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F14950C" w14:textId="77777777" w:rsidR="0080439F" w:rsidRPr="00357DB1" w:rsidRDefault="0080439F" w:rsidP="0025445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3A6D9DB" w14:textId="59B1F81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085F00" w14:paraId="103B0403" w14:textId="77777777" w:rsidTr="00606E91">
        <w:trPr>
          <w:trHeight w:val="280"/>
        </w:trPr>
        <w:tc>
          <w:tcPr>
            <w:tcW w:w="1643" w:type="dxa"/>
            <w:tcBorders>
              <w:top w:val="nil"/>
              <w:left w:val="single" w:sz="18" w:space="0" w:color="auto"/>
              <w:bottom w:val="nil"/>
              <w:right w:val="single" w:sz="8" w:space="0" w:color="auto"/>
            </w:tcBorders>
            <w:vAlign w:val="bottom"/>
          </w:tcPr>
          <w:p w14:paraId="2B0DBD0D" w14:textId="77777777" w:rsidR="0080439F" w:rsidRPr="00357DB1" w:rsidRDefault="0080439F" w:rsidP="002F421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91A5DE2" w14:textId="7CCC10C0" w:rsidR="0080439F" w:rsidRPr="00357DB1" w:rsidRDefault="0080439F" w:rsidP="002F421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3908FDB" w14:textId="31AE11FD" w:rsidR="0080439F" w:rsidRPr="00357DB1" w:rsidRDefault="0080439F" w:rsidP="002F421E">
            <w:pPr>
              <w:rPr>
                <w:rFonts w:ascii="Calibri" w:eastAsia="Times New Roman" w:hAnsi="Calibri" w:cs="Times New Roman"/>
                <w:sz w:val="16"/>
                <w:szCs w:val="16"/>
              </w:rPr>
            </w:pPr>
            <w:r w:rsidRPr="00357DB1">
              <w:rPr>
                <w:rFonts w:ascii="Calibri" w:eastAsia="Times New Roman" w:hAnsi="Calibri" w:cs="Times New Roman"/>
                <w:sz w:val="16"/>
                <w:szCs w:val="16"/>
              </w:rPr>
              <w:t>SP</w:t>
            </w:r>
          </w:p>
        </w:tc>
        <w:tc>
          <w:tcPr>
            <w:tcW w:w="720" w:type="dxa"/>
            <w:tcBorders>
              <w:top w:val="nil"/>
              <w:left w:val="single" w:sz="8" w:space="0" w:color="auto"/>
              <w:bottom w:val="nil"/>
              <w:right w:val="single" w:sz="8" w:space="0" w:color="auto"/>
            </w:tcBorders>
            <w:shd w:val="clear" w:color="auto" w:fill="auto"/>
            <w:noWrap/>
            <w:vAlign w:val="bottom"/>
            <w:hideMark/>
          </w:tcPr>
          <w:p w14:paraId="2BEB757D" w14:textId="7C475AA5"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070758" w14:textId="586D6C11" w:rsidR="0080439F" w:rsidRPr="00357DB1" w:rsidRDefault="0080439F" w:rsidP="00ED3A26">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FB160A8" w14:textId="7777777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D5F4E3" w14:textId="06F01CC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5206981" w14:textId="77777777" w:rsidR="0080439F" w:rsidRPr="00357DB1" w:rsidRDefault="0080439F" w:rsidP="002F421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77C46D1" w14:textId="0946988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80439F" w:rsidRPr="00085F00" w14:paraId="6742BA2D" w14:textId="4744D9ED" w:rsidTr="00E13E3F">
        <w:trPr>
          <w:trHeight w:val="280"/>
        </w:trPr>
        <w:tc>
          <w:tcPr>
            <w:tcW w:w="1643" w:type="dxa"/>
            <w:tcBorders>
              <w:top w:val="nil"/>
              <w:left w:val="single" w:sz="18" w:space="0" w:color="auto"/>
              <w:bottom w:val="nil"/>
              <w:right w:val="single" w:sz="8" w:space="0" w:color="auto"/>
            </w:tcBorders>
            <w:vAlign w:val="bottom"/>
          </w:tcPr>
          <w:p w14:paraId="22C996DE"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AD9260"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79BA6AA"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955C8E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B0A585C"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1B63667" w14:textId="771B804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708B36" w14:textId="5BCC936C"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BB4660B" w14:textId="1667A2C5" w:rsidR="0080439F" w:rsidRPr="00357DB1" w:rsidRDefault="0080439F" w:rsidP="0059760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7392B65" w14:textId="2DF5A39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085F00" w14:paraId="21B26C4F" w14:textId="5C4C5668" w:rsidTr="00E13E3F">
        <w:trPr>
          <w:trHeight w:val="280"/>
        </w:trPr>
        <w:tc>
          <w:tcPr>
            <w:tcW w:w="1643" w:type="dxa"/>
            <w:tcBorders>
              <w:top w:val="nil"/>
              <w:left w:val="single" w:sz="18" w:space="0" w:color="auto"/>
              <w:bottom w:val="nil"/>
              <w:right w:val="single" w:sz="8" w:space="0" w:color="auto"/>
            </w:tcBorders>
            <w:vAlign w:val="bottom"/>
          </w:tcPr>
          <w:p w14:paraId="3A00A830"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4116B9" w14:textId="3BAB8D43" w:rsidR="0080439F" w:rsidRPr="00357DB1" w:rsidRDefault="0080439F" w:rsidP="00597605">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BBD7D50" w14:textId="5567EB38"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7D4FA4"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564F76E"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FCB3905" w14:textId="7515BCB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5BBCED" w14:textId="52406C6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18ABDB2" w14:textId="0266E9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3E5E40" w14:textId="399BAE2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su&lt;/Author&gt;&lt;Year&gt;2007&lt;/Year&gt;&lt;RecNum&gt;193&lt;/RecNum&gt;&lt;DisplayText&gt;[1]&lt;/DisplayText&gt;&lt;record&gt;&lt;rec-number&gt;193&lt;/rec-number&gt;&lt;foreign-keys&gt;&lt;key app="EN" db-id="ddervv2eyxfzffeadz9v0wpsxr0wzrvadwsp" timestamp="1407360486"&gt;193&lt;/key&gt;&lt;/foreign-keys&gt;&lt;ref-type name="Journal Article"&gt;17&lt;/ref-type&gt;&lt;contributors&gt;&lt;authors&gt;&lt;author&gt;Hsu, U.S.&lt;/author&gt;&lt;author&gt;Hung, U.D.&lt;/author&gt;&lt;author&gt;Yeh, J.W.&lt;/author&gt;&lt;author&gt;Chen, S.K.&lt;/author&gt;&lt;author&gt;Huang, Y.S.&lt;/author&gt;&lt;author&gt;Yang, C.C.&lt;/author&gt;&lt;/authors&gt;&lt;/contributors&gt;&lt;auth-address&gt;Department of Materials Science and Engineering, National Tsing Hua University, Hsinchu, 300, TaiwanMaterials Science Center, National Tsing Hua University, Hsinchu, 300, TaiwanDepartment of Mechanical and Electronic Engineering, Shaoguan University, Shaoguan City, Guangdong 512005, ChinaNano-Powder and Thin Film Technology Center, Industrial Technology Research Institute, Tainan, 70955, Taiwan&lt;/auth-address&gt;&lt;titles&gt;&lt;title&gt;Alloying behavior of iron, gold and silver in AlCoCrCuNi-based equimolar high-entropy alloys&lt;/title&gt;&lt;secondary-title&gt;Mater. Sci. Eng. A&lt;/secondary-title&gt;&lt;/titles&gt;&lt;periodical&gt;&lt;full-title&gt;Mater. Sci. Eng. A&lt;/full-title&gt;&lt;/periodical&gt;&lt;pages&gt;403-408&lt;/pages&gt;&lt;volume&gt;460-461&lt;/volume&gt;&lt;keywords&gt;&lt;keyword&gt;Aluminum alloys&lt;/keyword&gt;&lt;keyword&gt;Dendrites (metallography)&lt;/keyword&gt;&lt;keyword&gt;Enthalpy&lt;/keyword&gt;&lt;keyword&gt;Entropy&lt;/keyword&gt;&lt;keyword&gt;Eutectics&lt;/keyword&gt;&lt;keyword&gt;Gold&lt;/keyword&gt;&lt;keyword&gt;Hardness&lt;/keyword&gt;&lt;keyword&gt;Iron&lt;/keyword&gt;&lt;keyword&gt;Mechanical alloying&lt;/keyword&gt;&lt;keyword&gt;Metallographic microstructure&lt;/keyword&gt;&lt;keyword&gt;Silver&lt;/keyword&gt;&lt;/keywords&gt;&lt;dates&gt;&lt;year&gt;2007&lt;/year&gt;&lt;/dates&gt;&lt;pub-location&gt;Langford Lane, Kidlington, Oxford, OX5 1GB, United Kingdom&lt;/pub-location&gt;&lt;publisher&gt;Elsevier Ltd&lt;/publisher&gt;&lt;isbn&gt;09215093&lt;/isbn&gt;&lt;urls&gt;&lt;related-urls&gt;&lt;url&gt;http://dx.doi.org/10.1016/j.msea.2007.01.122&lt;/url&gt;&lt;/related-urls&gt;&lt;/urls&gt;&lt;electronic-resource-num&gt;10.1016/j.msea.2007.01.12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w:t>
            </w:r>
            <w:r>
              <w:rPr>
                <w:rFonts w:ascii="Calibri" w:eastAsia="Times New Roman" w:hAnsi="Calibri" w:cs="Times New Roman"/>
                <w:sz w:val="16"/>
                <w:szCs w:val="16"/>
              </w:rPr>
              <w:fldChar w:fldCharType="end"/>
            </w:r>
          </w:p>
        </w:tc>
      </w:tr>
      <w:tr w:rsidR="0080439F" w:rsidRPr="0094352C" w14:paraId="21D0F7E9" w14:textId="2C6BA6E6" w:rsidTr="00E13E3F">
        <w:trPr>
          <w:trHeight w:val="280"/>
        </w:trPr>
        <w:tc>
          <w:tcPr>
            <w:tcW w:w="1643" w:type="dxa"/>
            <w:tcBorders>
              <w:top w:val="nil"/>
              <w:left w:val="single" w:sz="18" w:space="0" w:color="auto"/>
              <w:bottom w:val="nil"/>
              <w:right w:val="single" w:sz="8" w:space="0" w:color="auto"/>
            </w:tcBorders>
            <w:vAlign w:val="bottom"/>
          </w:tcPr>
          <w:p w14:paraId="731878BD"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CDCD284"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ACC7BCC" w14:textId="6A6E3448"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B62D9C"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5006DBF" w14:textId="4A11F6C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86ECBDA" w14:textId="5DF4F7D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788BAA" w14:textId="0C8B80E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34C9CD7" w14:textId="6E5A006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6BACCD" w14:textId="4EA54B0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4A29B66C" w14:textId="45C2062D" w:rsidTr="00E13E3F">
        <w:trPr>
          <w:trHeight w:val="280"/>
        </w:trPr>
        <w:tc>
          <w:tcPr>
            <w:tcW w:w="1643" w:type="dxa"/>
            <w:tcBorders>
              <w:top w:val="nil"/>
              <w:left w:val="single" w:sz="18" w:space="0" w:color="auto"/>
              <w:bottom w:val="nil"/>
              <w:right w:val="single" w:sz="8" w:space="0" w:color="auto"/>
            </w:tcBorders>
            <w:vAlign w:val="bottom"/>
          </w:tcPr>
          <w:p w14:paraId="2A49C204" w14:textId="4E04924F"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TiY</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AA4CB1F"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DAA999A" w14:textId="20D8A5B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D395AB"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218A2E" w14:textId="5840932A" w:rsidR="0080439F" w:rsidRPr="00357DB1" w:rsidRDefault="0080439F" w:rsidP="00C42A24">
            <w:pPr>
              <w:rPr>
                <w:rFonts w:ascii="Calibri" w:eastAsia="Times New Roman" w:hAnsi="Calibri" w:cs="Times New Roman"/>
                <w:sz w:val="16"/>
                <w:szCs w:val="16"/>
              </w:rPr>
            </w:pPr>
            <w:r w:rsidRPr="00357DB1">
              <w:rPr>
                <w:rFonts w:ascii="Calibri" w:eastAsia="Times New Roman" w:hAnsi="Calibri" w:cs="Times New Roman"/>
                <w:sz w:val="16"/>
                <w:szCs w:val="16"/>
              </w:rPr>
              <w:t>BCC+FCC+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63135ACA" w14:textId="72B2EE9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E016852" w14:textId="75A44A4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618C2E83" w14:textId="0DCD7E8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2CC7ED0" w14:textId="67CE08C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47A00160" w14:textId="57EE6C74" w:rsidTr="00E13E3F">
        <w:trPr>
          <w:trHeight w:val="280"/>
        </w:trPr>
        <w:tc>
          <w:tcPr>
            <w:tcW w:w="1643" w:type="dxa"/>
            <w:tcBorders>
              <w:top w:val="nil"/>
              <w:left w:val="single" w:sz="18" w:space="0" w:color="auto"/>
              <w:bottom w:val="nil"/>
              <w:right w:val="single" w:sz="8" w:space="0" w:color="auto"/>
            </w:tcBorders>
            <w:vAlign w:val="bottom"/>
          </w:tcPr>
          <w:p w14:paraId="4E53F3D6"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BE3F79"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CoCrCuNiTiY</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6E7D8375" w14:textId="71B1CDA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2920AE"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D79E49" w14:textId="291679A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1D951FFF" w14:textId="55778EF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7B1234B" w14:textId="21F3F21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72B07EE" w14:textId="1F7AD8A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9A8465B" w14:textId="38CB042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94352C" w14:paraId="0FC8310C" w14:textId="1690E1D7" w:rsidTr="00E13E3F">
        <w:trPr>
          <w:trHeight w:val="280"/>
        </w:trPr>
        <w:tc>
          <w:tcPr>
            <w:tcW w:w="1643" w:type="dxa"/>
            <w:tcBorders>
              <w:top w:val="nil"/>
              <w:left w:val="single" w:sz="18" w:space="0" w:color="auto"/>
              <w:bottom w:val="nil"/>
              <w:right w:val="single" w:sz="8" w:space="0" w:color="auto"/>
            </w:tcBorders>
            <w:vAlign w:val="bottom"/>
          </w:tcPr>
          <w:p w14:paraId="7176671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5D61C6"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CuNiTiY</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1C82251" w14:textId="3EA0EC7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D93C25"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E50C31" w14:textId="5E46320B" w:rsidR="0080439F" w:rsidRPr="00357DB1" w:rsidRDefault="0080439F" w:rsidP="00C42A24">
            <w:pPr>
              <w:rPr>
                <w:rFonts w:ascii="Calibri" w:eastAsia="Times New Roman" w:hAnsi="Calibri" w:cs="Times New Roman"/>
                <w:sz w:val="16"/>
                <w:szCs w:val="16"/>
              </w:rPr>
            </w:pPr>
            <w:r w:rsidRPr="00357DB1">
              <w:rPr>
                <w:rFonts w:ascii="Calibri" w:eastAsia="Times New Roman" w:hAnsi="Calibri" w:cs="Times New Roman"/>
                <w:sz w:val="16"/>
                <w:szCs w:val="16"/>
              </w:rPr>
              <w:t>BCC+C15+L2</w:t>
            </w:r>
            <w:r w:rsidRPr="00357DB1">
              <w:rPr>
                <w:rFonts w:ascii="Calibri" w:eastAsia="Times New Roman" w:hAnsi="Calibri" w:cs="Times New Roman"/>
                <w:sz w:val="16"/>
                <w:szCs w:val="16"/>
                <w:vertAlign w:val="subscript"/>
              </w:rPr>
              <w:t>1</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1D0DA58" w14:textId="66B5570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25FB8FFC" w14:textId="3AD9941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2BBA688" w14:textId="46D75F6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69C2870" w14:textId="365E0DC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u&lt;/Author&gt;&lt;Year&gt;2010&lt;/Year&gt;&lt;RecNum&gt;138&lt;/RecNum&gt;&lt;DisplayText&gt;[35]&lt;/DisplayText&gt;&lt;record&gt;&lt;rec-number&gt;138&lt;/rec-number&gt;&lt;foreign-keys&gt;&lt;key app="EN" db-id="ddervv2eyxfzffeadz9v0wpsxr0wzrvadwsp" timestamp="1407359295"&gt;138&lt;/key&gt;&lt;/foreign-keys&gt;&lt;ref-type name="Journal Article"&gt;17&lt;/ref-type&gt;&lt;contributors&gt;&lt;authors&gt;&lt;author&gt;Hu, Z.&lt;/author&gt;&lt;author&gt;Zhan, Y.&lt;/author&gt;&lt;author&gt;Zhang, G.&lt;/author&gt;&lt;author&gt;She, J.&lt;/author&gt;&lt;author&gt;Li, C.&lt;/author&gt;&lt;/authors&gt;&lt;/contributors&gt;&lt;auth-address&gt;Key Laboratory of Nonferrous Metal Materials and New Processing Technology, Ministry of Education, Guangxi University, Nanning, Guangxi 530004, China&lt;/auth-address&gt;&lt;titles&gt;&lt;title&gt;Effect of rare earth Y addition on the microstructure and mechanical properties of high entropy AlCoCrCuNiTi alloys&lt;/title&gt;&lt;secondary-title&gt;Mater. Design&lt;/secondary-title&gt;&lt;/titles&gt;&lt;periodical&gt;&lt;full-title&gt;Mater. Design&lt;/full-title&gt;&lt;/periodical&gt;&lt;pages&gt;1599-1602&lt;/pages&gt;&lt;volume&gt;31&lt;/volume&gt;&lt;number&gt;3&lt;/number&gt;&lt;keywords&gt;&lt;keyword&gt;Copper alloys&lt;/keyword&gt;&lt;keyword&gt;Alloys&lt;/keyword&gt;&lt;keyword&gt;Brittle fracture&lt;/keyword&gt;&lt;keyword&gt;Chromium&lt;/keyword&gt;&lt;keyword&gt;Crystal structure&lt;/keyword&gt;&lt;keyword&gt;Dendrimers&lt;/keyword&gt;&lt;keyword&gt;Diffraction&lt;/keyword&gt;&lt;keyword&gt;Mechanical properties&lt;/keyword&gt;&lt;keyword&gt;Rare earth elements&lt;/keyword&gt;&lt;keyword&gt;Rare earths&lt;/keyword&gt;&lt;keyword&gt;Vacuum applications&lt;/keyword&gt;&lt;/keywords&gt;&lt;dates&gt;&lt;year&gt;2010&lt;/year&gt;&lt;/dates&gt;&lt;pub-location&gt;Langford Lane, Kidlington, Oxford, OX5 1GB, United Kingdom&lt;/pub-location&gt;&lt;publisher&gt;Elsevier Ltd&lt;/publisher&gt;&lt;isbn&gt;02613069&lt;/isbn&gt;&lt;urls&gt;&lt;related-urls&gt;&lt;url&gt;http://dx.doi.org/10.1016/j.matdes.2009.09.016&lt;/url&gt;&lt;/related-urls&gt;&lt;/urls&gt;&lt;electronic-resource-num&gt;10.1016/j.matdes.2009.09.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5]</w:t>
            </w:r>
            <w:r>
              <w:rPr>
                <w:rFonts w:ascii="Calibri" w:eastAsia="Times New Roman" w:hAnsi="Calibri" w:cs="Times New Roman"/>
                <w:sz w:val="16"/>
                <w:szCs w:val="16"/>
              </w:rPr>
              <w:fldChar w:fldCharType="end"/>
            </w:r>
          </w:p>
        </w:tc>
      </w:tr>
      <w:tr w:rsidR="0080439F" w:rsidRPr="00592BCE" w14:paraId="4ADD06C2" w14:textId="34171813" w:rsidTr="00E13E3F">
        <w:trPr>
          <w:trHeight w:val="280"/>
        </w:trPr>
        <w:tc>
          <w:tcPr>
            <w:tcW w:w="1643" w:type="dxa"/>
            <w:tcBorders>
              <w:top w:val="nil"/>
              <w:left w:val="single" w:sz="18" w:space="0" w:color="auto"/>
              <w:bottom w:val="nil"/>
              <w:right w:val="single" w:sz="8" w:space="0" w:color="auto"/>
            </w:tcBorders>
            <w:vAlign w:val="bottom"/>
          </w:tcPr>
          <w:p w14:paraId="1F46F579" w14:textId="77777777" w:rsidR="0080439F" w:rsidRPr="00357DB1" w:rsidRDefault="0080439F" w:rsidP="0059760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043EBB7" w14:textId="4510074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2</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712D2BBD" w14:textId="2861234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CF3DC48"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56A247"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F6984FD" w14:textId="55D9711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85C10F" w14:textId="5E196246"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97BAC47" w14:textId="2DE6BB1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14B8FEC" w14:textId="570AD94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3C4DDA6" w14:textId="1ECC9094" w:rsidTr="00E13E3F">
        <w:trPr>
          <w:trHeight w:val="280"/>
        </w:trPr>
        <w:tc>
          <w:tcPr>
            <w:tcW w:w="1643" w:type="dxa"/>
            <w:tcBorders>
              <w:top w:val="nil"/>
              <w:left w:val="single" w:sz="18" w:space="0" w:color="auto"/>
              <w:bottom w:val="nil"/>
              <w:right w:val="single" w:sz="8" w:space="0" w:color="auto"/>
            </w:tcBorders>
            <w:vAlign w:val="bottom"/>
          </w:tcPr>
          <w:p w14:paraId="6A24F3C3"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6A85C9A" w14:textId="7F1C4C2D"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3</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309123E8" w14:textId="5BB1C2F3"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1B5725" w14:textId="42117DB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EAF470" w14:textId="574ED92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C27B3FD" w14:textId="11D3E09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D6594A" w14:textId="1909B001"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CF92AF" w14:textId="682D101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4A0B177" w14:textId="3B01275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535C149" w14:textId="4A4B5B3A" w:rsidTr="00E13E3F">
        <w:trPr>
          <w:trHeight w:val="280"/>
        </w:trPr>
        <w:tc>
          <w:tcPr>
            <w:tcW w:w="1643" w:type="dxa"/>
            <w:tcBorders>
              <w:top w:val="nil"/>
              <w:left w:val="single" w:sz="18" w:space="0" w:color="auto"/>
              <w:bottom w:val="nil"/>
              <w:right w:val="single" w:sz="8" w:space="0" w:color="auto"/>
            </w:tcBorders>
            <w:vAlign w:val="bottom"/>
          </w:tcPr>
          <w:p w14:paraId="6DC305B3"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BEA773" w14:textId="4662531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4</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70059480" w14:textId="4766D93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1EF600" w14:textId="09B378F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BD02F73" w14:textId="2C6976C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F76FBB2" w14:textId="085AB50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24598D" w14:textId="58263F4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24CBEE" w14:textId="0B49152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6E473A9" w14:textId="3579AB8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59B54390" w14:textId="031177B7" w:rsidTr="00E13E3F">
        <w:trPr>
          <w:trHeight w:val="280"/>
        </w:trPr>
        <w:tc>
          <w:tcPr>
            <w:tcW w:w="1643" w:type="dxa"/>
            <w:tcBorders>
              <w:top w:val="nil"/>
              <w:left w:val="single" w:sz="18" w:space="0" w:color="auto"/>
              <w:bottom w:val="nil"/>
              <w:right w:val="single" w:sz="8" w:space="0" w:color="auto"/>
            </w:tcBorders>
            <w:vAlign w:val="bottom"/>
          </w:tcPr>
          <w:p w14:paraId="71C8D6F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EBA4A3" w14:textId="1E86C9D4"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8</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4CB93DFC" w14:textId="75ED803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98BDA8A" w14:textId="0E37EEE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4BD2DA" w14:textId="73F8856E"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A3063F8" w14:textId="1AE08B2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75461B" w14:textId="07EACCB8"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B199F4" w14:textId="47C3D7F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873489B" w14:textId="57FECA0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43AC7BD" w14:textId="02524D4E" w:rsidTr="00E13E3F">
        <w:trPr>
          <w:trHeight w:val="280"/>
        </w:trPr>
        <w:tc>
          <w:tcPr>
            <w:tcW w:w="1643" w:type="dxa"/>
            <w:tcBorders>
              <w:top w:val="nil"/>
              <w:left w:val="single" w:sz="18" w:space="0" w:color="auto"/>
              <w:bottom w:val="nil"/>
              <w:right w:val="single" w:sz="8" w:space="0" w:color="auto"/>
            </w:tcBorders>
            <w:vAlign w:val="bottom"/>
          </w:tcPr>
          <w:p w14:paraId="4F8A1C6A"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70FD42" w14:textId="7CB6586B"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09</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36DC169" w14:textId="010B52B2"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A1C27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AF4473"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617796C0" w14:textId="3347A320"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943A65" w14:textId="7A4C688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193747F" w14:textId="2DAE9EEB"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933D337" w14:textId="6E79F22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5141F791" w14:textId="1A84C57D" w:rsidTr="00E13E3F">
        <w:trPr>
          <w:trHeight w:val="280"/>
        </w:trPr>
        <w:tc>
          <w:tcPr>
            <w:tcW w:w="1643" w:type="dxa"/>
            <w:tcBorders>
              <w:top w:val="nil"/>
              <w:left w:val="single" w:sz="18" w:space="0" w:color="auto"/>
              <w:bottom w:val="nil"/>
              <w:right w:val="single" w:sz="8" w:space="0" w:color="auto"/>
            </w:tcBorders>
            <w:vAlign w:val="bottom"/>
          </w:tcPr>
          <w:p w14:paraId="77F64DD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F14B30E" w14:textId="0E38D2BD"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0</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1F7AD844" w14:textId="29EE3132"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C768D8"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0E0387"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631CE8E7" w14:textId="5E49C66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7441888" w14:textId="60539D99"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5D1E747" w14:textId="495B1E1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B6E37D" w14:textId="5CAA020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510C14B" w14:textId="755519D6" w:rsidTr="00E13E3F">
        <w:trPr>
          <w:trHeight w:val="280"/>
        </w:trPr>
        <w:tc>
          <w:tcPr>
            <w:tcW w:w="1643" w:type="dxa"/>
            <w:tcBorders>
              <w:top w:val="nil"/>
              <w:left w:val="single" w:sz="18" w:space="0" w:color="auto"/>
              <w:bottom w:val="nil"/>
              <w:right w:val="single" w:sz="8" w:space="0" w:color="auto"/>
            </w:tcBorders>
            <w:vAlign w:val="bottom"/>
          </w:tcPr>
          <w:p w14:paraId="108300E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C5DD1C" w14:textId="33C2BF0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1</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93C7FE1" w14:textId="4958342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02B87A"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6BDCB6"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4B08E4BF" w14:textId="4F4E78EC"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71E2DF" w14:textId="02D1CF3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9CAB87F" w14:textId="0E81C964"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48BDFAD" w14:textId="6911868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107B2CC8" w14:textId="4550642E" w:rsidTr="00E13E3F">
        <w:trPr>
          <w:trHeight w:val="280"/>
        </w:trPr>
        <w:tc>
          <w:tcPr>
            <w:tcW w:w="1643" w:type="dxa"/>
            <w:tcBorders>
              <w:top w:val="nil"/>
              <w:left w:val="single" w:sz="18" w:space="0" w:color="auto"/>
              <w:bottom w:val="nil"/>
              <w:right w:val="single" w:sz="8" w:space="0" w:color="auto"/>
            </w:tcBorders>
            <w:vAlign w:val="bottom"/>
          </w:tcPr>
          <w:p w14:paraId="57BF9554"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BD08E0E" w14:textId="582AB64C"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2</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63B82132" w14:textId="15601A1B"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DE668A"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107AC6"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9CCE053" w14:textId="1081E57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FBA48BC" w14:textId="460792FA"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981FC10" w14:textId="3DCD8582"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F266EF3" w14:textId="1AF885A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289C4E26" w14:textId="3F273768" w:rsidTr="00E13E3F">
        <w:trPr>
          <w:trHeight w:val="280"/>
        </w:trPr>
        <w:tc>
          <w:tcPr>
            <w:tcW w:w="1643" w:type="dxa"/>
            <w:tcBorders>
              <w:top w:val="nil"/>
              <w:left w:val="single" w:sz="18" w:space="0" w:color="auto"/>
              <w:bottom w:val="nil"/>
              <w:right w:val="single" w:sz="8" w:space="0" w:color="auto"/>
            </w:tcBorders>
            <w:vAlign w:val="bottom"/>
          </w:tcPr>
          <w:p w14:paraId="71A70A1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3B1383" w14:textId="0F70F1E6"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4</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555B6172" w14:textId="0FBFFD1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DB6298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650FF1"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8B078B7" w14:textId="624C664F"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D26A11" w14:textId="2B9E4F6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C269993" w14:textId="3C430B25"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0B84784" w14:textId="084E49C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013EA37B" w14:textId="3F6686CA" w:rsidTr="00E13E3F">
        <w:trPr>
          <w:trHeight w:val="280"/>
        </w:trPr>
        <w:tc>
          <w:tcPr>
            <w:tcW w:w="1643" w:type="dxa"/>
            <w:tcBorders>
              <w:top w:val="nil"/>
              <w:left w:val="single" w:sz="18" w:space="0" w:color="auto"/>
              <w:bottom w:val="nil"/>
              <w:right w:val="single" w:sz="8" w:space="0" w:color="auto"/>
            </w:tcBorders>
            <w:vAlign w:val="bottom"/>
          </w:tcPr>
          <w:p w14:paraId="5FD74ED9"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F8CEA2" w14:textId="26201124"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5</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069A7C47" w14:textId="33C4166A"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9E5C5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4AABA3"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0D0173F2" w14:textId="27FDD65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B3B96E" w14:textId="7359C1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04B0109" w14:textId="306FF0D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72D55BA" w14:textId="6019A54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3A424F00" w14:textId="77777777" w:rsidTr="00E13E3F">
        <w:trPr>
          <w:trHeight w:val="280"/>
        </w:trPr>
        <w:tc>
          <w:tcPr>
            <w:tcW w:w="1643" w:type="dxa"/>
            <w:tcBorders>
              <w:top w:val="nil"/>
              <w:left w:val="single" w:sz="18" w:space="0" w:color="auto"/>
              <w:bottom w:val="nil"/>
              <w:right w:val="single" w:sz="8" w:space="0" w:color="auto"/>
            </w:tcBorders>
            <w:vAlign w:val="bottom"/>
          </w:tcPr>
          <w:p w14:paraId="3BD66157"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611A9A"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6</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6A46512C" w14:textId="0A63C87E"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A4ECE9"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217E03"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FEC0AFD"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D6E53D7"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934754" w14:textId="08CDAF21"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92454C1" w14:textId="26C05F0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4DCC5434" w14:textId="77777777" w:rsidTr="00E13E3F">
        <w:trPr>
          <w:trHeight w:val="280"/>
        </w:trPr>
        <w:tc>
          <w:tcPr>
            <w:tcW w:w="1643" w:type="dxa"/>
            <w:tcBorders>
              <w:top w:val="nil"/>
              <w:left w:val="single" w:sz="18" w:space="0" w:color="auto"/>
              <w:bottom w:val="nil"/>
              <w:right w:val="single" w:sz="8" w:space="0" w:color="auto"/>
            </w:tcBorders>
            <w:vAlign w:val="bottom"/>
          </w:tcPr>
          <w:p w14:paraId="08386B92"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836460"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8</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06AEBAC1" w14:textId="30CA50A1"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3F2599"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925439"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DB5C913"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EFCAD8"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45C4DF" w14:textId="649734D0"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A9E50FD" w14:textId="2A601CB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592BCE" w14:paraId="2B614684" w14:textId="4F9F19B8" w:rsidTr="00E13E3F">
        <w:trPr>
          <w:trHeight w:val="280"/>
        </w:trPr>
        <w:tc>
          <w:tcPr>
            <w:tcW w:w="1643" w:type="dxa"/>
            <w:tcBorders>
              <w:top w:val="nil"/>
              <w:left w:val="single" w:sz="18" w:space="0" w:color="auto"/>
              <w:bottom w:val="nil"/>
              <w:right w:val="single" w:sz="8" w:space="0" w:color="auto"/>
            </w:tcBorders>
            <w:vAlign w:val="bottom"/>
          </w:tcPr>
          <w:p w14:paraId="04A53BA7" w14:textId="77777777" w:rsidR="0080439F" w:rsidRPr="00357DB1" w:rsidRDefault="0080439F" w:rsidP="0059760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EE3548" w14:textId="20551E5F"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9</w:t>
            </w:r>
            <w:r w:rsidRPr="00357DB1">
              <w:rPr>
                <w:rFonts w:ascii="Calibri" w:eastAsia="Times New Roman" w:hAnsi="Calibri" w:cs="Times New Roman"/>
                <w:sz w:val="16"/>
                <w:szCs w:val="16"/>
              </w:rPr>
              <w:t>CoCrFeMnNi</w:t>
            </w:r>
          </w:p>
        </w:tc>
        <w:tc>
          <w:tcPr>
            <w:tcW w:w="1710" w:type="dxa"/>
            <w:tcBorders>
              <w:top w:val="nil"/>
              <w:left w:val="single" w:sz="8" w:space="0" w:color="auto"/>
              <w:bottom w:val="nil"/>
              <w:right w:val="single" w:sz="8" w:space="0" w:color="auto"/>
            </w:tcBorders>
            <w:shd w:val="clear" w:color="auto" w:fill="auto"/>
            <w:noWrap/>
            <w:vAlign w:val="bottom"/>
            <w:hideMark/>
          </w:tcPr>
          <w:p w14:paraId="3BC2B22C" w14:textId="500E8FE1"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3A12AF" w14:textId="77777777"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EB8F1A" w14:textId="77777777" w:rsidR="0080439F" w:rsidRPr="00357DB1" w:rsidRDefault="0080439F" w:rsidP="0059760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3F906C0" w14:textId="50159CAE"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5D7E1B" w14:textId="555FED43"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9765FD" w14:textId="6E74BDBD" w:rsidR="0080439F" w:rsidRPr="00357DB1" w:rsidRDefault="0080439F" w:rsidP="00597605">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B677786" w14:textId="33A9B90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94352C" w14:paraId="40BD8540" w14:textId="77777777" w:rsidTr="00E13E3F">
        <w:trPr>
          <w:trHeight w:val="280"/>
        </w:trPr>
        <w:tc>
          <w:tcPr>
            <w:tcW w:w="1643" w:type="dxa"/>
            <w:tcBorders>
              <w:top w:val="nil"/>
              <w:left w:val="single" w:sz="18" w:space="0" w:color="auto"/>
              <w:right w:val="single" w:sz="8" w:space="0" w:color="auto"/>
            </w:tcBorders>
            <w:vAlign w:val="bottom"/>
          </w:tcPr>
          <w:p w14:paraId="43BF1D9B" w14:textId="77777777" w:rsidR="0080439F" w:rsidRPr="00357DB1" w:rsidRDefault="0080439F" w:rsidP="00EE5EBD">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15DFACA9" w14:textId="11A0A35E"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FeMnNi</w:t>
            </w:r>
          </w:p>
        </w:tc>
        <w:tc>
          <w:tcPr>
            <w:tcW w:w="1710" w:type="dxa"/>
            <w:tcBorders>
              <w:top w:val="nil"/>
              <w:left w:val="single" w:sz="8" w:space="0" w:color="auto"/>
              <w:right w:val="single" w:sz="8" w:space="0" w:color="auto"/>
            </w:tcBorders>
            <w:shd w:val="clear" w:color="auto" w:fill="auto"/>
            <w:noWrap/>
            <w:vAlign w:val="bottom"/>
            <w:hideMark/>
          </w:tcPr>
          <w:p w14:paraId="40EF91B5" w14:textId="2EF14652"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right w:val="single" w:sz="8" w:space="0" w:color="auto"/>
            </w:tcBorders>
            <w:shd w:val="clear" w:color="auto" w:fill="auto"/>
            <w:noWrap/>
            <w:vAlign w:val="bottom"/>
            <w:hideMark/>
          </w:tcPr>
          <w:p w14:paraId="41B59D14"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right w:val="single" w:sz="8" w:space="0" w:color="auto"/>
            </w:tcBorders>
            <w:shd w:val="clear" w:color="auto" w:fill="auto"/>
            <w:noWrap/>
            <w:vAlign w:val="bottom"/>
            <w:hideMark/>
          </w:tcPr>
          <w:p w14:paraId="6F57D750" w14:textId="77777777" w:rsidR="0080439F" w:rsidRPr="00357DB1" w:rsidRDefault="0080439F" w:rsidP="00EE5EB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right w:val="single" w:sz="8" w:space="0" w:color="auto"/>
            </w:tcBorders>
            <w:vAlign w:val="bottom"/>
          </w:tcPr>
          <w:p w14:paraId="17EC0A1B"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right w:val="single" w:sz="8" w:space="0" w:color="auto"/>
            </w:tcBorders>
            <w:vAlign w:val="bottom"/>
          </w:tcPr>
          <w:p w14:paraId="554C72F7" w14:textId="77777777"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right w:val="single" w:sz="8" w:space="0" w:color="auto"/>
            </w:tcBorders>
            <w:shd w:val="clear" w:color="auto" w:fill="auto"/>
            <w:noWrap/>
            <w:vAlign w:val="bottom"/>
            <w:hideMark/>
          </w:tcPr>
          <w:p w14:paraId="70E360AB" w14:textId="048601F4" w:rsidR="0080439F" w:rsidRPr="00357DB1" w:rsidRDefault="0080439F" w:rsidP="00EE5EB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right w:val="single" w:sz="18" w:space="0" w:color="auto"/>
            </w:tcBorders>
            <w:shd w:val="clear" w:color="auto" w:fill="auto"/>
            <w:noWrap/>
            <w:vAlign w:val="bottom"/>
            <w:hideMark/>
          </w:tcPr>
          <w:p w14:paraId="5E007263" w14:textId="488F745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80439F" w:rsidRPr="00F63D56" w14:paraId="351CEE06" w14:textId="77777777" w:rsidTr="00E13E3F">
        <w:trPr>
          <w:trHeight w:val="280"/>
        </w:trPr>
        <w:tc>
          <w:tcPr>
            <w:tcW w:w="1643" w:type="dxa"/>
            <w:tcBorders>
              <w:top w:val="nil"/>
              <w:left w:val="single" w:sz="18" w:space="0" w:color="auto"/>
              <w:bottom w:val="nil"/>
              <w:right w:val="single" w:sz="8" w:space="0" w:color="auto"/>
            </w:tcBorders>
            <w:vAlign w:val="bottom"/>
          </w:tcPr>
          <w:p w14:paraId="75844513" w14:textId="77777777" w:rsidR="0080439F" w:rsidRPr="00357DB1" w:rsidRDefault="0080439F" w:rsidP="003912F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Mn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E5ACEE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MnNiV</w:t>
            </w:r>
          </w:p>
        </w:tc>
        <w:tc>
          <w:tcPr>
            <w:tcW w:w="1710" w:type="dxa"/>
            <w:tcBorders>
              <w:top w:val="nil"/>
              <w:left w:val="single" w:sz="8" w:space="0" w:color="auto"/>
              <w:bottom w:val="nil"/>
              <w:right w:val="single" w:sz="8" w:space="0" w:color="auto"/>
            </w:tcBorders>
            <w:shd w:val="clear" w:color="auto" w:fill="auto"/>
            <w:noWrap/>
            <w:vAlign w:val="bottom"/>
            <w:hideMark/>
          </w:tcPr>
          <w:p w14:paraId="2CC06E6D"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D5924D6"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FE70C6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σ</w:t>
            </w:r>
          </w:p>
        </w:tc>
        <w:tc>
          <w:tcPr>
            <w:tcW w:w="356" w:type="dxa"/>
            <w:tcBorders>
              <w:top w:val="nil"/>
              <w:left w:val="single" w:sz="8" w:space="0" w:color="auto"/>
              <w:bottom w:val="nil"/>
              <w:right w:val="single" w:sz="8" w:space="0" w:color="auto"/>
            </w:tcBorders>
            <w:vAlign w:val="bottom"/>
          </w:tcPr>
          <w:p w14:paraId="2DD352D6"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F1DB4E9"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B207F7"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5E866D9" w14:textId="5D113D4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F63D56" w14:paraId="4991C12C" w14:textId="77777777" w:rsidTr="00E13E3F">
        <w:trPr>
          <w:trHeight w:val="280"/>
        </w:trPr>
        <w:tc>
          <w:tcPr>
            <w:tcW w:w="1643" w:type="dxa"/>
            <w:tcBorders>
              <w:top w:val="nil"/>
              <w:left w:val="single" w:sz="18" w:space="0" w:color="auto"/>
              <w:bottom w:val="nil"/>
              <w:right w:val="single" w:sz="8" w:space="0" w:color="auto"/>
            </w:tcBorders>
            <w:vAlign w:val="bottom"/>
          </w:tcPr>
          <w:p w14:paraId="165BF953"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1789AF3"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V</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ADD462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5D912E5"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3B6B508"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34BC595"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0CE79829"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C504C3"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546939" w14:textId="3237787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F63D56" w14:paraId="2079BEEC" w14:textId="77777777" w:rsidTr="00E13E3F">
        <w:trPr>
          <w:trHeight w:val="280"/>
        </w:trPr>
        <w:tc>
          <w:tcPr>
            <w:tcW w:w="1643" w:type="dxa"/>
            <w:tcBorders>
              <w:top w:val="nil"/>
              <w:left w:val="single" w:sz="18" w:space="0" w:color="auto"/>
              <w:bottom w:val="nil"/>
              <w:right w:val="single" w:sz="8" w:space="0" w:color="auto"/>
            </w:tcBorders>
            <w:vAlign w:val="bottom"/>
          </w:tcPr>
          <w:p w14:paraId="09A4AC9C"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7E805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V</w:t>
            </w:r>
          </w:p>
        </w:tc>
        <w:tc>
          <w:tcPr>
            <w:tcW w:w="1710" w:type="dxa"/>
            <w:tcBorders>
              <w:top w:val="nil"/>
              <w:left w:val="single" w:sz="8" w:space="0" w:color="auto"/>
              <w:bottom w:val="nil"/>
              <w:right w:val="single" w:sz="8" w:space="0" w:color="auto"/>
            </w:tcBorders>
            <w:shd w:val="clear" w:color="auto" w:fill="auto"/>
            <w:noWrap/>
            <w:vAlign w:val="bottom"/>
            <w:hideMark/>
          </w:tcPr>
          <w:p w14:paraId="490E4EC4"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4F081C8"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AFA18F"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1D5C4DD"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40EE2AED"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F19B5F"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E233BF" w14:textId="264D7AE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75408AEA" w14:textId="77777777" w:rsidTr="00E13E3F">
        <w:trPr>
          <w:trHeight w:val="280"/>
        </w:trPr>
        <w:tc>
          <w:tcPr>
            <w:tcW w:w="1643" w:type="dxa"/>
            <w:tcBorders>
              <w:top w:val="nil"/>
              <w:left w:val="single" w:sz="18" w:space="0" w:color="auto"/>
              <w:bottom w:val="nil"/>
              <w:right w:val="single" w:sz="8" w:space="0" w:color="auto"/>
            </w:tcBorders>
            <w:vAlign w:val="bottom"/>
          </w:tcPr>
          <w:p w14:paraId="2C1CDD56" w14:textId="77777777" w:rsidR="0080439F" w:rsidRPr="00357DB1" w:rsidRDefault="0080439F" w:rsidP="003912F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6407A7"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V</w:t>
            </w:r>
          </w:p>
        </w:tc>
        <w:tc>
          <w:tcPr>
            <w:tcW w:w="1710" w:type="dxa"/>
            <w:tcBorders>
              <w:top w:val="nil"/>
              <w:left w:val="single" w:sz="8" w:space="0" w:color="auto"/>
              <w:bottom w:val="nil"/>
              <w:right w:val="single" w:sz="8" w:space="0" w:color="auto"/>
            </w:tcBorders>
            <w:shd w:val="clear" w:color="auto" w:fill="auto"/>
            <w:noWrap/>
            <w:vAlign w:val="bottom"/>
            <w:hideMark/>
          </w:tcPr>
          <w:p w14:paraId="1A868296"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54C8411"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3735644"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σ</w:t>
            </w:r>
          </w:p>
        </w:tc>
        <w:tc>
          <w:tcPr>
            <w:tcW w:w="356" w:type="dxa"/>
            <w:tcBorders>
              <w:top w:val="nil"/>
              <w:left w:val="single" w:sz="8" w:space="0" w:color="auto"/>
              <w:bottom w:val="nil"/>
              <w:right w:val="single" w:sz="8" w:space="0" w:color="auto"/>
            </w:tcBorders>
            <w:vAlign w:val="bottom"/>
          </w:tcPr>
          <w:p w14:paraId="0AC16398"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38167F7B"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225738A"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1CE5785" w14:textId="1C91693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380C186C" w14:textId="77777777" w:rsidTr="00E13E3F">
        <w:trPr>
          <w:trHeight w:val="280"/>
        </w:trPr>
        <w:tc>
          <w:tcPr>
            <w:tcW w:w="1643" w:type="dxa"/>
            <w:tcBorders>
              <w:top w:val="nil"/>
              <w:left w:val="single" w:sz="18" w:space="0" w:color="auto"/>
              <w:bottom w:val="nil"/>
              <w:right w:val="single" w:sz="8" w:space="0" w:color="auto"/>
            </w:tcBorders>
            <w:vAlign w:val="bottom"/>
          </w:tcPr>
          <w:p w14:paraId="6D959529" w14:textId="77777777" w:rsidR="0080439F" w:rsidRPr="00357DB1" w:rsidRDefault="0080439F" w:rsidP="003912F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E883850"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AE5169F" w14:textId="77777777"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A1CF7D" w14:textId="32C4D412"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7A1E6D1" w14:textId="191D9F1D" w:rsidR="0080439F" w:rsidRPr="00357DB1" w:rsidRDefault="0080439F" w:rsidP="003912F7">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920DC3B" w14:textId="77777777"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ADAA63" w14:textId="178CB6FE" w:rsidR="0080439F" w:rsidRPr="00357DB1" w:rsidRDefault="0080439F" w:rsidP="003912F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D6E6177" w14:textId="77777777" w:rsidR="0080439F" w:rsidRPr="00357DB1" w:rsidRDefault="0080439F" w:rsidP="003912F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E9E19B4" w14:textId="45AA4CF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80439F" w:rsidRPr="0098551F" w14:paraId="11AC95F2" w14:textId="77777777" w:rsidTr="007B7BA8">
        <w:trPr>
          <w:trHeight w:val="280"/>
        </w:trPr>
        <w:tc>
          <w:tcPr>
            <w:tcW w:w="1643" w:type="dxa"/>
            <w:tcBorders>
              <w:top w:val="nil"/>
              <w:left w:val="single" w:sz="18" w:space="0" w:color="auto"/>
              <w:bottom w:val="nil"/>
              <w:right w:val="single" w:sz="8" w:space="0" w:color="auto"/>
            </w:tcBorders>
            <w:vAlign w:val="bottom"/>
          </w:tcPr>
          <w:p w14:paraId="4F341BB2"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D175AC0" w14:textId="35777E1E"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4013E7C"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C6E081"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9F9D51"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C62E7D9" w14:textId="40CF82A2"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6524E2"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844BCA7"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006489A" w14:textId="13123CAC"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8551F" w14:paraId="50A8FF83" w14:textId="77777777" w:rsidTr="007B7BA8">
        <w:trPr>
          <w:trHeight w:val="280"/>
        </w:trPr>
        <w:tc>
          <w:tcPr>
            <w:tcW w:w="1643" w:type="dxa"/>
            <w:tcBorders>
              <w:top w:val="nil"/>
              <w:left w:val="single" w:sz="18" w:space="0" w:color="auto"/>
              <w:bottom w:val="nil"/>
              <w:right w:val="single" w:sz="8" w:space="0" w:color="auto"/>
            </w:tcBorders>
            <w:vAlign w:val="bottom"/>
          </w:tcPr>
          <w:p w14:paraId="1BEAA346"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3867ADE" w14:textId="442E1E23"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24403C" w14:textId="179016A1"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6EC1105E"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F9DC66E" w14:textId="01E9CC58"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B2+</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2D25388" w14:textId="103F3379"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9DB8610" w14:textId="19706098"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5B2DEBE"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17EB14" w14:textId="5D37FDB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7A14E4" w14:paraId="2EEF3ADE" w14:textId="77777777" w:rsidTr="00E13E3F">
        <w:trPr>
          <w:trHeight w:val="280"/>
        </w:trPr>
        <w:tc>
          <w:tcPr>
            <w:tcW w:w="1643" w:type="dxa"/>
            <w:tcBorders>
              <w:top w:val="nil"/>
              <w:left w:val="single" w:sz="18" w:space="0" w:color="auto"/>
              <w:bottom w:val="nil"/>
              <w:right w:val="single" w:sz="8" w:space="0" w:color="auto"/>
            </w:tcBorders>
            <w:vAlign w:val="bottom"/>
          </w:tcPr>
          <w:p w14:paraId="10309268" w14:textId="77777777" w:rsidR="0080439F" w:rsidRPr="00357DB1" w:rsidRDefault="0080439F" w:rsidP="00C551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6D5B6D"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8592E8E" w14:textId="224632E1"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5BBBC8"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3F91FD" w14:textId="15BD959B"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53D088CD"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1D0C4C" w14:textId="02D628F3"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F6D81B3"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7156B73" w14:textId="5A7F9C2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7A14E4" w14:paraId="3931956A" w14:textId="77777777" w:rsidTr="00E13E3F">
        <w:trPr>
          <w:trHeight w:val="280"/>
        </w:trPr>
        <w:tc>
          <w:tcPr>
            <w:tcW w:w="1643" w:type="dxa"/>
            <w:tcBorders>
              <w:top w:val="nil"/>
              <w:left w:val="single" w:sz="18" w:space="0" w:color="auto"/>
              <w:bottom w:val="nil"/>
              <w:right w:val="single" w:sz="8" w:space="0" w:color="auto"/>
            </w:tcBorders>
            <w:vAlign w:val="bottom"/>
          </w:tcPr>
          <w:p w14:paraId="4123C9CC" w14:textId="77777777" w:rsidR="0080439F" w:rsidRPr="00357DB1" w:rsidRDefault="0080439F" w:rsidP="00C5513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015C7F"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0462F41"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8FB684"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759C0FD" w14:textId="77777777" w:rsidR="0080439F" w:rsidRPr="00357DB1" w:rsidRDefault="0080439F" w:rsidP="00C55131">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294D9E5A"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1C0A083"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DA95CE" w14:textId="77777777" w:rsidR="0080439F" w:rsidRPr="00357DB1" w:rsidRDefault="0080439F" w:rsidP="00C5513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DB20655" w14:textId="00D65E6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6A463239" w14:textId="77777777" w:rsidTr="00E13E3F">
        <w:trPr>
          <w:trHeight w:val="280"/>
        </w:trPr>
        <w:tc>
          <w:tcPr>
            <w:tcW w:w="1643" w:type="dxa"/>
            <w:tcBorders>
              <w:top w:val="nil"/>
              <w:left w:val="single" w:sz="18" w:space="0" w:color="auto"/>
              <w:bottom w:val="nil"/>
              <w:right w:val="single" w:sz="8" w:space="0" w:color="auto"/>
            </w:tcBorders>
            <w:vAlign w:val="bottom"/>
          </w:tcPr>
          <w:p w14:paraId="70CA89E5"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191C0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F5488D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91178B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E50E69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70A9F34F"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E8051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188365" w14:textId="2405A7C9"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975A86F" w14:textId="49D971B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CD3FC4A" w14:textId="77777777" w:rsidTr="00E13E3F">
        <w:trPr>
          <w:trHeight w:val="280"/>
        </w:trPr>
        <w:tc>
          <w:tcPr>
            <w:tcW w:w="1643" w:type="dxa"/>
            <w:tcBorders>
              <w:top w:val="nil"/>
              <w:left w:val="single" w:sz="18" w:space="0" w:color="auto"/>
              <w:bottom w:val="nil"/>
              <w:right w:val="single" w:sz="8" w:space="0" w:color="auto"/>
            </w:tcBorders>
            <w:vAlign w:val="bottom"/>
          </w:tcPr>
          <w:p w14:paraId="53836A11"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388E132"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5341EE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92080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C4B4119"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E0D314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28386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0979F3" w14:textId="0802A210"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53983CA3" w14:textId="568DB27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1384A835" w14:textId="77777777" w:rsidTr="00E13E3F">
        <w:trPr>
          <w:trHeight w:val="280"/>
        </w:trPr>
        <w:tc>
          <w:tcPr>
            <w:tcW w:w="1643" w:type="dxa"/>
            <w:tcBorders>
              <w:top w:val="nil"/>
              <w:left w:val="single" w:sz="18" w:space="0" w:color="auto"/>
              <w:bottom w:val="nil"/>
              <w:right w:val="single" w:sz="8" w:space="0" w:color="auto"/>
            </w:tcBorders>
            <w:vAlign w:val="bottom"/>
          </w:tcPr>
          <w:p w14:paraId="46652688"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84032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07AB209"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0CD13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C24167"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43540F5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DC7CD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7AE9CA6" w14:textId="681003B2"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10BC63E6" w14:textId="0206B48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78935996" w14:textId="77777777" w:rsidTr="00E13E3F">
        <w:trPr>
          <w:trHeight w:val="280"/>
        </w:trPr>
        <w:tc>
          <w:tcPr>
            <w:tcW w:w="1643" w:type="dxa"/>
            <w:tcBorders>
              <w:top w:val="nil"/>
              <w:left w:val="single" w:sz="18" w:space="0" w:color="auto"/>
              <w:bottom w:val="nil"/>
              <w:right w:val="single" w:sz="8" w:space="0" w:color="auto"/>
            </w:tcBorders>
            <w:vAlign w:val="bottom"/>
          </w:tcPr>
          <w:p w14:paraId="0CF3DA12"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2018D3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093B5C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DB04BC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F574D7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13445921"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01BFA9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C6A38A6" w14:textId="496AB33B"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620BE316" w14:textId="02517CA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64981B67" w14:textId="77777777" w:rsidTr="00E13E3F">
        <w:trPr>
          <w:trHeight w:val="280"/>
        </w:trPr>
        <w:tc>
          <w:tcPr>
            <w:tcW w:w="1643" w:type="dxa"/>
            <w:tcBorders>
              <w:top w:val="nil"/>
              <w:left w:val="single" w:sz="18" w:space="0" w:color="auto"/>
              <w:bottom w:val="nil"/>
              <w:right w:val="single" w:sz="8" w:space="0" w:color="auto"/>
            </w:tcBorders>
            <w:vAlign w:val="bottom"/>
          </w:tcPr>
          <w:p w14:paraId="0D6F15C7"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A336F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80094F"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F1C71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6F50F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3A82C40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A6999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5EB196" w14:textId="1D6ACA08"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2CF93C6" w14:textId="343F849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3969E0C9" w14:textId="77777777" w:rsidTr="00E13E3F">
        <w:trPr>
          <w:trHeight w:val="280"/>
        </w:trPr>
        <w:tc>
          <w:tcPr>
            <w:tcW w:w="1643" w:type="dxa"/>
            <w:tcBorders>
              <w:top w:val="nil"/>
              <w:left w:val="single" w:sz="18" w:space="0" w:color="auto"/>
              <w:bottom w:val="nil"/>
              <w:right w:val="single" w:sz="8" w:space="0" w:color="auto"/>
            </w:tcBorders>
            <w:vAlign w:val="bottom"/>
          </w:tcPr>
          <w:p w14:paraId="2B3ED4F5"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7C7C0B"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6AF7EF2"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A5F8A9"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4130B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3EF643E8"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897DEF2"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509E37" w14:textId="24D56874"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40D27594" w14:textId="6286858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7A14E4" w14:paraId="596647DC" w14:textId="77777777" w:rsidTr="007B7BA8">
        <w:trPr>
          <w:trHeight w:val="280"/>
        </w:trPr>
        <w:tc>
          <w:tcPr>
            <w:tcW w:w="1643" w:type="dxa"/>
            <w:tcBorders>
              <w:top w:val="nil"/>
              <w:left w:val="single" w:sz="18" w:space="0" w:color="auto"/>
              <w:bottom w:val="nil"/>
              <w:right w:val="single" w:sz="8" w:space="0" w:color="auto"/>
            </w:tcBorders>
            <w:vAlign w:val="bottom"/>
          </w:tcPr>
          <w:p w14:paraId="2F6BE8B6"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9CB60C3" w14:textId="38470B5E" w:rsidR="0080439F" w:rsidRPr="00357DB1" w:rsidRDefault="0080439F" w:rsidP="00ED5DA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A4C0017"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AC57B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AE97EB" w14:textId="77777777" w:rsidR="0080439F" w:rsidRPr="00357DB1" w:rsidRDefault="0080439F" w:rsidP="00ED5DA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σ</w:t>
            </w:r>
            <w:proofErr w:type="spellEnd"/>
          </w:p>
        </w:tc>
        <w:tc>
          <w:tcPr>
            <w:tcW w:w="356" w:type="dxa"/>
            <w:tcBorders>
              <w:top w:val="nil"/>
              <w:left w:val="single" w:sz="8" w:space="0" w:color="auto"/>
              <w:bottom w:val="nil"/>
              <w:right w:val="single" w:sz="8" w:space="0" w:color="auto"/>
            </w:tcBorders>
            <w:vAlign w:val="bottom"/>
          </w:tcPr>
          <w:p w14:paraId="3B06FD4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630136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D65BC4C" w14:textId="2A14F1EC"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2F593F0" w14:textId="6DDBB97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9C07FA1" w14:textId="77777777" w:rsidTr="007B7BA8">
        <w:trPr>
          <w:trHeight w:val="280"/>
        </w:trPr>
        <w:tc>
          <w:tcPr>
            <w:tcW w:w="1643" w:type="dxa"/>
            <w:tcBorders>
              <w:top w:val="nil"/>
              <w:left w:val="single" w:sz="18" w:space="0" w:color="auto"/>
              <w:bottom w:val="nil"/>
              <w:right w:val="single" w:sz="8" w:space="0" w:color="auto"/>
            </w:tcBorders>
            <w:vAlign w:val="bottom"/>
          </w:tcPr>
          <w:p w14:paraId="551A1A79" w14:textId="77777777" w:rsidR="0080439F" w:rsidRPr="00357DB1" w:rsidRDefault="0080439F" w:rsidP="003935B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5768399" w14:textId="188BE925" w:rsidR="0080439F" w:rsidRPr="00357DB1" w:rsidRDefault="0080439F" w:rsidP="003935B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EA37727" w14:textId="77777777" w:rsidR="0080439F" w:rsidRPr="00357DB1" w:rsidRDefault="0080439F" w:rsidP="003935B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1EBC3B"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627EB97" w14:textId="123F4342" w:rsidR="0080439F" w:rsidRPr="00357DB1" w:rsidRDefault="0080439F" w:rsidP="003935B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σ</w:t>
            </w:r>
            <w:proofErr w:type="spellEnd"/>
          </w:p>
        </w:tc>
        <w:tc>
          <w:tcPr>
            <w:tcW w:w="356" w:type="dxa"/>
            <w:tcBorders>
              <w:top w:val="nil"/>
              <w:left w:val="single" w:sz="8" w:space="0" w:color="auto"/>
              <w:bottom w:val="nil"/>
              <w:right w:val="single" w:sz="8" w:space="0" w:color="auto"/>
            </w:tcBorders>
            <w:vAlign w:val="bottom"/>
          </w:tcPr>
          <w:p w14:paraId="6485D69F"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8778A3" w14:textId="5183ADF3"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12BEE1D" w14:textId="77777777" w:rsidR="0080439F" w:rsidRPr="00357DB1" w:rsidRDefault="0080439F" w:rsidP="003935B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D5AB3C4" w14:textId="7A43F59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7A14E4" w14:paraId="499B1B53" w14:textId="77777777" w:rsidTr="00E13E3F">
        <w:trPr>
          <w:trHeight w:val="280"/>
        </w:trPr>
        <w:tc>
          <w:tcPr>
            <w:tcW w:w="1643" w:type="dxa"/>
            <w:tcBorders>
              <w:top w:val="nil"/>
              <w:left w:val="single" w:sz="18" w:space="0" w:color="auto"/>
              <w:bottom w:val="nil"/>
              <w:right w:val="single" w:sz="8" w:space="0" w:color="auto"/>
            </w:tcBorders>
            <w:vAlign w:val="bottom"/>
          </w:tcPr>
          <w:p w14:paraId="32B33F5F"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92FA4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E9741D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C4BD3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9C2CCB" w14:textId="77777777" w:rsidR="0080439F" w:rsidRPr="00357DB1" w:rsidRDefault="0080439F" w:rsidP="00ED5DA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σ</w:t>
            </w:r>
            <w:proofErr w:type="spellEnd"/>
          </w:p>
        </w:tc>
        <w:tc>
          <w:tcPr>
            <w:tcW w:w="356" w:type="dxa"/>
            <w:tcBorders>
              <w:top w:val="nil"/>
              <w:left w:val="single" w:sz="8" w:space="0" w:color="auto"/>
              <w:bottom w:val="nil"/>
              <w:right w:val="single" w:sz="8" w:space="0" w:color="auto"/>
            </w:tcBorders>
            <w:vAlign w:val="bottom"/>
          </w:tcPr>
          <w:p w14:paraId="436F2F9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820834"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68183E3" w14:textId="0091C50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11AD82DE" w14:textId="0EF7A7E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44A20A6A" w14:textId="77777777" w:rsidTr="00E13E3F">
        <w:trPr>
          <w:trHeight w:val="280"/>
        </w:trPr>
        <w:tc>
          <w:tcPr>
            <w:tcW w:w="1643" w:type="dxa"/>
            <w:tcBorders>
              <w:top w:val="nil"/>
              <w:left w:val="single" w:sz="18" w:space="0" w:color="auto"/>
              <w:bottom w:val="nil"/>
              <w:right w:val="single" w:sz="8" w:space="0" w:color="auto"/>
            </w:tcBorders>
            <w:vAlign w:val="bottom"/>
          </w:tcPr>
          <w:p w14:paraId="56682448"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44B8D1"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B7321E4"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E7D3F6"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ABB5DAF" w14:textId="77777777" w:rsidR="0080439F" w:rsidRPr="00357DB1" w:rsidRDefault="0080439F" w:rsidP="00ED5DA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σ</w:t>
            </w:r>
            <w:proofErr w:type="spellEnd"/>
          </w:p>
        </w:tc>
        <w:tc>
          <w:tcPr>
            <w:tcW w:w="356" w:type="dxa"/>
            <w:tcBorders>
              <w:top w:val="nil"/>
              <w:left w:val="single" w:sz="8" w:space="0" w:color="auto"/>
              <w:bottom w:val="nil"/>
              <w:right w:val="single" w:sz="8" w:space="0" w:color="auto"/>
            </w:tcBorders>
            <w:vAlign w:val="bottom"/>
          </w:tcPr>
          <w:p w14:paraId="5105C9D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61CC040"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8084936" w14:textId="73404C4C"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70EDA762" w14:textId="75509C3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wPC9ZZWFyPjxSZWNO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2]</w:t>
            </w:r>
            <w:r>
              <w:rPr>
                <w:rFonts w:ascii="Calibri" w:eastAsia="Times New Roman" w:hAnsi="Calibri" w:cs="Times New Roman"/>
                <w:sz w:val="16"/>
                <w:szCs w:val="16"/>
              </w:rPr>
              <w:fldChar w:fldCharType="end"/>
            </w:r>
          </w:p>
        </w:tc>
      </w:tr>
      <w:tr w:rsidR="0080439F" w:rsidRPr="007A14E4" w14:paraId="5BECE911" w14:textId="77777777" w:rsidTr="00E13E3F">
        <w:trPr>
          <w:trHeight w:val="280"/>
        </w:trPr>
        <w:tc>
          <w:tcPr>
            <w:tcW w:w="1643" w:type="dxa"/>
            <w:tcBorders>
              <w:top w:val="nil"/>
              <w:left w:val="single" w:sz="18" w:space="0" w:color="auto"/>
              <w:bottom w:val="nil"/>
              <w:right w:val="single" w:sz="8" w:space="0" w:color="auto"/>
            </w:tcBorders>
            <w:vAlign w:val="bottom"/>
          </w:tcPr>
          <w:p w14:paraId="34DB856E"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9AA5E6"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BDB59B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0CE625"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EE5E32D"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2448DEA3"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A91C9EA"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FBE069"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ADD0426" w14:textId="5B89FF6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671BE1C5" w14:textId="77777777" w:rsidTr="00E13E3F">
        <w:trPr>
          <w:trHeight w:val="280"/>
        </w:trPr>
        <w:tc>
          <w:tcPr>
            <w:tcW w:w="1643" w:type="dxa"/>
            <w:tcBorders>
              <w:top w:val="nil"/>
              <w:left w:val="single" w:sz="18" w:space="0" w:color="auto"/>
              <w:bottom w:val="nil"/>
              <w:right w:val="single" w:sz="8" w:space="0" w:color="auto"/>
            </w:tcBorders>
            <w:vAlign w:val="bottom"/>
          </w:tcPr>
          <w:p w14:paraId="5158249E"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D81AB0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28BC98C"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BFBFB3"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22A0693"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314B195C"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189DB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06821C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5E54330" w14:textId="22D3940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7A14E4" w14:paraId="7A2FBC89" w14:textId="77777777" w:rsidTr="00E13E3F">
        <w:trPr>
          <w:trHeight w:val="280"/>
        </w:trPr>
        <w:tc>
          <w:tcPr>
            <w:tcW w:w="1643" w:type="dxa"/>
            <w:tcBorders>
              <w:top w:val="nil"/>
              <w:left w:val="single" w:sz="18" w:space="0" w:color="auto"/>
              <w:bottom w:val="nil"/>
              <w:right w:val="single" w:sz="8" w:space="0" w:color="auto"/>
            </w:tcBorders>
            <w:vAlign w:val="bottom"/>
          </w:tcPr>
          <w:p w14:paraId="1A64FDE0"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6C4920"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83E26CA" w14:textId="521AFE8A"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630F3E"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4C7AA9" w14:textId="6CDFBB9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630AADFD"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C1A1D9" w14:textId="6D9F8CC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E6ABAA1" w14:textId="2AE1CE56"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868031" w14:textId="3BA0E07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293704" w14:paraId="00A6A0F3" w14:textId="77777777" w:rsidTr="00E13E3F">
        <w:trPr>
          <w:trHeight w:val="280"/>
        </w:trPr>
        <w:tc>
          <w:tcPr>
            <w:tcW w:w="1643" w:type="dxa"/>
            <w:tcBorders>
              <w:top w:val="nil"/>
              <w:left w:val="single" w:sz="18" w:space="0" w:color="auto"/>
              <w:bottom w:val="nil"/>
              <w:right w:val="single" w:sz="8" w:space="0" w:color="auto"/>
            </w:tcBorders>
            <w:vAlign w:val="bottom"/>
          </w:tcPr>
          <w:p w14:paraId="4060F7AB" w14:textId="77777777" w:rsidR="0080439F" w:rsidRPr="00357DB1" w:rsidRDefault="0080439F" w:rsidP="00ED5DA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0A3735" w14:textId="77777777"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9F4CF29" w14:textId="1DE6B400" w:rsidR="0080439F" w:rsidRPr="00357DB1" w:rsidRDefault="0080439F" w:rsidP="00ED5DA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BC28BE"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73DA7D" w14:textId="77777777" w:rsidR="0080439F" w:rsidRPr="00357DB1" w:rsidRDefault="0080439F" w:rsidP="00ED5DA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FCC+σ</w:t>
            </w:r>
            <w:proofErr w:type="spellEnd"/>
          </w:p>
        </w:tc>
        <w:tc>
          <w:tcPr>
            <w:tcW w:w="356" w:type="dxa"/>
            <w:tcBorders>
              <w:top w:val="nil"/>
              <w:left w:val="single" w:sz="8" w:space="0" w:color="auto"/>
              <w:bottom w:val="nil"/>
              <w:right w:val="single" w:sz="8" w:space="0" w:color="auto"/>
            </w:tcBorders>
            <w:vAlign w:val="bottom"/>
          </w:tcPr>
          <w:p w14:paraId="0791C29B"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E37BF0" w14:textId="77777777"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B1698E8" w14:textId="639F05B6" w:rsidR="0080439F" w:rsidRPr="00357DB1" w:rsidRDefault="0080439F" w:rsidP="00ED5DA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F4B35A" w14:textId="2BC40C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10&lt;/Year&gt;&lt;RecNum&gt;198&lt;/RecNum&gt;&lt;DisplayText&gt;[40]&lt;/DisplayText&gt;&lt;record&gt;&lt;rec-number&gt;198&lt;/rec-number&gt;&lt;foreign-keys&gt;&lt;key app="EN" db-id="ddervv2eyxfzffeadz9v0wpsxr0wzrvadwsp" timestamp="1407360486"&gt;198&lt;/key&gt;&lt;/foreign-keys&gt;&lt;ref-type name="Journal Article"&gt;17&lt;/ref-type&gt;&lt;contributors&gt;&lt;authors&gt;&lt;author&gt;C.-Y. Hsu&lt;/author&gt;&lt;author&gt;W.-R. Wang&lt;/author&gt;&lt;author&gt;W.-Y. Tang&lt;/author&gt;&lt;author&gt;S.-K. Chen&lt;/author&gt;&lt;author&gt;J.-W. Yeh&lt;/author&gt;&lt;/authors&gt;&lt;/contributors&gt;&lt;auth-address&gt;Department of Materials Science and Engineering, National Tsing Hua University, Hsinchu 300, TaiwanIndustrial Technology Research Institute, Tainan 709, TaiwanCenter for Nanotechnology, Materials Science, and Microsystems, National Tsing Hua University, Hsinchu 300, Taiwan&lt;/auth-address&gt;&lt;titles&gt;&lt;title&gt;&lt;style face="normal" font="default" size="100%"&gt;Microstructure and mechanical properties of new AlCo&lt;/style&gt;&lt;style face="subscript" font="default" size="100%"&gt;x&lt;/style&gt;&lt;style face="normal" font="default" size="100%"&gt;CrFeMo&lt;/style&gt;&lt;style face="subscript" font="default" size="100%"&gt;0.5&lt;/style&gt;&lt;style face="normal" font="default" size="100%"&gt;Ni high-entropy alloys&lt;/style&gt;&lt;/title&gt;&lt;secondary-title&gt;Adv. Eng. Mat.&lt;/secondary-title&gt;&lt;/titles&gt;&lt;periodical&gt;&lt;full-title&gt;Adv. Eng. Mat.&lt;/full-title&gt;&lt;/periodical&gt;&lt;pages&gt;44-49&lt;/pages&gt;&lt;volume&gt;12&lt;/volume&gt;&lt;number&gt;1-2&lt;/number&gt;&lt;keywords&gt;&lt;keyword&gt;Cerium alloys&lt;/keyword&gt;&lt;keyword&gt;Alloying&lt;/keyword&gt;&lt;keyword&gt;Cobalt&lt;/keyword&gt;&lt;keyword&gt;Hardness&lt;/keyword&gt;&lt;keyword&gt;Mechanical properties&lt;/keyword&gt;&lt;keyword&gt;Metallic glass&lt;/keyword&gt;&lt;keyword&gt;Microstructure&lt;/keyword&gt;&lt;keyword&gt;Superalloys&lt;/keyword&gt;&lt;/keywords&gt;&lt;dates&gt;&lt;year&gt;2010&lt;/year&gt;&lt;/dates&gt;&lt;pub-location&gt;P.O. Box 101161, Weinheim, D-69451, Germany&lt;/pub-location&gt;&lt;publisher&gt;Wiley-VCH Verlag&lt;/publisher&gt;&lt;isbn&gt;14381656&lt;/isbn&gt;&lt;urls&gt;&lt;related-urls&gt;&lt;url&gt;http://dx.doi.org/10.1002/adem.200900171&lt;/url&gt;&lt;/related-urls&gt;&lt;/urls&gt;&lt;electronic-resource-num&gt;10.1002/adem.2009001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0]</w:t>
            </w:r>
            <w:r>
              <w:rPr>
                <w:rFonts w:ascii="Calibri" w:eastAsia="Times New Roman" w:hAnsi="Calibri" w:cs="Times New Roman"/>
                <w:sz w:val="16"/>
                <w:szCs w:val="16"/>
              </w:rPr>
              <w:fldChar w:fldCharType="end"/>
            </w:r>
          </w:p>
        </w:tc>
      </w:tr>
      <w:tr w:rsidR="0080439F" w:rsidRPr="0094352C" w14:paraId="5A01D6E4" w14:textId="77777777" w:rsidTr="00E13E3F">
        <w:trPr>
          <w:trHeight w:val="280"/>
        </w:trPr>
        <w:tc>
          <w:tcPr>
            <w:tcW w:w="1643" w:type="dxa"/>
            <w:tcBorders>
              <w:top w:val="nil"/>
              <w:left w:val="single" w:sz="18" w:space="0" w:color="auto"/>
              <w:bottom w:val="nil"/>
              <w:right w:val="single" w:sz="8" w:space="0" w:color="auto"/>
            </w:tcBorders>
            <w:vAlign w:val="bottom"/>
          </w:tcPr>
          <w:p w14:paraId="17F882E9" w14:textId="77777777" w:rsidR="0080439F" w:rsidRPr="00357DB1" w:rsidRDefault="0080439F" w:rsidP="00A3504A">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b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3C2E2C3"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6821C91"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8EDCB0"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BB528FF" w14:textId="54BC24BC"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6FF2AF67"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C3FEA7E"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13C927" w14:textId="378BD74D"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5118ADCA" w14:textId="0AC0C94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45F014CC" w14:textId="77777777" w:rsidTr="00E13E3F">
        <w:trPr>
          <w:trHeight w:val="280"/>
        </w:trPr>
        <w:tc>
          <w:tcPr>
            <w:tcW w:w="1643" w:type="dxa"/>
            <w:tcBorders>
              <w:top w:val="nil"/>
              <w:left w:val="single" w:sz="18" w:space="0" w:color="auto"/>
              <w:bottom w:val="nil"/>
              <w:right w:val="single" w:sz="8" w:space="0" w:color="auto"/>
            </w:tcBorders>
            <w:vAlign w:val="bottom"/>
          </w:tcPr>
          <w:p w14:paraId="1B4345D6"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DADD7C" w14:textId="4A7BFBAB"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6FC779"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443650"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E46E3C"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165BF19" w14:textId="6CED5AD9"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6110F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1D51A10" w14:textId="0ACF87E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755D073" w14:textId="22F9A0D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C73943" w14:paraId="6DF9F7DC" w14:textId="77777777" w:rsidTr="00E13E3F">
        <w:trPr>
          <w:trHeight w:val="280"/>
        </w:trPr>
        <w:tc>
          <w:tcPr>
            <w:tcW w:w="1643" w:type="dxa"/>
            <w:tcBorders>
              <w:top w:val="nil"/>
              <w:left w:val="single" w:sz="18" w:space="0" w:color="auto"/>
              <w:bottom w:val="nil"/>
              <w:right w:val="single" w:sz="8" w:space="0" w:color="auto"/>
            </w:tcBorders>
            <w:vAlign w:val="bottom"/>
          </w:tcPr>
          <w:p w14:paraId="33DCB45D"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003472"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3E8B907"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0F238C"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D3A22D" w14:textId="2F011916" w:rsidR="0080439F" w:rsidRPr="00357DB1" w:rsidRDefault="0080439F" w:rsidP="00F41AF9">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57017CFA"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F245A7C" w14:textId="50E4AF92"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B034D1" w14:textId="4FD6BAF5"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2E713CF" w14:textId="07CCE7F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208E501F" w14:textId="77777777" w:rsidTr="00E13E3F">
        <w:trPr>
          <w:trHeight w:val="280"/>
        </w:trPr>
        <w:tc>
          <w:tcPr>
            <w:tcW w:w="1643" w:type="dxa"/>
            <w:tcBorders>
              <w:top w:val="nil"/>
              <w:left w:val="single" w:sz="18" w:space="0" w:color="auto"/>
              <w:bottom w:val="nil"/>
              <w:right w:val="single" w:sz="8" w:space="0" w:color="auto"/>
            </w:tcBorders>
            <w:vAlign w:val="bottom"/>
          </w:tcPr>
          <w:p w14:paraId="010C3D7A"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D9F3129" w14:textId="1172B70D"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2DC271"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895878"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13D154"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54526645" w14:textId="22517AF8"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82A4E56"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0C4151" w14:textId="7BCF1E32"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3326E82" w14:textId="61ADBD28"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C73943" w14:paraId="3E2B7AF7" w14:textId="77777777" w:rsidTr="00E13E3F">
        <w:trPr>
          <w:trHeight w:val="280"/>
        </w:trPr>
        <w:tc>
          <w:tcPr>
            <w:tcW w:w="1643" w:type="dxa"/>
            <w:tcBorders>
              <w:top w:val="nil"/>
              <w:left w:val="single" w:sz="18" w:space="0" w:color="auto"/>
              <w:bottom w:val="nil"/>
              <w:right w:val="single" w:sz="8" w:space="0" w:color="auto"/>
            </w:tcBorders>
            <w:vAlign w:val="bottom"/>
          </w:tcPr>
          <w:p w14:paraId="5DA95A25"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4F42EA8"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6AECE7A"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340A4A"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7BAF44" w14:textId="32DCDA6F"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01FFC39C"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BFFED8B" w14:textId="08049411"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448DE57" w14:textId="7A4ABB3E"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A868F36" w14:textId="6A85198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03994259" w14:textId="77777777" w:rsidTr="00E13E3F">
        <w:trPr>
          <w:trHeight w:val="280"/>
        </w:trPr>
        <w:tc>
          <w:tcPr>
            <w:tcW w:w="1643" w:type="dxa"/>
            <w:tcBorders>
              <w:top w:val="nil"/>
              <w:left w:val="single" w:sz="18" w:space="0" w:color="auto"/>
              <w:bottom w:val="nil"/>
              <w:right w:val="single" w:sz="8" w:space="0" w:color="auto"/>
            </w:tcBorders>
            <w:vAlign w:val="bottom"/>
          </w:tcPr>
          <w:p w14:paraId="7DE61B22" w14:textId="77777777" w:rsidR="0080439F" w:rsidRPr="00357DB1" w:rsidRDefault="0080439F" w:rsidP="00771FC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ABF2CA" w14:textId="78E51EB9" w:rsidR="0080439F" w:rsidRPr="00357DB1" w:rsidRDefault="0080439F" w:rsidP="00771FC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28E30F0"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F81CEA"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079F98E" w14:textId="77777777" w:rsidR="0080439F" w:rsidRPr="00357DB1" w:rsidRDefault="0080439F" w:rsidP="00771FC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62677E12" w14:textId="0562FFD3" w:rsidR="0080439F" w:rsidRPr="00357DB1" w:rsidRDefault="0080439F" w:rsidP="00771FC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75C6F4D" w14:textId="77777777"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26BE74" w14:textId="4A81300A" w:rsidR="0080439F" w:rsidRPr="00357DB1" w:rsidRDefault="0080439F" w:rsidP="00771FC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9654E0C" w14:textId="6AFBF940"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94352C" w14:paraId="29790BEF" w14:textId="77777777" w:rsidTr="00E13E3F">
        <w:trPr>
          <w:trHeight w:val="280"/>
        </w:trPr>
        <w:tc>
          <w:tcPr>
            <w:tcW w:w="1643" w:type="dxa"/>
            <w:tcBorders>
              <w:top w:val="nil"/>
              <w:left w:val="single" w:sz="18" w:space="0" w:color="auto"/>
              <w:bottom w:val="nil"/>
              <w:right w:val="single" w:sz="8" w:space="0" w:color="auto"/>
            </w:tcBorders>
            <w:vAlign w:val="bottom"/>
          </w:tcPr>
          <w:p w14:paraId="6D170B56" w14:textId="77777777" w:rsidR="0080439F" w:rsidRPr="00357DB1" w:rsidRDefault="0080439F" w:rsidP="00A350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1AE046"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lCoCrFeNb</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A1AA4FD" w14:textId="77777777"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38434B"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87A75BB" w14:textId="745437EA" w:rsidR="0080439F" w:rsidRPr="00357DB1" w:rsidRDefault="0080439F" w:rsidP="00A3504A">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2D034679" w14:textId="77777777"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B36AFE" w14:textId="4E52D368"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1C86B7" w14:textId="406438E3" w:rsidR="0080439F" w:rsidRPr="00357DB1" w:rsidRDefault="0080439F" w:rsidP="00A3504A">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6068D872" w14:textId="2A88CB4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B000D" w14:paraId="0284C58F" w14:textId="77777777" w:rsidTr="00E13E3F">
        <w:trPr>
          <w:trHeight w:val="280"/>
        </w:trPr>
        <w:tc>
          <w:tcPr>
            <w:tcW w:w="1643" w:type="dxa"/>
            <w:tcBorders>
              <w:top w:val="nil"/>
              <w:left w:val="single" w:sz="18" w:space="0" w:color="auto"/>
              <w:bottom w:val="nil"/>
              <w:right w:val="single" w:sz="8" w:space="0" w:color="auto"/>
            </w:tcBorders>
            <w:vAlign w:val="bottom"/>
          </w:tcPr>
          <w:p w14:paraId="4341A1AF" w14:textId="2711EC5C" w:rsidR="0080439F" w:rsidRPr="00357DB1" w:rsidRDefault="0080439F" w:rsidP="00840F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7E4A086" w14:textId="08D89778"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8EF0860" w14:textId="77777777" w:rsidR="0080439F" w:rsidRPr="00357DB1" w:rsidRDefault="0080439F" w:rsidP="00840FE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5212097" w14:textId="724BB6E1"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EC3945" w14:textId="5440919C" w:rsidR="0080439F" w:rsidRPr="00357DB1" w:rsidRDefault="0080439F" w:rsidP="00840FE6">
            <w:pPr>
              <w:rPr>
                <w:rFonts w:ascii="Calibri" w:eastAsia="Times New Roman" w:hAnsi="Calibri" w:cs="Times New Roman"/>
                <w:sz w:val="16"/>
                <w:szCs w:val="16"/>
              </w:rPr>
            </w:pPr>
            <w:r w:rsidRPr="00357DB1">
              <w:rPr>
                <w:rFonts w:ascii="Calibri" w:eastAsia="Times New Roman" w:hAnsi="Calibri" w:cs="Times New Roman"/>
                <w:sz w:val="16"/>
                <w:szCs w:val="16"/>
              </w:rPr>
              <w:t>BCC+C14</w:t>
            </w:r>
          </w:p>
        </w:tc>
        <w:tc>
          <w:tcPr>
            <w:tcW w:w="356" w:type="dxa"/>
            <w:tcBorders>
              <w:top w:val="nil"/>
              <w:left w:val="single" w:sz="8" w:space="0" w:color="auto"/>
              <w:bottom w:val="nil"/>
              <w:right w:val="single" w:sz="8" w:space="0" w:color="auto"/>
            </w:tcBorders>
            <w:vAlign w:val="bottom"/>
          </w:tcPr>
          <w:p w14:paraId="0B5DBBA6" w14:textId="1D8904DD" w:rsidR="0080439F" w:rsidRPr="00357DB1" w:rsidRDefault="0080439F" w:rsidP="00840FE6">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5F48FE5" w14:textId="77777777"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410DB2" w14:textId="5FE73E18" w:rsidR="0080439F" w:rsidRPr="00357DB1" w:rsidRDefault="0080439F" w:rsidP="00840FE6">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04B746C6" w14:textId="64B85FA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94352C" w14:paraId="6C0AE83C" w14:textId="77777777" w:rsidTr="00E13E3F">
        <w:trPr>
          <w:trHeight w:val="280"/>
        </w:trPr>
        <w:tc>
          <w:tcPr>
            <w:tcW w:w="1643" w:type="dxa"/>
            <w:tcBorders>
              <w:top w:val="nil"/>
              <w:left w:val="single" w:sz="18" w:space="0" w:color="auto"/>
              <w:bottom w:val="nil"/>
              <w:right w:val="single" w:sz="8" w:space="0" w:color="auto"/>
            </w:tcBorders>
            <w:vAlign w:val="bottom"/>
          </w:tcPr>
          <w:p w14:paraId="776A864E" w14:textId="2CB09739" w:rsidR="0080439F" w:rsidRPr="00357DB1" w:rsidRDefault="0080439F" w:rsidP="00EC263E">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CAF4F07"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C77A092"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5809DC"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07F0A7A" w14:textId="77777777" w:rsidR="0080439F" w:rsidRPr="00357DB1" w:rsidRDefault="0080439F" w:rsidP="00EC263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4C19DB8"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2CC8CE9"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46A43B" w14:textId="77777777" w:rsidR="0080439F" w:rsidRPr="00357DB1" w:rsidRDefault="0080439F" w:rsidP="00EC263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D174040" w14:textId="02C545E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F46D56" w14:paraId="1B2B0B16" w14:textId="77777777" w:rsidTr="00E13E3F">
        <w:trPr>
          <w:trHeight w:val="280"/>
        </w:trPr>
        <w:tc>
          <w:tcPr>
            <w:tcW w:w="1643" w:type="dxa"/>
            <w:tcBorders>
              <w:top w:val="nil"/>
              <w:left w:val="single" w:sz="18" w:space="0" w:color="auto"/>
              <w:bottom w:val="nil"/>
              <w:right w:val="single" w:sz="8" w:space="0" w:color="auto"/>
            </w:tcBorders>
            <w:vAlign w:val="bottom"/>
          </w:tcPr>
          <w:p w14:paraId="78E35B3C"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30019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DBA9E67"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5BC25D"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A3C47A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5965BD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44D1B9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D2878A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4AA5240" w14:textId="422B05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17DBB97A" w14:textId="77777777" w:rsidTr="007B7BA8">
        <w:trPr>
          <w:trHeight w:val="280"/>
        </w:trPr>
        <w:tc>
          <w:tcPr>
            <w:tcW w:w="1643" w:type="dxa"/>
            <w:tcBorders>
              <w:top w:val="nil"/>
              <w:left w:val="single" w:sz="18" w:space="0" w:color="auto"/>
              <w:bottom w:val="nil"/>
              <w:right w:val="single" w:sz="8" w:space="0" w:color="auto"/>
            </w:tcBorders>
            <w:vAlign w:val="bottom"/>
          </w:tcPr>
          <w:p w14:paraId="2C9052D8"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7C6F0B3" w14:textId="78379E99"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60CE0C3"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7177B9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ED5F7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F75467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11DB12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B210DB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E18E1D4" w14:textId="4A70B4E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7AC591F1" w14:textId="77777777" w:rsidTr="007B7BA8">
        <w:trPr>
          <w:trHeight w:val="280"/>
        </w:trPr>
        <w:tc>
          <w:tcPr>
            <w:tcW w:w="1643" w:type="dxa"/>
            <w:tcBorders>
              <w:top w:val="nil"/>
              <w:left w:val="single" w:sz="18" w:space="0" w:color="auto"/>
              <w:bottom w:val="nil"/>
              <w:right w:val="single" w:sz="8" w:space="0" w:color="auto"/>
            </w:tcBorders>
            <w:vAlign w:val="bottom"/>
          </w:tcPr>
          <w:p w14:paraId="51A14CD4"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0D2FFE" w14:textId="08CC42C8"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8F6E7F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332E77A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B20C7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1957BF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EC2605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1F5E13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0CEAFFC" w14:textId="61223C9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5188C996" w14:textId="77777777" w:rsidTr="007B7BA8">
        <w:trPr>
          <w:trHeight w:val="280"/>
        </w:trPr>
        <w:tc>
          <w:tcPr>
            <w:tcW w:w="1643" w:type="dxa"/>
            <w:tcBorders>
              <w:top w:val="nil"/>
              <w:left w:val="single" w:sz="18" w:space="0" w:color="auto"/>
              <w:bottom w:val="nil"/>
              <w:right w:val="single" w:sz="8" w:space="0" w:color="auto"/>
            </w:tcBorders>
            <w:vAlign w:val="bottom"/>
          </w:tcPr>
          <w:p w14:paraId="6C4A3697" w14:textId="77777777" w:rsidR="0080439F" w:rsidRPr="00357DB1" w:rsidRDefault="0080439F" w:rsidP="00F765E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61D2342" w14:textId="1F2A950D" w:rsidR="0080439F" w:rsidRPr="00357DB1" w:rsidRDefault="0080439F" w:rsidP="00F765E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6DE841A" w14:textId="77777777" w:rsidR="0080439F" w:rsidRPr="00357DB1" w:rsidRDefault="0080439F" w:rsidP="00F765E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317EAD4B"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CAD389" w14:textId="77777777" w:rsidR="0080439F" w:rsidRPr="00357DB1" w:rsidRDefault="0080439F" w:rsidP="00F765E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221EEF"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09B3CD" w14:textId="77777777"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43BEC6" w14:textId="650884C0" w:rsidR="0080439F" w:rsidRPr="00357DB1" w:rsidRDefault="0080439F" w:rsidP="00F765E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7FFAA325" w14:textId="512AD95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EB4DDB" w14:paraId="5B231B8F" w14:textId="77777777" w:rsidTr="00E13E3F">
        <w:trPr>
          <w:trHeight w:val="280"/>
        </w:trPr>
        <w:tc>
          <w:tcPr>
            <w:tcW w:w="1643" w:type="dxa"/>
            <w:tcBorders>
              <w:top w:val="nil"/>
              <w:left w:val="single" w:sz="18" w:space="0" w:color="auto"/>
              <w:bottom w:val="nil"/>
              <w:right w:val="single" w:sz="8" w:space="0" w:color="auto"/>
            </w:tcBorders>
            <w:vAlign w:val="bottom"/>
          </w:tcPr>
          <w:p w14:paraId="3499B635"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EFE28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8D11AC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FCE25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883F73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9B03AD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CD607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FA3DFF" w14:textId="3471AFAD"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0294325" w14:textId="45F1DEB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EB4DDB" w14:paraId="7C2D42DE" w14:textId="77777777" w:rsidTr="007B7BA8">
        <w:trPr>
          <w:trHeight w:val="280"/>
        </w:trPr>
        <w:tc>
          <w:tcPr>
            <w:tcW w:w="1643" w:type="dxa"/>
            <w:tcBorders>
              <w:top w:val="nil"/>
              <w:left w:val="single" w:sz="18" w:space="0" w:color="auto"/>
              <w:bottom w:val="nil"/>
              <w:right w:val="single" w:sz="8" w:space="0" w:color="auto"/>
            </w:tcBorders>
            <w:vAlign w:val="bottom"/>
          </w:tcPr>
          <w:p w14:paraId="702F79E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8639915" w14:textId="3FA4D58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F4ADA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700C/72h/WQ</w:t>
            </w:r>
          </w:p>
        </w:tc>
        <w:tc>
          <w:tcPr>
            <w:tcW w:w="720" w:type="dxa"/>
            <w:tcBorders>
              <w:top w:val="nil"/>
              <w:left w:val="single" w:sz="8" w:space="0" w:color="auto"/>
              <w:bottom w:val="nil"/>
              <w:right w:val="single" w:sz="8" w:space="0" w:color="auto"/>
            </w:tcBorders>
            <w:shd w:val="clear" w:color="auto" w:fill="auto"/>
            <w:noWrap/>
            <w:vAlign w:val="bottom"/>
            <w:hideMark/>
          </w:tcPr>
          <w:p w14:paraId="78B665CF"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86CB25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D03262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DB588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DFC28D" w14:textId="65251179"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4378C12" w14:textId="7ABCF40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C84BAA" w14:paraId="7152B25F" w14:textId="77777777" w:rsidTr="007B7BA8">
        <w:trPr>
          <w:trHeight w:val="280"/>
        </w:trPr>
        <w:tc>
          <w:tcPr>
            <w:tcW w:w="1643" w:type="dxa"/>
            <w:tcBorders>
              <w:top w:val="nil"/>
              <w:left w:val="single" w:sz="18" w:space="0" w:color="auto"/>
              <w:bottom w:val="nil"/>
              <w:right w:val="single" w:sz="8" w:space="0" w:color="auto"/>
            </w:tcBorders>
            <w:vAlign w:val="bottom"/>
          </w:tcPr>
          <w:p w14:paraId="7230310A"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DD63010" w14:textId="319FC880"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CFEB12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900C/72h/WQ</w:t>
            </w:r>
          </w:p>
        </w:tc>
        <w:tc>
          <w:tcPr>
            <w:tcW w:w="720" w:type="dxa"/>
            <w:tcBorders>
              <w:top w:val="nil"/>
              <w:left w:val="single" w:sz="8" w:space="0" w:color="auto"/>
              <w:bottom w:val="nil"/>
              <w:right w:val="single" w:sz="8" w:space="0" w:color="auto"/>
            </w:tcBorders>
            <w:shd w:val="clear" w:color="auto" w:fill="auto"/>
            <w:noWrap/>
            <w:vAlign w:val="bottom"/>
            <w:hideMark/>
          </w:tcPr>
          <w:p w14:paraId="31DEE8C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9407CF"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CFC65E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9DEBA6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A270D0" w14:textId="05672B02"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2CEC297" w14:textId="71D3AD6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09&lt;/Year&gt;&lt;RecNum&gt;442&lt;/RecNum&gt;&lt;DisplayText&gt;[49]&lt;/DisplayText&gt;&lt;record&gt;&lt;rec-number&gt;442&lt;/rec-number&gt;&lt;foreign-keys&gt;&lt;key app="EN" db-id="ddervv2eyxfzffeadz9v0wpsxr0wzrvadwsp" timestamp="1418671660"&gt;442&lt;/key&gt;&lt;/foreign-keys&gt;&lt;ref-type name="Journal Article"&gt;17&lt;/ref-type&gt;&lt;contributors&gt;&lt;authors&gt;&lt;author&gt;Shun, T.-T.&lt;/author&gt;&lt;author&gt;Du, Y.-C.&lt;/author&gt;&lt;/authors&gt;&lt;/contributors&gt;&lt;auth-address&gt;Department of Materials Science and Engineering, Feng Chia University, Taichung, 407, Taiwan&lt;/auth-address&gt;&lt;titles&gt;&lt;title&gt;&lt;style face="normal" font="default" size="100%"&gt;Microstructure and tensile behaviors of FCC Al&lt;/style&gt;&lt;style face="subscript" font="default" size="100%"&gt;0.3&lt;/style&gt;&lt;style face="normal" font="default" size="100%"&gt;CoCrFeNi high entropy alloy&lt;/style&gt;&lt;/title&gt;&lt;secondary-title&gt;J. Alloys Compd.&lt;/secondary-title&gt;&lt;/titles&gt;&lt;periodical&gt;&lt;full-title&gt;J. Alloys Compd.&lt;/full-title&gt;&lt;/periodical&gt;&lt;pages&gt;157-160&lt;/pages&gt;&lt;volume&gt;479&lt;/volume&gt;&lt;number&gt;1-2&lt;/number&gt;&lt;keywords&gt;&lt;keyword&gt;Cerium alloys&lt;/keyword&gt;&lt;keyword&gt;Alloys&lt;/keyword&gt;&lt;keyword&gt;Aluminum&lt;/keyword&gt;&lt;keyword&gt;Drops&lt;/keyword&gt;&lt;keyword&gt;Electron microscopes&lt;/keyword&gt;&lt;keyword&gt;Hardening&lt;/keyword&gt;&lt;keyword&gt;Precipitation (chemical)&lt;/keyword&gt;&lt;keyword&gt;Scanning&lt;/keyword&gt;&lt;keyword&gt;Transmission electron microscopy&lt;/keyword&gt;&lt;/keywords&gt;&lt;dates&gt;&lt;year&gt;2009&lt;/year&gt;&lt;/dates&gt;&lt;pub-location&gt;Langford Lane, Kidlington, Oxford, OX5 1GB, United Kingdom&lt;/pub-location&gt;&lt;publisher&gt;Elsevier Ltd&lt;/publisher&gt;&lt;isbn&gt;09258388&lt;/isbn&gt;&lt;urls&gt;&lt;related-urls&gt;&lt;url&gt;http://dx.doi.org/10.1016/j.jallcom.2008.12.088&lt;/url&gt;&lt;/related-urls&gt;&lt;/urls&gt;&lt;electronic-resource-num&gt;10.1016/j.jallcom.2008.12.08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9]</w:t>
            </w:r>
            <w:r>
              <w:rPr>
                <w:rFonts w:ascii="Calibri" w:eastAsia="Times New Roman" w:hAnsi="Calibri" w:cs="Times New Roman"/>
                <w:sz w:val="16"/>
                <w:szCs w:val="16"/>
              </w:rPr>
              <w:fldChar w:fldCharType="end"/>
            </w:r>
          </w:p>
        </w:tc>
      </w:tr>
      <w:tr w:rsidR="0080439F" w:rsidRPr="0098551F" w14:paraId="0307BC93" w14:textId="77777777" w:rsidTr="007B7BA8">
        <w:trPr>
          <w:trHeight w:val="280"/>
        </w:trPr>
        <w:tc>
          <w:tcPr>
            <w:tcW w:w="1643" w:type="dxa"/>
            <w:tcBorders>
              <w:top w:val="nil"/>
              <w:left w:val="single" w:sz="18" w:space="0" w:color="auto"/>
              <w:bottom w:val="nil"/>
              <w:right w:val="single" w:sz="8" w:space="0" w:color="auto"/>
            </w:tcBorders>
            <w:vAlign w:val="bottom"/>
          </w:tcPr>
          <w:p w14:paraId="057D7A2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9C2E99A" w14:textId="59DB9C08"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8899D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822E8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40136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235949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C9218A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C7C609"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A05102D" w14:textId="1C6DC4B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80439F" w:rsidRPr="0098551F" w14:paraId="1D5C0B15" w14:textId="77777777" w:rsidTr="007B7BA8">
        <w:trPr>
          <w:trHeight w:val="280"/>
        </w:trPr>
        <w:tc>
          <w:tcPr>
            <w:tcW w:w="1643" w:type="dxa"/>
            <w:tcBorders>
              <w:top w:val="nil"/>
              <w:left w:val="single" w:sz="18" w:space="0" w:color="auto"/>
              <w:bottom w:val="nil"/>
              <w:right w:val="single" w:sz="8" w:space="0" w:color="auto"/>
            </w:tcBorders>
            <w:vAlign w:val="bottom"/>
          </w:tcPr>
          <w:p w14:paraId="60C2C392"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D5AAFB" w14:textId="58FDCE53"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20D2B16"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3AC4E8"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A0D0EC"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7BC300"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F4CBF6"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418B0A"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7FBCF8" w14:textId="304C3DE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8551F" w14:paraId="53464A7F" w14:textId="77777777" w:rsidTr="007B7BA8">
        <w:trPr>
          <w:trHeight w:val="280"/>
        </w:trPr>
        <w:tc>
          <w:tcPr>
            <w:tcW w:w="1643" w:type="dxa"/>
            <w:tcBorders>
              <w:top w:val="nil"/>
              <w:left w:val="single" w:sz="18" w:space="0" w:color="auto"/>
              <w:bottom w:val="nil"/>
              <w:right w:val="single" w:sz="8" w:space="0" w:color="auto"/>
            </w:tcBorders>
            <w:vAlign w:val="bottom"/>
          </w:tcPr>
          <w:p w14:paraId="62A09EA3" w14:textId="77777777" w:rsidR="0080439F" w:rsidRPr="00357DB1" w:rsidRDefault="0080439F" w:rsidP="00207BA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F2BA9E" w14:textId="1BE123D1" w:rsidR="0080439F" w:rsidRPr="00357DB1" w:rsidRDefault="0080439F" w:rsidP="00207BA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8EE235A" w14:textId="3066953C"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12CF1960"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D3E02" w14:textId="77777777" w:rsidR="0080439F" w:rsidRPr="00357DB1" w:rsidRDefault="0080439F" w:rsidP="00207BAE">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D10AD2A"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D00751"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B566D9" w14:textId="77777777" w:rsidR="0080439F" w:rsidRPr="00357DB1" w:rsidRDefault="0080439F" w:rsidP="00207BA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037640F" w14:textId="1A50FAB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0F6C54" w14:paraId="5DEA2804" w14:textId="77777777" w:rsidTr="007B7BA8">
        <w:trPr>
          <w:trHeight w:val="280"/>
        </w:trPr>
        <w:tc>
          <w:tcPr>
            <w:tcW w:w="1643" w:type="dxa"/>
            <w:tcBorders>
              <w:top w:val="nil"/>
              <w:left w:val="single" w:sz="18" w:space="0" w:color="auto"/>
              <w:bottom w:val="nil"/>
              <w:right w:val="single" w:sz="8" w:space="0" w:color="auto"/>
            </w:tcBorders>
            <w:vAlign w:val="bottom"/>
          </w:tcPr>
          <w:p w14:paraId="7DFF8D0C"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FD3088F" w14:textId="2727BE5A"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FC31E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12A66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87C99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4C800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D8DA9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846E6B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30CD63D" w14:textId="34CBA6F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CC48BA" w14:paraId="1868308C" w14:textId="77777777" w:rsidTr="007B7BA8">
        <w:trPr>
          <w:trHeight w:val="280"/>
        </w:trPr>
        <w:tc>
          <w:tcPr>
            <w:tcW w:w="1643" w:type="dxa"/>
            <w:tcBorders>
              <w:top w:val="nil"/>
              <w:left w:val="single" w:sz="18" w:space="0" w:color="auto"/>
              <w:bottom w:val="nil"/>
              <w:right w:val="single" w:sz="8" w:space="0" w:color="auto"/>
            </w:tcBorders>
            <w:vAlign w:val="bottom"/>
          </w:tcPr>
          <w:p w14:paraId="4D93640C"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71EC57" w14:textId="3ABE49BA" w:rsidR="0080439F" w:rsidRPr="00357DB1" w:rsidRDefault="0080439F" w:rsidP="006619E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84801F"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9342025"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C20115"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B07413"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61B0AE"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AC3CA66"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4385919" w14:textId="5B4E5D8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4352C" w14:paraId="7FA94CEC" w14:textId="77777777" w:rsidTr="00E13E3F">
        <w:trPr>
          <w:trHeight w:val="280"/>
        </w:trPr>
        <w:tc>
          <w:tcPr>
            <w:tcW w:w="1643" w:type="dxa"/>
            <w:tcBorders>
              <w:top w:val="nil"/>
              <w:left w:val="single" w:sz="18" w:space="0" w:color="auto"/>
              <w:bottom w:val="nil"/>
              <w:right w:val="single" w:sz="8" w:space="0" w:color="auto"/>
            </w:tcBorders>
            <w:vAlign w:val="bottom"/>
          </w:tcPr>
          <w:p w14:paraId="10CB3E3F"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1FAC62"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3A251FF7"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D4823F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397ACE5" w14:textId="77777777" w:rsidR="0080439F" w:rsidRPr="00357DB1" w:rsidRDefault="0080439F" w:rsidP="006619E6">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FCC+σ</w:t>
            </w:r>
            <w:proofErr w:type="spellEnd"/>
          </w:p>
        </w:tc>
        <w:tc>
          <w:tcPr>
            <w:tcW w:w="356" w:type="dxa"/>
            <w:tcBorders>
              <w:top w:val="nil"/>
              <w:left w:val="single" w:sz="8" w:space="0" w:color="auto"/>
              <w:bottom w:val="nil"/>
              <w:right w:val="single" w:sz="8" w:space="0" w:color="auto"/>
            </w:tcBorders>
            <w:vAlign w:val="bottom"/>
          </w:tcPr>
          <w:p w14:paraId="3CD08696"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C80794"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2D77F7F"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04316F6" w14:textId="7F89CA2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80439F" w:rsidRPr="0098551F" w14:paraId="6A7EFFB8" w14:textId="77777777" w:rsidTr="00E13E3F">
        <w:trPr>
          <w:trHeight w:val="280"/>
        </w:trPr>
        <w:tc>
          <w:tcPr>
            <w:tcW w:w="1643" w:type="dxa"/>
            <w:tcBorders>
              <w:top w:val="nil"/>
              <w:left w:val="single" w:sz="18" w:space="0" w:color="auto"/>
              <w:bottom w:val="nil"/>
              <w:right w:val="single" w:sz="8" w:space="0" w:color="auto"/>
            </w:tcBorders>
            <w:vAlign w:val="bottom"/>
          </w:tcPr>
          <w:p w14:paraId="5FD72C93"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D5F34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6E27F2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35A46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F1196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A6936CD"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6825E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82B0B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7C20CE3" w14:textId="047C61F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3F0A1DB6" w14:textId="77777777" w:rsidTr="007B7BA8">
        <w:trPr>
          <w:trHeight w:val="280"/>
        </w:trPr>
        <w:tc>
          <w:tcPr>
            <w:tcW w:w="1643" w:type="dxa"/>
            <w:tcBorders>
              <w:top w:val="nil"/>
              <w:left w:val="single" w:sz="18" w:space="0" w:color="auto"/>
              <w:bottom w:val="nil"/>
              <w:right w:val="single" w:sz="8" w:space="0" w:color="auto"/>
            </w:tcBorders>
            <w:vAlign w:val="bottom"/>
          </w:tcPr>
          <w:p w14:paraId="74E1EFA7"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B3E0D7" w14:textId="311F45E7"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1C565A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0CD9B7C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76CD7D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A03B1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06D714"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475D89B"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80390F2" w14:textId="1A1F658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2418B0B2" w14:textId="77777777" w:rsidTr="007B7BA8">
        <w:trPr>
          <w:trHeight w:val="280"/>
        </w:trPr>
        <w:tc>
          <w:tcPr>
            <w:tcW w:w="1643" w:type="dxa"/>
            <w:tcBorders>
              <w:top w:val="nil"/>
              <w:left w:val="single" w:sz="18" w:space="0" w:color="auto"/>
              <w:bottom w:val="nil"/>
              <w:right w:val="single" w:sz="8" w:space="0" w:color="auto"/>
            </w:tcBorders>
            <w:vAlign w:val="bottom"/>
          </w:tcPr>
          <w:p w14:paraId="04F55634"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2F8B8D6" w14:textId="17C986E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D7BDEB"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319D9A9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4071D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15D116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71D91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A2093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487639" w14:textId="2F98B3A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8551F" w14:paraId="5E6D5227" w14:textId="77777777" w:rsidTr="007B7BA8">
        <w:trPr>
          <w:trHeight w:val="280"/>
        </w:trPr>
        <w:tc>
          <w:tcPr>
            <w:tcW w:w="1643" w:type="dxa"/>
            <w:tcBorders>
              <w:top w:val="nil"/>
              <w:left w:val="single" w:sz="18" w:space="0" w:color="auto"/>
              <w:bottom w:val="nil"/>
              <w:right w:val="single" w:sz="8" w:space="0" w:color="auto"/>
            </w:tcBorders>
            <w:vAlign w:val="bottom"/>
          </w:tcPr>
          <w:p w14:paraId="514CEAE0"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EDB6CD8" w14:textId="29486F62" w:rsidR="0080439F" w:rsidRPr="00357DB1" w:rsidRDefault="0080439F" w:rsidP="006619E6">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2EB494D"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767D69A"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A0C4AA"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3A564C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172665"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28A1D9" w14:textId="447AC5ED"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3BD5BB4D" w14:textId="1143B30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0F6C54" w14:paraId="2BA3B0C8" w14:textId="77777777" w:rsidTr="00E13E3F">
        <w:trPr>
          <w:trHeight w:val="280"/>
        </w:trPr>
        <w:tc>
          <w:tcPr>
            <w:tcW w:w="1643" w:type="dxa"/>
            <w:tcBorders>
              <w:top w:val="nil"/>
              <w:left w:val="single" w:sz="18" w:space="0" w:color="auto"/>
              <w:bottom w:val="nil"/>
              <w:right w:val="single" w:sz="8" w:space="0" w:color="auto"/>
            </w:tcBorders>
            <w:vAlign w:val="bottom"/>
          </w:tcPr>
          <w:p w14:paraId="6C092196" w14:textId="77777777" w:rsidR="0080439F" w:rsidRPr="00357DB1" w:rsidRDefault="0080439F" w:rsidP="006619E6">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5A6437"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7C35B09"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8845EE"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2EF9740" w14:textId="77777777" w:rsidR="0080439F" w:rsidRPr="00357DB1" w:rsidRDefault="0080439F" w:rsidP="006619E6">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8A3948"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DC4607D"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1B67361" w14:textId="77777777" w:rsidR="0080439F" w:rsidRPr="00357DB1" w:rsidRDefault="0080439F" w:rsidP="006619E6">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F750D28" w14:textId="2FFF092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D410B2" w14:paraId="69362EBA" w14:textId="77777777" w:rsidTr="00E13E3F">
        <w:trPr>
          <w:trHeight w:val="280"/>
        </w:trPr>
        <w:tc>
          <w:tcPr>
            <w:tcW w:w="1643" w:type="dxa"/>
            <w:tcBorders>
              <w:top w:val="nil"/>
              <w:left w:val="single" w:sz="18" w:space="0" w:color="auto"/>
              <w:bottom w:val="nil"/>
              <w:right w:val="single" w:sz="8" w:space="0" w:color="auto"/>
            </w:tcBorders>
            <w:vAlign w:val="bottom"/>
          </w:tcPr>
          <w:p w14:paraId="2A62B41A" w14:textId="5EAB916D" w:rsidR="0080439F" w:rsidRPr="00357DB1" w:rsidRDefault="0080439F" w:rsidP="00D1167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A412CD" w14:textId="14240FF4" w:rsidR="0080439F" w:rsidRPr="00357DB1" w:rsidRDefault="0080439F" w:rsidP="00D410B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C7215A4"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FB5263F" w14:textId="6F45FBBA"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89076C" w14:textId="1346EE13" w:rsidR="0080439F" w:rsidRPr="00357DB1" w:rsidRDefault="0080439F" w:rsidP="00D410B2">
            <w:pPr>
              <w:rPr>
                <w:rFonts w:ascii="Calibri" w:eastAsia="Times New Roman" w:hAnsi="Calibri" w:cs="Times New Roman"/>
                <w:sz w:val="16"/>
                <w:szCs w:val="16"/>
              </w:rPr>
            </w:pPr>
            <w:r w:rsidRPr="00357DB1">
              <w:rPr>
                <w:rFonts w:ascii="Calibri" w:eastAsia="Times New Roman" w:hAnsi="Calibri" w:cs="Times New Roman"/>
                <w:sz w:val="16"/>
                <w:szCs w:val="16"/>
              </w:rPr>
              <w:t>FCC+B2+Unk</w:t>
            </w:r>
          </w:p>
        </w:tc>
        <w:tc>
          <w:tcPr>
            <w:tcW w:w="356" w:type="dxa"/>
            <w:tcBorders>
              <w:top w:val="nil"/>
              <w:left w:val="single" w:sz="8" w:space="0" w:color="auto"/>
              <w:bottom w:val="nil"/>
              <w:right w:val="single" w:sz="8" w:space="0" w:color="auto"/>
            </w:tcBorders>
            <w:vAlign w:val="bottom"/>
          </w:tcPr>
          <w:p w14:paraId="3AEE671E"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F6BC2B"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29DA865"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1551FE50" w14:textId="73364E2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F10582" w14:paraId="37CAB204" w14:textId="77777777" w:rsidTr="00E13E3F">
        <w:trPr>
          <w:trHeight w:val="280"/>
        </w:trPr>
        <w:tc>
          <w:tcPr>
            <w:tcW w:w="1643" w:type="dxa"/>
            <w:tcBorders>
              <w:top w:val="nil"/>
              <w:left w:val="single" w:sz="18" w:space="0" w:color="auto"/>
              <w:bottom w:val="nil"/>
              <w:right w:val="single" w:sz="8" w:space="0" w:color="auto"/>
            </w:tcBorders>
            <w:vAlign w:val="bottom"/>
          </w:tcPr>
          <w:p w14:paraId="440D3582"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CA935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B846080"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770929"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A72AB6"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51E402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90600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BFCA8D"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5CA41F1" w14:textId="14A97A7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80439F" w:rsidRPr="00597605" w14:paraId="1D22A3A5" w14:textId="77777777" w:rsidTr="007B7BA8">
        <w:trPr>
          <w:trHeight w:val="280"/>
        </w:trPr>
        <w:tc>
          <w:tcPr>
            <w:tcW w:w="1643" w:type="dxa"/>
            <w:tcBorders>
              <w:top w:val="nil"/>
              <w:left w:val="single" w:sz="18" w:space="0" w:color="auto"/>
              <w:bottom w:val="nil"/>
              <w:right w:val="single" w:sz="8" w:space="0" w:color="auto"/>
            </w:tcBorders>
            <w:vAlign w:val="bottom"/>
          </w:tcPr>
          <w:p w14:paraId="27E39E65"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2405FC2" w14:textId="5AE5CFED"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A671DD"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E6B03B3"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79D0C1"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4A5714"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FB616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D361D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A5C3C67" w14:textId="6A185D2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A9B65BA" w14:textId="77777777" w:rsidTr="007B7BA8">
        <w:trPr>
          <w:trHeight w:val="280"/>
        </w:trPr>
        <w:tc>
          <w:tcPr>
            <w:tcW w:w="1643" w:type="dxa"/>
            <w:tcBorders>
              <w:top w:val="nil"/>
              <w:left w:val="single" w:sz="18" w:space="0" w:color="auto"/>
              <w:bottom w:val="nil"/>
              <w:right w:val="single" w:sz="8" w:space="0" w:color="auto"/>
            </w:tcBorders>
            <w:vAlign w:val="bottom"/>
          </w:tcPr>
          <w:p w14:paraId="152ECA4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F11D6B0" w14:textId="3D66A252"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65E4D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22081FB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B45CC9"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58473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BAFD0CF"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2EA5CE7"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3FB039A" w14:textId="5D73FED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F46D56" w14:paraId="45E5A1A3" w14:textId="77777777" w:rsidTr="007B7BA8">
        <w:trPr>
          <w:trHeight w:val="280"/>
        </w:trPr>
        <w:tc>
          <w:tcPr>
            <w:tcW w:w="1643" w:type="dxa"/>
            <w:tcBorders>
              <w:top w:val="nil"/>
              <w:left w:val="single" w:sz="18" w:space="0" w:color="auto"/>
              <w:bottom w:val="nil"/>
              <w:right w:val="single" w:sz="8" w:space="0" w:color="auto"/>
            </w:tcBorders>
            <w:vAlign w:val="bottom"/>
          </w:tcPr>
          <w:p w14:paraId="1D845AD9"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99DE7D5" w14:textId="256DFADC"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9D3CEA4"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0DAB319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B9A1052"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07108E8"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6F948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A10C1B"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75A295E" w14:textId="5BDA3FF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6C9E1CE9" w14:textId="77777777" w:rsidTr="007B7BA8">
        <w:trPr>
          <w:trHeight w:val="280"/>
        </w:trPr>
        <w:tc>
          <w:tcPr>
            <w:tcW w:w="1643" w:type="dxa"/>
            <w:tcBorders>
              <w:top w:val="nil"/>
              <w:left w:val="single" w:sz="18" w:space="0" w:color="auto"/>
              <w:bottom w:val="nil"/>
              <w:right w:val="single" w:sz="8" w:space="0" w:color="auto"/>
            </w:tcBorders>
            <w:vAlign w:val="bottom"/>
          </w:tcPr>
          <w:p w14:paraId="523074B1"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F988CA" w14:textId="073D7FF3"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B0162BC"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F35865C"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3705CDF"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8A7D51E"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A7AE5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0D86CFD" w14:textId="0D211675"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19DA0BE4" w14:textId="0BE8789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7C6D53" w14:paraId="4CB0A214" w14:textId="77777777" w:rsidTr="007B7BA8">
        <w:trPr>
          <w:trHeight w:val="280"/>
        </w:trPr>
        <w:tc>
          <w:tcPr>
            <w:tcW w:w="1643" w:type="dxa"/>
            <w:tcBorders>
              <w:top w:val="nil"/>
              <w:left w:val="single" w:sz="18" w:space="0" w:color="auto"/>
              <w:bottom w:val="nil"/>
              <w:right w:val="single" w:sz="8" w:space="0" w:color="auto"/>
            </w:tcBorders>
            <w:vAlign w:val="bottom"/>
          </w:tcPr>
          <w:p w14:paraId="1CF1314E"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BFD3D19" w14:textId="5D623F54"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1DD806"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F54668"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9AD0BB"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64684A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5CCC8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1EE4D4" w14:textId="6EB127B8"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3D3D830A" w14:textId="0ACB436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05D3FF00" w14:textId="77777777" w:rsidTr="007B7BA8">
        <w:trPr>
          <w:trHeight w:val="280"/>
        </w:trPr>
        <w:tc>
          <w:tcPr>
            <w:tcW w:w="1643" w:type="dxa"/>
            <w:tcBorders>
              <w:top w:val="nil"/>
              <w:left w:val="single" w:sz="18" w:space="0" w:color="auto"/>
              <w:bottom w:val="nil"/>
              <w:right w:val="single" w:sz="8" w:space="0" w:color="auto"/>
            </w:tcBorders>
            <w:vAlign w:val="bottom"/>
          </w:tcPr>
          <w:p w14:paraId="54E83CB1"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6D344E" w14:textId="1D24603F"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47C84A8"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350C/24h/WQ</w:t>
            </w:r>
          </w:p>
        </w:tc>
        <w:tc>
          <w:tcPr>
            <w:tcW w:w="720" w:type="dxa"/>
            <w:tcBorders>
              <w:top w:val="nil"/>
              <w:left w:val="single" w:sz="8" w:space="0" w:color="auto"/>
              <w:bottom w:val="nil"/>
              <w:right w:val="single" w:sz="8" w:space="0" w:color="auto"/>
            </w:tcBorders>
            <w:shd w:val="clear" w:color="auto" w:fill="auto"/>
            <w:noWrap/>
            <w:vAlign w:val="bottom"/>
            <w:hideMark/>
          </w:tcPr>
          <w:p w14:paraId="27F9DF4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F83E47"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4979F133"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270F5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843FF8" w14:textId="53565A88"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0396CBE3" w14:textId="265027D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72EA902C" w14:textId="77777777" w:rsidTr="007B7BA8">
        <w:trPr>
          <w:trHeight w:val="280"/>
        </w:trPr>
        <w:tc>
          <w:tcPr>
            <w:tcW w:w="1643" w:type="dxa"/>
            <w:tcBorders>
              <w:top w:val="nil"/>
              <w:left w:val="single" w:sz="18" w:space="0" w:color="auto"/>
              <w:bottom w:val="nil"/>
              <w:right w:val="single" w:sz="8" w:space="0" w:color="auto"/>
            </w:tcBorders>
            <w:vAlign w:val="bottom"/>
          </w:tcPr>
          <w:p w14:paraId="0EE4EB0B"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F19CDD3" w14:textId="178D057D"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FA06C6"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500C/24h/WQ</w:t>
            </w:r>
          </w:p>
        </w:tc>
        <w:tc>
          <w:tcPr>
            <w:tcW w:w="720" w:type="dxa"/>
            <w:tcBorders>
              <w:top w:val="nil"/>
              <w:left w:val="single" w:sz="8" w:space="0" w:color="auto"/>
              <w:bottom w:val="nil"/>
              <w:right w:val="single" w:sz="8" w:space="0" w:color="auto"/>
            </w:tcBorders>
            <w:shd w:val="clear" w:color="auto" w:fill="auto"/>
            <w:noWrap/>
            <w:vAlign w:val="bottom"/>
            <w:hideMark/>
          </w:tcPr>
          <w:p w14:paraId="61E29BCA"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D7F879F"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3082C68A"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076591"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D01F73" w14:textId="3D70B5CC"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2D536C53" w14:textId="5B2A910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1CEFD3B4" w14:textId="77777777" w:rsidTr="007B7BA8">
        <w:trPr>
          <w:trHeight w:val="280"/>
        </w:trPr>
        <w:tc>
          <w:tcPr>
            <w:tcW w:w="1643" w:type="dxa"/>
            <w:tcBorders>
              <w:top w:val="nil"/>
              <w:left w:val="single" w:sz="18" w:space="0" w:color="auto"/>
              <w:bottom w:val="nil"/>
              <w:right w:val="single" w:sz="8" w:space="0" w:color="auto"/>
            </w:tcBorders>
            <w:vAlign w:val="bottom"/>
          </w:tcPr>
          <w:p w14:paraId="430EA38B"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3A4E231" w14:textId="18185385"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862B59"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650C/24h/WQ</w:t>
            </w:r>
          </w:p>
        </w:tc>
        <w:tc>
          <w:tcPr>
            <w:tcW w:w="720" w:type="dxa"/>
            <w:tcBorders>
              <w:top w:val="nil"/>
              <w:left w:val="single" w:sz="8" w:space="0" w:color="auto"/>
              <w:bottom w:val="nil"/>
              <w:right w:val="single" w:sz="8" w:space="0" w:color="auto"/>
            </w:tcBorders>
            <w:shd w:val="clear" w:color="auto" w:fill="auto"/>
            <w:noWrap/>
            <w:vAlign w:val="bottom"/>
            <w:hideMark/>
          </w:tcPr>
          <w:p w14:paraId="4139BBF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EDBDC3"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195CE69"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B1C738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D89C729" w14:textId="67CA9109"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49AA28B1" w14:textId="27FB32F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7C6D53" w14:paraId="11A8E860" w14:textId="77777777" w:rsidTr="007B7BA8">
        <w:trPr>
          <w:trHeight w:val="280"/>
        </w:trPr>
        <w:tc>
          <w:tcPr>
            <w:tcW w:w="1643" w:type="dxa"/>
            <w:tcBorders>
              <w:top w:val="nil"/>
              <w:left w:val="single" w:sz="18" w:space="0" w:color="auto"/>
              <w:bottom w:val="nil"/>
              <w:right w:val="single" w:sz="8" w:space="0" w:color="auto"/>
            </w:tcBorders>
            <w:vAlign w:val="bottom"/>
          </w:tcPr>
          <w:p w14:paraId="3FC70650"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49F77D" w14:textId="7848D740"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DA85ABE"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800C/24h/WQ</w:t>
            </w:r>
          </w:p>
        </w:tc>
        <w:tc>
          <w:tcPr>
            <w:tcW w:w="720" w:type="dxa"/>
            <w:tcBorders>
              <w:top w:val="nil"/>
              <w:left w:val="single" w:sz="8" w:space="0" w:color="auto"/>
              <w:bottom w:val="nil"/>
              <w:right w:val="single" w:sz="8" w:space="0" w:color="auto"/>
            </w:tcBorders>
            <w:shd w:val="clear" w:color="auto" w:fill="auto"/>
            <w:noWrap/>
            <w:vAlign w:val="bottom"/>
            <w:hideMark/>
          </w:tcPr>
          <w:p w14:paraId="5EADE6D1"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7CB7D1"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5BA4A93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6FD5A9B"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089D728" w14:textId="49A72D02"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530FF41E" w14:textId="5752FA4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597605" w14:paraId="376958FE" w14:textId="77777777" w:rsidTr="007B7BA8">
        <w:trPr>
          <w:trHeight w:val="280"/>
        </w:trPr>
        <w:tc>
          <w:tcPr>
            <w:tcW w:w="1643" w:type="dxa"/>
            <w:tcBorders>
              <w:top w:val="nil"/>
              <w:left w:val="single" w:sz="18" w:space="0" w:color="auto"/>
              <w:bottom w:val="nil"/>
              <w:right w:val="single" w:sz="8" w:space="0" w:color="auto"/>
            </w:tcBorders>
            <w:vAlign w:val="bottom"/>
          </w:tcPr>
          <w:p w14:paraId="576AA504"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1497E12" w14:textId="1D76AC76"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B76366D"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950C/24h/WQ</w:t>
            </w:r>
          </w:p>
        </w:tc>
        <w:tc>
          <w:tcPr>
            <w:tcW w:w="720" w:type="dxa"/>
            <w:tcBorders>
              <w:top w:val="nil"/>
              <w:left w:val="single" w:sz="8" w:space="0" w:color="auto"/>
              <w:bottom w:val="nil"/>
              <w:right w:val="single" w:sz="8" w:space="0" w:color="auto"/>
            </w:tcBorders>
            <w:shd w:val="clear" w:color="auto" w:fill="auto"/>
            <w:noWrap/>
            <w:vAlign w:val="bottom"/>
            <w:hideMark/>
          </w:tcPr>
          <w:p w14:paraId="3112F52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F538EE4"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039DA3BD"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19F3425"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3A048E7" w14:textId="3892521F"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1719C17A" w14:textId="05653C6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1&lt;/Year&gt;&lt;RecNum&gt;1036&lt;/RecNum&gt;&lt;DisplayText&gt;[51]&lt;/DisplayText&gt;&lt;record&gt;&lt;rec-number&gt;1036&lt;/rec-number&gt;&lt;foreign-keys&gt;&lt;key app="EN" db-id="ddervv2eyxfzffeadz9v0wpsxr0wzrvadwsp" timestamp="1471005886"&gt;1036&lt;/key&gt;&lt;/foreign-keys&gt;&lt;ref-type name="Journal Article"&gt;17&lt;/ref-type&gt;&lt;contributors&gt;&lt;authors&gt;&lt;author&gt;C.-M. Lin&lt;/author&gt;&lt;author&gt;H.-L. Tsai&lt;/author&gt;&lt;/authors&gt;&lt;/contributors&gt;&lt;titles&gt;&lt;title&gt;&lt;style face="normal" font="default" size="100%"&gt;Evolution of microstructure, hardness, and corrosion properties of high-entropy Al&lt;/style&gt;&lt;style face="subscript" font="default" size="100%"&gt;0.5&lt;/style&gt;&lt;style face="normal" font="default" size="100%"&gt;CoCrFeNi alloy&lt;/style&gt;&lt;/title&gt;&lt;secondary-title&gt;Intermetallics&lt;/secondary-title&gt;&lt;/titles&gt;&lt;periodical&gt;&lt;full-title&gt;Intermetallics&lt;/full-title&gt;&lt;/periodical&gt;&lt;pages&gt;288-294&lt;/pages&gt;&lt;volume&gt;19&lt;/volume&gt;&lt;number&gt;3&lt;/number&gt;&lt;section&gt;288&lt;/section&gt;&lt;dates&gt;&lt;year&gt;2011&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1]</w:t>
            </w:r>
            <w:r>
              <w:rPr>
                <w:rFonts w:ascii="Calibri" w:eastAsia="Times New Roman" w:hAnsi="Calibri" w:cs="Times New Roman"/>
                <w:sz w:val="16"/>
                <w:szCs w:val="16"/>
              </w:rPr>
              <w:fldChar w:fldCharType="end"/>
            </w:r>
          </w:p>
        </w:tc>
      </w:tr>
      <w:tr w:rsidR="0080439F" w:rsidRPr="000F6C54" w14:paraId="036C479F" w14:textId="77777777" w:rsidTr="007B7BA8">
        <w:trPr>
          <w:trHeight w:val="280"/>
        </w:trPr>
        <w:tc>
          <w:tcPr>
            <w:tcW w:w="1643" w:type="dxa"/>
            <w:tcBorders>
              <w:top w:val="nil"/>
              <w:left w:val="single" w:sz="18" w:space="0" w:color="auto"/>
              <w:bottom w:val="nil"/>
              <w:right w:val="single" w:sz="8" w:space="0" w:color="auto"/>
            </w:tcBorders>
            <w:vAlign w:val="bottom"/>
          </w:tcPr>
          <w:p w14:paraId="31B8F3C3" w14:textId="77777777" w:rsidR="0080439F" w:rsidRPr="00357DB1" w:rsidRDefault="0080439F" w:rsidP="007C6D5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F6C5EED" w14:textId="6CC2E83B" w:rsidR="0080439F" w:rsidRPr="00357DB1" w:rsidRDefault="0080439F" w:rsidP="007C6D5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B8270D5"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2F60D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A2DA32" w14:textId="77777777" w:rsidR="0080439F" w:rsidRPr="00357DB1" w:rsidRDefault="0080439F" w:rsidP="007C6D5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996BBC"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C6CE48"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9E488D6" w14:textId="77777777" w:rsidR="0080439F" w:rsidRPr="00357DB1" w:rsidRDefault="0080439F" w:rsidP="007C6D5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F6223C7" w14:textId="096160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0F6C54" w14:paraId="2EE2FAB7" w14:textId="77777777" w:rsidTr="00E13E3F">
        <w:trPr>
          <w:trHeight w:val="280"/>
        </w:trPr>
        <w:tc>
          <w:tcPr>
            <w:tcW w:w="1643" w:type="dxa"/>
            <w:tcBorders>
              <w:top w:val="nil"/>
              <w:left w:val="single" w:sz="18" w:space="0" w:color="auto"/>
              <w:bottom w:val="nil"/>
              <w:right w:val="single" w:sz="8" w:space="0" w:color="auto"/>
            </w:tcBorders>
            <w:vAlign w:val="bottom"/>
          </w:tcPr>
          <w:p w14:paraId="4EF6D9A2"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07EF0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E69847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0C51A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0A54DE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40A9A54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7357366"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898E02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BDC18AD" w14:textId="2179E6C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00487EDE" w14:textId="77777777" w:rsidTr="00E13E3F">
        <w:trPr>
          <w:trHeight w:val="280"/>
        </w:trPr>
        <w:tc>
          <w:tcPr>
            <w:tcW w:w="1643" w:type="dxa"/>
            <w:tcBorders>
              <w:top w:val="nil"/>
              <w:left w:val="single" w:sz="18" w:space="0" w:color="auto"/>
              <w:bottom w:val="nil"/>
              <w:right w:val="single" w:sz="8" w:space="0" w:color="auto"/>
            </w:tcBorders>
            <w:vAlign w:val="bottom"/>
          </w:tcPr>
          <w:p w14:paraId="203B5B88"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033383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7FF63B9"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4BA1ABB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4465F8"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F088535"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4EAF8E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55A932C" w14:textId="1830C378"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5ECCEB1B" w14:textId="6695C45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33813C3B" w14:textId="77777777" w:rsidTr="007B7BA8">
        <w:trPr>
          <w:trHeight w:val="280"/>
        </w:trPr>
        <w:tc>
          <w:tcPr>
            <w:tcW w:w="1643" w:type="dxa"/>
            <w:tcBorders>
              <w:top w:val="nil"/>
              <w:left w:val="single" w:sz="18" w:space="0" w:color="auto"/>
              <w:bottom w:val="nil"/>
              <w:right w:val="single" w:sz="8" w:space="0" w:color="auto"/>
            </w:tcBorders>
            <w:vAlign w:val="bottom"/>
          </w:tcPr>
          <w:p w14:paraId="7263E1C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DA01E8" w14:textId="0C541693"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288277A"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5F597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0F75A5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C523D2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0026A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2D7D03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5A98CE" w14:textId="4F48C6D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E5C2119" w14:textId="77777777" w:rsidTr="007B7BA8">
        <w:trPr>
          <w:trHeight w:val="280"/>
        </w:trPr>
        <w:tc>
          <w:tcPr>
            <w:tcW w:w="1643" w:type="dxa"/>
            <w:tcBorders>
              <w:top w:val="nil"/>
              <w:left w:val="single" w:sz="18" w:space="0" w:color="auto"/>
              <w:bottom w:val="nil"/>
              <w:right w:val="single" w:sz="8" w:space="0" w:color="auto"/>
            </w:tcBorders>
            <w:vAlign w:val="bottom"/>
          </w:tcPr>
          <w:p w14:paraId="535939F9"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111DCD3" w14:textId="10F2B1B0"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5515C8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D58552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0C7A16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5876C9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75CDE7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CED19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94AA82E" w14:textId="2B25E4B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6077A8" w14:paraId="2BE4166C" w14:textId="77777777" w:rsidTr="007B7BA8">
        <w:trPr>
          <w:trHeight w:val="280"/>
        </w:trPr>
        <w:tc>
          <w:tcPr>
            <w:tcW w:w="1643" w:type="dxa"/>
            <w:tcBorders>
              <w:top w:val="nil"/>
              <w:left w:val="single" w:sz="18" w:space="0" w:color="auto"/>
              <w:bottom w:val="nil"/>
              <w:right w:val="single" w:sz="8" w:space="0" w:color="auto"/>
            </w:tcBorders>
            <w:vAlign w:val="bottom"/>
          </w:tcPr>
          <w:p w14:paraId="1A718F1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18BA8D9" w14:textId="49976DD3"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D93C7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69F24EF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FCC457B"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A923ACE"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E6B06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B092DEA"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A333815" w14:textId="3B0177E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0F6C54" w14:paraId="6F4C9BDE" w14:textId="77777777" w:rsidTr="00E13E3F">
        <w:trPr>
          <w:trHeight w:val="280"/>
        </w:trPr>
        <w:tc>
          <w:tcPr>
            <w:tcW w:w="1643" w:type="dxa"/>
            <w:tcBorders>
              <w:top w:val="nil"/>
              <w:left w:val="single" w:sz="18" w:space="0" w:color="auto"/>
              <w:bottom w:val="nil"/>
              <w:right w:val="single" w:sz="8" w:space="0" w:color="auto"/>
            </w:tcBorders>
            <w:vAlign w:val="bottom"/>
          </w:tcPr>
          <w:p w14:paraId="1D5C457F"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E2E197"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5F5507F"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F1DEEAE"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5A5B2E"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7768E8F8"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BE7CA4"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CC04D82"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86A5B54" w14:textId="2CC61B4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1661C236" w14:textId="77777777" w:rsidTr="00E13E3F">
        <w:trPr>
          <w:trHeight w:val="280"/>
        </w:trPr>
        <w:tc>
          <w:tcPr>
            <w:tcW w:w="1643" w:type="dxa"/>
            <w:tcBorders>
              <w:top w:val="nil"/>
              <w:left w:val="single" w:sz="18" w:space="0" w:color="auto"/>
              <w:bottom w:val="nil"/>
              <w:right w:val="single" w:sz="8" w:space="0" w:color="auto"/>
            </w:tcBorders>
            <w:vAlign w:val="bottom"/>
          </w:tcPr>
          <w:p w14:paraId="0D1DBA8B"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8A25BC"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7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6D682D2"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65B73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F327573"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DD086A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CAB89F"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195A37"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EA6E17F" w14:textId="0BD1698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69F870B7" w14:textId="77777777" w:rsidTr="007B7BA8">
        <w:trPr>
          <w:trHeight w:val="280"/>
        </w:trPr>
        <w:tc>
          <w:tcPr>
            <w:tcW w:w="1643" w:type="dxa"/>
            <w:tcBorders>
              <w:top w:val="nil"/>
              <w:left w:val="single" w:sz="18" w:space="0" w:color="auto"/>
              <w:bottom w:val="nil"/>
              <w:right w:val="single" w:sz="8" w:space="0" w:color="auto"/>
            </w:tcBorders>
            <w:vAlign w:val="bottom"/>
          </w:tcPr>
          <w:p w14:paraId="56F19ADA"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DCE8E91" w14:textId="515D1D08"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83FFD55"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9E6899B"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39F671"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6B045E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76D509"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D7887F"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79C3BE4" w14:textId="3D18725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D77F4" w14:paraId="20438DB8" w14:textId="77777777" w:rsidTr="007B7BA8">
        <w:trPr>
          <w:trHeight w:val="280"/>
        </w:trPr>
        <w:tc>
          <w:tcPr>
            <w:tcW w:w="1643" w:type="dxa"/>
            <w:tcBorders>
              <w:top w:val="nil"/>
              <w:left w:val="single" w:sz="18" w:space="0" w:color="auto"/>
              <w:bottom w:val="nil"/>
              <w:right w:val="single" w:sz="8" w:space="0" w:color="auto"/>
            </w:tcBorders>
            <w:vAlign w:val="bottom"/>
          </w:tcPr>
          <w:p w14:paraId="6632E71D"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9D9247E" w14:textId="7C2F8C87" w:rsidR="0080439F" w:rsidRPr="00357DB1" w:rsidRDefault="0080439F" w:rsidP="003D661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A59D143"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52BDC8DC"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5CF91BD"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716D621"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2217AFD"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78354B"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3A161FA" w14:textId="48F9681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587D9496" w14:textId="77777777" w:rsidTr="007B7BA8">
        <w:trPr>
          <w:trHeight w:val="280"/>
        </w:trPr>
        <w:tc>
          <w:tcPr>
            <w:tcW w:w="1643" w:type="dxa"/>
            <w:tcBorders>
              <w:top w:val="nil"/>
              <w:left w:val="single" w:sz="18" w:space="0" w:color="auto"/>
              <w:bottom w:val="nil"/>
              <w:right w:val="single" w:sz="8" w:space="0" w:color="auto"/>
            </w:tcBorders>
            <w:vAlign w:val="bottom"/>
          </w:tcPr>
          <w:p w14:paraId="63B8CC30"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7E2DDF" w14:textId="472F01F7" w:rsidR="0080439F" w:rsidRPr="00357DB1" w:rsidRDefault="0080439F" w:rsidP="007B7BC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B2951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00E3500"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1409D5"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7C9F922"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A677581"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139BED" w14:textId="2708CF42"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21518035" w14:textId="0B863BC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0F6C54" w14:paraId="38FF43ED" w14:textId="77777777" w:rsidTr="00E13E3F">
        <w:trPr>
          <w:trHeight w:val="280"/>
        </w:trPr>
        <w:tc>
          <w:tcPr>
            <w:tcW w:w="1643" w:type="dxa"/>
            <w:tcBorders>
              <w:top w:val="nil"/>
              <w:left w:val="single" w:sz="18" w:space="0" w:color="auto"/>
              <w:bottom w:val="nil"/>
              <w:right w:val="single" w:sz="8" w:space="0" w:color="auto"/>
            </w:tcBorders>
            <w:vAlign w:val="bottom"/>
          </w:tcPr>
          <w:p w14:paraId="769B35AC" w14:textId="77777777" w:rsidR="0080439F" w:rsidRPr="00357DB1" w:rsidRDefault="0080439F" w:rsidP="003D661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66F149"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9</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7434346"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78D8C0"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203590" w14:textId="77777777" w:rsidR="0080439F" w:rsidRPr="00357DB1" w:rsidRDefault="0080439F" w:rsidP="003D6613">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3B399CD"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C2001B3"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EDFAA8" w14:textId="77777777" w:rsidR="0080439F" w:rsidRPr="00357DB1" w:rsidRDefault="0080439F" w:rsidP="003D661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EB5D592" w14:textId="284DEC5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63FEF84E" w14:textId="77777777" w:rsidTr="00E13E3F">
        <w:trPr>
          <w:trHeight w:val="280"/>
        </w:trPr>
        <w:tc>
          <w:tcPr>
            <w:tcW w:w="1643" w:type="dxa"/>
            <w:tcBorders>
              <w:top w:val="nil"/>
              <w:left w:val="single" w:sz="18" w:space="0" w:color="auto"/>
              <w:bottom w:val="nil"/>
              <w:right w:val="single" w:sz="8" w:space="0" w:color="auto"/>
            </w:tcBorders>
            <w:vAlign w:val="bottom"/>
          </w:tcPr>
          <w:p w14:paraId="42F62EE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9733726" w14:textId="77777777" w:rsidR="0080439F" w:rsidRPr="00357DB1" w:rsidRDefault="0080439F" w:rsidP="00305C3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417B31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3DCCED"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9EB5E96"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5988D10"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868803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0BC34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A4F59F5" w14:textId="777B890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597605" w14:paraId="1EAECA33" w14:textId="77777777" w:rsidTr="007B7BA8">
        <w:trPr>
          <w:trHeight w:val="280"/>
        </w:trPr>
        <w:tc>
          <w:tcPr>
            <w:tcW w:w="1643" w:type="dxa"/>
            <w:tcBorders>
              <w:top w:val="nil"/>
              <w:left w:val="single" w:sz="18" w:space="0" w:color="auto"/>
              <w:bottom w:val="nil"/>
              <w:right w:val="single" w:sz="8" w:space="0" w:color="auto"/>
            </w:tcBorders>
            <w:vAlign w:val="bottom"/>
          </w:tcPr>
          <w:p w14:paraId="256BEB2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2A0B31" w14:textId="716B425C"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FFC3B9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86825E"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4435AE"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44CC0C6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304D47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57952C"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A029ECF" w14:textId="7EB49D4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8&lt;/Year&gt;&lt;RecNum&gt;26&lt;/RecNum&gt;&lt;DisplayText&gt;[53]&lt;/DisplayText&gt;&lt;record&gt;&lt;rec-number&gt;26&lt;/rec-number&gt;&lt;foreign-keys&gt;&lt;key app="EN" db-id="ddervv2eyxfzffeadz9v0wpsxr0wzrvadwsp" timestamp="1375982164"&gt;26&lt;/key&gt;&lt;/foreign-keys&gt;&lt;ref-type name="Journal Article"&gt;17&lt;/ref-type&gt;&lt;contributors&gt;&lt;authors&gt;&lt;author&gt;Wang, Y.P.&lt;/author&gt;&lt;author&gt;Li, B.S.&lt;/author&gt;&lt;author&gt;Ren, M.X.&lt;/author&gt;&lt;author&gt;Yang, C.&lt;/author&gt;&lt;author&gt;Fu, H.Z.&lt;/author&gt;&lt;/authors&gt;&lt;/contributors&gt;&lt;titles&gt;&lt;title&gt;Microstructure and compressive properties of AlCrFeCoNi high entropy alloy&lt;/title&gt;&lt;secondary-title&gt;Mater. Sci. Eng. A&lt;/secondary-title&gt;&lt;/titles&gt;&lt;periodical&gt;&lt;full-title&gt;Mater. Sci. Eng. A&lt;/full-title&gt;&lt;/periodical&gt;&lt;pages&gt;154-158&lt;/pages&gt;&lt;volume&gt;491&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3]</w:t>
            </w:r>
            <w:r>
              <w:rPr>
                <w:rFonts w:ascii="Calibri" w:eastAsia="Times New Roman" w:hAnsi="Calibri" w:cs="Times New Roman"/>
                <w:sz w:val="16"/>
                <w:szCs w:val="16"/>
              </w:rPr>
              <w:fldChar w:fldCharType="end"/>
            </w:r>
          </w:p>
        </w:tc>
      </w:tr>
      <w:tr w:rsidR="0080439F" w:rsidRPr="001A28D7" w14:paraId="5D336441" w14:textId="77777777" w:rsidTr="007B7BA8">
        <w:trPr>
          <w:trHeight w:val="280"/>
        </w:trPr>
        <w:tc>
          <w:tcPr>
            <w:tcW w:w="1643" w:type="dxa"/>
            <w:tcBorders>
              <w:top w:val="nil"/>
              <w:left w:val="single" w:sz="18" w:space="0" w:color="auto"/>
              <w:bottom w:val="nil"/>
              <w:right w:val="single" w:sz="8" w:space="0" w:color="auto"/>
            </w:tcBorders>
            <w:vAlign w:val="bottom"/>
          </w:tcPr>
          <w:p w14:paraId="7800A3D9"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B9AB5AA" w14:textId="3ADDB743"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9382216"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806BFA"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EBB225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4C208F1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1E1D0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4C6DCF" w14:textId="77777777" w:rsidR="0080439F" w:rsidRPr="00357DB1" w:rsidRDefault="0080439F" w:rsidP="00305C3B">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1D76FD" w14:textId="1E299F1F"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97605" w14:paraId="35C54CF7" w14:textId="77777777" w:rsidTr="007B7BA8">
        <w:trPr>
          <w:trHeight w:val="280"/>
        </w:trPr>
        <w:tc>
          <w:tcPr>
            <w:tcW w:w="1643" w:type="dxa"/>
            <w:tcBorders>
              <w:top w:val="nil"/>
              <w:left w:val="single" w:sz="18" w:space="0" w:color="auto"/>
              <w:bottom w:val="nil"/>
              <w:right w:val="single" w:sz="8" w:space="0" w:color="auto"/>
            </w:tcBorders>
            <w:vAlign w:val="bottom"/>
          </w:tcPr>
          <w:p w14:paraId="79DDE0CF"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0066540" w14:textId="66CC5849"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67326D"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0641D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5187819"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6C42A4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95CAE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9661E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B36AE29" w14:textId="30E9C08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80439F" w:rsidRPr="00BE315A" w14:paraId="19FC479D" w14:textId="77777777" w:rsidTr="007B7BA8">
        <w:trPr>
          <w:trHeight w:val="280"/>
        </w:trPr>
        <w:tc>
          <w:tcPr>
            <w:tcW w:w="1643" w:type="dxa"/>
            <w:tcBorders>
              <w:top w:val="nil"/>
              <w:left w:val="single" w:sz="18" w:space="0" w:color="auto"/>
              <w:bottom w:val="nil"/>
              <w:right w:val="single" w:sz="8" w:space="0" w:color="auto"/>
            </w:tcBorders>
            <w:vAlign w:val="bottom"/>
          </w:tcPr>
          <w:p w14:paraId="4A368EBB"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0E7387" w14:textId="4863C548"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72C27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9BCA9D"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BB8D26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2C6BE24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1D48E3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5FC3D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EE816D8" w14:textId="651076A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418E6CE8" w14:textId="77777777" w:rsidTr="007B7BA8">
        <w:trPr>
          <w:trHeight w:val="280"/>
        </w:trPr>
        <w:tc>
          <w:tcPr>
            <w:tcW w:w="1643" w:type="dxa"/>
            <w:tcBorders>
              <w:top w:val="nil"/>
              <w:left w:val="single" w:sz="18" w:space="0" w:color="auto"/>
              <w:bottom w:val="nil"/>
              <w:right w:val="single" w:sz="8" w:space="0" w:color="auto"/>
            </w:tcBorders>
            <w:vAlign w:val="bottom"/>
          </w:tcPr>
          <w:p w14:paraId="330D1FDE"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98C4578" w14:textId="3694300D"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51BA7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6AADEA"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69E9F3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E4E8CBE"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67A42B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5E63B0"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F231E6B" w14:textId="79D40F5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05C6FBC5" w14:textId="77777777" w:rsidTr="007B7BA8">
        <w:trPr>
          <w:trHeight w:val="280"/>
        </w:trPr>
        <w:tc>
          <w:tcPr>
            <w:tcW w:w="1643" w:type="dxa"/>
            <w:tcBorders>
              <w:top w:val="nil"/>
              <w:left w:val="single" w:sz="18" w:space="0" w:color="auto"/>
              <w:bottom w:val="nil"/>
              <w:right w:val="single" w:sz="8" w:space="0" w:color="auto"/>
            </w:tcBorders>
            <w:vAlign w:val="bottom"/>
          </w:tcPr>
          <w:p w14:paraId="4BAFDFF5"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52F91C0" w14:textId="6E0434D7"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F731C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3CFCD4"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BC159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29489F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7D68DF"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2D304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A27BB2" w14:textId="727D09C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35&lt;/RecNum&gt;&lt;DisplayText&gt;[55]&lt;/DisplayText&gt;&lt;record&gt;&lt;rec-number&gt;35&lt;/rec-number&gt;&lt;foreign-keys&gt;&lt;key app="EN" db-id="ddervv2eyxfzffeadz9v0wpsxr0wzrvadwsp" timestamp="1375990655"&gt;35&lt;/key&gt;&lt;/foreign-keys&gt;&lt;ref-type name="Journal Article"&gt;17&lt;/ref-type&gt;&lt;contributors&gt;&lt;authors&gt;&lt;author&gt;F.J. Wang&lt;/author&gt;&lt;author&gt;Y. Zhang&lt;/author&gt;&lt;author&gt;H.A. Davies&lt;/author&gt;&lt;author&gt;G.L. Chen&lt;/author&gt;&lt;/authors&gt;&lt;/contributors&gt;&lt;titles&gt;&lt;title&gt;Cooling Rate and Size Effect on the Microstructure and Mechanical Properties of AlCoCrFeNi High Entropy Alloy&lt;/title&gt;&lt;secondary-title&gt;J. Eng. Mat. Tech&lt;/secondary-title&gt;&lt;/titles&gt;&lt;periodical&gt;&lt;full-title&gt;J. Eng. Mat. Tech&lt;/full-title&gt;&lt;/periodical&gt;&lt;pages&gt;034501 1-3&lt;/pages&gt;&lt;volume&gt;131&lt;/volume&gt;&lt;number&gt;3&lt;/number&gt;&lt;section&gt;034501&lt;/section&gt;&lt;keywords&gt;&lt;keyword&gt;As cast&lt;/keyword&gt;&lt;/keywords&gt;&lt;dates&gt;&lt;year&gt;2009&lt;/year&gt;&lt;/dates&gt;&lt;urls&gt;&lt;related-urls&gt;&lt;url&gt;http://dx.doi.org/10.1115/1.3120387&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5]</w:t>
            </w:r>
            <w:r>
              <w:rPr>
                <w:rFonts w:ascii="Calibri" w:eastAsia="Times New Roman" w:hAnsi="Calibri" w:cs="Times New Roman"/>
                <w:sz w:val="16"/>
                <w:szCs w:val="16"/>
              </w:rPr>
              <w:fldChar w:fldCharType="end"/>
            </w:r>
          </w:p>
        </w:tc>
      </w:tr>
      <w:tr w:rsidR="0080439F" w:rsidRPr="00C15485" w14:paraId="08111FC9" w14:textId="77777777" w:rsidTr="007B7BA8">
        <w:trPr>
          <w:trHeight w:val="280"/>
        </w:trPr>
        <w:tc>
          <w:tcPr>
            <w:tcW w:w="1643" w:type="dxa"/>
            <w:tcBorders>
              <w:top w:val="nil"/>
              <w:left w:val="single" w:sz="18" w:space="0" w:color="auto"/>
              <w:bottom w:val="nil"/>
              <w:right w:val="single" w:sz="8" w:space="0" w:color="auto"/>
            </w:tcBorders>
            <w:vAlign w:val="bottom"/>
          </w:tcPr>
          <w:p w14:paraId="22FFA437"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4B896D" w14:textId="326C1F4E"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E4045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686A2F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625D9A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51AECC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FA485C"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B6E8DC" w14:textId="69939B19"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4100814" w14:textId="024D615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10BFB0F7" w14:textId="77777777" w:rsidTr="007B7BA8">
        <w:trPr>
          <w:trHeight w:val="280"/>
        </w:trPr>
        <w:tc>
          <w:tcPr>
            <w:tcW w:w="1643" w:type="dxa"/>
            <w:tcBorders>
              <w:top w:val="nil"/>
              <w:left w:val="single" w:sz="18" w:space="0" w:color="auto"/>
              <w:bottom w:val="nil"/>
              <w:right w:val="single" w:sz="8" w:space="0" w:color="auto"/>
            </w:tcBorders>
            <w:vAlign w:val="bottom"/>
          </w:tcPr>
          <w:p w14:paraId="2E862D56"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8609CA" w14:textId="78F9CF45"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D328A8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F88E71"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87D709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F5483F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858001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0825E9" w14:textId="5EB1F050"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AA30DED" w14:textId="3365D33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3&lt;/RecNum&gt;&lt;DisplayText&gt;[43]&lt;/DisplayText&gt;&lt;record&gt;&lt;rec-number&gt;33&lt;/rec-number&gt;&lt;foreign-keys&gt;&lt;key app="EN" db-id="ddervv2eyxfzffeadz9v0wpsxr0wzrvadwsp" timestamp="1375984120"&gt;33&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Microstructures and compressive properties of multicomponent AlCoCrFeNiMo&lt;/style&gt;&lt;style face="subscript" font="default" size="100%"&gt;x&lt;/style&gt;&lt;style face="normal" font="default" size="100%"&gt; alloys&lt;/style&gt;&lt;/title&gt;&lt;secondary-title&gt;Mater. Sci. Eng. A&lt;/secondary-title&gt;&lt;/titles&gt;&lt;periodical&gt;&lt;full-title&gt;Mater. Sci. Eng. A&lt;/full-title&gt;&lt;/periodical&gt;&lt;pages&gt;6975-6979&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3]</w:t>
            </w:r>
            <w:r>
              <w:rPr>
                <w:rFonts w:ascii="Calibri" w:eastAsia="Times New Roman" w:hAnsi="Calibri" w:cs="Times New Roman"/>
                <w:sz w:val="16"/>
                <w:szCs w:val="16"/>
              </w:rPr>
              <w:fldChar w:fldCharType="end"/>
            </w:r>
          </w:p>
        </w:tc>
      </w:tr>
      <w:tr w:rsidR="0080439F" w:rsidRPr="00597605" w14:paraId="687A74CE" w14:textId="77777777" w:rsidTr="007B7BA8">
        <w:trPr>
          <w:trHeight w:val="280"/>
        </w:trPr>
        <w:tc>
          <w:tcPr>
            <w:tcW w:w="1643" w:type="dxa"/>
            <w:tcBorders>
              <w:top w:val="nil"/>
              <w:left w:val="single" w:sz="18" w:space="0" w:color="auto"/>
              <w:bottom w:val="nil"/>
              <w:right w:val="single" w:sz="8" w:space="0" w:color="auto"/>
            </w:tcBorders>
            <w:vAlign w:val="bottom"/>
          </w:tcPr>
          <w:p w14:paraId="15198A34"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FD7AFCE" w14:textId="22918567"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802D2D"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521228"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78F573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1115B74"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EE4AC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B6B13F" w14:textId="77777777" w:rsidR="0080439F" w:rsidRPr="00357DB1" w:rsidRDefault="0080439F" w:rsidP="00305C3B">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D</w:t>
            </w:r>
            <w:proofErr w:type="gramEnd"/>
          </w:p>
        </w:tc>
        <w:tc>
          <w:tcPr>
            <w:tcW w:w="810" w:type="dxa"/>
            <w:tcBorders>
              <w:top w:val="nil"/>
              <w:left w:val="single" w:sz="8" w:space="0" w:color="auto"/>
              <w:bottom w:val="nil"/>
              <w:right w:val="single" w:sz="18" w:space="0" w:color="auto"/>
            </w:tcBorders>
            <w:shd w:val="clear" w:color="auto" w:fill="auto"/>
            <w:noWrap/>
            <w:vAlign w:val="bottom"/>
            <w:hideMark/>
          </w:tcPr>
          <w:p w14:paraId="54BA7D47" w14:textId="5DD5222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597605" w14:paraId="335C052E" w14:textId="77777777" w:rsidTr="007B7BA8">
        <w:trPr>
          <w:trHeight w:val="280"/>
        </w:trPr>
        <w:tc>
          <w:tcPr>
            <w:tcW w:w="1643" w:type="dxa"/>
            <w:tcBorders>
              <w:top w:val="nil"/>
              <w:left w:val="single" w:sz="18" w:space="0" w:color="auto"/>
              <w:bottom w:val="nil"/>
              <w:right w:val="single" w:sz="8" w:space="0" w:color="auto"/>
            </w:tcBorders>
            <w:vAlign w:val="bottom"/>
          </w:tcPr>
          <w:p w14:paraId="4DD30882"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3FA3F2A" w14:textId="43B7734B"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256033B"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C6A12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217A9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A698EE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E9C4B1F"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CFAD33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8658B9" w14:textId="2C1FE5E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597605" w14:paraId="0130AA6E" w14:textId="77777777" w:rsidTr="007B7BA8">
        <w:trPr>
          <w:trHeight w:val="280"/>
        </w:trPr>
        <w:tc>
          <w:tcPr>
            <w:tcW w:w="1643" w:type="dxa"/>
            <w:tcBorders>
              <w:top w:val="nil"/>
              <w:left w:val="single" w:sz="18" w:space="0" w:color="auto"/>
              <w:bottom w:val="nil"/>
              <w:right w:val="single" w:sz="8" w:space="0" w:color="auto"/>
            </w:tcBorders>
            <w:vAlign w:val="bottom"/>
          </w:tcPr>
          <w:p w14:paraId="4388A753"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C87E7E0" w14:textId="6FCEEAE5"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4D77C94"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D30B83"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6D80F3"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3F8B462"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72CDFBB"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8FD163"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B60B59B" w14:textId="650F59B7"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80439F" w:rsidRPr="00597605" w14:paraId="4E76A2E3" w14:textId="77777777" w:rsidTr="007B7BA8">
        <w:trPr>
          <w:trHeight w:val="280"/>
        </w:trPr>
        <w:tc>
          <w:tcPr>
            <w:tcW w:w="1643" w:type="dxa"/>
            <w:tcBorders>
              <w:top w:val="nil"/>
              <w:left w:val="single" w:sz="18" w:space="0" w:color="auto"/>
              <w:bottom w:val="nil"/>
              <w:right w:val="single" w:sz="8" w:space="0" w:color="auto"/>
            </w:tcBorders>
            <w:vAlign w:val="bottom"/>
          </w:tcPr>
          <w:p w14:paraId="35AB3F3E"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5A5F1DD" w14:textId="70164D8C"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3C5193"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124747"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451E39"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6DA549B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90A0FF3"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212E414" w14:textId="6B9F34EC"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79C47E0C" w14:textId="443B4FFE"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9F4741" w14:paraId="0F35A64C" w14:textId="77777777" w:rsidTr="007B7BA8">
        <w:trPr>
          <w:trHeight w:val="280"/>
        </w:trPr>
        <w:tc>
          <w:tcPr>
            <w:tcW w:w="1643" w:type="dxa"/>
            <w:tcBorders>
              <w:top w:val="nil"/>
              <w:left w:val="single" w:sz="18" w:space="0" w:color="auto"/>
              <w:bottom w:val="nil"/>
              <w:right w:val="single" w:sz="8" w:space="0" w:color="auto"/>
            </w:tcBorders>
            <w:vAlign w:val="bottom"/>
          </w:tcPr>
          <w:p w14:paraId="5C2E4356"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5DA18B9" w14:textId="22A9E587"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AF37348"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9A7795"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8EA7495"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5874FDF"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30FEC64"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4EC6BA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M </w:t>
            </w:r>
          </w:p>
        </w:tc>
        <w:tc>
          <w:tcPr>
            <w:tcW w:w="810" w:type="dxa"/>
            <w:tcBorders>
              <w:top w:val="nil"/>
              <w:left w:val="single" w:sz="8" w:space="0" w:color="auto"/>
              <w:bottom w:val="nil"/>
              <w:right w:val="single" w:sz="18" w:space="0" w:color="auto"/>
            </w:tcBorders>
            <w:shd w:val="clear" w:color="auto" w:fill="auto"/>
            <w:noWrap/>
            <w:vAlign w:val="bottom"/>
            <w:hideMark/>
          </w:tcPr>
          <w:p w14:paraId="6CEACFC4" w14:textId="2925EDA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277&lt;/RecNum&gt;&lt;DisplayText&gt;[59]&lt;/DisplayText&gt;&lt;record&gt;&lt;rec-number&gt;277&lt;/rec-number&gt;&lt;foreign-keys&gt;&lt;key app="EN" db-id="ddervv2eyxfzffeadz9v0wpsxr0wzrvadwsp" timestamp="1407362841"&gt;277&lt;/key&gt;&lt;/foreign-keys&gt;&lt;ref-type name="Journal Article"&gt;17&lt;/ref-type&gt;&lt;contributors&gt;&lt;authors&gt;&lt;author&gt;Zhang, Y.&lt;/author&gt;&lt;author&gt;Ma, S.G.&lt;/author&gt;&lt;author&gt;Qiao, J.W.&lt;/author&gt;&lt;/authors&gt;&lt;/contributors&gt;&lt;auth-address&gt;State Key Laboratory for Advanced Metals and Materials, University of Science and Technology Beijing, Beijing 100083, ChinaCollege of Materials Science and Engineering, Taiyuan University of Technology, Taiyuan 030024, China&lt;/auth-address&gt;&lt;titles&gt;&lt;title&gt;Morphology transition from dendrites to equiaxed grains for AlCoCrFeNi high-entropy alloys by copper mold casting and Bridgman solidification&lt;/title&gt;&lt;secondary-title&gt;Metall. Mater. Trans. A&lt;/secondary-title&gt;&lt;/titles&gt;&lt;periodical&gt;&lt;full-title&gt;Metall. Mater. Trans. A&lt;/full-title&gt;&lt;/periodical&gt;&lt;pages&gt;2625-2630&lt;/pages&gt;&lt;volume&gt;43A&lt;/volume&gt;&lt;number&gt;8&lt;/number&gt;&lt;edition&gt;8&lt;/edition&gt;&lt;keywords&gt;&lt;keyword&gt;Dendrites (metallography)&lt;/keyword&gt;&lt;keyword&gt;Alloys&lt;/keyword&gt;&lt;keyword&gt;Copper&lt;/keyword&gt;&lt;keyword&gt;Entropy&lt;/keyword&gt;&lt;keyword&gt;Molds&lt;/keyword&gt;&lt;keyword&gt;Phase stability&lt;/keyword&gt;&lt;keyword&gt;Textures&lt;/keyword&gt;&lt;keyword&gt;X ray diffraction&lt;/keyword&gt;&lt;/keywords&gt;&lt;dates&gt;&lt;year&gt;2012&lt;/year&gt;&lt;/dates&gt;&lt;publisher&gt;Springer Boston&lt;/publisher&gt;&lt;isbn&gt;10735623&lt;/isbn&gt;&lt;urls&gt;&lt;related-urls&gt;&lt;url&gt;http://dx.doi.org/10.1007/s11661-011-0981-8&lt;/url&gt;&lt;/related-urls&gt;&lt;/urls&gt;&lt;electronic-resource-num&gt;10.1007/s11661-011-0981-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9]</w:t>
            </w:r>
            <w:r>
              <w:rPr>
                <w:rFonts w:ascii="Calibri" w:eastAsia="Times New Roman" w:hAnsi="Calibri" w:cs="Times New Roman"/>
                <w:sz w:val="16"/>
                <w:szCs w:val="16"/>
              </w:rPr>
              <w:fldChar w:fldCharType="end"/>
            </w:r>
          </w:p>
        </w:tc>
      </w:tr>
      <w:tr w:rsidR="0080439F" w:rsidRPr="00597605" w14:paraId="2F208665" w14:textId="77777777" w:rsidTr="007B7BA8">
        <w:trPr>
          <w:trHeight w:val="280"/>
        </w:trPr>
        <w:tc>
          <w:tcPr>
            <w:tcW w:w="1643" w:type="dxa"/>
            <w:tcBorders>
              <w:top w:val="nil"/>
              <w:left w:val="single" w:sz="18" w:space="0" w:color="auto"/>
              <w:bottom w:val="nil"/>
              <w:right w:val="single" w:sz="8" w:space="0" w:color="auto"/>
            </w:tcBorders>
            <w:vAlign w:val="bottom"/>
          </w:tcPr>
          <w:p w14:paraId="25A9BF42" w14:textId="77777777" w:rsidR="0080439F" w:rsidRPr="00357DB1" w:rsidRDefault="0080439F" w:rsidP="005873B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1B14D3" w14:textId="6AD734A5" w:rsidR="0080439F" w:rsidRPr="00357DB1" w:rsidRDefault="0080439F" w:rsidP="005873B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FAD84A" w14:textId="77777777" w:rsidR="0080439F" w:rsidRPr="00357DB1" w:rsidRDefault="0080439F" w:rsidP="005873B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C+Bridgman</w:t>
            </w:r>
            <w:proofErr w:type="spellEnd"/>
          </w:p>
        </w:tc>
        <w:tc>
          <w:tcPr>
            <w:tcW w:w="720" w:type="dxa"/>
            <w:tcBorders>
              <w:top w:val="nil"/>
              <w:left w:val="single" w:sz="8" w:space="0" w:color="auto"/>
              <w:bottom w:val="nil"/>
              <w:right w:val="single" w:sz="8" w:space="0" w:color="auto"/>
            </w:tcBorders>
            <w:shd w:val="clear" w:color="auto" w:fill="auto"/>
            <w:noWrap/>
            <w:vAlign w:val="bottom"/>
            <w:hideMark/>
          </w:tcPr>
          <w:p w14:paraId="73486F9D"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EEC6FB" w14:textId="77777777" w:rsidR="0080439F" w:rsidRPr="00357DB1" w:rsidRDefault="0080439F" w:rsidP="005873B4">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F546938"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455619C"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A8E7676" w14:textId="77777777" w:rsidR="0080439F" w:rsidRPr="00357DB1" w:rsidRDefault="0080439F" w:rsidP="005873B4">
            <w:pPr>
              <w:jc w:val="center"/>
              <w:rPr>
                <w:rFonts w:ascii="Calibri" w:eastAsia="Times New Roman" w:hAnsi="Calibri" w:cs="Times New Roman"/>
                <w:sz w:val="16"/>
                <w:szCs w:val="16"/>
              </w:rPr>
            </w:pPr>
            <w:r w:rsidRPr="00357DB1">
              <w:rPr>
                <w:rFonts w:ascii="Calibri" w:eastAsia="Times New Roman" w:hAnsi="Calibri" w:cs="Times New Roman"/>
                <w:sz w:val="16"/>
                <w:szCs w:val="16"/>
              </w:rPr>
              <w:t xml:space="preserve">M </w:t>
            </w:r>
          </w:p>
        </w:tc>
        <w:tc>
          <w:tcPr>
            <w:tcW w:w="810" w:type="dxa"/>
            <w:tcBorders>
              <w:top w:val="nil"/>
              <w:left w:val="single" w:sz="8" w:space="0" w:color="auto"/>
              <w:bottom w:val="nil"/>
              <w:right w:val="single" w:sz="18" w:space="0" w:color="auto"/>
            </w:tcBorders>
            <w:shd w:val="clear" w:color="auto" w:fill="auto"/>
            <w:noWrap/>
            <w:vAlign w:val="bottom"/>
            <w:hideMark/>
          </w:tcPr>
          <w:p w14:paraId="76637012" w14:textId="65507637"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277&lt;/RecNum&gt;&lt;DisplayText&gt;[59]&lt;/DisplayText&gt;&lt;record&gt;&lt;rec-number&gt;277&lt;/rec-number&gt;&lt;foreign-keys&gt;&lt;key app="EN" db-id="ddervv2eyxfzffeadz9v0wpsxr0wzrvadwsp" timestamp="1407362841"&gt;277&lt;/key&gt;&lt;/foreign-keys&gt;&lt;ref-type name="Journal Article"&gt;17&lt;/ref-type&gt;&lt;contributors&gt;&lt;authors&gt;&lt;author&gt;Zhang, Y.&lt;/author&gt;&lt;author&gt;Ma, S.G.&lt;/author&gt;&lt;author&gt;Qiao, J.W.&lt;/author&gt;&lt;/authors&gt;&lt;/contributors&gt;&lt;auth-address&gt;State Key Laboratory for Advanced Metals and Materials, University of Science and Technology Beijing, Beijing 100083, ChinaCollege of Materials Science and Engineering, Taiyuan University of Technology, Taiyuan 030024, China&lt;/auth-address&gt;&lt;titles&gt;&lt;title&gt;Morphology transition from dendrites to equiaxed grains for AlCoCrFeNi high-entropy alloys by copper mold casting and Bridgman solidification&lt;/title&gt;&lt;secondary-title&gt;Metall. Mater. Trans. A&lt;/secondary-title&gt;&lt;/titles&gt;&lt;periodical&gt;&lt;full-title&gt;Metall. Mater. Trans. A&lt;/full-title&gt;&lt;/periodical&gt;&lt;pages&gt;2625-2630&lt;/pages&gt;&lt;volume&gt;43A&lt;/volume&gt;&lt;number&gt;8&lt;/number&gt;&lt;edition&gt;8&lt;/edition&gt;&lt;keywords&gt;&lt;keyword&gt;Dendrites (metallography)&lt;/keyword&gt;&lt;keyword&gt;Alloys&lt;/keyword&gt;&lt;keyword&gt;Copper&lt;/keyword&gt;&lt;keyword&gt;Entropy&lt;/keyword&gt;&lt;keyword&gt;Molds&lt;/keyword&gt;&lt;keyword&gt;Phase stability&lt;/keyword&gt;&lt;keyword&gt;Textures&lt;/keyword&gt;&lt;keyword&gt;X ray diffraction&lt;/keyword&gt;&lt;/keywords&gt;&lt;dates&gt;&lt;year&gt;2012&lt;/year&gt;&lt;/dates&gt;&lt;publisher&gt;Springer Boston&lt;/publisher&gt;&lt;isbn&gt;10735623&lt;/isbn&gt;&lt;urls&gt;&lt;related-urls&gt;&lt;url&gt;http://dx.doi.org/10.1007/s11661-011-0981-8&lt;/url&gt;&lt;/related-urls&gt;&lt;/urls&gt;&lt;electronic-resource-num&gt;10.1007/s11661-011-0981-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9]</w:t>
            </w:r>
            <w:r>
              <w:rPr>
                <w:rFonts w:ascii="Calibri" w:eastAsia="Times New Roman" w:hAnsi="Calibri" w:cs="Times New Roman"/>
                <w:sz w:val="16"/>
                <w:szCs w:val="16"/>
              </w:rPr>
              <w:fldChar w:fldCharType="end"/>
            </w:r>
          </w:p>
        </w:tc>
      </w:tr>
      <w:tr w:rsidR="0080439F" w:rsidRPr="009B000D" w14:paraId="3C8D348D" w14:textId="77777777" w:rsidTr="007B7BA8">
        <w:trPr>
          <w:trHeight w:val="280"/>
        </w:trPr>
        <w:tc>
          <w:tcPr>
            <w:tcW w:w="1643" w:type="dxa"/>
            <w:tcBorders>
              <w:top w:val="nil"/>
              <w:left w:val="single" w:sz="18" w:space="0" w:color="auto"/>
              <w:bottom w:val="nil"/>
              <w:right w:val="single" w:sz="8" w:space="0" w:color="auto"/>
            </w:tcBorders>
            <w:vAlign w:val="bottom"/>
          </w:tcPr>
          <w:p w14:paraId="12077E91" w14:textId="77777777" w:rsidR="0080439F" w:rsidRPr="00357DB1" w:rsidRDefault="0080439F" w:rsidP="00305C3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8F2E02" w14:textId="5D0B9E84" w:rsidR="0080439F" w:rsidRPr="00357DB1" w:rsidRDefault="0080439F" w:rsidP="00305C3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3E4D872"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505F76"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6B07BC" w14:textId="77777777" w:rsidR="0080439F" w:rsidRPr="00357DB1" w:rsidRDefault="0080439F" w:rsidP="00305C3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8149747"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FC72C9" w14:textId="77777777"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7CC4363" w14:textId="55BE39FE" w:rsidR="0080439F" w:rsidRPr="00357DB1" w:rsidRDefault="0080439F" w:rsidP="00305C3B">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724219E8" w14:textId="0929A331"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80439F" w:rsidRPr="00E17663" w14:paraId="4DD8CDFA" w14:textId="77777777" w:rsidTr="007B7BA8">
        <w:trPr>
          <w:trHeight w:val="280"/>
        </w:trPr>
        <w:tc>
          <w:tcPr>
            <w:tcW w:w="1643" w:type="dxa"/>
            <w:tcBorders>
              <w:top w:val="nil"/>
              <w:left w:val="single" w:sz="18" w:space="0" w:color="auto"/>
              <w:bottom w:val="nil"/>
              <w:right w:val="single" w:sz="8" w:space="0" w:color="auto"/>
            </w:tcBorders>
            <w:vAlign w:val="bottom"/>
          </w:tcPr>
          <w:p w14:paraId="7649A5A2"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2644073" w14:textId="21CD2278" w:rsidR="0080439F" w:rsidRPr="00357DB1" w:rsidRDefault="0080439F" w:rsidP="001A28D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B093459"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B2A197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20DB7A"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C90B5F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A13B4A"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6C6412" w14:textId="57CF89C5"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w:t>
            </w:r>
          </w:p>
        </w:tc>
        <w:tc>
          <w:tcPr>
            <w:tcW w:w="810" w:type="dxa"/>
            <w:tcBorders>
              <w:top w:val="nil"/>
              <w:left w:val="single" w:sz="8" w:space="0" w:color="auto"/>
              <w:bottom w:val="nil"/>
              <w:right w:val="single" w:sz="18" w:space="0" w:color="auto"/>
            </w:tcBorders>
            <w:shd w:val="clear" w:color="auto" w:fill="auto"/>
            <w:noWrap/>
            <w:vAlign w:val="bottom"/>
            <w:hideMark/>
          </w:tcPr>
          <w:p w14:paraId="0347C662" w14:textId="20D873E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Ma&lt;/Author&gt;&lt;Year&gt;2012&lt;/Year&gt;&lt;RecNum&gt;120&lt;/RecNum&gt;&lt;DisplayText&gt;[44]&lt;/DisplayText&gt;&lt;record&gt;&lt;rec-number&gt;120&lt;/rec-number&gt;&lt;foreign-keys&gt;&lt;key app="EN" db-id="ddervv2eyxfzffeadz9v0wpsxr0wzrvadwsp" timestamp="1407359295"&gt;120&lt;/key&gt;&lt;/foreign-keys&gt;&lt;ref-type name="Journal Article"&gt;17&lt;/ref-type&gt;&lt;contributors&gt;&lt;authors&gt;&lt;author&gt;Ma, S.G.&lt;/author&gt;&lt;author&gt;Zhang, Y.&lt;/author&gt;&lt;/authors&gt;&lt;/contributors&gt;&lt;auth-address&gt;High-entropy Alloys Research Center, State Key Laboratory for Advanced Metals and Materials, University of Science and Technology Beijing, Beijing 10083, China&lt;/auth-address&gt;&lt;titles&gt;&lt;title&gt;Effect of Nb addition on the microstructure and properties of AlCoCrFeNi high-entropy alloy&lt;/title&gt;&lt;secondary-title&gt;Mater. Sci. Eng. A&lt;/secondary-title&gt;&lt;/titles&gt;&lt;periodical&gt;&lt;full-title&gt;Mater. Sci. Eng. A&lt;/full-title&gt;&lt;/periodical&gt;&lt;pages&gt;480-486&lt;/pages&gt;&lt;volume&gt;532&lt;/volume&gt;&lt;keywords&gt;&lt;keyword&gt;Cerium alloys&lt;/keyword&gt;&lt;keyword&gt;Alloys&lt;/keyword&gt;&lt;keyword&gt;Compressive strength&lt;/keyword&gt;&lt;keyword&gt;Entropy&lt;/keyword&gt;&lt;keyword&gt;Eutectics&lt;/keyword&gt;&lt;keyword&gt;Microstructure&lt;/keyword&gt;&lt;keyword&gt;Niobium&lt;/keyword&gt;&lt;keyword&gt;Solid solutions&lt;/keyword&gt;&lt;keyword&gt;Vickers hardness&lt;/keyword&gt;&lt;/keywords&gt;&lt;dates&gt;&lt;year&gt;2012&lt;/year&gt;&lt;/dates&gt;&lt;pub-location&gt;Langford Lane, Kidlington, Oxford, OX5 1GB, United Kingdom&lt;/pub-location&gt;&lt;publisher&gt;Elsevier Ltd&lt;/publisher&gt;&lt;isbn&gt;09215093&lt;/isbn&gt;&lt;urls&gt;&lt;related-urls&gt;&lt;url&gt;http://dx.doi.org/10.1016/j.msea.2011.10.110&lt;/url&gt;&lt;/related-urls&gt;&lt;/urls&gt;&lt;electronic-resource-num&gt;10.1016/j.msea.2011.10.1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4]</w:t>
            </w:r>
            <w:r>
              <w:rPr>
                <w:rFonts w:ascii="Calibri" w:eastAsia="Times New Roman" w:hAnsi="Calibri" w:cs="Times New Roman"/>
                <w:sz w:val="16"/>
                <w:szCs w:val="16"/>
              </w:rPr>
              <w:fldChar w:fldCharType="end"/>
            </w:r>
          </w:p>
        </w:tc>
      </w:tr>
      <w:tr w:rsidR="0080439F" w:rsidRPr="000F6C54" w14:paraId="262F24E6" w14:textId="77777777" w:rsidTr="007B7BA8">
        <w:trPr>
          <w:trHeight w:val="280"/>
        </w:trPr>
        <w:tc>
          <w:tcPr>
            <w:tcW w:w="1643" w:type="dxa"/>
            <w:tcBorders>
              <w:top w:val="nil"/>
              <w:left w:val="single" w:sz="18" w:space="0" w:color="auto"/>
              <w:bottom w:val="nil"/>
              <w:right w:val="single" w:sz="8" w:space="0" w:color="auto"/>
            </w:tcBorders>
            <w:vAlign w:val="bottom"/>
          </w:tcPr>
          <w:p w14:paraId="09DDD68F"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E7CDF6D" w14:textId="55B01A60" w:rsidR="0080439F" w:rsidRPr="00357DB1" w:rsidRDefault="0080439F" w:rsidP="001A28D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7942A45"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26727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01C0BB"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E4B91B0"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420D8EA"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E69E5"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A1245A" w14:textId="11A87E7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E66FC" w14:paraId="1821A3DC" w14:textId="77777777" w:rsidTr="00E13E3F">
        <w:trPr>
          <w:trHeight w:val="280"/>
        </w:trPr>
        <w:tc>
          <w:tcPr>
            <w:tcW w:w="1643" w:type="dxa"/>
            <w:tcBorders>
              <w:top w:val="nil"/>
              <w:left w:val="single" w:sz="18" w:space="0" w:color="auto"/>
              <w:bottom w:val="nil"/>
              <w:right w:val="single" w:sz="8" w:space="0" w:color="auto"/>
            </w:tcBorders>
            <w:vAlign w:val="bottom"/>
          </w:tcPr>
          <w:p w14:paraId="141B5BBD"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9B162F"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lCoCrFeNi</w:t>
            </w:r>
            <w:r w:rsidRPr="00357DB1">
              <w:rPr>
                <w:rFonts w:ascii="Calibri" w:eastAsia="Times New Roman" w:hAnsi="Calibri" w:cs="Times New Roman"/>
                <w:sz w:val="16"/>
                <w:szCs w:val="16"/>
                <w:vertAlign w:val="subscript"/>
              </w:rPr>
              <w:t>2.1</w:t>
            </w:r>
          </w:p>
        </w:tc>
        <w:tc>
          <w:tcPr>
            <w:tcW w:w="1710" w:type="dxa"/>
            <w:tcBorders>
              <w:top w:val="nil"/>
              <w:left w:val="single" w:sz="8" w:space="0" w:color="auto"/>
              <w:bottom w:val="nil"/>
              <w:right w:val="single" w:sz="8" w:space="0" w:color="auto"/>
            </w:tcBorders>
            <w:shd w:val="clear" w:color="auto" w:fill="auto"/>
            <w:noWrap/>
            <w:vAlign w:val="bottom"/>
            <w:hideMark/>
          </w:tcPr>
          <w:p w14:paraId="70AEEF93"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29C6D4"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BD6033"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7204C4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D1C63FF"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34D354" w14:textId="4FE539AF"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9BFF01" w14:textId="167F9D0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lt;/Author&gt;&lt;Year&gt;2014&lt;/Year&gt;&lt;RecNum&gt;730&lt;/RecNum&gt;&lt;DisplayText&gt;[60]&lt;/DisplayText&gt;&lt;record&gt;&lt;rec-number&gt;730&lt;/rec-number&gt;&lt;foreign-keys&gt;&lt;key app="EN" db-id="ddervv2eyxfzffeadz9v0wpsxr0wzrvadwsp" timestamp="1418674494"&gt;730&lt;/key&gt;&lt;/foreign-keys&gt;&lt;ref-type name="Journal Article"&gt;17&lt;/ref-type&gt;&lt;contributors&gt;&lt;authors&gt;&lt;author&gt;Lu, Y.&lt;/author&gt;&lt;author&gt;Dong, Y.&lt;/author&gt;&lt;author&gt;Guo, S.&lt;/author&gt;&lt;author&gt;Jiang, L.&lt;/author&gt;&lt;author&gt;Kang, H.&lt;/author&gt;&lt;author&gt;Wang, T.&lt;/author&gt;&lt;author&gt;Wen, B.&lt;/author&gt;&lt;author&gt;Wang, Z.&lt;/author&gt;&lt;author&gt;Jie, J.&lt;/author&gt;&lt;author&gt;Cao, Z.&lt;/author&gt;&lt;author&gt;Ruan, H.&lt;/author&gt;&lt;author&gt;Li, T.&lt;/author&gt;&lt;/authors&gt;&lt;/contributors&gt;&lt;titles&gt;&lt;title&gt;A Promising New Class of High-Temperature Alloys: Eutectic High-Entropy Alloys&lt;/title&gt;&lt;secondary-title&gt;Sci. Rep.&lt;/secondary-title&gt;&lt;/titles&gt;&lt;periodical&gt;&lt;full-title&gt;Sci. Rep.&lt;/full-title&gt;&lt;/periodical&gt;&lt;volume&gt;4&lt;/volume&gt;&lt;dates&gt;&lt;year&gt;2014&lt;/year&gt;&lt;pub-dates&gt;&lt;date&gt;Aug&lt;/date&gt;&lt;/pub-dates&gt;&lt;/dates&gt;&lt;isbn&gt;2045-2322&lt;/isbn&gt;&lt;accession-num&gt;WOS:000340933300002&lt;/accession-num&gt;&lt;urls&gt;&lt;related-urls&gt;&lt;url&gt;&amp;lt;Go to ISI&amp;gt;://WOS:000340933300002&lt;/url&gt;&lt;/related-urls&gt;&lt;/urls&gt;&lt;custom7&gt;6200&lt;/custom7&gt;&lt;electronic-resource-num&gt;10.1038/srep062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0]</w:t>
            </w:r>
            <w:r>
              <w:rPr>
                <w:rFonts w:ascii="Calibri" w:eastAsia="Times New Roman" w:hAnsi="Calibri" w:cs="Times New Roman"/>
                <w:sz w:val="16"/>
                <w:szCs w:val="16"/>
              </w:rPr>
              <w:fldChar w:fldCharType="end"/>
            </w:r>
          </w:p>
        </w:tc>
      </w:tr>
      <w:tr w:rsidR="0080439F" w:rsidRPr="0094352C" w14:paraId="7092BB40" w14:textId="77777777" w:rsidTr="00E13E3F">
        <w:trPr>
          <w:trHeight w:val="280"/>
        </w:trPr>
        <w:tc>
          <w:tcPr>
            <w:tcW w:w="1643" w:type="dxa"/>
            <w:tcBorders>
              <w:top w:val="nil"/>
              <w:left w:val="single" w:sz="18" w:space="0" w:color="auto"/>
              <w:bottom w:val="nil"/>
              <w:right w:val="single" w:sz="8" w:space="0" w:color="auto"/>
            </w:tcBorders>
            <w:vAlign w:val="bottom"/>
          </w:tcPr>
          <w:p w14:paraId="3694AFF9" w14:textId="77777777" w:rsidR="0080439F" w:rsidRPr="00357DB1" w:rsidRDefault="0080439F" w:rsidP="001A28D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2FB8CE"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l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1ED1660B" w14:textId="77777777"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44781B" w14:textId="0056EB48"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7C08D6B" w14:textId="33552BE6" w:rsidR="0080439F" w:rsidRPr="00357DB1" w:rsidRDefault="0080439F" w:rsidP="001A28D7">
            <w:pPr>
              <w:rPr>
                <w:rFonts w:ascii="Calibri" w:eastAsia="Times New Roman" w:hAnsi="Calibri" w:cs="Times New Roman"/>
                <w:sz w:val="16"/>
                <w:szCs w:val="16"/>
              </w:rPr>
            </w:pPr>
            <w:r w:rsidRPr="00357DB1">
              <w:rPr>
                <w:rFonts w:ascii="Calibri" w:eastAsia="Times New Roman" w:hAnsi="Calibri" w:cs="Times New Roman"/>
                <w:sz w:val="16"/>
                <w:szCs w:val="16"/>
              </w:rPr>
              <w:t>B2+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30FE2FB8" w14:textId="77777777"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796469" w14:textId="015913EF" w:rsidR="0080439F" w:rsidRPr="00357DB1" w:rsidRDefault="0080439F" w:rsidP="001A28D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0DDD53" w14:textId="6581DCB0" w:rsidR="0080439F" w:rsidRPr="00357DB1" w:rsidRDefault="0080439F" w:rsidP="001A28D7">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CF07012" w14:textId="7D28D6C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0F6C54" w14:paraId="0577CD09" w14:textId="77777777" w:rsidTr="00E13E3F">
        <w:trPr>
          <w:trHeight w:val="280"/>
        </w:trPr>
        <w:tc>
          <w:tcPr>
            <w:tcW w:w="1643" w:type="dxa"/>
            <w:tcBorders>
              <w:top w:val="nil"/>
              <w:left w:val="single" w:sz="18" w:space="0" w:color="auto"/>
              <w:bottom w:val="nil"/>
              <w:right w:val="single" w:sz="8" w:space="0" w:color="auto"/>
            </w:tcBorders>
            <w:vAlign w:val="bottom"/>
          </w:tcPr>
          <w:p w14:paraId="0C4B180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E6131F"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10785DC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B2B37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69BFF6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9A2C3C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43C7DB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FAF643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6A5700D" w14:textId="3CEBE2F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597605" w14:paraId="79761B66" w14:textId="77777777" w:rsidTr="00E13E3F">
        <w:trPr>
          <w:trHeight w:val="280"/>
        </w:trPr>
        <w:tc>
          <w:tcPr>
            <w:tcW w:w="1643" w:type="dxa"/>
            <w:tcBorders>
              <w:top w:val="nil"/>
              <w:left w:val="single" w:sz="18" w:space="0" w:color="auto"/>
              <w:bottom w:val="nil"/>
              <w:right w:val="single" w:sz="8" w:space="0" w:color="auto"/>
            </w:tcBorders>
            <w:vAlign w:val="bottom"/>
          </w:tcPr>
          <w:p w14:paraId="10CFAC7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A19083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7D5BC59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44B74B5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D2A95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AB6584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0664D9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BAE4CE" w14:textId="4454637A"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FE89BF6" w14:textId="37AA6E3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97605" w14:paraId="22A28F69" w14:textId="77777777" w:rsidTr="00653F13">
        <w:trPr>
          <w:trHeight w:val="280"/>
        </w:trPr>
        <w:tc>
          <w:tcPr>
            <w:tcW w:w="1643" w:type="dxa"/>
            <w:tcBorders>
              <w:top w:val="nil"/>
              <w:left w:val="single" w:sz="18" w:space="0" w:color="auto"/>
              <w:bottom w:val="nil"/>
              <w:right w:val="single" w:sz="8" w:space="0" w:color="auto"/>
            </w:tcBorders>
            <w:vAlign w:val="bottom"/>
          </w:tcPr>
          <w:p w14:paraId="5B088E14"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23F74A6" w14:textId="087FF20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6AE6EA"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2953F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B87AE2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4F30220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96FC2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F543D2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DBC05D2" w14:textId="0B0011E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97605" w14:paraId="0C3ED8B8" w14:textId="77777777" w:rsidTr="00653F13">
        <w:trPr>
          <w:trHeight w:val="280"/>
        </w:trPr>
        <w:tc>
          <w:tcPr>
            <w:tcW w:w="1643" w:type="dxa"/>
            <w:tcBorders>
              <w:top w:val="nil"/>
              <w:left w:val="single" w:sz="18" w:space="0" w:color="auto"/>
              <w:bottom w:val="nil"/>
              <w:right w:val="single" w:sz="8" w:space="0" w:color="auto"/>
            </w:tcBorders>
            <w:vAlign w:val="bottom"/>
          </w:tcPr>
          <w:p w14:paraId="429474B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44F736A" w14:textId="2F75EEA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0B93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236026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07CC9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F4091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B0D45E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73FACB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D20E13" w14:textId="0ECA6FA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94352C" w14:paraId="0EF89965" w14:textId="77777777" w:rsidTr="00E13E3F">
        <w:trPr>
          <w:trHeight w:val="280"/>
        </w:trPr>
        <w:tc>
          <w:tcPr>
            <w:tcW w:w="1643" w:type="dxa"/>
            <w:tcBorders>
              <w:top w:val="nil"/>
              <w:left w:val="single" w:sz="18" w:space="0" w:color="auto"/>
              <w:bottom w:val="nil"/>
              <w:right w:val="single" w:sz="8" w:space="0" w:color="auto"/>
            </w:tcBorders>
            <w:vAlign w:val="bottom"/>
          </w:tcPr>
          <w:p w14:paraId="1BD74D55"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DBE7E6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00045565"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4CAF9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5F96B5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C98638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D2F8B0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F5B34E" w14:textId="77777777" w:rsidR="0080439F" w:rsidRPr="00357DB1" w:rsidRDefault="0080439F" w:rsidP="00834BC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3ECABC6" w14:textId="709C8CC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24EC55D3" w14:textId="77777777" w:rsidTr="00653F13">
        <w:trPr>
          <w:trHeight w:val="280"/>
        </w:trPr>
        <w:tc>
          <w:tcPr>
            <w:tcW w:w="1643" w:type="dxa"/>
            <w:tcBorders>
              <w:top w:val="nil"/>
              <w:left w:val="single" w:sz="18" w:space="0" w:color="auto"/>
              <w:bottom w:val="nil"/>
              <w:right w:val="single" w:sz="8" w:space="0" w:color="auto"/>
            </w:tcBorders>
            <w:vAlign w:val="bottom"/>
          </w:tcPr>
          <w:p w14:paraId="19602F9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A0EFC37" w14:textId="5A52831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EE989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60545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9912B28"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13180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31359C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868A274" w14:textId="677BCC66"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512D1096" w14:textId="5C72F036"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E66FC" w14:paraId="5431AF57" w14:textId="77777777" w:rsidTr="00653F13">
        <w:trPr>
          <w:trHeight w:val="280"/>
        </w:trPr>
        <w:tc>
          <w:tcPr>
            <w:tcW w:w="1643" w:type="dxa"/>
            <w:tcBorders>
              <w:top w:val="nil"/>
              <w:left w:val="single" w:sz="18" w:space="0" w:color="auto"/>
              <w:bottom w:val="nil"/>
              <w:right w:val="single" w:sz="8" w:space="0" w:color="auto"/>
            </w:tcBorders>
            <w:vAlign w:val="bottom"/>
          </w:tcPr>
          <w:p w14:paraId="6F14D11C"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CA712CA" w14:textId="2A7D040B"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888D5A"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A3717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45A04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782391C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9CAC1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082500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2444746" w14:textId="63BB0E3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2F13E220" w14:textId="77777777" w:rsidTr="00653F13">
        <w:trPr>
          <w:trHeight w:val="280"/>
        </w:trPr>
        <w:tc>
          <w:tcPr>
            <w:tcW w:w="1643" w:type="dxa"/>
            <w:tcBorders>
              <w:top w:val="nil"/>
              <w:left w:val="single" w:sz="18" w:space="0" w:color="auto"/>
              <w:bottom w:val="nil"/>
              <w:right w:val="single" w:sz="8" w:space="0" w:color="auto"/>
            </w:tcBorders>
            <w:vAlign w:val="bottom"/>
          </w:tcPr>
          <w:p w14:paraId="47373D6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3A8EDA" w14:textId="1910F44A"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87082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69509A8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452F7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D3BD7A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BCDFF0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8BEBBF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83EB526" w14:textId="74B59C1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0D1C02E9" w14:textId="77777777" w:rsidTr="00653F13">
        <w:trPr>
          <w:trHeight w:val="280"/>
        </w:trPr>
        <w:tc>
          <w:tcPr>
            <w:tcW w:w="1643" w:type="dxa"/>
            <w:tcBorders>
              <w:top w:val="nil"/>
              <w:left w:val="single" w:sz="18" w:space="0" w:color="auto"/>
              <w:bottom w:val="nil"/>
              <w:right w:val="single" w:sz="8" w:space="0" w:color="auto"/>
            </w:tcBorders>
            <w:vAlign w:val="bottom"/>
          </w:tcPr>
          <w:p w14:paraId="45F4CDC3"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8681F0" w14:textId="3A7869A4"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233B4B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A7E8B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8972BA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A71FBC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1D5134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507829" w14:textId="135D42CB"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781E84AC" w14:textId="65C3E2DB"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0F6C54" w14:paraId="4CA2AB3E" w14:textId="77777777" w:rsidTr="00653F13">
        <w:trPr>
          <w:trHeight w:val="280"/>
        </w:trPr>
        <w:tc>
          <w:tcPr>
            <w:tcW w:w="1643" w:type="dxa"/>
            <w:tcBorders>
              <w:top w:val="nil"/>
              <w:left w:val="single" w:sz="18" w:space="0" w:color="auto"/>
              <w:bottom w:val="nil"/>
              <w:right w:val="single" w:sz="8" w:space="0" w:color="auto"/>
            </w:tcBorders>
            <w:vAlign w:val="bottom"/>
          </w:tcPr>
          <w:p w14:paraId="49F2DAEF"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C5D972" w14:textId="3879793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339CF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1A870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CBBE23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EE1AE9E"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F4D96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456E3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A1B1A8" w14:textId="543A7BB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0F6C54" w14:paraId="63ED8315" w14:textId="77777777" w:rsidTr="00E13E3F">
        <w:trPr>
          <w:trHeight w:val="280"/>
        </w:trPr>
        <w:tc>
          <w:tcPr>
            <w:tcW w:w="1643" w:type="dxa"/>
            <w:tcBorders>
              <w:top w:val="nil"/>
              <w:left w:val="single" w:sz="18" w:space="0" w:color="auto"/>
              <w:bottom w:val="nil"/>
              <w:right w:val="single" w:sz="8" w:space="0" w:color="auto"/>
            </w:tcBorders>
            <w:vAlign w:val="bottom"/>
          </w:tcPr>
          <w:p w14:paraId="6678D38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456EFC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6397F0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CC2D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ED0EA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4E58F71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60AF01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A95C9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515269" w14:textId="21659E14"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94352C" w14:paraId="358AFADB" w14:textId="77777777" w:rsidTr="00E13E3F">
        <w:trPr>
          <w:trHeight w:val="280"/>
        </w:trPr>
        <w:tc>
          <w:tcPr>
            <w:tcW w:w="1643" w:type="dxa"/>
            <w:tcBorders>
              <w:top w:val="nil"/>
              <w:left w:val="single" w:sz="18" w:space="0" w:color="auto"/>
              <w:bottom w:val="nil"/>
              <w:right w:val="single" w:sz="8" w:space="0" w:color="auto"/>
            </w:tcBorders>
            <w:vAlign w:val="bottom"/>
          </w:tcPr>
          <w:p w14:paraId="70B48987" w14:textId="77777777" w:rsidR="0080439F" w:rsidRPr="00357DB1" w:rsidRDefault="0080439F" w:rsidP="007B7BC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0CF48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10ED6CE"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539A45"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F51FF17" w14:textId="77777777" w:rsidR="0080439F" w:rsidRPr="00357DB1" w:rsidRDefault="0080439F" w:rsidP="007B7BCA">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17B3EDC6"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B5854A" w14:textId="77777777" w:rsidR="0080439F" w:rsidRPr="00357DB1" w:rsidRDefault="0080439F" w:rsidP="007B7BCA">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C76936" w14:textId="77777777" w:rsidR="0080439F" w:rsidRPr="00357DB1" w:rsidRDefault="0080439F" w:rsidP="007B7BC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F1C03E0" w14:textId="4A841A64"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7CAA78DB" w14:textId="77777777" w:rsidTr="00653F13">
        <w:trPr>
          <w:trHeight w:val="280"/>
        </w:trPr>
        <w:tc>
          <w:tcPr>
            <w:tcW w:w="1643" w:type="dxa"/>
            <w:tcBorders>
              <w:top w:val="nil"/>
              <w:left w:val="single" w:sz="18" w:space="0" w:color="auto"/>
              <w:bottom w:val="nil"/>
              <w:right w:val="single" w:sz="8" w:space="0" w:color="auto"/>
            </w:tcBorders>
            <w:vAlign w:val="bottom"/>
          </w:tcPr>
          <w:p w14:paraId="39E9D899"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27433E" w14:textId="272D1000" w:rsidR="0080439F" w:rsidRPr="00357DB1" w:rsidRDefault="0080439F"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C4B7D5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132D1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5B5D30D"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B6E71B0"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0C5039"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6E41B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6DD0836" w14:textId="1C2D94C9"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1CD8FA28" w14:textId="77777777" w:rsidTr="00653F13">
        <w:trPr>
          <w:trHeight w:val="280"/>
        </w:trPr>
        <w:tc>
          <w:tcPr>
            <w:tcW w:w="1643" w:type="dxa"/>
            <w:tcBorders>
              <w:top w:val="nil"/>
              <w:left w:val="single" w:sz="18" w:space="0" w:color="auto"/>
              <w:bottom w:val="nil"/>
              <w:right w:val="single" w:sz="8" w:space="0" w:color="auto"/>
            </w:tcBorders>
            <w:vAlign w:val="bottom"/>
          </w:tcPr>
          <w:p w14:paraId="67182110"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3B960EB" w14:textId="06CB86A0" w:rsidR="0080439F" w:rsidRPr="00357DB1" w:rsidRDefault="0080439F"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9C7E5C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24C5AA14"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E1A850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A6D32A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A3C3E53"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42FEF4F"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FC9EF6" w14:textId="495F19A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80439F" w:rsidRPr="005E66FC" w14:paraId="4F6A7E54" w14:textId="77777777" w:rsidTr="00653F13">
        <w:trPr>
          <w:trHeight w:val="280"/>
        </w:trPr>
        <w:tc>
          <w:tcPr>
            <w:tcW w:w="1643" w:type="dxa"/>
            <w:tcBorders>
              <w:top w:val="nil"/>
              <w:left w:val="single" w:sz="18" w:space="0" w:color="auto"/>
              <w:bottom w:val="nil"/>
              <w:right w:val="single" w:sz="8" w:space="0" w:color="auto"/>
            </w:tcBorders>
            <w:vAlign w:val="bottom"/>
          </w:tcPr>
          <w:p w14:paraId="3A5A5827"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F49554" w14:textId="48F86B8F"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11841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1B0558A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725A5A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A51B67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D2AEA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8417D0" w14:textId="2DA281FE"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42924EDE" w14:textId="3424C472"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80439F" w:rsidRPr="005E66FC" w14:paraId="3BAA52A9" w14:textId="77777777" w:rsidTr="00653F13">
        <w:trPr>
          <w:trHeight w:val="280"/>
        </w:trPr>
        <w:tc>
          <w:tcPr>
            <w:tcW w:w="1643" w:type="dxa"/>
            <w:tcBorders>
              <w:top w:val="nil"/>
              <w:left w:val="single" w:sz="18" w:space="0" w:color="auto"/>
              <w:bottom w:val="nil"/>
              <w:right w:val="single" w:sz="8" w:space="0" w:color="auto"/>
            </w:tcBorders>
            <w:vAlign w:val="bottom"/>
          </w:tcPr>
          <w:p w14:paraId="4C7A28F2"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581A8AE" w14:textId="7D433911"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A30C9B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B850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5E7784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BFE17A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DDE560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974E31" w14:textId="77777777" w:rsidR="0080439F" w:rsidRPr="00357DB1" w:rsidRDefault="0080439F" w:rsidP="00834BCD">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D</w:t>
            </w:r>
            <w:proofErr w:type="gramEnd"/>
          </w:p>
        </w:tc>
        <w:tc>
          <w:tcPr>
            <w:tcW w:w="810" w:type="dxa"/>
            <w:tcBorders>
              <w:top w:val="nil"/>
              <w:left w:val="single" w:sz="8" w:space="0" w:color="auto"/>
              <w:bottom w:val="nil"/>
              <w:right w:val="single" w:sz="18" w:space="0" w:color="auto"/>
            </w:tcBorders>
            <w:shd w:val="clear" w:color="auto" w:fill="auto"/>
            <w:noWrap/>
            <w:vAlign w:val="bottom"/>
            <w:hideMark/>
          </w:tcPr>
          <w:p w14:paraId="089F8D1D" w14:textId="2409B8D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212C17" w14:paraId="29D2B451" w14:textId="77777777" w:rsidTr="00653F13">
        <w:trPr>
          <w:trHeight w:val="280"/>
        </w:trPr>
        <w:tc>
          <w:tcPr>
            <w:tcW w:w="1643" w:type="dxa"/>
            <w:tcBorders>
              <w:top w:val="nil"/>
              <w:left w:val="single" w:sz="18" w:space="0" w:color="auto"/>
              <w:bottom w:val="nil"/>
              <w:right w:val="single" w:sz="8" w:space="0" w:color="auto"/>
            </w:tcBorders>
            <w:vAlign w:val="bottom"/>
          </w:tcPr>
          <w:p w14:paraId="58621951"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72255F" w14:textId="16F14581"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4108B66"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C0926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BBC9AA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D851B4E" w14:textId="2A964643" w:rsidR="0080439F" w:rsidRPr="00357DB1" w:rsidRDefault="0080439F" w:rsidP="00834BCD">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75731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2CD785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AG, VIB</w:t>
            </w:r>
          </w:p>
        </w:tc>
        <w:tc>
          <w:tcPr>
            <w:tcW w:w="810" w:type="dxa"/>
            <w:tcBorders>
              <w:top w:val="nil"/>
              <w:left w:val="single" w:sz="8" w:space="0" w:color="auto"/>
              <w:bottom w:val="nil"/>
              <w:right w:val="single" w:sz="18" w:space="0" w:color="auto"/>
            </w:tcBorders>
            <w:shd w:val="clear" w:color="auto" w:fill="auto"/>
            <w:noWrap/>
            <w:vAlign w:val="bottom"/>
            <w:hideMark/>
          </w:tcPr>
          <w:p w14:paraId="1F8EC840" w14:textId="0ADFE716"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80439F" w:rsidRPr="000F6C54" w14:paraId="023DD84A" w14:textId="77777777" w:rsidTr="00653F13">
        <w:trPr>
          <w:trHeight w:val="280"/>
        </w:trPr>
        <w:tc>
          <w:tcPr>
            <w:tcW w:w="1643" w:type="dxa"/>
            <w:tcBorders>
              <w:top w:val="nil"/>
              <w:left w:val="single" w:sz="18" w:space="0" w:color="auto"/>
              <w:bottom w:val="nil"/>
              <w:right w:val="single" w:sz="8" w:space="0" w:color="auto"/>
            </w:tcBorders>
            <w:vAlign w:val="bottom"/>
          </w:tcPr>
          <w:p w14:paraId="019A864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1EFFC2" w14:textId="410410F3"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46696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46750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04CF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DA8D7D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6E184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A6DB5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73ABB75" w14:textId="5FD67BB2"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80439F" w:rsidRPr="0094352C" w14:paraId="06C3BE62" w14:textId="77777777" w:rsidTr="00E13E3F">
        <w:trPr>
          <w:trHeight w:val="280"/>
        </w:trPr>
        <w:tc>
          <w:tcPr>
            <w:tcW w:w="1643" w:type="dxa"/>
            <w:tcBorders>
              <w:top w:val="nil"/>
              <w:left w:val="single" w:sz="18" w:space="0" w:color="auto"/>
              <w:bottom w:val="nil"/>
              <w:right w:val="single" w:sz="8" w:space="0" w:color="auto"/>
            </w:tcBorders>
            <w:vAlign w:val="bottom"/>
          </w:tcPr>
          <w:p w14:paraId="115B296B"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150B9B2"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08</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40F0DAF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0D5F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30D9C1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C2AAC5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C21B0F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8DB7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R</w:t>
            </w:r>
          </w:p>
        </w:tc>
        <w:tc>
          <w:tcPr>
            <w:tcW w:w="810" w:type="dxa"/>
            <w:tcBorders>
              <w:top w:val="nil"/>
              <w:left w:val="single" w:sz="8" w:space="0" w:color="auto"/>
              <w:bottom w:val="nil"/>
              <w:right w:val="single" w:sz="18" w:space="0" w:color="auto"/>
            </w:tcBorders>
            <w:shd w:val="clear" w:color="auto" w:fill="auto"/>
            <w:noWrap/>
            <w:vAlign w:val="bottom"/>
            <w:hideMark/>
          </w:tcPr>
          <w:p w14:paraId="0EBD4C08" w14:textId="61C58D93"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2&lt;/Year&gt;&lt;RecNum&gt;596&lt;/RecNum&gt;&lt;DisplayText&gt;[61]&lt;/DisplayText&gt;&lt;record&gt;&lt;rec-number&gt;596&lt;/rec-number&gt;&lt;foreign-keys&gt;&lt;key app="EN" db-id="ddervv2eyxfzffeadz9v0wpsxr0wzrvadwsp" timestamp="1418674493"&gt;596&lt;/key&gt;&lt;/foreign-keys&gt;&lt;ref-type name="Journal Article"&gt;17&lt;/ref-type&gt;&lt;contributors&gt;&lt;authors&gt;&lt;author&gt;Chen, S. K.&lt;/author&gt;&lt;author&gt;Kao, Y. F.&lt;/author&gt;&lt;/authors&gt;&lt;/contributors&gt;&lt;titles&gt;&lt;title&gt;&lt;style face="normal" font="default" size="100%"&gt;Near-constant resistivity in 4.2-360 K in a B2 Al&lt;/style&gt;&lt;style face="subscript" font="default" size="100%"&gt;2.08&lt;/style&gt;&lt;style face="normal" font="default" size="100%"&gt;CoCrFeNi&lt;/style&gt;&lt;/title&gt;&lt;secondary-title&gt;AIP Adv.&lt;/secondary-title&gt;&lt;/titles&gt;&lt;periodical&gt;&lt;full-title&gt;AIP Adv.&lt;/full-title&gt;&lt;/periodical&gt;&lt;volume&gt;2&lt;/volume&gt;&lt;number&gt;1&lt;/number&gt;&lt;dates&gt;&lt;year&gt;2012&lt;/year&gt;&lt;pub-dates&gt;&lt;date&gt;Mar&lt;/date&gt;&lt;/pub-dates&gt;&lt;/dates&gt;&lt;isbn&gt;2158-3226&lt;/isbn&gt;&lt;accession-num&gt;WOS:000302225400029&lt;/accession-num&gt;&lt;urls&gt;&lt;related-urls&gt;&lt;url&gt;&amp;lt;Go to ISI&amp;gt;://WOS:000302225400029&lt;/url&gt;&lt;/related-urls&gt;&lt;/urls&gt;&lt;custom7&gt;012111&lt;/custom7&gt;&lt;electronic-resource-num&gt;10.1063/1.367907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1]</w:t>
            </w:r>
            <w:r>
              <w:rPr>
                <w:rFonts w:ascii="Calibri" w:eastAsia="Times New Roman" w:hAnsi="Calibri" w:cs="Times New Roman"/>
                <w:sz w:val="16"/>
                <w:szCs w:val="16"/>
              </w:rPr>
              <w:fldChar w:fldCharType="end"/>
            </w:r>
          </w:p>
        </w:tc>
      </w:tr>
      <w:tr w:rsidR="0080439F" w:rsidRPr="0094352C" w14:paraId="780BB5BB" w14:textId="77777777" w:rsidTr="00E13E3F">
        <w:trPr>
          <w:trHeight w:val="280"/>
        </w:trPr>
        <w:tc>
          <w:tcPr>
            <w:tcW w:w="1643" w:type="dxa"/>
            <w:tcBorders>
              <w:top w:val="nil"/>
              <w:left w:val="single" w:sz="18" w:space="0" w:color="auto"/>
              <w:bottom w:val="nil"/>
              <w:right w:val="single" w:sz="8" w:space="0" w:color="auto"/>
            </w:tcBorders>
            <w:vAlign w:val="bottom"/>
          </w:tcPr>
          <w:p w14:paraId="5BC7E8BE"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38B5D7"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DA4B36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2833609"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EBCB2E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82884F6"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81B5E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C2CEF6E" w14:textId="77777777" w:rsidR="0080439F" w:rsidRPr="00357DB1" w:rsidRDefault="0080439F"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2EA40DA" w14:textId="2574853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4EDFC871" w14:textId="77777777" w:rsidTr="00E13E3F">
        <w:trPr>
          <w:trHeight w:val="280"/>
        </w:trPr>
        <w:tc>
          <w:tcPr>
            <w:tcW w:w="1643" w:type="dxa"/>
            <w:tcBorders>
              <w:top w:val="nil"/>
              <w:left w:val="single" w:sz="18" w:space="0" w:color="auto"/>
              <w:bottom w:val="nil"/>
              <w:right w:val="single" w:sz="8" w:space="0" w:color="auto"/>
            </w:tcBorders>
            <w:vAlign w:val="bottom"/>
          </w:tcPr>
          <w:p w14:paraId="2D99FDDA"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AC5BFB" w14:textId="540AFEC3"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A51601B"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E0E74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15E8E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495031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A572E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D3531E6" w14:textId="4E61A8B1"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7CC830AC" w14:textId="2AC862C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94352C" w14:paraId="6D31A3CF" w14:textId="77777777" w:rsidTr="00E13E3F">
        <w:trPr>
          <w:trHeight w:val="280"/>
        </w:trPr>
        <w:tc>
          <w:tcPr>
            <w:tcW w:w="1643" w:type="dxa"/>
            <w:tcBorders>
              <w:top w:val="nil"/>
              <w:left w:val="single" w:sz="18" w:space="0" w:color="auto"/>
              <w:bottom w:val="nil"/>
              <w:right w:val="single" w:sz="8" w:space="0" w:color="auto"/>
            </w:tcBorders>
            <w:vAlign w:val="bottom"/>
          </w:tcPr>
          <w:p w14:paraId="718AE1D5"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06A5A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20E12D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F5C933"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034967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0C7D7DD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5191CC"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532024" w14:textId="77777777" w:rsidR="0080439F" w:rsidRPr="00357DB1" w:rsidRDefault="0080439F"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104E789" w14:textId="5AFEBBFC"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lt;/Author&gt;&lt;Year&gt;2008&lt;/Year&gt;&lt;RecNum&gt;207&lt;/RecNum&gt;&lt;DisplayText&gt;[54]&lt;/DisplayText&gt;&lt;record&gt;&lt;rec-number&gt;207&lt;/rec-number&gt;&lt;foreign-keys&gt;&lt;key app="EN" db-id="ddervv2eyxfzffeadz9v0wpsxr0wzrvadwsp" timestamp="1407361335"&gt;207&lt;/key&gt;&lt;/foreign-keys&gt;&lt;ref-type name="Journal Article"&gt;17&lt;/ref-type&gt;&lt;contributors&gt;&lt;authors&gt;&lt;author&gt;Li, C.&lt;/author&gt;&lt;author&gt;Zhao, M.&lt;/author&gt;&lt;author&gt;Li, J. C.&lt;/author&gt;&lt;author&gt;Jiang, Q.&lt;/author&gt;&lt;/authors&gt;&lt;/contributors&gt;&lt;auth-address&gt;Ministry of Education, Jilin University Key Laboratory of Automobile Materials, Jilin University, Changchun 130022, ChinaDepartment of Materials Science and Engineering, Changchun 130022, China&lt;/auth-address&gt;&lt;titles&gt;&lt;title&gt;B2 structure of high-entropy alloys with addition of Al&lt;/title&gt;&lt;secondary-title&gt;J. Appl. Phys.&lt;/secondary-title&gt;&lt;/titles&gt;&lt;periodical&gt;&lt;full-title&gt;J. Appl. Phys.&lt;/full-title&gt;&lt;/periodical&gt;&lt;pages&gt;113504&lt;/pages&gt;&lt;volume&gt;104&lt;/volume&gt;&lt;number&gt;11&lt;/number&gt;&lt;section&gt;113504&lt;/section&gt;&lt;keywords&gt;&lt;keyword&gt;Cerium alloys&lt;/keyword&gt;&lt;keyword&gt;Alloys&lt;/keyword&gt;&lt;keyword&gt;Metallic compounds&lt;/keyword&gt;&lt;keyword&gt;Transition metals&lt;/keyword&gt;&lt;/keywords&gt;&lt;dates&gt;&lt;year&gt;2008&lt;/year&gt;&lt;/dates&gt;&lt;pub-location&gt;2 Huntington Quadrangle, Suite N101, Melville, NY 11747-4502, United States&lt;/pub-location&gt;&lt;publisher&gt;American Institute of Physics&lt;/publisher&gt;&lt;isbn&gt;00218979&lt;/isbn&gt;&lt;urls&gt;&lt;related-urls&gt;&lt;url&gt;http://dx.doi.org/10.1063/1.3032900&lt;/url&gt;&lt;/related-urls&gt;&lt;/urls&gt;&lt;electronic-resource-num&gt;10.1063/1.303290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4]</w:t>
            </w:r>
            <w:r>
              <w:rPr>
                <w:rFonts w:ascii="Calibri" w:eastAsia="Times New Roman" w:hAnsi="Calibri" w:cs="Times New Roman"/>
                <w:sz w:val="16"/>
                <w:szCs w:val="16"/>
              </w:rPr>
              <w:fldChar w:fldCharType="end"/>
            </w:r>
          </w:p>
        </w:tc>
      </w:tr>
      <w:tr w:rsidR="0080439F" w:rsidRPr="005E66FC" w14:paraId="5A7501E2" w14:textId="77777777" w:rsidTr="00E13E3F">
        <w:trPr>
          <w:trHeight w:val="280"/>
        </w:trPr>
        <w:tc>
          <w:tcPr>
            <w:tcW w:w="1643" w:type="dxa"/>
            <w:tcBorders>
              <w:top w:val="nil"/>
              <w:left w:val="single" w:sz="18" w:space="0" w:color="auto"/>
              <w:bottom w:val="nil"/>
              <w:right w:val="single" w:sz="8" w:space="0" w:color="auto"/>
            </w:tcBorders>
            <w:vAlign w:val="bottom"/>
          </w:tcPr>
          <w:p w14:paraId="2D6C912C"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0A21F9" w14:textId="44DC596E" w:rsidR="0080439F" w:rsidRPr="00357DB1" w:rsidRDefault="0080439F" w:rsidP="00834BC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4C610E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D82E6F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1E2D63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641B375"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8E6C6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E20156" w14:textId="139169B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H, D</w:t>
            </w:r>
          </w:p>
        </w:tc>
        <w:tc>
          <w:tcPr>
            <w:tcW w:w="810" w:type="dxa"/>
            <w:tcBorders>
              <w:top w:val="nil"/>
              <w:left w:val="single" w:sz="8" w:space="0" w:color="auto"/>
              <w:bottom w:val="nil"/>
              <w:right w:val="single" w:sz="18" w:space="0" w:color="auto"/>
            </w:tcBorders>
            <w:shd w:val="clear" w:color="auto" w:fill="auto"/>
            <w:noWrap/>
            <w:vAlign w:val="bottom"/>
            <w:hideMark/>
          </w:tcPr>
          <w:p w14:paraId="2C5A307D" w14:textId="134B27FC"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lt;/Author&gt;&lt;Year&gt;2010&lt;/Year&gt;&lt;RecNum&gt;208&lt;/RecNum&gt;&lt;DisplayText&gt;[56]&lt;/DisplayText&gt;&lt;record&gt;&lt;rec-number&gt;208&lt;/rec-number&gt;&lt;foreign-keys&gt;&lt;key app="EN" db-id="ddervv2eyxfzffeadz9v0wpsxr0wzrvadwsp" timestamp="1407361335"&gt;208&lt;/key&gt;&lt;/foreign-keys&gt;&lt;ref-type name="Journal Article"&gt;17&lt;/ref-type&gt;&lt;contributors&gt;&lt;authors&gt;&lt;author&gt;Li, C.&lt;/author&gt;&lt;author&gt;Li, J. C.&lt;/author&gt;&lt;author&gt;Zhao, M.&lt;/author&gt;&lt;author&gt;Jiang, Q.&lt;/author&gt;&lt;/authors&gt;&lt;/contributors&gt;&lt;auth-address&gt;Key Laboratory of Automobile Materials (Jilin University), Jilin University, Ministry of Education, Changchun 130022, China&lt;/auth-address&gt;&lt;titles&gt;&lt;title&gt;&lt;style face="normal" font="default" size="100%"&gt;Effect of aluminum contents on microstructure and properties of Al&lt;/style&gt;&lt;style face="subscript" font="default" size="100%"&gt;x&lt;/style&gt;&lt;style face="normal" font="default" size="100%"&gt;CoCrFeNi alloys&lt;/style&gt;&lt;/title&gt;&lt;secondary-title&gt;J. Alloys Compd.&lt;/secondary-title&gt;&lt;/titles&gt;&lt;periodical&gt;&lt;full-title&gt;J. Alloys Compd.&lt;/full-title&gt;&lt;/periodical&gt;&lt;pages&gt;S515-S518&lt;/pages&gt;&lt;volume&gt;504&lt;/volume&gt;&lt;number&gt;SUPPL. 1&lt;/number&gt;&lt;keywords&gt;&lt;keyword&gt;Cerium alloys&lt;/keyword&gt;&lt;keyword&gt;Alloys&lt;/keyword&gt;&lt;keyword&gt;Aluminum&lt;/keyword&gt;&lt;keyword&gt;Crystal structure&lt;/keyword&gt;&lt;keyword&gt;Entropy&lt;/keyword&gt;&lt;keyword&gt;Hardness&lt;/keyword&gt;&lt;keyword&gt;Mechanical properties&lt;/keyword&gt;&lt;keyword&gt;Microstructure&lt;/keyword&gt;&lt;/keywords&gt;&lt;dates&gt;&lt;year&gt;2010&lt;/year&gt;&lt;/dates&gt;&lt;pub-location&gt;Langford Lane, Kidlington, Oxford, OX5 1GB, United Kingdom&lt;/pub-location&gt;&lt;publisher&gt;Elsevier Ltd&lt;/publisher&gt;&lt;isbn&gt;09258388&lt;/isbn&gt;&lt;urls&gt;&lt;related-urls&gt;&lt;url&gt;http://dx.doi.org/10.1016/j.jallcom.2010.03.111&lt;/url&gt;&lt;/related-urls&gt;&lt;/urls&gt;&lt;electronic-resource-num&gt;10.1016/j.jallcom.2010.03.11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6]</w:t>
            </w:r>
            <w:r>
              <w:rPr>
                <w:rFonts w:ascii="Calibri" w:eastAsia="Times New Roman" w:hAnsi="Calibri" w:cs="Times New Roman"/>
                <w:sz w:val="16"/>
                <w:szCs w:val="16"/>
              </w:rPr>
              <w:fldChar w:fldCharType="end"/>
            </w:r>
          </w:p>
        </w:tc>
      </w:tr>
      <w:tr w:rsidR="0080439F" w:rsidRPr="0094352C" w14:paraId="55CA70DD" w14:textId="77777777" w:rsidTr="00E13E3F">
        <w:trPr>
          <w:trHeight w:val="280"/>
        </w:trPr>
        <w:tc>
          <w:tcPr>
            <w:tcW w:w="1643" w:type="dxa"/>
            <w:tcBorders>
              <w:top w:val="nil"/>
              <w:left w:val="single" w:sz="18" w:space="0" w:color="auto"/>
              <w:bottom w:val="nil"/>
              <w:right w:val="single" w:sz="8" w:space="0" w:color="auto"/>
            </w:tcBorders>
            <w:vAlign w:val="bottom"/>
          </w:tcPr>
          <w:p w14:paraId="14EEF3CE" w14:textId="77777777" w:rsidR="0080439F" w:rsidRPr="00357DB1" w:rsidRDefault="0080439F" w:rsidP="00834BC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S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E0BD963"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179F839C"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D88A693"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6B4A5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510C061"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B126F8"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D31013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085E0B" w14:textId="64FA568F"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5586F2A3" w14:textId="77777777" w:rsidTr="00E13E3F">
        <w:trPr>
          <w:trHeight w:val="280"/>
        </w:trPr>
        <w:tc>
          <w:tcPr>
            <w:tcW w:w="1643" w:type="dxa"/>
            <w:tcBorders>
              <w:top w:val="nil"/>
              <w:left w:val="single" w:sz="18" w:space="0" w:color="auto"/>
              <w:bottom w:val="nil"/>
              <w:right w:val="single" w:sz="8" w:space="0" w:color="auto"/>
            </w:tcBorders>
            <w:vAlign w:val="bottom"/>
          </w:tcPr>
          <w:p w14:paraId="7CE7B73A"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6D24B4"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5625F85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9B3F69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08F845"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B2945FB"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6EA30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6FF15F"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58B9019" w14:textId="78B27EA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061FCDB9" w14:textId="77777777" w:rsidTr="00E13E3F">
        <w:trPr>
          <w:trHeight w:val="280"/>
        </w:trPr>
        <w:tc>
          <w:tcPr>
            <w:tcW w:w="1643" w:type="dxa"/>
            <w:tcBorders>
              <w:top w:val="nil"/>
              <w:left w:val="single" w:sz="18" w:space="0" w:color="auto"/>
              <w:bottom w:val="nil"/>
              <w:right w:val="single" w:sz="8" w:space="0" w:color="auto"/>
            </w:tcBorders>
            <w:vAlign w:val="bottom"/>
          </w:tcPr>
          <w:p w14:paraId="5E1B1C5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1C3457"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4210C08D"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B7BDFD"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F00417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47DB5E2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5B89AD2"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618462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C48142A" w14:textId="775FD74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94352C" w14:paraId="056DDC82" w14:textId="77777777" w:rsidTr="00E13E3F">
        <w:trPr>
          <w:trHeight w:val="280"/>
        </w:trPr>
        <w:tc>
          <w:tcPr>
            <w:tcW w:w="1643" w:type="dxa"/>
            <w:tcBorders>
              <w:top w:val="nil"/>
              <w:left w:val="single" w:sz="18" w:space="0" w:color="auto"/>
              <w:bottom w:val="nil"/>
              <w:right w:val="single" w:sz="8" w:space="0" w:color="auto"/>
            </w:tcBorders>
            <w:vAlign w:val="bottom"/>
          </w:tcPr>
          <w:p w14:paraId="66282D87"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E67803E"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lCoCrFeNiS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3AF8916"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02B048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D59B2B1"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55290F9C"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348AF50"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67A4929"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C556D1C" w14:textId="7887AB9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54437F" w14:paraId="44B850E2" w14:textId="77777777" w:rsidTr="00E13E3F">
        <w:trPr>
          <w:trHeight w:val="280"/>
        </w:trPr>
        <w:tc>
          <w:tcPr>
            <w:tcW w:w="1643" w:type="dxa"/>
            <w:tcBorders>
              <w:top w:val="nil"/>
              <w:left w:val="single" w:sz="18" w:space="0" w:color="auto"/>
              <w:bottom w:val="nil"/>
              <w:right w:val="single" w:sz="8" w:space="0" w:color="auto"/>
            </w:tcBorders>
            <w:vAlign w:val="bottom"/>
          </w:tcPr>
          <w:p w14:paraId="726A0C4E" w14:textId="77777777" w:rsidR="0080439F" w:rsidRPr="00357DB1" w:rsidRDefault="0080439F" w:rsidP="00834BC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66F6F5" w14:textId="77777777" w:rsidR="0080439F" w:rsidRPr="00357DB1" w:rsidRDefault="0080439F" w:rsidP="00834BC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S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E1D0120"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9C10696"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2679C9" w14:textId="77777777" w:rsidR="0080439F" w:rsidRPr="00357DB1" w:rsidRDefault="0080439F" w:rsidP="00834BCD">
            <w:pPr>
              <w:rPr>
                <w:rFonts w:ascii="Calibri" w:eastAsia="Times New Roman" w:hAnsi="Calibri" w:cs="Times New Roman"/>
                <w:sz w:val="16"/>
                <w:szCs w:val="16"/>
              </w:rPr>
            </w:pPr>
            <w:r w:rsidRPr="00357DB1">
              <w:rPr>
                <w:rFonts w:ascii="Calibri" w:eastAsia="Times New Roman" w:hAnsi="Calibri" w:cs="Times New Roman"/>
                <w:sz w:val="16"/>
                <w:szCs w:val="16"/>
              </w:rPr>
              <w:t>2BCC+IM</w:t>
            </w:r>
          </w:p>
        </w:tc>
        <w:tc>
          <w:tcPr>
            <w:tcW w:w="356" w:type="dxa"/>
            <w:tcBorders>
              <w:top w:val="nil"/>
              <w:left w:val="single" w:sz="8" w:space="0" w:color="auto"/>
              <w:bottom w:val="nil"/>
              <w:right w:val="single" w:sz="8" w:space="0" w:color="auto"/>
            </w:tcBorders>
            <w:vAlign w:val="bottom"/>
          </w:tcPr>
          <w:p w14:paraId="781B174A"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597B14"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DD37837" w14:textId="77777777" w:rsidR="0080439F" w:rsidRPr="00357DB1" w:rsidRDefault="0080439F" w:rsidP="00834BC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B7E0E6" w14:textId="135BE4F5"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0&lt;/Year&gt;&lt;RecNum&gt;34&lt;/RecNum&gt;&lt;DisplayText&gt;[57]&lt;/DisplayText&gt;&lt;record&gt;&lt;rec-number&gt;34&lt;/rec-number&gt;&lt;foreign-keys&gt;&lt;key app="EN" db-id="ddervv2eyxfzffeadz9v0wpsxr0wzrvadwsp" timestamp="1375984208"&gt;34&lt;/key&gt;&lt;/foreign-keys&gt;&lt;ref-type name="Journal Article"&gt;17&lt;/ref-type&gt;&lt;contributors&gt;&lt;authors&gt;&lt;author&gt;J.M. Zhu&lt;/author&gt;&lt;author&gt;H.M. Fu&lt;/author&gt;&lt;author&gt;H.F. Zhang&lt;/author&gt;&lt;author&gt;A.M. Wang&lt;/author&gt;&lt;author&gt;H. Li&lt;/author&gt;&lt;author&gt;Z.Q. Hu&lt;/author&gt;&lt;/authors&gt;&lt;/contributors&gt;&lt;titles&gt;&lt;title&gt;&lt;style face="normal" font="default" size="100%"&gt;Synthesis and properties of multiprincipal component AlCoCrFeNiSi&lt;/style&gt;&lt;style face="subscript" font="default" size="100%"&gt;x&lt;/style&gt;&lt;style face="normal" font="default" size="100%"&gt; alloys&lt;/style&gt;&lt;/title&gt;&lt;secondary-title&gt;Mater. Sci. Eng. A&lt;/secondary-title&gt;&lt;/titles&gt;&lt;periodical&gt;&lt;full-title&gt;Mater. Sci. Eng. A&lt;/full-title&gt;&lt;/periodical&gt;&lt;pages&gt;7210-7214&lt;/pages&gt;&lt;volume&gt;527&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7]</w:t>
            </w:r>
            <w:r>
              <w:rPr>
                <w:rFonts w:ascii="Calibri" w:eastAsia="Times New Roman" w:hAnsi="Calibri" w:cs="Times New Roman"/>
                <w:sz w:val="16"/>
                <w:szCs w:val="16"/>
              </w:rPr>
              <w:fldChar w:fldCharType="end"/>
            </w:r>
          </w:p>
        </w:tc>
      </w:tr>
      <w:tr w:rsidR="0080439F" w:rsidRPr="000C29FC" w14:paraId="56017283" w14:textId="77777777" w:rsidTr="00E13E3F">
        <w:trPr>
          <w:trHeight w:val="280"/>
        </w:trPr>
        <w:tc>
          <w:tcPr>
            <w:tcW w:w="1643" w:type="dxa"/>
            <w:tcBorders>
              <w:top w:val="nil"/>
              <w:left w:val="single" w:sz="18" w:space="0" w:color="auto"/>
              <w:bottom w:val="nil"/>
              <w:right w:val="single" w:sz="8" w:space="0" w:color="auto"/>
            </w:tcBorders>
            <w:vAlign w:val="bottom"/>
          </w:tcPr>
          <w:p w14:paraId="3E3A5A46" w14:textId="77777777" w:rsidR="0080439F" w:rsidRPr="00357DB1" w:rsidRDefault="0080439F" w:rsidP="00A7589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FA60226"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EAD5A05"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5B63796F"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368ED7"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1276B7"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61358E"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15051B8" w14:textId="4C915C09"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515BBE1C" w14:textId="320DA07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80439F" w:rsidRPr="0094352C" w14:paraId="45568CA9" w14:textId="77777777" w:rsidTr="00E13E3F">
        <w:trPr>
          <w:trHeight w:val="280"/>
        </w:trPr>
        <w:tc>
          <w:tcPr>
            <w:tcW w:w="1643" w:type="dxa"/>
            <w:tcBorders>
              <w:top w:val="nil"/>
              <w:left w:val="single" w:sz="18" w:space="0" w:color="auto"/>
              <w:bottom w:val="nil"/>
              <w:right w:val="single" w:sz="8" w:space="0" w:color="auto"/>
            </w:tcBorders>
            <w:vAlign w:val="bottom"/>
          </w:tcPr>
          <w:p w14:paraId="7432D271"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C041A5"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p>
        </w:tc>
        <w:tc>
          <w:tcPr>
            <w:tcW w:w="1710" w:type="dxa"/>
            <w:tcBorders>
              <w:top w:val="nil"/>
              <w:left w:val="single" w:sz="8" w:space="0" w:color="auto"/>
              <w:bottom w:val="nil"/>
              <w:right w:val="single" w:sz="8" w:space="0" w:color="auto"/>
            </w:tcBorders>
            <w:shd w:val="clear" w:color="auto" w:fill="auto"/>
            <w:noWrap/>
            <w:vAlign w:val="bottom"/>
            <w:hideMark/>
          </w:tcPr>
          <w:p w14:paraId="56A335E0"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4E56B189"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E5A278" w14:textId="13437980"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7A96BD4B"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3E8CF13"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5CC3E0" w14:textId="2CCC3AE4"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22D33627" w14:textId="224B786D"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80439F" w:rsidRPr="009F2435" w14:paraId="704FC8C6" w14:textId="77777777" w:rsidTr="00E13E3F">
        <w:trPr>
          <w:trHeight w:val="280"/>
        </w:trPr>
        <w:tc>
          <w:tcPr>
            <w:tcW w:w="1643" w:type="dxa"/>
            <w:tcBorders>
              <w:top w:val="nil"/>
              <w:left w:val="single" w:sz="18" w:space="0" w:color="auto"/>
              <w:bottom w:val="nil"/>
              <w:right w:val="single" w:sz="8" w:space="0" w:color="auto"/>
            </w:tcBorders>
            <w:vAlign w:val="bottom"/>
          </w:tcPr>
          <w:p w14:paraId="785EB4DE"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4D930B"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0F0F0A81"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12B3DB"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B8AACDB"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2160E4C"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32F510E"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9453897"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98BCAB" w14:textId="4E32966E"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330BCC" w14:paraId="4D33AF0B" w14:textId="77777777" w:rsidTr="00E13E3F">
        <w:trPr>
          <w:trHeight w:val="280"/>
        </w:trPr>
        <w:tc>
          <w:tcPr>
            <w:tcW w:w="1643" w:type="dxa"/>
            <w:tcBorders>
              <w:top w:val="nil"/>
              <w:left w:val="single" w:sz="18" w:space="0" w:color="auto"/>
              <w:bottom w:val="nil"/>
              <w:right w:val="single" w:sz="8" w:space="0" w:color="auto"/>
            </w:tcBorders>
            <w:vAlign w:val="bottom"/>
          </w:tcPr>
          <w:p w14:paraId="38662F10" w14:textId="77777777" w:rsidR="0080439F" w:rsidRPr="00357DB1" w:rsidRDefault="0080439F" w:rsidP="00A7589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3284850" w14:textId="545F9B97" w:rsidR="0080439F" w:rsidRPr="00357DB1" w:rsidRDefault="0080439F" w:rsidP="00A7589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B6AF42F"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AC+700C/144h/WQ</w:t>
            </w:r>
          </w:p>
        </w:tc>
        <w:tc>
          <w:tcPr>
            <w:tcW w:w="720" w:type="dxa"/>
            <w:tcBorders>
              <w:top w:val="nil"/>
              <w:left w:val="single" w:sz="8" w:space="0" w:color="auto"/>
              <w:bottom w:val="nil"/>
              <w:right w:val="single" w:sz="8" w:space="0" w:color="auto"/>
            </w:tcBorders>
            <w:shd w:val="clear" w:color="auto" w:fill="auto"/>
            <w:noWrap/>
            <w:vAlign w:val="bottom"/>
            <w:hideMark/>
          </w:tcPr>
          <w:p w14:paraId="5126A815"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30B14F4" w14:textId="77777777" w:rsidR="0080439F" w:rsidRPr="00357DB1" w:rsidRDefault="0080439F" w:rsidP="00A75898">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B2FC0FC"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20B766A"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CCA8585" w14:textId="77777777" w:rsidR="0080439F" w:rsidRPr="00357DB1" w:rsidRDefault="0080439F" w:rsidP="00A7589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070FDF4" w14:textId="41A76C88"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0&lt;/Year&gt;&lt;RecNum&gt;364&lt;/RecNum&gt;&lt;DisplayText&gt;[39]&lt;/DisplayText&gt;&lt;record&gt;&lt;rec-number&gt;364&lt;/rec-number&gt;&lt;foreign-keys&gt;&lt;key app="EN" db-id="ddervv2eyxfzffeadz9v0wpsxr0wzrvadwsp" timestamp="1418671659"&gt;364&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100 Wenhwa Rd, Seatwen, Taichung 407, Taiwan&lt;/auth-address&gt;&lt;titles&gt;&lt;title&gt;&lt;style face="normal" font="default" size="100%"&gt;The effects of secondary elemental Mo or Ti addition in Al&lt;/style&gt;&lt;style face="subscript" font="default" size="100%"&gt;0.3&lt;/style&gt;&lt;style face="normal" font="default" size="100%"&gt;CoCrFeNi high-entropy alloy on age hardening at 700 C&lt;/style&gt;&lt;/title&gt;&lt;secondary-title&gt;J. Alloys Compd.&lt;/secondary-title&gt;&lt;/titles&gt;&lt;periodical&gt;&lt;full-title&gt;J. Alloys Compd.&lt;/full-title&gt;&lt;/periodical&gt;&lt;pages&gt;55-58&lt;/pages&gt;&lt;volume&gt;495&lt;/volume&gt;&lt;number&gt;1&lt;/number&gt;&lt;keywords&gt;&lt;keyword&gt;Age hardening&lt;/keyword&gt;&lt;keyword&gt;Alloys&lt;/keyword&gt;&lt;keyword&gt;Aluminum&lt;/keyword&gt;&lt;keyword&gt;Chromium&lt;/keyword&gt;&lt;keyword&gt;Crystal microstructure&lt;/keyword&gt;&lt;keyword&gt;Enthalpy&lt;/keyword&gt;&lt;keyword&gt;Entropy&lt;/keyword&gt;&lt;keyword&gt;Molybdenum&lt;/keyword&gt;&lt;keyword&gt;Precipitation (chemical)&lt;/keyword&gt;&lt;keyword&gt;Scanning electron microscopy&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10.02.032&lt;/url&gt;&lt;/related-urls&gt;&lt;/urls&gt;&lt;electronic-resource-num&gt;10.1016/j.jallcom.2010.02.03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9]</w:t>
            </w:r>
            <w:r>
              <w:rPr>
                <w:rFonts w:ascii="Calibri" w:eastAsia="Times New Roman" w:hAnsi="Calibri" w:cs="Times New Roman"/>
                <w:sz w:val="16"/>
                <w:szCs w:val="16"/>
              </w:rPr>
              <w:fldChar w:fldCharType="end"/>
            </w:r>
          </w:p>
        </w:tc>
      </w:tr>
      <w:tr w:rsidR="0080439F" w:rsidRPr="009F2435" w14:paraId="00AE5F2E" w14:textId="77777777" w:rsidTr="00E13E3F">
        <w:trPr>
          <w:trHeight w:val="280"/>
        </w:trPr>
        <w:tc>
          <w:tcPr>
            <w:tcW w:w="1643" w:type="dxa"/>
            <w:tcBorders>
              <w:top w:val="nil"/>
              <w:left w:val="single" w:sz="18" w:space="0" w:color="auto"/>
              <w:bottom w:val="nil"/>
              <w:right w:val="single" w:sz="8" w:space="0" w:color="auto"/>
            </w:tcBorders>
            <w:vAlign w:val="bottom"/>
          </w:tcPr>
          <w:p w14:paraId="7E0B9267"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CFC7C78"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1D3FD59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F2056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3C7254D"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49EEDABB"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4A1704"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461E18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A16A3AF" w14:textId="6B2E685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9F2435" w14:paraId="4D9F54A3" w14:textId="77777777" w:rsidTr="00653F13">
        <w:trPr>
          <w:trHeight w:val="280"/>
        </w:trPr>
        <w:tc>
          <w:tcPr>
            <w:tcW w:w="1643" w:type="dxa"/>
            <w:tcBorders>
              <w:top w:val="nil"/>
              <w:left w:val="single" w:sz="18" w:space="0" w:color="auto"/>
              <w:bottom w:val="nil"/>
              <w:right w:val="single" w:sz="8" w:space="0" w:color="auto"/>
            </w:tcBorders>
            <w:vAlign w:val="bottom"/>
          </w:tcPr>
          <w:p w14:paraId="1BE9AA29" w14:textId="77777777" w:rsidR="0080439F" w:rsidRPr="00357DB1" w:rsidRDefault="0080439F" w:rsidP="00D42CB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E31B0FF" w14:textId="72E0C665" w:rsidR="0080439F" w:rsidRPr="00357DB1" w:rsidRDefault="0080439F" w:rsidP="00D42CB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3601922" w14:textId="77777777" w:rsidR="0080439F" w:rsidRPr="00357DB1" w:rsidRDefault="0080439F" w:rsidP="00D42CB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B0CF7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1314B1" w14:textId="232DB618" w:rsidR="0080439F" w:rsidRPr="00357DB1" w:rsidRDefault="0080439F" w:rsidP="00482F99">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410DA0B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DA90B3" w14:textId="40F71908"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55EDFA2B" w14:textId="77777777" w:rsidR="0080439F" w:rsidRPr="00357DB1" w:rsidRDefault="0080439F" w:rsidP="00D42CB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5A326FA" w14:textId="09C0096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E24224" w14:paraId="6C7661C0" w14:textId="77777777" w:rsidTr="00653F13">
        <w:trPr>
          <w:trHeight w:val="280"/>
        </w:trPr>
        <w:tc>
          <w:tcPr>
            <w:tcW w:w="1643" w:type="dxa"/>
            <w:tcBorders>
              <w:top w:val="nil"/>
              <w:left w:val="single" w:sz="18" w:space="0" w:color="auto"/>
              <w:bottom w:val="nil"/>
              <w:right w:val="single" w:sz="8" w:space="0" w:color="auto"/>
            </w:tcBorders>
            <w:vAlign w:val="bottom"/>
          </w:tcPr>
          <w:p w14:paraId="4EE33090" w14:textId="77777777" w:rsidR="0080439F" w:rsidRPr="00357DB1" w:rsidRDefault="0080439F" w:rsidP="00D42CB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CAF407" w14:textId="34280907" w:rsidR="0080439F" w:rsidRPr="00357DB1" w:rsidRDefault="0080439F" w:rsidP="00D42CB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00AA14" w14:textId="5F307C5D" w:rsidR="0080439F" w:rsidRPr="00357DB1" w:rsidRDefault="0080439F" w:rsidP="00D42CBA">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1898CB7"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4E8454F" w14:textId="4F5810C3" w:rsidR="0080439F" w:rsidRPr="00357DB1" w:rsidRDefault="0080439F" w:rsidP="00482F99">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DB7D912" w14:textId="77777777"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10F3445" w14:textId="20531900" w:rsidR="0080439F" w:rsidRPr="00357DB1" w:rsidRDefault="0080439F" w:rsidP="00D42CB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1260" w:type="dxa"/>
            <w:tcBorders>
              <w:top w:val="nil"/>
              <w:left w:val="single" w:sz="8" w:space="0" w:color="auto"/>
              <w:bottom w:val="nil"/>
              <w:right w:val="single" w:sz="8" w:space="0" w:color="auto"/>
            </w:tcBorders>
            <w:shd w:val="clear" w:color="auto" w:fill="auto"/>
            <w:noWrap/>
            <w:vAlign w:val="bottom"/>
            <w:hideMark/>
          </w:tcPr>
          <w:p w14:paraId="1F5525C4" w14:textId="77777777" w:rsidR="0080439F" w:rsidRPr="00357DB1" w:rsidRDefault="0080439F" w:rsidP="00D42CB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0969CDB" w14:textId="4DB2B7D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4758E7F5" w14:textId="77777777" w:rsidTr="00E13E3F">
        <w:trPr>
          <w:trHeight w:val="280"/>
        </w:trPr>
        <w:tc>
          <w:tcPr>
            <w:tcW w:w="1643" w:type="dxa"/>
            <w:tcBorders>
              <w:top w:val="nil"/>
              <w:left w:val="single" w:sz="18" w:space="0" w:color="auto"/>
              <w:bottom w:val="nil"/>
              <w:right w:val="single" w:sz="8" w:space="0" w:color="auto"/>
            </w:tcBorders>
            <w:vAlign w:val="bottom"/>
          </w:tcPr>
          <w:p w14:paraId="5825A35D" w14:textId="77777777" w:rsidR="0080439F" w:rsidRPr="00357DB1" w:rsidRDefault="0080439F" w:rsidP="00AC5E4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F90B0B" w14:textId="77777777" w:rsidR="0080439F" w:rsidRPr="00357DB1" w:rsidRDefault="0080439F" w:rsidP="00AC5E4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0B296776" w14:textId="08804C80" w:rsidR="0080439F" w:rsidRPr="00357DB1" w:rsidRDefault="0080439F" w:rsidP="00AC5E44">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4E72D1C3" w14:textId="77777777"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E61303" w14:textId="6759B38D" w:rsidR="0080439F" w:rsidRPr="00357DB1" w:rsidRDefault="0080439F" w:rsidP="00950E4E">
            <w:pPr>
              <w:rPr>
                <w:rFonts w:ascii="Calibri" w:eastAsia="Times New Roman" w:hAnsi="Calibri" w:cs="Times New Roman"/>
                <w:sz w:val="16"/>
                <w:szCs w:val="16"/>
              </w:rPr>
            </w:pPr>
            <w:r w:rsidRPr="00357DB1">
              <w:rPr>
                <w:rFonts w:ascii="Calibri" w:eastAsia="Times New Roman" w:hAnsi="Calibri" w:cs="Times New Roman"/>
                <w:sz w:val="16"/>
                <w:szCs w:val="16"/>
              </w:rPr>
              <w:t>2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2</w:t>
            </w:r>
          </w:p>
        </w:tc>
        <w:tc>
          <w:tcPr>
            <w:tcW w:w="356" w:type="dxa"/>
            <w:tcBorders>
              <w:top w:val="nil"/>
              <w:left w:val="single" w:sz="8" w:space="0" w:color="auto"/>
              <w:bottom w:val="nil"/>
              <w:right w:val="single" w:sz="8" w:space="0" w:color="auto"/>
            </w:tcBorders>
            <w:vAlign w:val="bottom"/>
          </w:tcPr>
          <w:p w14:paraId="06742685" w14:textId="77777777"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0F67A49" w14:textId="3FD9BC42"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ABDFE4F" w14:textId="2B04DD93" w:rsidR="0080439F" w:rsidRPr="00357DB1" w:rsidRDefault="0080439F" w:rsidP="00AC5E4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H, M</w:t>
            </w:r>
          </w:p>
        </w:tc>
        <w:tc>
          <w:tcPr>
            <w:tcW w:w="810" w:type="dxa"/>
            <w:tcBorders>
              <w:top w:val="nil"/>
              <w:left w:val="single" w:sz="8" w:space="0" w:color="auto"/>
              <w:bottom w:val="nil"/>
              <w:right w:val="single" w:sz="18" w:space="0" w:color="auto"/>
            </w:tcBorders>
            <w:shd w:val="clear" w:color="auto" w:fill="auto"/>
            <w:noWrap/>
            <w:vAlign w:val="bottom"/>
            <w:hideMark/>
          </w:tcPr>
          <w:p w14:paraId="65D21AF4" w14:textId="6F64D34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GdTwvQXV0aG9yPjxZZWFyPjIwMTM8L1llYXI+PFJlY051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GdTwvQXV0aG9yPjxZZWFyPjIwMTM8L1llYXI+PFJlY051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5]</w:t>
            </w:r>
            <w:r>
              <w:rPr>
                <w:rFonts w:ascii="Calibri" w:eastAsia="Times New Roman" w:hAnsi="Calibri" w:cs="Times New Roman"/>
                <w:sz w:val="16"/>
                <w:szCs w:val="16"/>
              </w:rPr>
              <w:fldChar w:fldCharType="end"/>
            </w:r>
          </w:p>
        </w:tc>
      </w:tr>
      <w:tr w:rsidR="0080439F" w:rsidRPr="009F2435" w14:paraId="5F41CCD5" w14:textId="77777777" w:rsidTr="00E13E3F">
        <w:trPr>
          <w:trHeight w:val="280"/>
        </w:trPr>
        <w:tc>
          <w:tcPr>
            <w:tcW w:w="1643" w:type="dxa"/>
            <w:tcBorders>
              <w:top w:val="nil"/>
              <w:left w:val="single" w:sz="18" w:space="0" w:color="auto"/>
              <w:bottom w:val="nil"/>
              <w:right w:val="single" w:sz="8" w:space="0" w:color="auto"/>
            </w:tcBorders>
            <w:vAlign w:val="bottom"/>
          </w:tcPr>
          <w:p w14:paraId="61406741"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C607EB"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0E2AC460"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9BC500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57A689"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59CCF3B"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C6CEC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F72838"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8CEBF4A" w14:textId="1573D2E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DB4385" w14:paraId="7F13ACAB" w14:textId="77777777" w:rsidTr="00653F13">
        <w:trPr>
          <w:trHeight w:val="280"/>
        </w:trPr>
        <w:tc>
          <w:tcPr>
            <w:tcW w:w="1643" w:type="dxa"/>
            <w:tcBorders>
              <w:top w:val="nil"/>
              <w:left w:val="single" w:sz="18" w:space="0" w:color="auto"/>
              <w:bottom w:val="nil"/>
              <w:right w:val="single" w:sz="8" w:space="0" w:color="auto"/>
            </w:tcBorders>
            <w:vAlign w:val="bottom"/>
          </w:tcPr>
          <w:p w14:paraId="0C85E734"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8036480" w14:textId="7EEF2097"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533353B"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DCACA"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A95D42"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066B7776" w14:textId="0A733226" w:rsidR="0080439F" w:rsidRPr="00357DB1" w:rsidRDefault="0080439F" w:rsidP="001108A2">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3D28C1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F55E863"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C0EC1E" w14:textId="7DC6207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31&lt;/RecNum&gt;&lt;DisplayText&gt;[34]&lt;/DisplayText&gt;&lt;record&gt;&lt;rec-number&gt;31&lt;/rec-number&gt;&lt;foreign-keys&gt;&lt;key app="EN" db-id="ddervv2eyxfzffeadz9v0wpsxr0wzrvadwsp" timestamp="1375983891"&gt;31&lt;/key&gt;&lt;/foreign-keys&gt;&lt;ref-type name="Journal Article"&gt;17&lt;/ref-type&gt;&lt;contributors&gt;&lt;authors&gt;&lt;author&gt;Y.J. Zhou&lt;/author&gt;&lt;author&gt;Y. Zhang&lt;/author&gt;&lt;author&gt;F.J. Wang&lt;/author&gt;&lt;author&gt;Y.L. Wang&lt;/author&gt;&lt;author&gt;G.L. Chen&lt;/author&gt;&lt;/authors&gt;&lt;/contributors&gt;&lt;titles&gt;&lt;title&gt;&lt;style face="normal" font="default" size="100%"&gt;Effect of Cu addition on the microstructure and mechanical properties of AlCoCrFeNiTi&lt;/style&gt;&lt;style face="subscript" font="default" size="100%"&gt;0.5&lt;/style&gt;&lt;style face="normal" font="default" size="100%"&gt; solid-solution alloy&lt;/style&gt;&lt;/title&gt;&lt;secondary-title&gt;J. Alloys Compd.&lt;/secondary-title&gt;&lt;/titles&gt;&lt;periodical&gt;&lt;full-title&gt;J. Alloys Compd.&lt;/full-title&gt;&lt;/periodical&gt;&lt;pages&gt;201-204&lt;/pages&gt;&lt;volume&gt;46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4]</w:t>
            </w:r>
            <w:r>
              <w:rPr>
                <w:rFonts w:ascii="Calibri" w:eastAsia="Times New Roman" w:hAnsi="Calibri" w:cs="Times New Roman"/>
                <w:sz w:val="16"/>
                <w:szCs w:val="16"/>
              </w:rPr>
              <w:fldChar w:fldCharType="end"/>
            </w:r>
          </w:p>
        </w:tc>
      </w:tr>
      <w:tr w:rsidR="0080439F" w:rsidRPr="001108A2" w14:paraId="65D9BC39" w14:textId="77777777" w:rsidTr="00653F13">
        <w:trPr>
          <w:trHeight w:val="280"/>
        </w:trPr>
        <w:tc>
          <w:tcPr>
            <w:tcW w:w="1643" w:type="dxa"/>
            <w:tcBorders>
              <w:top w:val="nil"/>
              <w:left w:val="single" w:sz="18" w:space="0" w:color="auto"/>
              <w:bottom w:val="nil"/>
              <w:right w:val="single" w:sz="8" w:space="0" w:color="auto"/>
            </w:tcBorders>
            <w:vAlign w:val="bottom"/>
          </w:tcPr>
          <w:p w14:paraId="2FCB51EB"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61274D9" w14:textId="36C232E6"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195F75"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6FCEF1" w14:textId="09BC8746"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962B94E" w14:textId="098B644B"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B6BE9A8"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5EFC9D7"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B1F27F3"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54C963B" w14:textId="5B4CEF66"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F2435" w14:paraId="4966B546" w14:textId="77777777" w:rsidTr="00E13E3F">
        <w:trPr>
          <w:trHeight w:val="280"/>
        </w:trPr>
        <w:tc>
          <w:tcPr>
            <w:tcW w:w="1643" w:type="dxa"/>
            <w:tcBorders>
              <w:top w:val="nil"/>
              <w:left w:val="single" w:sz="18" w:space="0" w:color="auto"/>
              <w:bottom w:val="nil"/>
              <w:right w:val="single" w:sz="8" w:space="0" w:color="auto"/>
            </w:tcBorders>
            <w:vAlign w:val="bottom"/>
          </w:tcPr>
          <w:p w14:paraId="07D1237D"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D4B1459" w14:textId="77777777" w:rsidR="0080439F" w:rsidRPr="00357DB1" w:rsidRDefault="0080439F" w:rsidP="00F633E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458A56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CE18B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8960196"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DC7B5A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1940D"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E98746"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1F74606" w14:textId="05C66A6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9F2435" w14:paraId="7DC13A71" w14:textId="77777777" w:rsidTr="00653F13">
        <w:trPr>
          <w:trHeight w:val="280"/>
        </w:trPr>
        <w:tc>
          <w:tcPr>
            <w:tcW w:w="1643" w:type="dxa"/>
            <w:tcBorders>
              <w:top w:val="nil"/>
              <w:left w:val="single" w:sz="18" w:space="0" w:color="auto"/>
              <w:bottom w:val="nil"/>
              <w:right w:val="single" w:sz="8" w:space="0" w:color="auto"/>
            </w:tcBorders>
            <w:vAlign w:val="bottom"/>
          </w:tcPr>
          <w:p w14:paraId="5CAFE14F"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2638344" w14:textId="532766B6"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AFB34D"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7E648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CE30A18"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5D073B5F"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97D80B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EBF676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FEE0D50" w14:textId="0556DF0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9F2435" w14:paraId="7FE53E22" w14:textId="77777777" w:rsidTr="00653F13">
        <w:trPr>
          <w:trHeight w:val="280"/>
        </w:trPr>
        <w:tc>
          <w:tcPr>
            <w:tcW w:w="1643" w:type="dxa"/>
            <w:tcBorders>
              <w:top w:val="nil"/>
              <w:left w:val="single" w:sz="18" w:space="0" w:color="auto"/>
              <w:bottom w:val="nil"/>
              <w:right w:val="single" w:sz="8" w:space="0" w:color="auto"/>
            </w:tcBorders>
            <w:vAlign w:val="bottom"/>
          </w:tcPr>
          <w:p w14:paraId="7D3562C6"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41B4CF4" w14:textId="299C470F"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63EC68"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711B5C"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338080" w14:textId="33681291"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5AD56D70"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8D451B5"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144F5570" w14:textId="77777777" w:rsidR="0080439F" w:rsidRPr="00357DB1" w:rsidRDefault="0080439F" w:rsidP="001108A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28D6482" w14:textId="23842CB0"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E24224" w14:paraId="3E474687" w14:textId="77777777" w:rsidTr="00653F13">
        <w:trPr>
          <w:trHeight w:val="280"/>
        </w:trPr>
        <w:tc>
          <w:tcPr>
            <w:tcW w:w="1643" w:type="dxa"/>
            <w:tcBorders>
              <w:top w:val="nil"/>
              <w:left w:val="single" w:sz="18" w:space="0" w:color="auto"/>
              <w:bottom w:val="nil"/>
              <w:right w:val="single" w:sz="8" w:space="0" w:color="auto"/>
            </w:tcBorders>
            <w:vAlign w:val="bottom"/>
          </w:tcPr>
          <w:p w14:paraId="7E5D6975"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A3A443" w14:textId="6B5ED659" w:rsidR="0080439F" w:rsidRPr="00357DB1" w:rsidRDefault="0080439F" w:rsidP="001108A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E19ACD"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9FC52A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FFAF87B" w14:textId="34E58AF3"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BCC+FCC+B2+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2A1B4DA4"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7E66F0"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1260" w:type="dxa"/>
            <w:tcBorders>
              <w:top w:val="nil"/>
              <w:left w:val="single" w:sz="8" w:space="0" w:color="auto"/>
              <w:bottom w:val="nil"/>
              <w:right w:val="single" w:sz="8" w:space="0" w:color="auto"/>
            </w:tcBorders>
            <w:shd w:val="clear" w:color="auto" w:fill="auto"/>
            <w:noWrap/>
            <w:vAlign w:val="bottom"/>
            <w:hideMark/>
          </w:tcPr>
          <w:p w14:paraId="304007A4" w14:textId="77777777" w:rsidR="0080439F" w:rsidRPr="00357DB1" w:rsidRDefault="0080439F" w:rsidP="001108A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371DB32" w14:textId="0EDC036E"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29187470" w14:textId="77777777" w:rsidTr="00E13E3F">
        <w:trPr>
          <w:trHeight w:val="280"/>
        </w:trPr>
        <w:tc>
          <w:tcPr>
            <w:tcW w:w="1643" w:type="dxa"/>
            <w:tcBorders>
              <w:top w:val="nil"/>
              <w:left w:val="single" w:sz="18" w:space="0" w:color="auto"/>
              <w:bottom w:val="nil"/>
              <w:right w:val="single" w:sz="8" w:space="0" w:color="auto"/>
            </w:tcBorders>
            <w:vAlign w:val="bottom"/>
          </w:tcPr>
          <w:p w14:paraId="1D4251A8" w14:textId="77777777" w:rsidR="0080439F" w:rsidRPr="00357DB1" w:rsidRDefault="0080439F" w:rsidP="001108A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43571A"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lCoCrFeNiT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76713557" w14:textId="77777777" w:rsidR="0080439F" w:rsidRPr="00357DB1" w:rsidRDefault="0080439F" w:rsidP="001108A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1853F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59692A" w14:textId="620A2F71" w:rsidR="0080439F" w:rsidRPr="00357DB1" w:rsidRDefault="0080439F" w:rsidP="00064E04">
            <w:pPr>
              <w:rPr>
                <w:rFonts w:ascii="Calibri" w:eastAsia="Times New Roman" w:hAnsi="Calibri" w:cs="Times New Roman"/>
                <w:sz w:val="16"/>
                <w:szCs w:val="16"/>
              </w:rPr>
            </w:pPr>
            <w:r w:rsidRPr="00357DB1">
              <w:rPr>
                <w:rFonts w:ascii="Calibri" w:eastAsia="Times New Roman" w:hAnsi="Calibri" w:cs="Times New Roman"/>
                <w:sz w:val="16"/>
                <w:szCs w:val="16"/>
              </w:rPr>
              <w:t>BCC+B2+C14</w:t>
            </w:r>
          </w:p>
        </w:tc>
        <w:tc>
          <w:tcPr>
            <w:tcW w:w="356" w:type="dxa"/>
            <w:tcBorders>
              <w:top w:val="nil"/>
              <w:left w:val="single" w:sz="8" w:space="0" w:color="auto"/>
              <w:bottom w:val="nil"/>
              <w:right w:val="single" w:sz="8" w:space="0" w:color="auto"/>
            </w:tcBorders>
            <w:vAlign w:val="bottom"/>
          </w:tcPr>
          <w:p w14:paraId="31247302"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E5CEC37"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DDEE7AD" w14:textId="77777777" w:rsidR="0080439F" w:rsidRPr="00357DB1" w:rsidRDefault="0080439F" w:rsidP="001108A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B6AAEB0" w14:textId="7C5A464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7&lt;/Year&gt;&lt;RecNum&gt;153&lt;/RecNum&gt;&lt;DisplayText&gt;[52]&lt;/DisplayText&gt;&lt;record&gt;&lt;rec-number&gt;153&lt;/rec-number&gt;&lt;foreign-keys&gt;&lt;key app="EN" db-id="ddervv2eyxfzffeadz9v0wpsxr0wzrvadwsp" timestamp="1407359295"&gt;153&lt;/key&gt;&lt;/foreign-keys&gt;&lt;ref-type name="Journal Article"&gt;17&lt;/ref-type&gt;&lt;contributors&gt;&lt;authors&gt;&lt;author&gt;Zhou, Y.J.&lt;/author&gt;&lt;author&gt;Zhang, Y.&lt;/author&gt;&lt;author&gt;Wang, Y.L.&lt;/author&gt;&lt;author&gt;Chen, G.L.&lt;/author&gt;&lt;/authors&gt;&lt;/contributors&gt;&lt;auth-address&gt;State Key Laboratory for Advanced Metals and Materials, University of Science and Technology Beijing, Beijing 100083, China&lt;/auth-address&gt;&lt;titles&gt;&lt;title&gt;&lt;style face="normal" font="default" size="100%"&gt;Solid solution alloys of AlCoCrFeNiTi&lt;/style&gt;&lt;style face="subscript" font="default" size="100%"&gt;x&lt;/style&gt;&lt;style face="normal" font="default" size="100%"&gt; with excellent room-temperature mechanical properties&lt;/style&gt;&lt;/title&gt;&lt;secondary-title&gt;Appl. Phys. Lett.&lt;/secondary-title&gt;&lt;/titles&gt;&lt;periodical&gt;&lt;full-title&gt;Appl. Phys. Lett.&lt;/full-title&gt;&lt;/periodical&gt;&lt;pages&gt;181904&lt;/pages&gt;&lt;volume&gt;90&lt;/volume&gt;&lt;number&gt;18&lt;/number&gt;&lt;section&gt;181904&lt;/section&gt;&lt;keywords&gt;&lt;keyword&gt;Aluminum alloys&lt;/keyword&gt;&lt;keyword&gt;Entropy&lt;/keyword&gt;&lt;keyword&gt;Fracture toughness&lt;/keyword&gt;&lt;keyword&gt;Mechanical properties&lt;/keyword&gt;&lt;keyword&gt;Metallic glass&lt;/keyword&gt;&lt;keyword&gt;Plastic deformation&lt;/keyword&gt;&lt;keyword&gt;Solid solutions&lt;/keyword&gt;&lt;/keywords&gt;&lt;dates&gt;&lt;year&gt;2007&lt;/year&gt;&lt;/dates&gt;&lt;pub-location&gt;2 Huntington Quadrangle, Suite N101, Melville, NY 11747-4502, United States&lt;/pub-location&gt;&lt;publisher&gt;American Institute of Physics&lt;/publisher&gt;&lt;isbn&gt;00036951&lt;/isbn&gt;&lt;urls&gt;&lt;related-urls&gt;&lt;url&gt;http://dx.doi.org/10.1063/1.2734517&lt;/url&gt;&lt;/related-urls&gt;&lt;/urls&gt;&lt;electronic-resource-num&gt;10.1063/1.273451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2]</w:t>
            </w:r>
            <w:r>
              <w:rPr>
                <w:rFonts w:ascii="Calibri" w:eastAsia="Times New Roman" w:hAnsi="Calibri" w:cs="Times New Roman"/>
                <w:sz w:val="16"/>
                <w:szCs w:val="16"/>
              </w:rPr>
              <w:fldChar w:fldCharType="end"/>
            </w:r>
          </w:p>
        </w:tc>
      </w:tr>
      <w:tr w:rsidR="0080439F" w:rsidRPr="001108A2" w14:paraId="2AF1CF5A" w14:textId="77777777" w:rsidTr="00E13E3F">
        <w:trPr>
          <w:trHeight w:val="280"/>
        </w:trPr>
        <w:tc>
          <w:tcPr>
            <w:tcW w:w="1643" w:type="dxa"/>
            <w:tcBorders>
              <w:top w:val="nil"/>
              <w:left w:val="single" w:sz="18" w:space="0" w:color="auto"/>
              <w:bottom w:val="nil"/>
              <w:right w:val="single" w:sz="8" w:space="0" w:color="auto"/>
            </w:tcBorders>
            <w:vAlign w:val="bottom"/>
          </w:tcPr>
          <w:p w14:paraId="2A7A733E"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6A3D46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6198808"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846F5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FB09E5E"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5B871B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FEF2CB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93E510"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5C77C91" w14:textId="2BA6673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1108A2" w14:paraId="6BE15713" w14:textId="77777777" w:rsidTr="00E13E3F">
        <w:trPr>
          <w:trHeight w:val="280"/>
        </w:trPr>
        <w:tc>
          <w:tcPr>
            <w:tcW w:w="1643" w:type="dxa"/>
            <w:tcBorders>
              <w:top w:val="nil"/>
              <w:left w:val="single" w:sz="18" w:space="0" w:color="auto"/>
              <w:bottom w:val="nil"/>
              <w:right w:val="single" w:sz="8" w:space="0" w:color="auto"/>
            </w:tcBorders>
            <w:vAlign w:val="bottom"/>
          </w:tcPr>
          <w:p w14:paraId="6B012078"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54796ED"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675DB56"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6C58E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9B1D3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6BB85A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303B2AF"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FEAC66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CCA4DA8" w14:textId="684954F0"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4352C" w14:paraId="53507119" w14:textId="77777777" w:rsidTr="00E13E3F">
        <w:trPr>
          <w:trHeight w:val="280"/>
        </w:trPr>
        <w:tc>
          <w:tcPr>
            <w:tcW w:w="1643" w:type="dxa"/>
            <w:tcBorders>
              <w:top w:val="nil"/>
              <w:left w:val="single" w:sz="18" w:space="0" w:color="auto"/>
              <w:bottom w:val="nil"/>
              <w:right w:val="single" w:sz="8" w:space="0" w:color="auto"/>
            </w:tcBorders>
            <w:vAlign w:val="bottom"/>
          </w:tcPr>
          <w:p w14:paraId="37075419"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320D56"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E36764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A6574E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43020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2B1E29F"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D4FAEF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F77B2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53CE0C2" w14:textId="7C9A777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8&lt;/Year&gt;&lt;RecNum&gt;28&lt;/RecNum&gt;&lt;DisplayText&gt;[66]&lt;/DisplayText&gt;&lt;record&gt;&lt;rec-number&gt;28&lt;/rec-number&gt;&lt;foreign-keys&gt;&lt;key app="EN" db-id="ddervv2eyxfzffeadz9v0wpsxr0wzrvadwsp" timestamp="1375983077"&gt;28&lt;/key&gt;&lt;/foreign-keys&gt;&lt;ref-type name="Journal Article"&gt;17&lt;/ref-type&gt;&lt;contributors&gt;&lt;authors&gt;&lt;author&gt;Wang, F.J.&lt;/author&gt;&lt;author&gt;Zhang, Y.&lt;/author&gt;&lt;/authors&gt;&lt;/contributors&gt;&lt;titles&gt;&lt;title&gt;&lt;style face="normal" font="default" size="100%"&gt;Effect of Co addition on crystal structure and mechanical properties of Ti&lt;/style&gt;&lt;style face="subscript" font="default" size="100%"&gt;0.5&lt;/style&gt;&lt;style face="normal" font="default" size="100%"&gt;CrFeNiAlCo high entropy alloy&lt;/style&gt;&lt;/title&gt;&lt;secondary-title&gt;Mater. Sci. Eng. A&lt;/secondary-title&gt;&lt;/titles&gt;&lt;periodical&gt;&lt;full-title&gt;Mater. Sci. Eng. A&lt;/full-title&gt;&lt;/periodical&gt;&lt;pages&gt;214-216&lt;/pages&gt;&lt;volume&gt;496&lt;/volume&gt;&lt;keywords&gt;&lt;keyword&gt;As cast&lt;/keyword&gt;&lt;/keywords&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6]</w:t>
            </w:r>
            <w:r>
              <w:rPr>
                <w:rFonts w:ascii="Calibri" w:eastAsia="Times New Roman" w:hAnsi="Calibri" w:cs="Times New Roman"/>
                <w:sz w:val="16"/>
                <w:szCs w:val="16"/>
              </w:rPr>
              <w:fldChar w:fldCharType="end"/>
            </w:r>
          </w:p>
        </w:tc>
      </w:tr>
      <w:tr w:rsidR="0080439F" w:rsidRPr="009F2435" w14:paraId="58307DC6" w14:textId="77777777" w:rsidTr="00E13E3F">
        <w:trPr>
          <w:trHeight w:val="280"/>
        </w:trPr>
        <w:tc>
          <w:tcPr>
            <w:tcW w:w="1643" w:type="dxa"/>
            <w:tcBorders>
              <w:top w:val="nil"/>
              <w:left w:val="single" w:sz="18" w:space="0" w:color="auto"/>
              <w:bottom w:val="nil"/>
              <w:right w:val="single" w:sz="8" w:space="0" w:color="auto"/>
            </w:tcBorders>
            <w:vAlign w:val="bottom"/>
          </w:tcPr>
          <w:p w14:paraId="633B278A"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68C028"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20A0B55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5AB449"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2C325E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3917FB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DD217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599C7C"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5D51B1C" w14:textId="61345E4D"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EA6D56" w14:paraId="57AA0782" w14:textId="77777777" w:rsidTr="00653F13">
        <w:trPr>
          <w:trHeight w:val="280"/>
        </w:trPr>
        <w:tc>
          <w:tcPr>
            <w:tcW w:w="1643" w:type="dxa"/>
            <w:tcBorders>
              <w:top w:val="nil"/>
              <w:left w:val="single" w:sz="18" w:space="0" w:color="auto"/>
              <w:bottom w:val="nil"/>
              <w:right w:val="single" w:sz="8" w:space="0" w:color="auto"/>
            </w:tcBorders>
            <w:vAlign w:val="bottom"/>
          </w:tcPr>
          <w:p w14:paraId="15E155E1"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0A858E2" w14:textId="3052149C"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6675CC"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6C1E69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7B7AE67"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0CAAA22D"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1C5C63"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10F2BF"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53D4661" w14:textId="16AFB47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5AB4CEBA" w14:textId="77777777" w:rsidTr="00653F13">
        <w:trPr>
          <w:trHeight w:val="280"/>
        </w:trPr>
        <w:tc>
          <w:tcPr>
            <w:tcW w:w="1643" w:type="dxa"/>
            <w:tcBorders>
              <w:top w:val="nil"/>
              <w:left w:val="single" w:sz="18" w:space="0" w:color="auto"/>
              <w:bottom w:val="nil"/>
              <w:right w:val="single" w:sz="8" w:space="0" w:color="auto"/>
            </w:tcBorders>
            <w:vAlign w:val="bottom"/>
          </w:tcPr>
          <w:p w14:paraId="55B0CAB8"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A5DDD71" w14:textId="57ED7D50"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E0527C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26D383D0"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B7494E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2817A05"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3307AE"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BA6D55"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7014EE3" w14:textId="3C929691"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32C07AD2" w14:textId="77777777" w:rsidTr="00E13E3F">
        <w:trPr>
          <w:trHeight w:val="280"/>
        </w:trPr>
        <w:tc>
          <w:tcPr>
            <w:tcW w:w="1643" w:type="dxa"/>
            <w:tcBorders>
              <w:top w:val="nil"/>
              <w:left w:val="single" w:sz="18" w:space="0" w:color="auto"/>
              <w:bottom w:val="nil"/>
              <w:right w:val="single" w:sz="8" w:space="0" w:color="auto"/>
            </w:tcBorders>
            <w:vAlign w:val="bottom"/>
          </w:tcPr>
          <w:p w14:paraId="4C5DD2CC"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6CB473"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oCrFeNiTi</w:t>
            </w:r>
          </w:p>
        </w:tc>
        <w:tc>
          <w:tcPr>
            <w:tcW w:w="1710" w:type="dxa"/>
            <w:tcBorders>
              <w:top w:val="nil"/>
              <w:left w:val="single" w:sz="8" w:space="0" w:color="auto"/>
              <w:bottom w:val="nil"/>
              <w:right w:val="single" w:sz="8" w:space="0" w:color="auto"/>
            </w:tcBorders>
            <w:shd w:val="clear" w:color="auto" w:fill="auto"/>
            <w:noWrap/>
            <w:vAlign w:val="bottom"/>
            <w:hideMark/>
          </w:tcPr>
          <w:p w14:paraId="53537F89"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5089D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DC55D4B"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798CBB4"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CBA0D8"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E639E2"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4794E1" w14:textId="751C7A0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80439F" w:rsidRPr="00EA6D56" w14:paraId="01E06514" w14:textId="77777777" w:rsidTr="00653F13">
        <w:trPr>
          <w:trHeight w:val="280"/>
        </w:trPr>
        <w:tc>
          <w:tcPr>
            <w:tcW w:w="1643" w:type="dxa"/>
            <w:tcBorders>
              <w:top w:val="nil"/>
              <w:left w:val="single" w:sz="18" w:space="0" w:color="auto"/>
              <w:bottom w:val="nil"/>
              <w:right w:val="single" w:sz="8" w:space="0" w:color="auto"/>
            </w:tcBorders>
            <w:vAlign w:val="bottom"/>
          </w:tcPr>
          <w:p w14:paraId="31341941"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B98E1B" w14:textId="4CED3B55"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8D843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15123B"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6957BF"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E580CF6"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2F5F34A"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0832105"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1968D11" w14:textId="7FFD2304"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F2435" w14:paraId="17D821D1" w14:textId="77777777" w:rsidTr="00653F13">
        <w:trPr>
          <w:trHeight w:val="280"/>
        </w:trPr>
        <w:tc>
          <w:tcPr>
            <w:tcW w:w="1643" w:type="dxa"/>
            <w:tcBorders>
              <w:top w:val="nil"/>
              <w:left w:val="single" w:sz="18" w:space="0" w:color="auto"/>
              <w:bottom w:val="nil"/>
              <w:right w:val="single" w:sz="8" w:space="0" w:color="auto"/>
            </w:tcBorders>
            <w:vAlign w:val="bottom"/>
          </w:tcPr>
          <w:p w14:paraId="2A59B7CC" w14:textId="77777777" w:rsidR="0080439F" w:rsidRPr="00357DB1" w:rsidRDefault="0080439F" w:rsidP="003D54F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EECDF74" w14:textId="4409FA7B" w:rsidR="0080439F" w:rsidRPr="00357DB1" w:rsidRDefault="0080439F" w:rsidP="003D54F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04556E1"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2F22EB9A"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B54224" w14:textId="77777777" w:rsidR="0080439F" w:rsidRPr="00357DB1" w:rsidRDefault="0080439F" w:rsidP="003D54F0">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9B75F0E"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C67F37" w14:textId="77777777" w:rsidR="0080439F" w:rsidRPr="00357DB1" w:rsidRDefault="0080439F" w:rsidP="003D54F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0B46BB" w14:textId="77777777" w:rsidR="0080439F" w:rsidRPr="00357DB1" w:rsidRDefault="0080439F" w:rsidP="003D54F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7A56767" w14:textId="18454DCB"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80439F" w:rsidRPr="0094352C" w14:paraId="05108CAD" w14:textId="77777777" w:rsidTr="00E13E3F">
        <w:trPr>
          <w:trHeight w:val="280"/>
        </w:trPr>
        <w:tc>
          <w:tcPr>
            <w:tcW w:w="1643" w:type="dxa"/>
            <w:tcBorders>
              <w:top w:val="nil"/>
              <w:left w:val="single" w:sz="18" w:space="0" w:color="auto"/>
              <w:bottom w:val="nil"/>
              <w:right w:val="single" w:sz="8" w:space="0" w:color="auto"/>
            </w:tcBorders>
            <w:vAlign w:val="bottom"/>
          </w:tcPr>
          <w:p w14:paraId="5B579DEF" w14:textId="67A649A7" w:rsidR="0080439F" w:rsidRPr="00357DB1" w:rsidRDefault="0080439F" w:rsidP="007B304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rNiS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B52CEC9" w14:textId="2263FA02"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3</w:t>
            </w: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29</w:t>
            </w:r>
            <w:r w:rsidRPr="00357DB1">
              <w:rPr>
                <w:rFonts w:ascii="Calibri" w:eastAsia="Times New Roman" w:hAnsi="Calibri" w:cs="Times New Roman"/>
                <w:sz w:val="16"/>
                <w:szCs w:val="16"/>
              </w:rPr>
              <w:t>NiSi</w:t>
            </w:r>
            <w:r w:rsidRPr="00357DB1">
              <w:rPr>
                <w:rFonts w:ascii="Calibri" w:eastAsia="Times New Roman" w:hAnsi="Calibri" w:cs="Times New Roman"/>
                <w:sz w:val="16"/>
                <w:szCs w:val="16"/>
                <w:vertAlign w:val="subscript"/>
              </w:rPr>
              <w:t>0.14</w:t>
            </w:r>
          </w:p>
        </w:tc>
        <w:tc>
          <w:tcPr>
            <w:tcW w:w="1710" w:type="dxa"/>
            <w:tcBorders>
              <w:top w:val="nil"/>
              <w:left w:val="single" w:sz="8" w:space="0" w:color="auto"/>
              <w:bottom w:val="nil"/>
              <w:right w:val="single" w:sz="8" w:space="0" w:color="auto"/>
            </w:tcBorders>
            <w:shd w:val="clear" w:color="auto" w:fill="auto"/>
            <w:noWrap/>
            <w:vAlign w:val="bottom"/>
            <w:hideMark/>
          </w:tcPr>
          <w:p w14:paraId="42D3E39D" w14:textId="09937F5B"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CFDBC5"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2EF753" w14:textId="2DD75ECB"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FCC+L1</w:t>
            </w:r>
            <w:r w:rsidRPr="00357DB1">
              <w:rPr>
                <w:rFonts w:ascii="Calibri" w:eastAsia="Times New Roman" w:hAnsi="Calibri" w:cs="Times New Roman"/>
                <w:sz w:val="16"/>
                <w:szCs w:val="16"/>
                <w:vertAlign w:val="subscript"/>
              </w:rPr>
              <w:t>0</w:t>
            </w: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7ED2EE0F"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03BD84"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38A6BC3" w14:textId="7A898D2A"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4054E697" w14:textId="639C184B"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94352C" w14:paraId="5AED7073" w14:textId="77777777" w:rsidTr="00E13E3F">
        <w:trPr>
          <w:trHeight w:val="280"/>
        </w:trPr>
        <w:tc>
          <w:tcPr>
            <w:tcW w:w="1643" w:type="dxa"/>
            <w:tcBorders>
              <w:top w:val="nil"/>
              <w:left w:val="single" w:sz="18" w:space="0" w:color="auto"/>
              <w:bottom w:val="nil"/>
              <w:right w:val="single" w:sz="8" w:space="0" w:color="auto"/>
            </w:tcBorders>
            <w:vAlign w:val="bottom"/>
          </w:tcPr>
          <w:p w14:paraId="70AE7B6D" w14:textId="61FFC52A" w:rsidR="0080439F" w:rsidRPr="00357DB1" w:rsidRDefault="0080439F" w:rsidP="00D1167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0C1F54A"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oCrNiSi</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5BEC0474" w14:textId="77777777" w:rsidR="0080439F" w:rsidRPr="00357DB1" w:rsidRDefault="0080439F" w:rsidP="00D1167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873B7A0"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A5834AA" w14:textId="7E59FFF0" w:rsidR="0080439F" w:rsidRPr="00357DB1" w:rsidRDefault="0080439F" w:rsidP="000820CB">
            <w:pPr>
              <w:rPr>
                <w:rFonts w:ascii="Calibri" w:eastAsia="Times New Roman" w:hAnsi="Calibri" w:cs="Times New Roman"/>
                <w:sz w:val="16"/>
                <w:szCs w:val="16"/>
              </w:rPr>
            </w:pPr>
            <w:r w:rsidRPr="00357DB1">
              <w:rPr>
                <w:rFonts w:ascii="Calibri" w:eastAsia="Times New Roman" w:hAnsi="Calibri" w:cs="Times New Roman"/>
                <w:sz w:val="16"/>
                <w:szCs w:val="16"/>
              </w:rPr>
              <w:t>BCC+B2+σ</w:t>
            </w:r>
          </w:p>
        </w:tc>
        <w:tc>
          <w:tcPr>
            <w:tcW w:w="356" w:type="dxa"/>
            <w:tcBorders>
              <w:top w:val="nil"/>
              <w:left w:val="single" w:sz="8" w:space="0" w:color="auto"/>
              <w:bottom w:val="nil"/>
              <w:right w:val="single" w:sz="8" w:space="0" w:color="auto"/>
            </w:tcBorders>
            <w:vAlign w:val="bottom"/>
          </w:tcPr>
          <w:p w14:paraId="04E938CD"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234B830"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B8AC741" w14:textId="77777777" w:rsidR="0080439F" w:rsidRPr="00357DB1" w:rsidRDefault="0080439F" w:rsidP="00D11673">
            <w:pPr>
              <w:jc w:val="center"/>
              <w:rPr>
                <w:rFonts w:ascii="Calibri" w:eastAsia="Times New Roman" w:hAnsi="Calibri" w:cs="Times New Roman"/>
                <w:sz w:val="16"/>
                <w:szCs w:val="16"/>
              </w:rPr>
            </w:pPr>
            <w:r w:rsidRPr="00357DB1">
              <w:rPr>
                <w:rFonts w:ascii="Calibri" w:eastAsia="Times New Roman" w:hAnsi="Calibri" w:cs="Times New Roman"/>
                <w:sz w:val="16"/>
                <w:szCs w:val="16"/>
              </w:rPr>
              <w:t>OX</w:t>
            </w:r>
          </w:p>
        </w:tc>
        <w:tc>
          <w:tcPr>
            <w:tcW w:w="810" w:type="dxa"/>
            <w:tcBorders>
              <w:top w:val="nil"/>
              <w:left w:val="single" w:sz="8" w:space="0" w:color="auto"/>
              <w:bottom w:val="nil"/>
              <w:right w:val="single" w:sz="18" w:space="0" w:color="auto"/>
            </w:tcBorders>
            <w:shd w:val="clear" w:color="auto" w:fill="auto"/>
            <w:noWrap/>
            <w:vAlign w:val="bottom"/>
            <w:hideMark/>
          </w:tcPr>
          <w:p w14:paraId="560ADCD6" w14:textId="232FF2A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utler&lt;/Author&gt;&lt;Year&gt;2015&lt;/Year&gt;&lt;RecNum&gt;1039&lt;/RecNum&gt;&lt;DisplayText&gt;[50]&lt;/DisplayText&gt;&lt;record&gt;&lt;rec-number&gt;1039&lt;/rec-number&gt;&lt;foreign-keys&gt;&lt;key app="EN" db-id="ddervv2eyxfzffeadz9v0wpsxr0wzrvadwsp" timestamp="1471350186"&gt;1039&lt;/key&gt;&lt;/foreign-keys&gt;&lt;ref-type name="Journal Article"&gt;17&lt;/ref-type&gt;&lt;contributors&gt;&lt;authors&gt;&lt;author&gt;Butler, T.M.&lt;/author&gt;&lt;author&gt;Alfano, J.P.&lt;/author&gt;&lt;author&gt;Martens, R.L.&lt;/author&gt;&lt;author&gt;Weaver, M.L.&lt;/author&gt;&lt;/authors&gt;&lt;/contributors&gt;&lt;titles&gt;&lt;title&gt;High-Temperature Oxidation Behavior of Al-Co-Cr-Ni-(Fe or Si) Multicomponent High-Entropy Alloys&lt;/title&gt;&lt;secondary-title&gt;JOM&lt;/secondary-title&gt;&lt;/titles&gt;&lt;periodical&gt;&lt;full-title&gt;JOM&lt;/full-title&gt;&lt;/periodical&gt;&lt;pages&gt;246-259&lt;/pages&gt;&lt;volume&gt;67&lt;/volume&gt;&lt;number&gt;1&lt;/number&gt;&lt;section&gt;246&lt;/section&gt;&lt;dates&gt;&lt;year&gt;201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0]</w:t>
            </w:r>
            <w:r>
              <w:rPr>
                <w:rFonts w:ascii="Calibri" w:eastAsia="Times New Roman" w:hAnsi="Calibri" w:cs="Times New Roman"/>
                <w:sz w:val="16"/>
                <w:szCs w:val="16"/>
              </w:rPr>
              <w:fldChar w:fldCharType="end"/>
            </w:r>
          </w:p>
        </w:tc>
      </w:tr>
      <w:tr w:rsidR="0080439F" w:rsidRPr="0094352C" w14:paraId="5D98FD41" w14:textId="77777777" w:rsidTr="00E13E3F">
        <w:trPr>
          <w:trHeight w:val="280"/>
        </w:trPr>
        <w:tc>
          <w:tcPr>
            <w:tcW w:w="1643" w:type="dxa"/>
            <w:tcBorders>
              <w:top w:val="nil"/>
              <w:left w:val="single" w:sz="18" w:space="0" w:color="auto"/>
              <w:bottom w:val="nil"/>
              <w:right w:val="single" w:sz="8" w:space="0" w:color="auto"/>
            </w:tcBorders>
            <w:vAlign w:val="bottom"/>
          </w:tcPr>
          <w:p w14:paraId="13DA1C07" w14:textId="77777777" w:rsidR="0080439F" w:rsidRPr="00357DB1" w:rsidRDefault="0080439F" w:rsidP="007B304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d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171EB45" w14:textId="77777777" w:rsidR="0080439F" w:rsidRPr="00357DB1" w:rsidRDefault="0080439F" w:rsidP="007B304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d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A5B8EC7"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816AE5"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0EE9DBE" w14:textId="77777777" w:rsidR="0080439F" w:rsidRPr="00357DB1" w:rsidRDefault="0080439F" w:rsidP="007B3040">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D2677F7"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7D4EE9D" w14:textId="77777777" w:rsidR="0080439F" w:rsidRPr="00357DB1" w:rsidRDefault="0080439F" w:rsidP="007B304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ED2B322" w14:textId="77777777" w:rsidR="0080439F" w:rsidRPr="00357DB1" w:rsidRDefault="0080439F" w:rsidP="007B3040">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42EFEBC" w14:textId="40BE2883"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596960" w14:paraId="015C1C4C" w14:textId="77777777" w:rsidTr="00E13E3F">
        <w:trPr>
          <w:trHeight w:val="280"/>
        </w:trPr>
        <w:tc>
          <w:tcPr>
            <w:tcW w:w="1643" w:type="dxa"/>
            <w:tcBorders>
              <w:top w:val="nil"/>
              <w:left w:val="single" w:sz="18" w:space="0" w:color="auto"/>
              <w:bottom w:val="nil"/>
              <w:right w:val="single" w:sz="8" w:space="0" w:color="auto"/>
            </w:tcBorders>
            <w:vAlign w:val="bottom"/>
          </w:tcPr>
          <w:p w14:paraId="0E4B9B52" w14:textId="77777777" w:rsidR="0080439F" w:rsidRPr="00357DB1" w:rsidRDefault="0080439F" w:rsidP="00F633E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592509E"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592B6DE0"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231838"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65011F"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08E8E7F1"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16CEAE"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03EA04" w14:textId="7A39C02C"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9355826" w14:textId="3B75A4EF"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596960" w14:paraId="6D6F4A61" w14:textId="77777777" w:rsidTr="00E13E3F">
        <w:trPr>
          <w:trHeight w:val="280"/>
        </w:trPr>
        <w:tc>
          <w:tcPr>
            <w:tcW w:w="1643" w:type="dxa"/>
            <w:tcBorders>
              <w:top w:val="nil"/>
              <w:left w:val="single" w:sz="18" w:space="0" w:color="auto"/>
              <w:bottom w:val="nil"/>
              <w:right w:val="single" w:sz="8" w:space="0" w:color="auto"/>
            </w:tcBorders>
            <w:vAlign w:val="bottom"/>
          </w:tcPr>
          <w:p w14:paraId="3693004C" w14:textId="77777777" w:rsidR="0080439F" w:rsidRPr="00357DB1" w:rsidRDefault="0080439F"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07F3CD9"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6C4E377B"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B3640B"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11C54C" w14:textId="77777777" w:rsidR="0080439F" w:rsidRPr="00357DB1" w:rsidRDefault="0080439F" w:rsidP="00F633EF">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4CAE380"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869F1C" w14:textId="77777777"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92C785" w14:textId="4EEEFC49" w:rsidR="0080439F" w:rsidRPr="00357DB1" w:rsidRDefault="0080439F"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AFD04B2" w14:textId="2D6EB74A"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AC5B71" w14:paraId="5175F03A" w14:textId="77777777" w:rsidTr="00E13E3F">
        <w:trPr>
          <w:trHeight w:val="280"/>
        </w:trPr>
        <w:tc>
          <w:tcPr>
            <w:tcW w:w="1643" w:type="dxa"/>
            <w:tcBorders>
              <w:top w:val="nil"/>
              <w:left w:val="single" w:sz="18" w:space="0" w:color="auto"/>
              <w:bottom w:val="nil"/>
              <w:right w:val="single" w:sz="8" w:space="0" w:color="auto"/>
            </w:tcBorders>
            <w:vAlign w:val="bottom"/>
          </w:tcPr>
          <w:p w14:paraId="613736B8" w14:textId="0EFE12F9" w:rsidR="0080439F" w:rsidRPr="00357DB1" w:rsidRDefault="0080439F" w:rsidP="008072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E3B20F0"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AlCo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D6B66D6"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54FCCD" w14:textId="77777777" w:rsidR="0080439F" w:rsidRPr="00357DB1" w:rsidRDefault="0080439F" w:rsidP="008072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373353D" w14:textId="77777777" w:rsidR="0080439F" w:rsidRPr="00357DB1" w:rsidRDefault="0080439F" w:rsidP="0080722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5CE4D3C" w14:textId="3EFF05B3" w:rsidR="0080439F" w:rsidRPr="00357DB1" w:rsidRDefault="0080439F" w:rsidP="0080722D">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675DC19" w14:textId="77777777" w:rsidR="0080439F" w:rsidRPr="00357DB1" w:rsidRDefault="0080439F" w:rsidP="0080722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899B19" w14:textId="77777777" w:rsidR="0080439F" w:rsidRPr="00357DB1" w:rsidRDefault="0080439F" w:rsidP="0080722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40FFD21" w14:textId="0C30BD03"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80439F" w:rsidRPr="00596960" w14:paraId="6047B1E8" w14:textId="77777777" w:rsidTr="00E13E3F">
        <w:trPr>
          <w:trHeight w:val="280"/>
        </w:trPr>
        <w:tc>
          <w:tcPr>
            <w:tcW w:w="1643" w:type="dxa"/>
            <w:tcBorders>
              <w:top w:val="nil"/>
              <w:left w:val="single" w:sz="18" w:space="0" w:color="auto"/>
              <w:bottom w:val="nil"/>
              <w:right w:val="single" w:sz="8" w:space="0" w:color="auto"/>
            </w:tcBorders>
            <w:vAlign w:val="bottom"/>
          </w:tcPr>
          <w:p w14:paraId="08BA3091"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E5D89B"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1B3996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112896"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74EDB5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7421C3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41EC1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0BBE7F" w14:textId="7D20EBC4"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797DD31" w14:textId="4409371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596960" w14:paraId="2513988A" w14:textId="77777777" w:rsidTr="00E13E3F">
        <w:trPr>
          <w:trHeight w:val="280"/>
        </w:trPr>
        <w:tc>
          <w:tcPr>
            <w:tcW w:w="1643" w:type="dxa"/>
            <w:tcBorders>
              <w:top w:val="nil"/>
              <w:left w:val="single" w:sz="18" w:space="0" w:color="auto"/>
              <w:bottom w:val="nil"/>
              <w:right w:val="single" w:sz="8" w:space="0" w:color="auto"/>
            </w:tcBorders>
            <w:vAlign w:val="bottom"/>
          </w:tcPr>
          <w:p w14:paraId="5FBFACEC"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59B96B" w14:textId="4DDB08EA" w:rsidR="0080439F" w:rsidRPr="00357DB1" w:rsidRDefault="0080439F" w:rsidP="003364B9">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82B15F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F755C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A2054A"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0B1AD7F"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598AC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2E8DA7" w14:textId="21BC5284"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5FCF577" w14:textId="4388384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596960" w14:paraId="580E62C9" w14:textId="77777777" w:rsidTr="00E13E3F">
        <w:trPr>
          <w:trHeight w:val="280"/>
        </w:trPr>
        <w:tc>
          <w:tcPr>
            <w:tcW w:w="1643" w:type="dxa"/>
            <w:tcBorders>
              <w:top w:val="nil"/>
              <w:left w:val="single" w:sz="18" w:space="0" w:color="auto"/>
              <w:bottom w:val="nil"/>
              <w:right w:val="single" w:sz="8" w:space="0" w:color="auto"/>
            </w:tcBorders>
            <w:vAlign w:val="bottom"/>
          </w:tcPr>
          <w:p w14:paraId="77A05481"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D6DB63"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39AB4EF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021A9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7C24AFF"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3C4117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E00E8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9A1F59" w14:textId="00B6E368"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B145B2" w14:textId="686C0929"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020B5E48" w14:textId="77777777" w:rsidTr="00E13E3F">
        <w:trPr>
          <w:trHeight w:val="280"/>
        </w:trPr>
        <w:tc>
          <w:tcPr>
            <w:tcW w:w="1643" w:type="dxa"/>
            <w:tcBorders>
              <w:top w:val="nil"/>
              <w:left w:val="single" w:sz="18" w:space="0" w:color="auto"/>
              <w:bottom w:val="nil"/>
              <w:right w:val="single" w:sz="8" w:space="0" w:color="auto"/>
            </w:tcBorders>
            <w:vAlign w:val="bottom"/>
          </w:tcPr>
          <w:p w14:paraId="4FA74087"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6369C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26DE2FB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4D873D1"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DFDC95"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D1E4128"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CB66D48"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8B1D26" w14:textId="182C039F"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CEA2B47" w14:textId="06AE3388"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754AA55D" w14:textId="77777777" w:rsidTr="00E13E3F">
        <w:trPr>
          <w:trHeight w:val="280"/>
        </w:trPr>
        <w:tc>
          <w:tcPr>
            <w:tcW w:w="1643" w:type="dxa"/>
            <w:tcBorders>
              <w:top w:val="nil"/>
              <w:left w:val="single" w:sz="18" w:space="0" w:color="auto"/>
              <w:bottom w:val="nil"/>
              <w:right w:val="single" w:sz="8" w:space="0" w:color="auto"/>
            </w:tcBorders>
            <w:vAlign w:val="bottom"/>
          </w:tcPr>
          <w:p w14:paraId="15A419DF"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812A3C"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uFeNi</w:t>
            </w:r>
          </w:p>
        </w:tc>
        <w:tc>
          <w:tcPr>
            <w:tcW w:w="1710" w:type="dxa"/>
            <w:tcBorders>
              <w:top w:val="nil"/>
              <w:left w:val="single" w:sz="8" w:space="0" w:color="auto"/>
              <w:bottom w:val="nil"/>
              <w:right w:val="single" w:sz="8" w:space="0" w:color="auto"/>
            </w:tcBorders>
            <w:shd w:val="clear" w:color="auto" w:fill="auto"/>
            <w:noWrap/>
            <w:vAlign w:val="bottom"/>
            <w:hideMark/>
          </w:tcPr>
          <w:p w14:paraId="1D3E140E"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942D8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CA4A3EF"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331F1B3"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122CC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A4BC1F4" w14:textId="1887DC23"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75C7F51" w14:textId="30A99795"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ang&lt;/Author&gt;&lt;Year&gt;2012&lt;/Year&gt;&lt;RecNum&gt;145&lt;/RecNum&gt;&lt;DisplayText&gt;[67]&lt;/DisplayText&gt;&lt;record&gt;&lt;rec-number&gt;145&lt;/rec-number&gt;&lt;foreign-keys&gt;&lt;key app="EN" db-id="ddervv2eyxfzffeadz9v0wpsxr0wzrvadwsp" timestamp="1407359295"&gt;145&lt;/key&gt;&lt;/foreign-keys&gt;&lt;ref-type name="Journal Article"&gt;17&lt;/ref-type&gt;&lt;contributors&gt;&lt;authors&gt;&lt;author&gt;Y. Zhuang&lt;/author&gt;&lt;author&gt;W. Liu&lt;/author&gt;&lt;author&gt;P. Xing&lt;/author&gt;&lt;author&gt;F. Wang&lt;/author&gt;&lt;author&gt;J. He&lt;/author&gt;&lt;/authors&gt;&lt;/contributors&gt;&lt;auth-address&gt;Key Laboratory of Electromagnetic Processing of Materials, Ministry of Education, Northeastern University, Shenyang 10819, China; School of Materials and Metallurgy, Northeastern University, Shenyang 110819, China&lt;/auth-address&gt;&lt;titles&gt;&lt;title&gt;&lt;style face="normal" font="default" size="100%"&gt;Effect of Co element on microstructure and mechanical properties of FeCo&lt;/style&gt;&lt;style face="subscript" font="default" size="100%"&gt;x&lt;/style&gt;&lt;style face="normal" font="default" size="100%"&gt;NiCuAl alloys&lt;/style&gt;&lt;/title&gt;&lt;secondary-title&gt;Acta Metall. Sin.&lt;/secondary-title&gt;&lt;/titles&gt;&lt;periodical&gt;&lt;full-title&gt;Acta Metall. Sin.&lt;/full-title&gt;&lt;/periodical&gt;&lt;pages&gt;124-130&lt;/pages&gt;&lt;volume&gt;25&lt;/volume&gt;&lt;number&gt;2&lt;/number&gt;&lt;keywords&gt;&lt;keyword&gt;Cerium alloys&lt;/keyword&gt;&lt;keyword&gt;Alloys&lt;/keyword&gt;&lt;keyword&gt;Crystal structure&lt;/keyword&gt;&lt;keyword&gt;Mechanical properties&lt;/keyword&gt;&lt;keyword&gt;Microstructure&lt;/keyword&gt;&lt;keyword&gt;Optical microscopy&lt;/keyword&gt;&lt;keyword&gt;Scanning electron microscopy&lt;/keyword&gt;&lt;keyword&gt;X ray diffraction&lt;/keyword&gt;&lt;/keywords&gt;&lt;dates&gt;&lt;year&gt;2012&lt;/year&gt;&lt;/dates&gt;&lt;pub-location&gt;46 Dongsixi St., Qiao Gui-Wen, Beijing, 100711, China&lt;/pub-location&gt;&lt;publisher&gt;Chinese Society for Metals&lt;/publisher&gt;&lt;isbn&gt;10067191&lt;/isbn&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7]</w:t>
            </w:r>
            <w:r>
              <w:rPr>
                <w:rFonts w:ascii="Calibri" w:eastAsia="Times New Roman" w:hAnsi="Calibri" w:cs="Times New Roman"/>
                <w:sz w:val="16"/>
                <w:szCs w:val="16"/>
              </w:rPr>
              <w:fldChar w:fldCharType="end"/>
            </w:r>
          </w:p>
        </w:tc>
      </w:tr>
      <w:tr w:rsidR="0080439F" w:rsidRPr="0094352C" w14:paraId="4D316B74" w14:textId="77777777" w:rsidTr="00E13E3F">
        <w:trPr>
          <w:trHeight w:val="280"/>
        </w:trPr>
        <w:tc>
          <w:tcPr>
            <w:tcW w:w="1643" w:type="dxa"/>
            <w:tcBorders>
              <w:top w:val="nil"/>
              <w:left w:val="single" w:sz="18" w:space="0" w:color="auto"/>
              <w:bottom w:val="nil"/>
              <w:right w:val="single" w:sz="8" w:space="0" w:color="auto"/>
            </w:tcBorders>
            <w:vAlign w:val="bottom"/>
          </w:tcPr>
          <w:p w14:paraId="2205B15F"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S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F725EDB"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S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1ADCD20"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A32F19"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52B045"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D4106E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2B2C2D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EE9230B"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0F249A5" w14:textId="5D523257"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94352C" w14:paraId="625E767D" w14:textId="77777777" w:rsidTr="00E13E3F">
        <w:trPr>
          <w:trHeight w:val="280"/>
        </w:trPr>
        <w:tc>
          <w:tcPr>
            <w:tcW w:w="1643" w:type="dxa"/>
            <w:tcBorders>
              <w:top w:val="nil"/>
              <w:left w:val="single" w:sz="18" w:space="0" w:color="auto"/>
              <w:bottom w:val="nil"/>
              <w:right w:val="single" w:sz="8" w:space="0" w:color="auto"/>
            </w:tcBorders>
            <w:vAlign w:val="bottom"/>
          </w:tcPr>
          <w:p w14:paraId="25957ACA"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29469A7"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2A6167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8B7C0BE"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6A351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51841EDB"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4A08D6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E5E6E95"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7C517C0" w14:textId="780A7140"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A06246" w14:paraId="79C70965" w14:textId="77777777" w:rsidTr="00E13E3F">
        <w:trPr>
          <w:trHeight w:val="280"/>
        </w:trPr>
        <w:tc>
          <w:tcPr>
            <w:tcW w:w="1643" w:type="dxa"/>
            <w:tcBorders>
              <w:top w:val="nil"/>
              <w:left w:val="single" w:sz="18" w:space="0" w:color="auto"/>
              <w:bottom w:val="nil"/>
              <w:right w:val="single" w:sz="8" w:space="0" w:color="auto"/>
            </w:tcBorders>
            <w:vAlign w:val="bottom"/>
          </w:tcPr>
          <w:p w14:paraId="75117632" w14:textId="63C05BAE" w:rsidR="0080439F" w:rsidRPr="00357DB1" w:rsidRDefault="0080439F" w:rsidP="00B2494A">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F06030" w14:textId="66F1D6BE" w:rsidR="0080439F" w:rsidRPr="00357DB1" w:rsidRDefault="0080439F" w:rsidP="00B2494A">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5A6ED60" w14:textId="77777777" w:rsidR="0080439F" w:rsidRPr="00357DB1" w:rsidRDefault="0080439F" w:rsidP="00B2494A">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ED50D7" w14:textId="28ED2296"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E43478F" w14:textId="73CB18E7" w:rsidR="0080439F" w:rsidRPr="00357DB1" w:rsidRDefault="0080439F" w:rsidP="00B2494A">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61D11BE" w14:textId="50B7ACBB"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43E62DE" w14:textId="77777777" w:rsidR="0080439F" w:rsidRPr="00357DB1" w:rsidRDefault="0080439F" w:rsidP="00B2494A">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63A503" w14:textId="77777777" w:rsidR="0080439F" w:rsidRPr="00357DB1" w:rsidRDefault="0080439F" w:rsidP="00B2494A">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1BE06B4" w14:textId="7453C78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80439F" w:rsidRPr="0094352C" w14:paraId="44C32914" w14:textId="77777777" w:rsidTr="00E13E3F">
        <w:trPr>
          <w:trHeight w:val="280"/>
        </w:trPr>
        <w:tc>
          <w:tcPr>
            <w:tcW w:w="1643" w:type="dxa"/>
            <w:tcBorders>
              <w:top w:val="nil"/>
              <w:left w:val="single" w:sz="18" w:space="0" w:color="auto"/>
              <w:bottom w:val="nil"/>
              <w:right w:val="single" w:sz="8" w:space="0" w:color="auto"/>
            </w:tcBorders>
            <w:vAlign w:val="bottom"/>
          </w:tcPr>
          <w:p w14:paraId="5A08180D"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38F89A9"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FeN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4A0D131"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61281"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80A033" w14:textId="66541A5C" w:rsidR="0080439F" w:rsidRPr="00357DB1" w:rsidRDefault="0080439F" w:rsidP="006829EA">
            <w:pPr>
              <w:rPr>
                <w:rFonts w:ascii="Calibri" w:eastAsia="Times New Roman" w:hAnsi="Calibri" w:cs="Times New Roman"/>
                <w:sz w:val="16"/>
                <w:szCs w:val="16"/>
              </w:rPr>
            </w:pPr>
            <w:r w:rsidRPr="00357DB1">
              <w:rPr>
                <w:rFonts w:ascii="Calibri" w:eastAsia="Times New Roman" w:hAnsi="Calibri" w:cs="Times New Roman"/>
                <w:sz w:val="16"/>
                <w:szCs w:val="16"/>
              </w:rPr>
              <w:t>FCC+B2+D2</w:t>
            </w:r>
            <w:r w:rsidRPr="00357DB1">
              <w:rPr>
                <w:rFonts w:ascii="Calibri" w:eastAsia="Times New Roman" w:hAnsi="Calibri" w:cs="Times New Roman"/>
                <w:sz w:val="16"/>
                <w:szCs w:val="16"/>
                <w:vertAlign w:val="subscript"/>
              </w:rPr>
              <w:t>b</w:t>
            </w:r>
          </w:p>
        </w:tc>
        <w:tc>
          <w:tcPr>
            <w:tcW w:w="356" w:type="dxa"/>
            <w:tcBorders>
              <w:top w:val="nil"/>
              <w:left w:val="single" w:sz="8" w:space="0" w:color="auto"/>
              <w:bottom w:val="nil"/>
              <w:right w:val="single" w:sz="8" w:space="0" w:color="auto"/>
            </w:tcBorders>
            <w:vAlign w:val="bottom"/>
          </w:tcPr>
          <w:p w14:paraId="638EAD5A"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39D33F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0DF04CF"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6C86C11" w14:textId="39FC1597" w:rsidR="0080439F" w:rsidRPr="00357DB1" w:rsidRDefault="00B34BFA" w:rsidP="00B34BFA">
            <w:pPr>
              <w:jc w:val="center"/>
              <w:rPr>
                <w:rFonts w:ascii="Calibri" w:eastAsia="Times New Roman" w:hAnsi="Calibri" w:cs="Times New Roman"/>
                <w:sz w:val="16"/>
                <w:szCs w:val="16"/>
                <w:highlight w:val="cyan"/>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uang&lt;/Author&gt;&lt;Year&gt;2012&lt;/Year&gt;&lt;RecNum&gt;144&lt;/RecNum&gt;&lt;DisplayText&gt;[31]&lt;/DisplayText&gt;&lt;record&gt;&lt;rec-number&gt;144&lt;/rec-number&gt;&lt;foreign-keys&gt;&lt;key app="EN" db-id="ddervv2eyxfzffeadz9v0wpsxr0wzrvadwsp" timestamp="1407359295"&gt;144&lt;/key&gt;&lt;/foreign-keys&gt;&lt;ref-type name="Journal Article"&gt;17&lt;/ref-type&gt;&lt;contributors&gt;&lt;authors&gt;&lt;author&gt;Zhuang, Y.X.&lt;/author&gt;&lt;author&gt;Liu, W.J.&lt;/author&gt;&lt;author&gt;Chen, Z.Y.&lt;/author&gt;&lt;author&gt;Xue, H.D.&lt;/author&gt;&lt;author&gt;He, J.C.&lt;/author&gt;&lt;/authors&gt;&lt;/contributors&gt;&lt;auth-address&gt;Key Laboratory of Electromagnetic Processing of Materials, Ministry of Education, Northeastern University, Shenyang 110819, China&lt;/auth-address&gt;&lt;titles&gt;&lt;title&gt;Effect of elemental interaction on microstructure and mechanical properties of FeCoNiCuAl alloys&lt;/title&gt;&lt;secondary-title&gt;Mater. Sci. Eng. A&lt;/secondary-title&gt;&lt;/titles&gt;&lt;periodical&gt;&lt;full-title&gt;Mater. Sci. Eng. A&lt;/full-title&gt;&lt;/periodical&gt;&lt;pages&gt;395-399&lt;/pages&gt;&lt;volume&gt;556&lt;/volume&gt;&lt;keywords&gt;&lt;keyword&gt;Cerium alloys&lt;/keyword&gt;&lt;keyword&gt;Alloys&lt;/keyword&gt;&lt;keyword&gt;Chemical bonds&lt;/keyword&gt;&lt;keyword&gt;Chromium&lt;/keyword&gt;&lt;keyword&gt;Electronegativity&lt;/keyword&gt;&lt;keyword&gt;Mechanical properties&lt;/keyword&gt;&lt;keyword&gt;Microstructure&lt;/keyword&gt;&lt;keyword&gt;Neodymium&lt;/keyword&gt;&lt;keyword&gt;Scanning electron microscopy&lt;/keyword&gt;&lt;keyword&gt;Silicon&lt;/keyword&gt;&lt;keyword&gt;Solid solutions&lt;/keyword&gt;&lt;keyword&gt;X ray diffraction&lt;/keyword&gt;&lt;keyword&gt;Zirconium&lt;/keyword&gt;&lt;/keywords&gt;&lt;dates&gt;&lt;year&gt;2012&lt;/year&gt;&lt;/dates&gt;&lt;pub-location&gt;Langford Lane, Kidlington, Oxford, OX5 1GB, United Kingdom&lt;/pub-location&gt;&lt;publisher&gt;Elsevier Ltd&lt;/publisher&gt;&lt;isbn&gt;09215093&lt;/isbn&gt;&lt;urls&gt;&lt;related-urls&gt;&lt;url&gt;http://dx.doi.org/10.1016/j.msea.2012.07.003&lt;/url&gt;&lt;/related-urls&gt;&lt;/urls&gt;&lt;electronic-resource-num&gt;10.1016/j.msea.2012.07.00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1]</w:t>
            </w:r>
            <w:r>
              <w:rPr>
                <w:rFonts w:ascii="Calibri" w:eastAsia="Times New Roman" w:hAnsi="Calibri" w:cs="Times New Roman"/>
                <w:sz w:val="16"/>
                <w:szCs w:val="16"/>
              </w:rPr>
              <w:fldChar w:fldCharType="end"/>
            </w:r>
          </w:p>
        </w:tc>
      </w:tr>
      <w:tr w:rsidR="0080439F" w:rsidRPr="0094352C" w14:paraId="7010E334" w14:textId="77777777" w:rsidTr="00E13E3F">
        <w:trPr>
          <w:trHeight w:val="280"/>
        </w:trPr>
        <w:tc>
          <w:tcPr>
            <w:tcW w:w="1643" w:type="dxa"/>
            <w:tcBorders>
              <w:top w:val="nil"/>
              <w:left w:val="single" w:sz="18" w:space="0" w:color="auto"/>
              <w:bottom w:val="nil"/>
              <w:right w:val="single" w:sz="8" w:space="0" w:color="auto"/>
            </w:tcBorders>
            <w:vAlign w:val="bottom"/>
          </w:tcPr>
          <w:p w14:paraId="28A44F62"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2863ACB"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28A4F92"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1B5500"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98CD5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3F0A9BF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50EE56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7840FA9" w14:textId="77777777" w:rsidR="0080439F" w:rsidRPr="00357DB1" w:rsidRDefault="0080439F" w:rsidP="003364B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059C5C6" w14:textId="2A682235"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80439F" w:rsidRPr="0094352C" w14:paraId="74E4FA69" w14:textId="77777777" w:rsidTr="00E13E3F">
        <w:trPr>
          <w:trHeight w:val="280"/>
        </w:trPr>
        <w:tc>
          <w:tcPr>
            <w:tcW w:w="1643" w:type="dxa"/>
            <w:tcBorders>
              <w:top w:val="nil"/>
              <w:left w:val="single" w:sz="18" w:space="0" w:color="auto"/>
              <w:bottom w:val="nil"/>
              <w:right w:val="single" w:sz="8" w:space="0" w:color="auto"/>
            </w:tcBorders>
            <w:vAlign w:val="bottom"/>
          </w:tcPr>
          <w:p w14:paraId="09AFCD91"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NiTiZ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86DEEA5"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CuNiTiZn</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C6907E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MA+VHP</w:t>
            </w:r>
          </w:p>
        </w:tc>
        <w:tc>
          <w:tcPr>
            <w:tcW w:w="720" w:type="dxa"/>
            <w:tcBorders>
              <w:top w:val="nil"/>
              <w:left w:val="single" w:sz="8" w:space="0" w:color="auto"/>
              <w:bottom w:val="nil"/>
              <w:right w:val="single" w:sz="8" w:space="0" w:color="auto"/>
            </w:tcBorders>
            <w:shd w:val="clear" w:color="auto" w:fill="auto"/>
            <w:noWrap/>
            <w:vAlign w:val="bottom"/>
            <w:hideMark/>
          </w:tcPr>
          <w:p w14:paraId="14613290"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DD8BB6"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145B74F"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A9624A6"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D08AAB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89904A" w14:textId="29DE2AA2"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Varalakshmi&lt;/Author&gt;&lt;Year&gt;2010&lt;/Year&gt;&lt;RecNum&gt;115&lt;/RecNum&gt;&lt;DisplayText&gt;[69]&lt;/DisplayText&gt;&lt;record&gt;&lt;rec-number&gt;115&lt;/rec-number&gt;&lt;foreign-keys&gt;&lt;key app="EN" db-id="ddervv2eyxfzffeadz9v0wpsxr0wzrvadwsp" timestamp="1407359295"&gt;115&lt;/key&gt;&lt;/foreign-keys&gt;&lt;ref-type name="Journal Article"&gt;17&lt;/ref-type&gt;&lt;contributors&gt;&lt;authors&gt;&lt;author&gt;Varalakshmi, S.&lt;/author&gt;&lt;author&gt;Kamaraj, M.&lt;/author&gt;&lt;author&gt;Murty, B.S.&lt;/author&gt;&lt;/authors&gt;&lt;/contributors&gt;&lt;auth-address&gt;Department of Metallurgical and Materials Engineering, Indian Institute of Technology Madras, Chennai 600036, India&lt;/auth-address&gt;&lt;titles&gt;&lt;title&gt;Processing and properties of nanocrystalline CuNiCoZnAlTi high entropy alloys by mechanical alloying&lt;/title&gt;&lt;secondary-title&gt;Mater. Sci. Eng. A&lt;/secondary-title&gt;&lt;/titles&gt;&lt;periodical&gt;&lt;full-title&gt;Mater. Sci. Eng. A&lt;/full-title&gt;&lt;/periodical&gt;&lt;pages&gt;1027-1030&lt;/pages&gt;&lt;volume&gt;527&lt;/volume&gt;&lt;number&gt;4-5&lt;/number&gt;&lt;keywords&gt;&lt;keyword&gt;Stainless steel&lt;/keyword&gt;&lt;keyword&gt;Compressive strength&lt;/keyword&gt;&lt;keyword&gt;Hot pressing&lt;/keyword&gt;&lt;keyword&gt;Mechanical alloying&lt;/keyword&gt;&lt;keyword&gt;Nanostructures&lt;/keyword&gt;&lt;keyword&gt;Solid solutions&lt;/keyword&gt;&lt;keyword&gt;Transmission electron microscopy&lt;/keyword&gt;&lt;keyword&gt;Vacuum&lt;/keyword&gt;&lt;/keywords&gt;&lt;dates&gt;&lt;year&gt;2010&lt;/year&gt;&lt;/dates&gt;&lt;pub-location&gt;Langford Lane, Kidlington, Oxford, OX5 1GB, United Kingdom&lt;/pub-location&gt;&lt;publisher&gt;Elsevier Ltd&lt;/publisher&gt;&lt;isbn&gt;09215093&lt;/isbn&gt;&lt;urls&gt;&lt;related-urls&gt;&lt;url&gt;http://dx.doi.org/10.1016/j.msea.2009.09.019&lt;/url&gt;&lt;/related-urls&gt;&lt;/urls&gt;&lt;electronic-resource-num&gt;10.1016/j.msea.2009.09.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9]</w:t>
            </w:r>
            <w:r>
              <w:rPr>
                <w:rFonts w:ascii="Calibri" w:eastAsia="Times New Roman" w:hAnsi="Calibri" w:cs="Times New Roman"/>
                <w:sz w:val="16"/>
                <w:szCs w:val="16"/>
              </w:rPr>
              <w:fldChar w:fldCharType="end"/>
            </w:r>
          </w:p>
        </w:tc>
      </w:tr>
      <w:tr w:rsidR="0080439F" w:rsidRPr="0094352C" w14:paraId="196B04AB" w14:textId="77777777" w:rsidTr="00E13E3F">
        <w:trPr>
          <w:trHeight w:val="280"/>
        </w:trPr>
        <w:tc>
          <w:tcPr>
            <w:tcW w:w="1643" w:type="dxa"/>
            <w:tcBorders>
              <w:top w:val="nil"/>
              <w:left w:val="single" w:sz="18" w:space="0" w:color="auto"/>
              <w:bottom w:val="nil"/>
              <w:right w:val="single" w:sz="8" w:space="0" w:color="auto"/>
            </w:tcBorders>
            <w:vAlign w:val="bottom"/>
          </w:tcPr>
          <w:p w14:paraId="7514F08A"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Fe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F5CD498"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Co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754ABC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64FB67C"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B1872D0"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63F95F24"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0C3D027"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154D79"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49E49E" w14:textId="7EFCA6E1" w:rsidR="0080439F" w:rsidRPr="00357DB1" w:rsidRDefault="00B34BFA"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Ic3U8L0F1dGhvcj48WWVhcj4yMDExPC9ZZWFyPjxSZWNO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1]</w:t>
            </w:r>
            <w:r>
              <w:rPr>
                <w:rFonts w:ascii="Calibri" w:eastAsia="Times New Roman" w:hAnsi="Calibri" w:cs="Times New Roman"/>
                <w:sz w:val="16"/>
                <w:szCs w:val="16"/>
              </w:rPr>
              <w:fldChar w:fldCharType="end"/>
            </w:r>
          </w:p>
        </w:tc>
      </w:tr>
      <w:tr w:rsidR="0080439F" w:rsidRPr="00044F83" w14:paraId="4E679247" w14:textId="77777777" w:rsidTr="00E13E3F">
        <w:trPr>
          <w:trHeight w:val="280"/>
        </w:trPr>
        <w:tc>
          <w:tcPr>
            <w:tcW w:w="1643" w:type="dxa"/>
            <w:tcBorders>
              <w:top w:val="nil"/>
              <w:left w:val="single" w:sz="18" w:space="0" w:color="auto"/>
              <w:bottom w:val="nil"/>
              <w:right w:val="single" w:sz="8" w:space="0" w:color="auto"/>
            </w:tcBorders>
            <w:vAlign w:val="bottom"/>
          </w:tcPr>
          <w:p w14:paraId="5E5FA661" w14:textId="77777777" w:rsidR="0080439F" w:rsidRPr="00357DB1" w:rsidRDefault="0080439F" w:rsidP="003364B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67ECE87"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19C5CB1D"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0DE89B" w14:textId="2527BD1A"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A170AE" w14:textId="4F530EBE"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6C8C0B"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F454AC0" w14:textId="28AEE386"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518FE7" w14:textId="3108F1BD"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40A56D3" w14:textId="3BA3BB15"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044F83" w14:paraId="0103FCDA" w14:textId="77777777" w:rsidTr="00E13E3F">
        <w:trPr>
          <w:trHeight w:val="280"/>
        </w:trPr>
        <w:tc>
          <w:tcPr>
            <w:tcW w:w="1643" w:type="dxa"/>
            <w:tcBorders>
              <w:top w:val="nil"/>
              <w:left w:val="single" w:sz="18" w:space="0" w:color="auto"/>
              <w:bottom w:val="nil"/>
              <w:right w:val="single" w:sz="8" w:space="0" w:color="auto"/>
            </w:tcBorders>
            <w:vAlign w:val="bottom"/>
          </w:tcPr>
          <w:p w14:paraId="1901BD92" w14:textId="77777777" w:rsidR="0080439F" w:rsidRPr="00357DB1" w:rsidRDefault="0080439F" w:rsidP="003364B9">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2D24BF9"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08B989AB" w14:textId="77777777"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E3227D"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4AEE62F" w14:textId="69540550" w:rsidR="0080439F" w:rsidRPr="00357DB1" w:rsidRDefault="0080439F" w:rsidP="003364B9">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34C16B92" w14:textId="77777777"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B48995A" w14:textId="719D0CB3"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B2FFF51" w14:textId="2217A2B1" w:rsidR="0080439F" w:rsidRPr="00357DB1" w:rsidRDefault="0080439F" w:rsidP="003364B9">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6B62965F" w14:textId="54CD0F29"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044F83" w14:paraId="59CDDB86" w14:textId="77777777" w:rsidTr="00E13E3F">
        <w:trPr>
          <w:trHeight w:val="280"/>
        </w:trPr>
        <w:tc>
          <w:tcPr>
            <w:tcW w:w="1643" w:type="dxa"/>
            <w:tcBorders>
              <w:top w:val="nil"/>
              <w:left w:val="single" w:sz="18" w:space="0" w:color="auto"/>
              <w:bottom w:val="nil"/>
              <w:right w:val="single" w:sz="8" w:space="0" w:color="auto"/>
            </w:tcBorders>
            <w:vAlign w:val="bottom"/>
          </w:tcPr>
          <w:p w14:paraId="192A2C13" w14:textId="77777777" w:rsidR="0080439F" w:rsidRPr="00357DB1" w:rsidRDefault="0080439F" w:rsidP="00044F8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E98217"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CoFeNi</w:t>
            </w:r>
          </w:p>
        </w:tc>
        <w:tc>
          <w:tcPr>
            <w:tcW w:w="1710" w:type="dxa"/>
            <w:tcBorders>
              <w:top w:val="nil"/>
              <w:left w:val="single" w:sz="8" w:space="0" w:color="auto"/>
              <w:bottom w:val="nil"/>
              <w:right w:val="single" w:sz="8" w:space="0" w:color="auto"/>
            </w:tcBorders>
            <w:shd w:val="clear" w:color="auto" w:fill="auto"/>
            <w:noWrap/>
            <w:vAlign w:val="bottom"/>
            <w:hideMark/>
          </w:tcPr>
          <w:p w14:paraId="76304DC5"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6247F39"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1317377"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1277A31"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2877B18"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8A4AFE" w14:textId="65554DEC"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1E6BD51B" w14:textId="2D3B46AA"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AB25C5" w14:paraId="75C15CA8" w14:textId="77777777" w:rsidTr="00E13E3F">
        <w:trPr>
          <w:trHeight w:val="280"/>
        </w:trPr>
        <w:tc>
          <w:tcPr>
            <w:tcW w:w="1643" w:type="dxa"/>
            <w:tcBorders>
              <w:top w:val="nil"/>
              <w:left w:val="single" w:sz="18" w:space="0" w:color="auto"/>
              <w:bottom w:val="nil"/>
              <w:right w:val="single" w:sz="8" w:space="0" w:color="auto"/>
            </w:tcBorders>
            <w:vAlign w:val="bottom"/>
          </w:tcPr>
          <w:p w14:paraId="1107CA6B" w14:textId="77777777" w:rsidR="0080439F" w:rsidRPr="00357DB1" w:rsidRDefault="0080439F" w:rsidP="00044F8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2ED2BFB" w14:textId="77777777" w:rsidR="0080439F" w:rsidRPr="00357DB1" w:rsidRDefault="0080439F" w:rsidP="00044F8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0FBD3678"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DF5DDA"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C20603E"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1190183"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75BFA60" w14:textId="00804545"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A0EB0C" w14:textId="224CB5F0"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3E6611B6" w14:textId="6673DDCB"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80439F" w:rsidRPr="0094352C" w14:paraId="3D7A0C96" w14:textId="77777777" w:rsidTr="00E13E3F">
        <w:trPr>
          <w:trHeight w:val="280"/>
        </w:trPr>
        <w:tc>
          <w:tcPr>
            <w:tcW w:w="1643" w:type="dxa"/>
            <w:tcBorders>
              <w:top w:val="nil"/>
              <w:left w:val="single" w:sz="18" w:space="0" w:color="auto"/>
              <w:bottom w:val="nil"/>
              <w:right w:val="single" w:sz="8" w:space="0" w:color="auto"/>
            </w:tcBorders>
            <w:vAlign w:val="bottom"/>
          </w:tcPr>
          <w:p w14:paraId="682F7AF1" w14:textId="77777777" w:rsidR="0080439F" w:rsidRPr="00357DB1" w:rsidRDefault="0080439F" w:rsidP="00044F8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08C5E4D"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FeNiTi</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240A4EEC"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SPS</w:t>
            </w:r>
          </w:p>
        </w:tc>
        <w:tc>
          <w:tcPr>
            <w:tcW w:w="720" w:type="dxa"/>
            <w:tcBorders>
              <w:top w:val="nil"/>
              <w:left w:val="single" w:sz="8" w:space="0" w:color="auto"/>
              <w:bottom w:val="nil"/>
              <w:right w:val="single" w:sz="8" w:space="0" w:color="auto"/>
            </w:tcBorders>
            <w:shd w:val="clear" w:color="auto" w:fill="auto"/>
            <w:noWrap/>
            <w:vAlign w:val="bottom"/>
            <w:hideMark/>
          </w:tcPr>
          <w:p w14:paraId="3A8267E3"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7D83EA1" w14:textId="77777777" w:rsidR="0080439F" w:rsidRPr="00357DB1" w:rsidRDefault="0080439F" w:rsidP="00044F83">
            <w:pPr>
              <w:rPr>
                <w:rFonts w:ascii="Calibri" w:eastAsia="Times New Roman" w:hAnsi="Calibri" w:cs="Times New Roman"/>
                <w:sz w:val="16"/>
                <w:szCs w:val="16"/>
              </w:rPr>
            </w:pPr>
            <w:r w:rsidRPr="00357DB1">
              <w:rPr>
                <w:rFonts w:ascii="Calibri" w:eastAsia="Times New Roman" w:hAnsi="Calibri" w:cs="Times New Roman"/>
                <w:sz w:val="16"/>
                <w:szCs w:val="16"/>
              </w:rPr>
              <w:t>FCC+B2+Unk</w:t>
            </w:r>
          </w:p>
        </w:tc>
        <w:tc>
          <w:tcPr>
            <w:tcW w:w="356" w:type="dxa"/>
            <w:tcBorders>
              <w:top w:val="nil"/>
              <w:left w:val="single" w:sz="8" w:space="0" w:color="auto"/>
              <w:bottom w:val="nil"/>
              <w:right w:val="single" w:sz="8" w:space="0" w:color="auto"/>
            </w:tcBorders>
            <w:vAlign w:val="bottom"/>
          </w:tcPr>
          <w:p w14:paraId="7DE76979"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C62FA2" w14:textId="77777777"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B1E2A41" w14:textId="73EC6F1B" w:rsidR="0080439F" w:rsidRPr="00357DB1" w:rsidRDefault="0080439F" w:rsidP="00044F8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F47AF44" w14:textId="68E3792A" w:rsidR="0080439F" w:rsidRPr="00357DB1" w:rsidRDefault="00B34BFA"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3&lt;/Year&gt;&lt;RecNum&gt;604&lt;/RecNum&gt;&lt;DisplayText&gt;[71]&lt;/DisplayText&gt;&lt;record&gt;&lt;rec-number&gt;604&lt;/rec-number&gt;&lt;foreign-keys&gt;&lt;key app="EN" db-id="ddervv2eyxfzffeadz9v0wpsxr0wzrvadwsp" timestamp="1418674493"&gt;604&lt;/key&gt;&lt;/foreign-keys&gt;&lt;ref-type name="Journal Article"&gt;17&lt;/ref-type&gt;&lt;contributors&gt;&lt;authors&gt;&lt;author&gt;Chen, W.&lt;/author&gt;&lt;author&gt;Fu, Z.&lt;/author&gt;&lt;author&gt;Fang, S.&lt;/author&gt;&lt;author&gt;Wang, Y.&lt;/author&gt;&lt;author&gt;Xiao, H.&lt;/author&gt;&lt;author&gt;Zhu, D.&lt;/author&gt;&lt;/authors&gt;&lt;/contributors&gt;&lt;titles&gt;&lt;title&gt;&lt;style face="normal" font="default" size="100%"&gt;Processing, microstructure and properties of Al&lt;/style&gt;&lt;style face="subscript" font="default" size="100%"&gt;0.6&lt;/style&gt;&lt;style face="normal" font="default" size="100%"&gt;CoNiFeTi&lt;/style&gt;&lt;style face="subscript" font="default" size="100%"&gt;0.4&lt;/style&gt;&lt;style face="normal" font="default" size="100%"&gt; high entropy alloy with nanoscale twins&lt;/style&gt;&lt;/title&gt;&lt;secondary-title&gt;Mater. Sci. Eng. A&lt;/secondary-title&gt;&lt;/titles&gt;&lt;periodical&gt;&lt;full-title&gt;Mater. Sci. Eng. A&lt;/full-title&gt;&lt;/periodical&gt;&lt;pages&gt;439-444&lt;/pages&gt;&lt;volume&gt;565&lt;/volume&gt;&lt;dates&gt;&lt;year&gt;2013&lt;/year&gt;&lt;pub-dates&gt;&lt;date&gt;Mar&lt;/date&gt;&lt;/pub-dates&gt;&lt;/dates&gt;&lt;isbn&gt;0921-5093&lt;/isbn&gt;&lt;accession-num&gt;WOS:000316033200058&lt;/accession-num&gt;&lt;urls&gt;&lt;related-urls&gt;&lt;url&gt;http://dx.doi.org/10.1016/j.msea.2012.12.072&lt;/url&gt;&lt;/related-urls&gt;&lt;/urls&gt;&lt;electronic-resource-num&gt;10.1016/j.msea.2012.12.07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1]</w:t>
            </w:r>
            <w:r>
              <w:rPr>
                <w:rFonts w:ascii="Calibri" w:eastAsia="Times New Roman" w:hAnsi="Calibri" w:cs="Times New Roman"/>
                <w:sz w:val="16"/>
                <w:szCs w:val="16"/>
              </w:rPr>
              <w:fldChar w:fldCharType="end"/>
            </w:r>
          </w:p>
        </w:tc>
      </w:tr>
      <w:tr w:rsidR="0080439F" w:rsidRPr="00A06246" w14:paraId="52B6C71B" w14:textId="77777777" w:rsidTr="00E13E3F">
        <w:trPr>
          <w:trHeight w:val="280"/>
        </w:trPr>
        <w:tc>
          <w:tcPr>
            <w:tcW w:w="1643" w:type="dxa"/>
            <w:tcBorders>
              <w:top w:val="nil"/>
              <w:left w:val="single" w:sz="18" w:space="0" w:color="auto"/>
              <w:bottom w:val="nil"/>
              <w:right w:val="single" w:sz="8" w:space="0" w:color="auto"/>
            </w:tcBorders>
            <w:vAlign w:val="bottom"/>
          </w:tcPr>
          <w:p w14:paraId="6C2525FA" w14:textId="49014A59" w:rsidR="0080439F" w:rsidRPr="00357DB1" w:rsidRDefault="0080439F" w:rsidP="0036336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82ED6A3" w14:textId="77777777" w:rsidR="0080439F" w:rsidRPr="00357DB1" w:rsidRDefault="0080439F" w:rsidP="0036336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o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7ED1DEE" w14:textId="77777777" w:rsidR="0080439F" w:rsidRPr="00357DB1" w:rsidRDefault="0080439F" w:rsidP="0036336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A210D3" w14:textId="0E205FCA"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6C2E90" w14:textId="3B88DD2D" w:rsidR="0080439F" w:rsidRPr="00357DB1" w:rsidRDefault="0080439F" w:rsidP="0036336D">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3434832" w14:textId="079CF1E3"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355FA2" w14:textId="127697D8" w:rsidR="0080439F" w:rsidRPr="00357DB1" w:rsidRDefault="0080439F"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5A2AFE8" w14:textId="77777777" w:rsidR="0080439F" w:rsidRPr="00357DB1" w:rsidRDefault="0080439F" w:rsidP="0036336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4319E4" w14:textId="65C60C1D" w:rsidR="0080439F" w:rsidRPr="00357DB1" w:rsidRDefault="00B34BFA"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80439F" w:rsidRPr="00DA0B7E" w14:paraId="256CF5FC" w14:textId="77777777" w:rsidTr="00E13E3F">
        <w:trPr>
          <w:trHeight w:val="280"/>
        </w:trPr>
        <w:tc>
          <w:tcPr>
            <w:tcW w:w="1643" w:type="dxa"/>
            <w:tcBorders>
              <w:top w:val="nil"/>
              <w:left w:val="single" w:sz="18" w:space="0" w:color="auto"/>
              <w:bottom w:val="nil"/>
              <w:right w:val="single" w:sz="8" w:space="0" w:color="auto"/>
            </w:tcBorders>
            <w:vAlign w:val="bottom"/>
          </w:tcPr>
          <w:p w14:paraId="2F99A343" w14:textId="77777777" w:rsidR="0080439F" w:rsidRPr="00357DB1" w:rsidRDefault="0080439F" w:rsidP="008A41F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4190CA5"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4006DE7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919B3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FBEC2A"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099FCBAC"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25532BE"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8871C6"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2818F18" w14:textId="46569B7C"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C154388" w14:textId="77777777" w:rsidTr="00E13E3F">
        <w:trPr>
          <w:trHeight w:val="280"/>
        </w:trPr>
        <w:tc>
          <w:tcPr>
            <w:tcW w:w="1643" w:type="dxa"/>
            <w:tcBorders>
              <w:top w:val="nil"/>
              <w:left w:val="single" w:sz="18" w:space="0" w:color="auto"/>
              <w:bottom w:val="nil"/>
              <w:right w:val="single" w:sz="8" w:space="0" w:color="auto"/>
            </w:tcBorders>
            <w:vAlign w:val="bottom"/>
          </w:tcPr>
          <w:p w14:paraId="63FF6D0F"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907CD7C"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1B63039D"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08E514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D140A7"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2CAA060F"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1B73A8E"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D4E098A"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5D0D68F" w14:textId="2001EDC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4F2D6642" w14:textId="77777777" w:rsidTr="00E13E3F">
        <w:trPr>
          <w:trHeight w:val="280"/>
        </w:trPr>
        <w:tc>
          <w:tcPr>
            <w:tcW w:w="1643" w:type="dxa"/>
            <w:tcBorders>
              <w:top w:val="nil"/>
              <w:left w:val="single" w:sz="18" w:space="0" w:color="auto"/>
              <w:bottom w:val="nil"/>
              <w:right w:val="single" w:sz="8" w:space="0" w:color="auto"/>
            </w:tcBorders>
            <w:vAlign w:val="bottom"/>
          </w:tcPr>
          <w:p w14:paraId="0A2E67B3"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4CF30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MnNi</w:t>
            </w:r>
          </w:p>
        </w:tc>
        <w:tc>
          <w:tcPr>
            <w:tcW w:w="1710" w:type="dxa"/>
            <w:tcBorders>
              <w:top w:val="nil"/>
              <w:left w:val="single" w:sz="8" w:space="0" w:color="auto"/>
              <w:bottom w:val="nil"/>
              <w:right w:val="single" w:sz="8" w:space="0" w:color="auto"/>
            </w:tcBorders>
            <w:shd w:val="clear" w:color="auto" w:fill="auto"/>
            <w:noWrap/>
            <w:vAlign w:val="bottom"/>
            <w:hideMark/>
          </w:tcPr>
          <w:p w14:paraId="701330F2"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49ADF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A3FF40"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6284134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FE3E97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57FC12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12125F7" w14:textId="68E19D69"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FA7F3D7" w14:textId="77777777" w:rsidTr="00E13E3F">
        <w:trPr>
          <w:trHeight w:val="280"/>
        </w:trPr>
        <w:tc>
          <w:tcPr>
            <w:tcW w:w="1643" w:type="dxa"/>
            <w:tcBorders>
              <w:top w:val="nil"/>
              <w:left w:val="single" w:sz="18" w:space="0" w:color="auto"/>
              <w:bottom w:val="nil"/>
              <w:right w:val="single" w:sz="8" w:space="0" w:color="auto"/>
            </w:tcBorders>
            <w:vAlign w:val="bottom"/>
          </w:tcPr>
          <w:p w14:paraId="24751555"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AC031B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Mn</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A4069DC"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2A0D1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45020D"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E6C6644"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F9C2BB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5463D2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2A434E4" w14:textId="46642958"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6D999144" w14:textId="77777777" w:rsidTr="00E13E3F">
        <w:trPr>
          <w:trHeight w:val="280"/>
        </w:trPr>
        <w:tc>
          <w:tcPr>
            <w:tcW w:w="1643" w:type="dxa"/>
            <w:tcBorders>
              <w:top w:val="nil"/>
              <w:left w:val="single" w:sz="18" w:space="0" w:color="auto"/>
              <w:bottom w:val="nil"/>
              <w:right w:val="single" w:sz="8" w:space="0" w:color="auto"/>
            </w:tcBorders>
            <w:vAlign w:val="bottom"/>
          </w:tcPr>
          <w:p w14:paraId="2095A226"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7A5EE7"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p>
        </w:tc>
        <w:tc>
          <w:tcPr>
            <w:tcW w:w="1710" w:type="dxa"/>
            <w:tcBorders>
              <w:top w:val="nil"/>
              <w:left w:val="single" w:sz="8" w:space="0" w:color="auto"/>
              <w:bottom w:val="nil"/>
              <w:right w:val="single" w:sz="8" w:space="0" w:color="auto"/>
            </w:tcBorders>
            <w:shd w:val="clear" w:color="auto" w:fill="auto"/>
            <w:noWrap/>
            <w:vAlign w:val="bottom"/>
            <w:hideMark/>
          </w:tcPr>
          <w:p w14:paraId="1C97884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52F243"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24ED94"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FCC</w:t>
            </w:r>
          </w:p>
        </w:tc>
        <w:tc>
          <w:tcPr>
            <w:tcW w:w="356" w:type="dxa"/>
            <w:tcBorders>
              <w:top w:val="nil"/>
              <w:left w:val="single" w:sz="8" w:space="0" w:color="auto"/>
              <w:bottom w:val="nil"/>
              <w:right w:val="single" w:sz="8" w:space="0" w:color="auto"/>
            </w:tcBorders>
            <w:vAlign w:val="bottom"/>
          </w:tcPr>
          <w:p w14:paraId="44BAF65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38974EB"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B574B3D"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EEE4445" w14:textId="149284A0"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0C35C01E" w14:textId="77777777" w:rsidTr="00E13E3F">
        <w:trPr>
          <w:trHeight w:val="280"/>
        </w:trPr>
        <w:tc>
          <w:tcPr>
            <w:tcW w:w="1643" w:type="dxa"/>
            <w:tcBorders>
              <w:top w:val="nil"/>
              <w:left w:val="single" w:sz="18" w:space="0" w:color="auto"/>
              <w:bottom w:val="nil"/>
              <w:right w:val="single" w:sz="8" w:space="0" w:color="auto"/>
            </w:tcBorders>
            <w:vAlign w:val="bottom"/>
          </w:tcPr>
          <w:p w14:paraId="7978A7CC"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CA361F"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7C8B0439"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C2DEB0D"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89F44BE"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611CD99B"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AD4EC12"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571436F"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534CB73" w14:textId="67DC6EEE"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80439F" w:rsidRPr="00DA0B7E" w14:paraId="5104B7CE" w14:textId="77777777" w:rsidTr="00E13E3F">
        <w:trPr>
          <w:trHeight w:val="280"/>
        </w:trPr>
        <w:tc>
          <w:tcPr>
            <w:tcW w:w="1643" w:type="dxa"/>
            <w:tcBorders>
              <w:top w:val="nil"/>
              <w:left w:val="single" w:sz="18" w:space="0" w:color="auto"/>
              <w:bottom w:val="nil"/>
              <w:right w:val="single" w:sz="8" w:space="0" w:color="auto"/>
            </w:tcBorders>
            <w:vAlign w:val="bottom"/>
          </w:tcPr>
          <w:p w14:paraId="064A334F" w14:textId="77777777" w:rsidR="0080439F" w:rsidRPr="00357DB1" w:rsidRDefault="0080439F" w:rsidP="008A41F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79F17D8" w14:textId="77777777" w:rsidR="0080439F" w:rsidRPr="00357DB1" w:rsidRDefault="0080439F" w:rsidP="008A41F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D629D01"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2E20A8"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A79916" w14:textId="77777777" w:rsidR="0080439F" w:rsidRPr="00357DB1" w:rsidRDefault="0080439F" w:rsidP="008A41F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FA8A27A"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36E1915"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C510B9" w14:textId="77777777" w:rsidR="0080439F" w:rsidRPr="00357DB1" w:rsidRDefault="0080439F" w:rsidP="008A41F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01F57BC" w14:textId="00DDC636" w:rsidR="0080439F" w:rsidRPr="00357DB1" w:rsidRDefault="00B34BFA"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6A3AED" w14:paraId="2BCC2A1E" w14:textId="77777777" w:rsidTr="00FA6FE1">
        <w:trPr>
          <w:trHeight w:val="280"/>
        </w:trPr>
        <w:tc>
          <w:tcPr>
            <w:tcW w:w="1643" w:type="dxa"/>
            <w:tcBorders>
              <w:top w:val="nil"/>
              <w:left w:val="single" w:sz="18" w:space="0" w:color="auto"/>
              <w:bottom w:val="nil"/>
              <w:right w:val="single" w:sz="8" w:space="0" w:color="auto"/>
            </w:tcBorders>
            <w:vAlign w:val="bottom"/>
          </w:tcPr>
          <w:p w14:paraId="08D2F438" w14:textId="3496C14F" w:rsidR="00FA6FE1" w:rsidRPr="00357DB1" w:rsidRDefault="00FA6FE1" w:rsidP="00FA6FE1">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FEFC8EF"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4CFC4254"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8971A0"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D8CA30"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2D15CB8"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DECB0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2205AC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47992D" w14:textId="51C4D3C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5DBE89A3" w14:textId="77777777" w:rsidTr="00FA6FE1">
        <w:trPr>
          <w:trHeight w:val="280"/>
        </w:trPr>
        <w:tc>
          <w:tcPr>
            <w:tcW w:w="1643" w:type="dxa"/>
            <w:tcBorders>
              <w:top w:val="nil"/>
              <w:left w:val="single" w:sz="18" w:space="0" w:color="auto"/>
              <w:bottom w:val="nil"/>
              <w:right w:val="single" w:sz="8" w:space="0" w:color="auto"/>
            </w:tcBorders>
            <w:vAlign w:val="bottom"/>
          </w:tcPr>
          <w:p w14:paraId="5EB93156"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A68D3B"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D84D3DE"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C0D7C6"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228A24"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81A5E4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6A04D9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ECCAA36" w14:textId="77777777" w:rsidR="00FA6FE1" w:rsidRPr="00357DB1" w:rsidRDefault="00FA6FE1" w:rsidP="00FA6FE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CAAC118" w14:textId="0950BC12"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612DE406" w14:textId="77777777" w:rsidTr="00FA6FE1">
        <w:trPr>
          <w:trHeight w:val="280"/>
        </w:trPr>
        <w:tc>
          <w:tcPr>
            <w:tcW w:w="1643" w:type="dxa"/>
            <w:tcBorders>
              <w:top w:val="nil"/>
              <w:left w:val="single" w:sz="18" w:space="0" w:color="auto"/>
              <w:bottom w:val="nil"/>
              <w:right w:val="single" w:sz="8" w:space="0" w:color="auto"/>
            </w:tcBorders>
            <w:vAlign w:val="bottom"/>
          </w:tcPr>
          <w:p w14:paraId="09EC6F6E"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E7B844F"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38FB120"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8AFE1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421D01"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05FA41B"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27534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FB2E931"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DA8D631" w14:textId="0F386AB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6694EA16" w14:textId="77777777" w:rsidTr="00FA6FE1">
        <w:trPr>
          <w:trHeight w:val="280"/>
        </w:trPr>
        <w:tc>
          <w:tcPr>
            <w:tcW w:w="1643" w:type="dxa"/>
            <w:tcBorders>
              <w:top w:val="nil"/>
              <w:left w:val="single" w:sz="18" w:space="0" w:color="auto"/>
              <w:bottom w:val="nil"/>
              <w:right w:val="single" w:sz="8" w:space="0" w:color="auto"/>
            </w:tcBorders>
            <w:vAlign w:val="bottom"/>
          </w:tcPr>
          <w:p w14:paraId="711CFFE2" w14:textId="77777777" w:rsidR="00FA6FE1" w:rsidRPr="00357DB1" w:rsidRDefault="00FA6FE1" w:rsidP="00FA6FE1">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916642"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50CADD8"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761655"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743782B" w14:textId="77777777" w:rsidR="00FA6FE1" w:rsidRPr="00357DB1" w:rsidRDefault="00FA6FE1" w:rsidP="00FA6FE1">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265F9C9"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2C9113" w14:textId="77777777" w:rsidR="00FA6FE1" w:rsidRPr="00357DB1" w:rsidRDefault="00FA6FE1" w:rsidP="00FA6FE1">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C665E3" w14:textId="77777777" w:rsidR="00FA6FE1" w:rsidRPr="00357DB1" w:rsidRDefault="00FA6FE1" w:rsidP="00FA6FE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33F8316" w14:textId="0991344D"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E46A14" w:rsidRPr="006A3AED" w14:paraId="62D969C2" w14:textId="77777777" w:rsidTr="002D41FE">
        <w:trPr>
          <w:trHeight w:val="280"/>
        </w:trPr>
        <w:tc>
          <w:tcPr>
            <w:tcW w:w="1643" w:type="dxa"/>
            <w:tcBorders>
              <w:top w:val="nil"/>
              <w:left w:val="single" w:sz="18" w:space="0" w:color="auto"/>
              <w:bottom w:val="nil"/>
              <w:right w:val="single" w:sz="8" w:space="0" w:color="auto"/>
            </w:tcBorders>
            <w:vAlign w:val="bottom"/>
          </w:tcPr>
          <w:p w14:paraId="2BAF73C4"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F8F87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5E6124B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FCAED8E"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082F56"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00CCC69"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0AADA4"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B429B9"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4B15A13" w14:textId="067BE462"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E46A14" w:rsidRPr="008A41F4" w14:paraId="27B401FF" w14:textId="77777777" w:rsidTr="002D41FE">
        <w:trPr>
          <w:trHeight w:val="280"/>
        </w:trPr>
        <w:tc>
          <w:tcPr>
            <w:tcW w:w="1643" w:type="dxa"/>
            <w:tcBorders>
              <w:top w:val="nil"/>
              <w:left w:val="single" w:sz="18" w:space="0" w:color="auto"/>
              <w:bottom w:val="nil"/>
              <w:right w:val="single" w:sz="8" w:space="0" w:color="auto"/>
            </w:tcBorders>
            <w:vAlign w:val="bottom"/>
          </w:tcPr>
          <w:p w14:paraId="49BB3608"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E14A2BB"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68B3A0E5"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E305D8A"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8143A3"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A0C892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F654D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E21945E" w14:textId="77777777" w:rsidR="00E46A14" w:rsidRPr="00357DB1" w:rsidRDefault="00E46A14" w:rsidP="002D41FE">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945D974" w14:textId="2C93A64B" w:rsidR="00E46A14" w:rsidRPr="00357DB1" w:rsidRDefault="00E46A14"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E46A14" w:rsidRPr="0094352C" w14:paraId="428E13D5" w14:textId="77777777" w:rsidTr="002D41FE">
        <w:trPr>
          <w:trHeight w:val="280"/>
        </w:trPr>
        <w:tc>
          <w:tcPr>
            <w:tcW w:w="1643" w:type="dxa"/>
            <w:tcBorders>
              <w:top w:val="nil"/>
              <w:left w:val="single" w:sz="18" w:space="0" w:color="auto"/>
              <w:bottom w:val="nil"/>
              <w:right w:val="single" w:sz="8" w:space="0" w:color="auto"/>
            </w:tcBorders>
            <w:vAlign w:val="bottom"/>
          </w:tcPr>
          <w:p w14:paraId="3FBD58B9"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E0176D0"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937FFF2"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62E6D0"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3DBC2A"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86861D1"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77D3823"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9DF6CD0"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B5E0FB9" w14:textId="0DA07044"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E46A14" w:rsidRPr="0094352C" w14:paraId="2065B692" w14:textId="77777777" w:rsidTr="002D41FE">
        <w:trPr>
          <w:trHeight w:val="280"/>
        </w:trPr>
        <w:tc>
          <w:tcPr>
            <w:tcW w:w="1643" w:type="dxa"/>
            <w:tcBorders>
              <w:top w:val="nil"/>
              <w:left w:val="single" w:sz="18" w:space="0" w:color="auto"/>
              <w:bottom w:val="nil"/>
              <w:right w:val="single" w:sz="8" w:space="0" w:color="auto"/>
            </w:tcBorders>
            <w:vAlign w:val="bottom"/>
          </w:tcPr>
          <w:p w14:paraId="203EBC8F" w14:textId="77777777" w:rsidR="00E46A14" w:rsidRPr="00357DB1" w:rsidRDefault="00E46A14" w:rsidP="002D41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1D48D0C"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233C9B1"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CD7E51"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173BC5F" w14:textId="77777777" w:rsidR="00E46A14" w:rsidRPr="00357DB1" w:rsidRDefault="00E46A14" w:rsidP="002D41FE">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00E654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500354"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F9C5946" w14:textId="77777777" w:rsidR="00E46A14" w:rsidRPr="00357DB1" w:rsidRDefault="00E46A14" w:rsidP="002D41FE">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C19AF45" w14:textId="39CBD846" w:rsidR="00E46A14" w:rsidRPr="00357DB1" w:rsidRDefault="00E46A14"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5AA9F1EE" w14:textId="77777777" w:rsidTr="00E13E3F">
        <w:trPr>
          <w:trHeight w:val="280"/>
        </w:trPr>
        <w:tc>
          <w:tcPr>
            <w:tcW w:w="1643" w:type="dxa"/>
            <w:tcBorders>
              <w:top w:val="nil"/>
              <w:left w:val="single" w:sz="18" w:space="0" w:color="auto"/>
              <w:bottom w:val="nil"/>
              <w:right w:val="single" w:sz="8" w:space="0" w:color="auto"/>
            </w:tcBorders>
            <w:vAlign w:val="bottom"/>
          </w:tcPr>
          <w:p w14:paraId="3776CA3A"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38D754"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16A99D9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0E744F"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990A9C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DCD2DA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35D1FA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6944EAA"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29AB968" w14:textId="3AE85E99"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94352C" w14:paraId="225F8BB3" w14:textId="77777777" w:rsidTr="00E13E3F">
        <w:trPr>
          <w:trHeight w:val="280"/>
        </w:trPr>
        <w:tc>
          <w:tcPr>
            <w:tcW w:w="1643" w:type="dxa"/>
            <w:tcBorders>
              <w:top w:val="nil"/>
              <w:left w:val="single" w:sz="18" w:space="0" w:color="auto"/>
              <w:bottom w:val="nil"/>
              <w:right w:val="single" w:sz="8" w:space="0" w:color="auto"/>
            </w:tcBorders>
            <w:vAlign w:val="bottom"/>
          </w:tcPr>
          <w:p w14:paraId="5CA8C21E"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2BF07C"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9</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1DB59AFE"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07C2D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3CB61C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3C73637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BC9BD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BB32A0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35FF463" w14:textId="777648A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E20BAB" w14:paraId="047CF02A" w14:textId="77777777" w:rsidTr="00E13E3F">
        <w:trPr>
          <w:trHeight w:val="280"/>
        </w:trPr>
        <w:tc>
          <w:tcPr>
            <w:tcW w:w="1643" w:type="dxa"/>
            <w:tcBorders>
              <w:top w:val="nil"/>
              <w:left w:val="single" w:sz="18" w:space="0" w:color="auto"/>
              <w:bottom w:val="nil"/>
              <w:right w:val="single" w:sz="8" w:space="0" w:color="auto"/>
            </w:tcBorders>
            <w:vAlign w:val="bottom"/>
          </w:tcPr>
          <w:p w14:paraId="7C5ED199"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C9BC6D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5F28852A"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8992A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8CB9D7C"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66553D9" w14:textId="41285F42" w:rsidR="00FA6FE1" w:rsidRPr="00357DB1" w:rsidRDefault="00FA6FE1" w:rsidP="00F633EF">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4E6F5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124FB3"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D883981" w14:textId="0F345184"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FA6FE1" w:rsidRPr="00BB3007" w14:paraId="4909085E" w14:textId="77777777" w:rsidTr="00E13E3F">
        <w:trPr>
          <w:trHeight w:val="280"/>
        </w:trPr>
        <w:tc>
          <w:tcPr>
            <w:tcW w:w="1643" w:type="dxa"/>
            <w:tcBorders>
              <w:top w:val="nil"/>
              <w:left w:val="single" w:sz="18" w:space="0" w:color="auto"/>
              <w:bottom w:val="nil"/>
              <w:right w:val="single" w:sz="8" w:space="0" w:color="auto"/>
            </w:tcBorders>
            <w:vAlign w:val="bottom"/>
          </w:tcPr>
          <w:p w14:paraId="078B516F" w14:textId="6B9B43D1"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BFC7C0"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0.6</w:t>
            </w:r>
          </w:p>
        </w:tc>
        <w:tc>
          <w:tcPr>
            <w:tcW w:w="1710" w:type="dxa"/>
            <w:tcBorders>
              <w:top w:val="nil"/>
              <w:left w:val="single" w:sz="8" w:space="0" w:color="auto"/>
              <w:bottom w:val="nil"/>
              <w:right w:val="single" w:sz="8" w:space="0" w:color="auto"/>
            </w:tcBorders>
            <w:shd w:val="clear" w:color="auto" w:fill="auto"/>
            <w:noWrap/>
            <w:vAlign w:val="bottom"/>
            <w:hideMark/>
          </w:tcPr>
          <w:p w14:paraId="065EBB9D"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B50259D"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CBFDEFC"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7DA5990"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AAD85C"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3AFC64" w14:textId="53C8948D"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0F1604C" w14:textId="1A92A7B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308FD2A7" w14:textId="77777777" w:rsidTr="00E13E3F">
        <w:trPr>
          <w:trHeight w:val="280"/>
        </w:trPr>
        <w:tc>
          <w:tcPr>
            <w:tcW w:w="1643" w:type="dxa"/>
            <w:tcBorders>
              <w:top w:val="nil"/>
              <w:left w:val="single" w:sz="18" w:space="0" w:color="auto"/>
              <w:bottom w:val="nil"/>
              <w:right w:val="single" w:sz="8" w:space="0" w:color="auto"/>
            </w:tcBorders>
            <w:vAlign w:val="bottom"/>
          </w:tcPr>
          <w:p w14:paraId="0328E24E"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27E8A6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B905082"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A6D79D2"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4E74B0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183607F0"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DB4519"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F6B1CA" w14:textId="4DED7D84"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40F66D3" w14:textId="65281F5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41EB3E89" w14:textId="77777777" w:rsidTr="00E13E3F">
        <w:trPr>
          <w:trHeight w:val="280"/>
        </w:trPr>
        <w:tc>
          <w:tcPr>
            <w:tcW w:w="1643" w:type="dxa"/>
            <w:tcBorders>
              <w:top w:val="nil"/>
              <w:left w:val="single" w:sz="18" w:space="0" w:color="auto"/>
              <w:bottom w:val="nil"/>
              <w:right w:val="single" w:sz="8" w:space="0" w:color="auto"/>
            </w:tcBorders>
            <w:vAlign w:val="bottom"/>
          </w:tcPr>
          <w:p w14:paraId="54B0D0EA"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E4B8D6E" w14:textId="77777777" w:rsidR="00FA6FE1" w:rsidRPr="00357DB1" w:rsidRDefault="00FA6FE1" w:rsidP="008B2AD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37D886E"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E7CB24"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468DC21"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5D18C5E"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02DCB3" w14:textId="5B15F5FB"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D97DBD" w14:textId="153EA456"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5B9BD24" w14:textId="7CA67ABB"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BB3007" w14:paraId="18F4DD20" w14:textId="77777777" w:rsidTr="00E13E3F">
        <w:trPr>
          <w:trHeight w:val="280"/>
        </w:trPr>
        <w:tc>
          <w:tcPr>
            <w:tcW w:w="1643" w:type="dxa"/>
            <w:tcBorders>
              <w:top w:val="nil"/>
              <w:left w:val="single" w:sz="18" w:space="0" w:color="auto"/>
              <w:bottom w:val="nil"/>
              <w:right w:val="single" w:sz="8" w:space="0" w:color="auto"/>
            </w:tcBorders>
            <w:vAlign w:val="bottom"/>
          </w:tcPr>
          <w:p w14:paraId="2C459E03"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CBB375"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1.2</w:t>
            </w:r>
          </w:p>
        </w:tc>
        <w:tc>
          <w:tcPr>
            <w:tcW w:w="1710" w:type="dxa"/>
            <w:tcBorders>
              <w:top w:val="nil"/>
              <w:left w:val="single" w:sz="8" w:space="0" w:color="auto"/>
              <w:bottom w:val="nil"/>
              <w:right w:val="single" w:sz="8" w:space="0" w:color="auto"/>
            </w:tcBorders>
            <w:shd w:val="clear" w:color="auto" w:fill="auto"/>
            <w:noWrap/>
            <w:vAlign w:val="bottom"/>
            <w:hideMark/>
          </w:tcPr>
          <w:p w14:paraId="72B0453A"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5CA4F9"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31DBAB"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23C508AA"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EA178E" w14:textId="02198E1A"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968C76" w14:textId="096221DD"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5975798" w14:textId="0AB8643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94352C" w14:paraId="601BD256" w14:textId="77777777" w:rsidTr="00E13E3F">
        <w:trPr>
          <w:trHeight w:val="280"/>
        </w:trPr>
        <w:tc>
          <w:tcPr>
            <w:tcW w:w="1643" w:type="dxa"/>
            <w:tcBorders>
              <w:top w:val="nil"/>
              <w:left w:val="single" w:sz="18" w:space="0" w:color="auto"/>
              <w:bottom w:val="nil"/>
              <w:right w:val="single" w:sz="8" w:space="0" w:color="auto"/>
            </w:tcBorders>
            <w:vAlign w:val="bottom"/>
          </w:tcPr>
          <w:p w14:paraId="32975FF2" w14:textId="77777777" w:rsidR="00FA6FE1" w:rsidRPr="00357DB1" w:rsidRDefault="00FA6FE1" w:rsidP="008B2AD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4892E3"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1.4</w:t>
            </w:r>
          </w:p>
        </w:tc>
        <w:tc>
          <w:tcPr>
            <w:tcW w:w="1710" w:type="dxa"/>
            <w:tcBorders>
              <w:top w:val="nil"/>
              <w:left w:val="single" w:sz="8" w:space="0" w:color="auto"/>
              <w:bottom w:val="nil"/>
              <w:right w:val="single" w:sz="8" w:space="0" w:color="auto"/>
            </w:tcBorders>
            <w:shd w:val="clear" w:color="auto" w:fill="auto"/>
            <w:noWrap/>
            <w:vAlign w:val="bottom"/>
            <w:hideMark/>
          </w:tcPr>
          <w:p w14:paraId="1F3815B6"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A5BBB6"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21F11BC" w14:textId="77777777" w:rsidR="00FA6FE1" w:rsidRPr="00357DB1" w:rsidRDefault="00FA6FE1" w:rsidP="008B2AD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7CF7F9E3" w14:textId="77777777"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03A7A31" w14:textId="5C68E883"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6E9CF7" w14:textId="37F0187F" w:rsidR="00FA6FE1" w:rsidRPr="00357DB1" w:rsidRDefault="00FA6FE1" w:rsidP="008B2AD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488908A" w14:textId="7697359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nhong&lt;/Author&gt;&lt;Year&gt;2012&lt;/Year&gt;&lt;RecNum&gt;106&lt;/RecNum&gt;&lt;DisplayText&gt;[74]&lt;/DisplayText&gt;&lt;record&gt;&lt;rec-number&gt;106&lt;/rec-number&gt;&lt;foreign-keys&gt;&lt;key app="EN" db-id="ddervv2eyxfzffeadz9v0wpsxr0wzrvadwsp" timestamp="1407359295"&gt;106&lt;/key&gt;&lt;/foreign-keys&gt;&lt;ref-type name="Journal Article"&gt;17&lt;/ref-type&gt;&lt;contributors&gt;&lt;authors&gt;&lt;author&gt;Jinhong, P.&lt;/author&gt;&lt;author&gt;Ye, P.&lt;/author&gt;&lt;author&gt;Hui, Z.&lt;/author&gt;&lt;author&gt;Lu, Z.&lt;/author&gt;&lt;/authors&gt;&lt;/contributors&gt;&lt;auth-address&gt;School of Materials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lt;style face="normal" font="default" size="100%"&gt;Microstructure and properties of AlCrFeCuNi&lt;/style&gt;&lt;style face="subscript" font="default" size="100%"&gt;x&lt;/style&gt;&lt;style face="normal" font="default" size="100%"&gt; (0.6&amp;lt;x&amp;lt;1.4) high-entropy alloys&lt;/style&gt;&lt;/title&gt;&lt;secondary-title&gt;Mater. Sci. Eng. A&lt;/secondary-title&gt;&lt;/titles&gt;&lt;periodical&gt;&lt;full-title&gt;Mater. Sci. Eng. A&lt;/full-title&gt;&lt;/periodical&gt;&lt;pages&gt;228-233&lt;/pages&gt;&lt;volume&gt;534&lt;/volume&gt;&lt;keywords&gt;&lt;keyword&gt;Cerium alloys&lt;/keyword&gt;&lt;keyword&gt;Alloys&lt;/keyword&gt;&lt;keyword&gt;Compressive strength&lt;/keyword&gt;&lt;keyword&gt;Entropy&lt;/keyword&gt;&lt;keyword&gt;Microstructure&lt;/keyword&gt;&lt;keyword&gt;Vacuum applications&lt;/keyword&gt;&lt;/keywords&gt;&lt;dates&gt;&lt;year&gt;2012&lt;/year&gt;&lt;/dates&gt;&lt;pub-location&gt;Langford Lane, Kidlington, Oxford, OX5 1GB, United Kingdom&lt;/pub-location&gt;&lt;publisher&gt;Elsevier Ltd&lt;/publisher&gt;&lt;isbn&gt;09215093&lt;/isbn&gt;&lt;urls&gt;&lt;related-urls&gt;&lt;url&gt;http://dx.doi.org/10.1016/j.msea.2011.11.063&lt;/url&gt;&lt;/related-urls&gt;&lt;/urls&gt;&lt;electronic-resource-num&gt;10.1016/j.msea.2011.11.06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4]</w:t>
            </w:r>
            <w:r>
              <w:rPr>
                <w:rFonts w:ascii="Calibri" w:eastAsia="Times New Roman" w:hAnsi="Calibri" w:cs="Times New Roman"/>
                <w:sz w:val="16"/>
                <w:szCs w:val="16"/>
              </w:rPr>
              <w:fldChar w:fldCharType="end"/>
            </w:r>
          </w:p>
        </w:tc>
      </w:tr>
      <w:tr w:rsidR="00FA6FE1" w:rsidRPr="00F8619C" w14:paraId="6F0F7B31" w14:textId="77777777" w:rsidTr="00E13E3F">
        <w:trPr>
          <w:trHeight w:val="280"/>
        </w:trPr>
        <w:tc>
          <w:tcPr>
            <w:tcW w:w="1643" w:type="dxa"/>
            <w:tcBorders>
              <w:top w:val="nil"/>
              <w:left w:val="single" w:sz="18" w:space="0" w:color="auto"/>
              <w:bottom w:val="nil"/>
              <w:right w:val="single" w:sz="8" w:space="0" w:color="auto"/>
            </w:tcBorders>
            <w:vAlign w:val="bottom"/>
          </w:tcPr>
          <w:p w14:paraId="3DD13CC5"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1536DF" w14:textId="796BF1D2"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0BE6D2AB"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 </w:t>
            </w:r>
          </w:p>
        </w:tc>
        <w:tc>
          <w:tcPr>
            <w:tcW w:w="720" w:type="dxa"/>
            <w:tcBorders>
              <w:top w:val="nil"/>
              <w:left w:val="single" w:sz="8" w:space="0" w:color="auto"/>
              <w:bottom w:val="nil"/>
              <w:right w:val="single" w:sz="8" w:space="0" w:color="auto"/>
            </w:tcBorders>
            <w:shd w:val="clear" w:color="auto" w:fill="auto"/>
            <w:noWrap/>
            <w:vAlign w:val="bottom"/>
            <w:hideMark/>
          </w:tcPr>
          <w:p w14:paraId="312CB2CE"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D443A8"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5C344E0F"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DA380F8"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4979D08" w14:textId="77777777" w:rsidR="00FA6FE1" w:rsidRPr="00357DB1" w:rsidRDefault="00FA6FE1" w:rsidP="00E81D7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7702E2C" w14:textId="76D2142D"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3F36E5DB" w14:textId="77777777" w:rsidTr="00E13E3F">
        <w:trPr>
          <w:trHeight w:val="280"/>
        </w:trPr>
        <w:tc>
          <w:tcPr>
            <w:tcW w:w="1643" w:type="dxa"/>
            <w:tcBorders>
              <w:top w:val="nil"/>
              <w:left w:val="single" w:sz="18" w:space="0" w:color="auto"/>
              <w:bottom w:val="nil"/>
              <w:right w:val="single" w:sz="8" w:space="0" w:color="auto"/>
            </w:tcBorders>
            <w:vAlign w:val="bottom"/>
          </w:tcPr>
          <w:p w14:paraId="76C6D9C1" w14:textId="77777777" w:rsidR="00FA6FE1" w:rsidRPr="00357DB1" w:rsidRDefault="00FA6FE1" w:rsidP="0035408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59CB075"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272A4F59"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32D0D1"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181A057" w14:textId="77777777" w:rsidR="00FA6FE1" w:rsidRPr="00357DB1" w:rsidRDefault="00FA6FE1" w:rsidP="00354082">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24F10F36"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E149C8"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3D85C38" w14:textId="77777777" w:rsidR="00FA6FE1" w:rsidRPr="00357DB1" w:rsidRDefault="00FA6FE1" w:rsidP="0035408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568CAA" w14:textId="654E226B"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8A41F4" w14:paraId="3639AE32" w14:textId="77777777" w:rsidTr="00E13E3F">
        <w:trPr>
          <w:trHeight w:val="280"/>
        </w:trPr>
        <w:tc>
          <w:tcPr>
            <w:tcW w:w="1643" w:type="dxa"/>
            <w:tcBorders>
              <w:top w:val="nil"/>
              <w:left w:val="single" w:sz="18" w:space="0" w:color="auto"/>
              <w:bottom w:val="nil"/>
              <w:right w:val="single" w:sz="8" w:space="0" w:color="auto"/>
            </w:tcBorders>
            <w:vAlign w:val="bottom"/>
          </w:tcPr>
          <w:p w14:paraId="16DED859"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1E9BE1"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CuFe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774F06D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 </w:t>
            </w:r>
          </w:p>
        </w:tc>
        <w:tc>
          <w:tcPr>
            <w:tcW w:w="720" w:type="dxa"/>
            <w:tcBorders>
              <w:top w:val="nil"/>
              <w:left w:val="single" w:sz="8" w:space="0" w:color="auto"/>
              <w:bottom w:val="nil"/>
              <w:right w:val="single" w:sz="8" w:space="0" w:color="auto"/>
            </w:tcBorders>
            <w:shd w:val="clear" w:color="auto" w:fill="auto"/>
            <w:noWrap/>
            <w:vAlign w:val="bottom"/>
            <w:hideMark/>
          </w:tcPr>
          <w:p w14:paraId="2DC73D8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8F4305"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460B09C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082236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941A28"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BBC22CF" w14:textId="328E179A" w:rsidR="00FA6FE1" w:rsidRPr="00357DB1" w:rsidRDefault="00FA6FE1"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Guo&lt;/Author&gt;&lt;Year&gt;2011&lt;/Year&gt;&lt;RecNum&gt;659&lt;/RecNum&gt;&lt;DisplayText&gt;[73]&lt;/DisplayText&gt;&lt;record&gt;&lt;rec-number&gt;659&lt;/rec-number&gt;&lt;foreign-keys&gt;&lt;key app="EN" db-id="ddervv2eyxfzffeadz9v0wpsxr0wzrvadwsp" timestamp="1418674494"&gt;659&lt;/key&gt;&lt;/foreign-keys&gt;&lt;ref-type name="Journal Article"&gt;17&lt;/ref-type&gt;&lt;contributors&gt;&lt;authors&gt;&lt;author&gt;Guo, S.&lt;/author&gt;&lt;author&gt;Ng, C.&lt;/author&gt;&lt;author&gt;Lu, J.&lt;/author&gt;&lt;author&gt;Liu, C. T.&lt;/author&gt;&lt;/authors&gt;&lt;/contributors&gt;&lt;titles&gt;&lt;title&gt;Effect of valence electron concentration on stability of fcc or bcc phase in high entropy alloys&lt;/title&gt;&lt;secondary-title&gt;J. Appl. Phys.&lt;/secondary-title&gt;&lt;/titles&gt;&lt;periodical&gt;&lt;full-title&gt;J. Appl. Phys.&lt;/full-title&gt;&lt;/periodical&gt;&lt;pages&gt;103505&lt;/pages&gt;&lt;volume&gt;109&lt;/volume&gt;&lt;number&gt;10&lt;/number&gt;&lt;section&gt;103505&lt;/section&gt;&lt;dates&gt;&lt;year&gt;2011&lt;/year&gt;&lt;pub-dates&gt;&lt;date&gt;May&lt;/date&gt;&lt;/pub-dates&gt;&lt;/dates&gt;&lt;isbn&gt;0021-8979&lt;/isbn&gt;&lt;accession-num&gt;WOS:000292115900051&lt;/accession-num&gt;&lt;urls&gt;&lt;related-urls&gt;&lt;url&gt;&amp;lt;Go to ISI&amp;gt;://WOS:000292115900051&lt;/url&gt;&lt;/related-urls&gt;&lt;/urls&gt;&lt;custom7&gt;103505&lt;/custom7&gt;&lt;electronic-resource-num&gt;10.1063/1.3587228&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3]</w:t>
            </w:r>
            <w:r>
              <w:rPr>
                <w:rFonts w:ascii="Calibri" w:eastAsia="Times New Roman" w:hAnsi="Calibri" w:cs="Times New Roman"/>
                <w:sz w:val="16"/>
                <w:szCs w:val="16"/>
              </w:rPr>
              <w:fldChar w:fldCharType="end"/>
            </w:r>
          </w:p>
        </w:tc>
      </w:tr>
      <w:tr w:rsidR="00FA6FE1" w:rsidRPr="006A3AED" w14:paraId="2E49CD3F" w14:textId="77777777" w:rsidTr="00E13E3F">
        <w:trPr>
          <w:trHeight w:val="280"/>
        </w:trPr>
        <w:tc>
          <w:tcPr>
            <w:tcW w:w="1643" w:type="dxa"/>
            <w:tcBorders>
              <w:top w:val="nil"/>
              <w:left w:val="single" w:sz="18" w:space="0" w:color="auto"/>
              <w:bottom w:val="nil"/>
              <w:right w:val="single" w:sz="8" w:space="0" w:color="auto"/>
            </w:tcBorders>
            <w:vAlign w:val="bottom"/>
          </w:tcPr>
          <w:p w14:paraId="11180A10"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246D06B"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51B67316"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F69E124"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BEF0D39"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CDB3A2C"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536435"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37FDE7"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A1446AE" w14:textId="296D013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1EFDA4A5" w14:textId="77777777" w:rsidTr="00E13E3F">
        <w:trPr>
          <w:trHeight w:val="280"/>
        </w:trPr>
        <w:tc>
          <w:tcPr>
            <w:tcW w:w="1643" w:type="dxa"/>
            <w:tcBorders>
              <w:top w:val="nil"/>
              <w:left w:val="single" w:sz="18" w:space="0" w:color="auto"/>
              <w:bottom w:val="nil"/>
              <w:right w:val="single" w:sz="8" w:space="0" w:color="auto"/>
            </w:tcBorders>
            <w:vAlign w:val="bottom"/>
          </w:tcPr>
          <w:p w14:paraId="54210D2A"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302E571"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8</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128EA14"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9A8ECC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090CE08"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7E3D0223"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87F506"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CFA7D8"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66D9F0" w14:textId="404A534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0FB44BF9" w14:textId="77777777" w:rsidTr="00E13E3F">
        <w:trPr>
          <w:trHeight w:val="280"/>
        </w:trPr>
        <w:tc>
          <w:tcPr>
            <w:tcW w:w="1643" w:type="dxa"/>
            <w:tcBorders>
              <w:top w:val="nil"/>
              <w:left w:val="single" w:sz="18" w:space="0" w:color="auto"/>
              <w:bottom w:val="nil"/>
              <w:right w:val="single" w:sz="8" w:space="0" w:color="auto"/>
            </w:tcBorders>
            <w:vAlign w:val="bottom"/>
          </w:tcPr>
          <w:p w14:paraId="1B9A0E0B"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196F2D"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0</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6ACAC725"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046C052"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54CBDDD"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C1CAA57"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2BFB8C6"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02076B9"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77552D" w14:textId="35BD7A8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6A3AED" w14:paraId="0FAD360C" w14:textId="77777777" w:rsidTr="00E13E3F">
        <w:trPr>
          <w:trHeight w:val="280"/>
        </w:trPr>
        <w:tc>
          <w:tcPr>
            <w:tcW w:w="1643" w:type="dxa"/>
            <w:tcBorders>
              <w:top w:val="nil"/>
              <w:left w:val="single" w:sz="18" w:space="0" w:color="auto"/>
              <w:bottom w:val="nil"/>
              <w:right w:val="single" w:sz="8" w:space="0" w:color="auto"/>
            </w:tcBorders>
            <w:vAlign w:val="bottom"/>
          </w:tcPr>
          <w:p w14:paraId="688333EA"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6B98F6"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2</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16D7E000"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2B9102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AE86AF"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0271B6A1"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77E3C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56B1AD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8F1CC7A" w14:textId="2DD9322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94352C" w14:paraId="727677FB" w14:textId="77777777" w:rsidTr="00E13E3F">
        <w:trPr>
          <w:trHeight w:val="280"/>
        </w:trPr>
        <w:tc>
          <w:tcPr>
            <w:tcW w:w="1643" w:type="dxa"/>
            <w:tcBorders>
              <w:top w:val="nil"/>
              <w:left w:val="single" w:sz="18" w:space="0" w:color="auto"/>
              <w:bottom w:val="nil"/>
              <w:right w:val="single" w:sz="8" w:space="0" w:color="auto"/>
            </w:tcBorders>
            <w:vAlign w:val="bottom"/>
          </w:tcPr>
          <w:p w14:paraId="13483B60" w14:textId="77777777" w:rsidR="00FA6FE1" w:rsidRPr="00357DB1" w:rsidRDefault="00FA6FE1" w:rsidP="00E81D75">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1A8799"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CrCuFeNi</w:t>
            </w:r>
          </w:p>
        </w:tc>
        <w:tc>
          <w:tcPr>
            <w:tcW w:w="1710" w:type="dxa"/>
            <w:tcBorders>
              <w:top w:val="nil"/>
              <w:left w:val="single" w:sz="8" w:space="0" w:color="auto"/>
              <w:bottom w:val="nil"/>
              <w:right w:val="single" w:sz="8" w:space="0" w:color="auto"/>
            </w:tcBorders>
            <w:shd w:val="clear" w:color="auto" w:fill="auto"/>
            <w:noWrap/>
            <w:vAlign w:val="bottom"/>
            <w:hideMark/>
          </w:tcPr>
          <w:p w14:paraId="75D0DB7C"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811B41"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FF8C84" w14:textId="77777777" w:rsidR="00FA6FE1" w:rsidRPr="00357DB1" w:rsidRDefault="00FA6FE1" w:rsidP="00E81D75">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55BE801D"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45C26A"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74002DE" w14:textId="77777777" w:rsidR="00FA6FE1" w:rsidRPr="00357DB1" w:rsidRDefault="00FA6FE1" w:rsidP="00E81D75">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BAFED9" w14:textId="4DB98B2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Guo&lt;/Author&gt;&lt;Year&gt;2013&lt;/Year&gt;&lt;RecNum&gt;658&lt;/RecNum&gt;&lt;DisplayText&gt;[72]&lt;/DisplayText&gt;&lt;record&gt;&lt;rec-number&gt;658&lt;/rec-number&gt;&lt;foreign-keys&gt;&lt;key app="EN" db-id="ddervv2eyxfzffeadz9v0wpsxr0wzrvadwsp" timestamp="1418674494"&gt;658&lt;/key&gt;&lt;/foreign-keys&gt;&lt;ref-type name="Journal Article"&gt;17&lt;/ref-type&gt;&lt;contributors&gt;&lt;authors&gt;&lt;author&gt;Guo, S.&lt;/author&gt;&lt;author&gt;Ng, C.&lt;/author&gt;&lt;author&gt;Liu, C.T.&lt;/author&gt;&lt;/authors&gt;&lt;/contributors&gt;&lt;titles&gt;&lt;title&gt;&lt;style face="normal" font="default" size="100%"&gt;Anomalous solidification microstructures in Co-free Al&lt;/style&gt;&lt;style face="subscript" font="default" size="100%"&gt;x&lt;/style&gt;&lt;style face="normal" font="default" size="100%"&gt;CrCuFeNi&lt;/style&gt;&lt;style face="subscript" font="default" size="100%"&gt;2&lt;/style&gt;&lt;style face="normal" font="default" size="100%"&gt; high-entropy alloys&lt;/style&gt;&lt;/title&gt;&lt;secondary-title&gt;J. Alloys Compd.&lt;/secondary-title&gt;&lt;/titles&gt;&lt;periodical&gt;&lt;full-title&gt;J. Alloys Compd.&lt;/full-title&gt;&lt;/periodical&gt;&lt;pages&gt;77-81&lt;/pages&gt;&lt;volume&gt;557&lt;/volume&gt;&lt;dates&gt;&lt;year&gt;2013&lt;/year&gt;&lt;pub-dates&gt;&lt;date&gt;Apr&lt;/date&gt;&lt;/pub-dates&gt;&lt;/dates&gt;&lt;isbn&gt;0925-8388&lt;/isbn&gt;&lt;accession-num&gt;WOS:000315185000014&lt;/accession-num&gt;&lt;urls&gt;&lt;related-urls&gt;&lt;url&gt;&amp;lt;Go to ISI&amp;gt;://WOS:000315185000014&lt;/url&gt;&lt;/related-urls&gt;&lt;/urls&gt;&lt;electronic-resource-num&gt;10.1016/j.jallcom.2013.01.007&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72]</w:t>
            </w:r>
            <w:r>
              <w:rPr>
                <w:rFonts w:ascii="Calibri" w:eastAsia="Times New Roman" w:hAnsi="Calibri" w:cs="Times New Roman"/>
                <w:sz w:val="16"/>
                <w:szCs w:val="16"/>
              </w:rPr>
              <w:fldChar w:fldCharType="end"/>
            </w:r>
          </w:p>
        </w:tc>
      </w:tr>
      <w:tr w:rsidR="00FA6FE1" w:rsidRPr="0094352C" w14:paraId="71CFD328" w14:textId="77777777" w:rsidTr="00E13E3F">
        <w:trPr>
          <w:trHeight w:val="280"/>
        </w:trPr>
        <w:tc>
          <w:tcPr>
            <w:tcW w:w="1643" w:type="dxa"/>
            <w:tcBorders>
              <w:top w:val="nil"/>
              <w:left w:val="single" w:sz="18" w:space="0" w:color="auto"/>
              <w:bottom w:val="nil"/>
              <w:right w:val="single" w:sz="8" w:space="0" w:color="auto"/>
            </w:tcBorders>
            <w:vAlign w:val="bottom"/>
          </w:tcPr>
          <w:p w14:paraId="43342BF2" w14:textId="77777777" w:rsidR="00FA6FE1" w:rsidRPr="00357DB1" w:rsidRDefault="00FA6FE1" w:rsidP="0015647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386C093"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2396A331"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FF55D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28CADB6"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59F0F71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C43C3EA"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EBF8EF9" w14:textId="2E4831A3"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5DCAB51" w14:textId="40565A3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E03B6A" w14:paraId="232F721E" w14:textId="77777777" w:rsidTr="00E13E3F">
        <w:trPr>
          <w:trHeight w:val="280"/>
        </w:trPr>
        <w:tc>
          <w:tcPr>
            <w:tcW w:w="1643" w:type="dxa"/>
            <w:tcBorders>
              <w:top w:val="nil"/>
              <w:left w:val="single" w:sz="18" w:space="0" w:color="auto"/>
              <w:bottom w:val="nil"/>
              <w:right w:val="single" w:sz="8" w:space="0" w:color="auto"/>
            </w:tcBorders>
            <w:vAlign w:val="bottom"/>
          </w:tcPr>
          <w:p w14:paraId="6D335F96"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E701D0" w14:textId="77777777" w:rsidR="00FA6FE1" w:rsidRPr="00357DB1" w:rsidRDefault="00FA6FE1" w:rsidP="0015647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Cu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73D805F"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D72A75D"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28B4F02"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562F0B8"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FB99962"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3E3CF1" w14:textId="2E78975E"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B4923E" w14:textId="0F7DB5D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CF5C9F" w14:paraId="3D499EF2" w14:textId="77777777" w:rsidTr="005F1A68">
        <w:trPr>
          <w:trHeight w:val="280"/>
        </w:trPr>
        <w:tc>
          <w:tcPr>
            <w:tcW w:w="1643" w:type="dxa"/>
            <w:tcBorders>
              <w:top w:val="nil"/>
              <w:left w:val="single" w:sz="18" w:space="0" w:color="auto"/>
              <w:bottom w:val="nil"/>
              <w:right w:val="single" w:sz="8" w:space="0" w:color="auto"/>
            </w:tcBorders>
            <w:vAlign w:val="bottom"/>
          </w:tcPr>
          <w:p w14:paraId="6A00BA2C"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8F3168E" w14:textId="3E4F7734" w:rsidR="00FA6FE1" w:rsidRPr="00357DB1" w:rsidRDefault="00FA6FE1" w:rsidP="0015647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0B526FE"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A5BD36"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158796A" w14:textId="77777777"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2BCC+C14</w:t>
            </w:r>
          </w:p>
        </w:tc>
        <w:tc>
          <w:tcPr>
            <w:tcW w:w="356" w:type="dxa"/>
            <w:tcBorders>
              <w:top w:val="nil"/>
              <w:left w:val="single" w:sz="8" w:space="0" w:color="auto"/>
              <w:bottom w:val="nil"/>
              <w:right w:val="single" w:sz="8" w:space="0" w:color="auto"/>
            </w:tcBorders>
            <w:vAlign w:val="bottom"/>
          </w:tcPr>
          <w:p w14:paraId="0A36A536"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6CC9F4"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18C7E78" w14:textId="1F013035"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DSC</w:t>
            </w:r>
          </w:p>
        </w:tc>
        <w:tc>
          <w:tcPr>
            <w:tcW w:w="810" w:type="dxa"/>
            <w:tcBorders>
              <w:top w:val="nil"/>
              <w:left w:val="single" w:sz="8" w:space="0" w:color="auto"/>
              <w:bottom w:val="nil"/>
              <w:right w:val="single" w:sz="18" w:space="0" w:color="auto"/>
            </w:tcBorders>
            <w:shd w:val="clear" w:color="auto" w:fill="auto"/>
            <w:noWrap/>
            <w:vAlign w:val="bottom"/>
            <w:hideMark/>
          </w:tcPr>
          <w:p w14:paraId="05DC7992" w14:textId="37AC0063"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i&lt;/Author&gt;&lt;Year&gt;2011&lt;/Year&gt;&lt;RecNum&gt;130&lt;/RecNum&gt;&lt;DisplayText&gt;[76]&lt;/DisplayText&gt;&lt;record&gt;&lt;rec-number&gt;130&lt;/rec-number&gt;&lt;foreign-keys&gt;&lt;key app="EN" db-id="ddervv2eyxfzffeadz9v0wpsxr0wzrvadwsp" timestamp="1407359295"&gt;130&lt;/key&gt;&lt;/foreign-keys&gt;&lt;ref-type name="Journal Article"&gt;17&lt;/ref-type&gt;&lt;contributors&gt;&lt;authors&gt;&lt;author&gt;Pi, J.-H.&lt;/author&gt;&lt;author&gt;Pan, Y.&lt;/author&gt;&lt;author&gt;Zhang, L.&lt;/author&gt;&lt;author&gt;Zhang, H.&lt;/author&gt;&lt;/authors&gt;&lt;/contributors&gt;&lt;auth-address&gt;School of Material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Microstructure and property of AlTiCrFeNiCu high-entropy alloy&lt;/title&gt;&lt;secondary-title&gt;J. Alloys Compd.&lt;/secondary-title&gt;&lt;/titles&gt;&lt;periodical&gt;&lt;full-title&gt;J. Alloys Compd.&lt;/full-title&gt;&lt;/periodical&gt;&lt;pages&gt;5641-5645&lt;/pages&gt;&lt;volume&gt;509&lt;/volume&gt;&lt;number&gt;18&lt;/number&gt;&lt;keywords&gt;&lt;keyword&gt;Solid solutions&lt;/keyword&gt;&lt;keyword&gt;Alloys&lt;/keyword&gt;&lt;keyword&gt;Cerium alloys&lt;/keyword&gt;&lt;keyword&gt;Compressive strength&lt;/keyword&gt;&lt;keyword&gt;Differential scanning calorimetry&lt;/keyword&gt;&lt;keyword&gt;Entropy&lt;/keyword&gt;&lt;keyword&gt;Fracture&lt;/keyword&gt;&lt;keyword&gt;Furnaces&lt;/keyword&gt;&lt;keyword&gt;Heat resistance&lt;/keyword&gt;&lt;keyword&gt;Hydrochloric acid&lt;/keyword&gt;&lt;keyword&gt;Microstructure&lt;/keyword&gt;&lt;keyword&gt;Solidification&lt;/keyword&gt;&lt;keyword&gt;Vacuum applications&lt;/keyword&gt;&lt;keyword&gt;Vacuum furnaces&lt;/keyword&gt;&lt;keyword&gt;Water content&lt;/keyword&gt;&lt;/keywords&gt;&lt;dates&gt;&lt;year&gt;2011&lt;/year&gt;&lt;/dates&gt;&lt;pub-location&gt;Langford Lane, Kidlington, Oxford, OX5 1GB, United Kingdom&lt;/pub-location&gt;&lt;publisher&gt;Elsevier Ltd&lt;/publisher&gt;&lt;isbn&gt;09258388&lt;/isbn&gt;&lt;urls&gt;&lt;related-urls&gt;&lt;url&gt;http://dx.doi.org/10.1016/j.jallcom.2011.02.108&lt;/url&gt;&lt;/related-urls&gt;&lt;/urls&gt;&lt;electronic-resource-num&gt;10.1016/j.jallcom.2011.02.1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6]</w:t>
            </w:r>
            <w:r>
              <w:rPr>
                <w:rFonts w:ascii="Calibri" w:eastAsia="Times New Roman" w:hAnsi="Calibri" w:cs="Times New Roman"/>
                <w:sz w:val="16"/>
                <w:szCs w:val="16"/>
              </w:rPr>
              <w:fldChar w:fldCharType="end"/>
            </w:r>
          </w:p>
        </w:tc>
      </w:tr>
      <w:tr w:rsidR="00FA6FE1" w:rsidRPr="00CF5C9F" w14:paraId="376D9128" w14:textId="77777777" w:rsidTr="005F1A68">
        <w:trPr>
          <w:trHeight w:val="280"/>
        </w:trPr>
        <w:tc>
          <w:tcPr>
            <w:tcW w:w="1643" w:type="dxa"/>
            <w:tcBorders>
              <w:top w:val="nil"/>
              <w:left w:val="single" w:sz="18" w:space="0" w:color="auto"/>
              <w:bottom w:val="nil"/>
              <w:right w:val="single" w:sz="8" w:space="0" w:color="auto"/>
            </w:tcBorders>
            <w:vAlign w:val="bottom"/>
          </w:tcPr>
          <w:p w14:paraId="2AE79CD3" w14:textId="77777777" w:rsidR="00FA6FE1" w:rsidRPr="00357DB1" w:rsidRDefault="00FA6FE1" w:rsidP="0015647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278045A" w14:textId="099CC881" w:rsidR="00FA6FE1" w:rsidRPr="00357DB1" w:rsidRDefault="00FA6FE1" w:rsidP="0015647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4B9EEE" w14:textId="4BC59421"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AC+500/4h/FC</w:t>
            </w:r>
          </w:p>
        </w:tc>
        <w:tc>
          <w:tcPr>
            <w:tcW w:w="720" w:type="dxa"/>
            <w:tcBorders>
              <w:top w:val="nil"/>
              <w:left w:val="single" w:sz="8" w:space="0" w:color="auto"/>
              <w:bottom w:val="nil"/>
              <w:right w:val="single" w:sz="8" w:space="0" w:color="auto"/>
            </w:tcBorders>
            <w:shd w:val="clear" w:color="auto" w:fill="auto"/>
            <w:noWrap/>
            <w:vAlign w:val="bottom"/>
            <w:hideMark/>
          </w:tcPr>
          <w:p w14:paraId="6D1CC6B5"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3FFFB14" w14:textId="64C692D6" w:rsidR="00FA6FE1" w:rsidRPr="00357DB1" w:rsidRDefault="00FA6FE1" w:rsidP="0015647D">
            <w:pPr>
              <w:rPr>
                <w:rFonts w:ascii="Calibri" w:eastAsia="Times New Roman" w:hAnsi="Calibri" w:cs="Times New Roman"/>
                <w:sz w:val="16"/>
                <w:szCs w:val="16"/>
              </w:rPr>
            </w:pPr>
            <w:r w:rsidRPr="00357DB1">
              <w:rPr>
                <w:rFonts w:ascii="Calibri" w:eastAsia="Times New Roman" w:hAnsi="Calibri" w:cs="Times New Roman"/>
                <w:sz w:val="16"/>
                <w:szCs w:val="16"/>
              </w:rPr>
              <w:t>2BCC+C14</w:t>
            </w:r>
          </w:p>
        </w:tc>
        <w:tc>
          <w:tcPr>
            <w:tcW w:w="356" w:type="dxa"/>
            <w:tcBorders>
              <w:top w:val="nil"/>
              <w:left w:val="single" w:sz="8" w:space="0" w:color="auto"/>
              <w:bottom w:val="nil"/>
              <w:right w:val="single" w:sz="8" w:space="0" w:color="auto"/>
            </w:tcBorders>
            <w:vAlign w:val="bottom"/>
          </w:tcPr>
          <w:p w14:paraId="0E4FE258" w14:textId="77777777"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9AB06AA" w14:textId="506D3FBE"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12B602E" w14:textId="0CFFBD59" w:rsidR="00FA6FE1" w:rsidRPr="00357DB1" w:rsidRDefault="00FA6FE1" w:rsidP="0015647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DSC</w:t>
            </w:r>
          </w:p>
        </w:tc>
        <w:tc>
          <w:tcPr>
            <w:tcW w:w="810" w:type="dxa"/>
            <w:tcBorders>
              <w:top w:val="nil"/>
              <w:left w:val="single" w:sz="8" w:space="0" w:color="auto"/>
              <w:bottom w:val="nil"/>
              <w:right w:val="single" w:sz="18" w:space="0" w:color="auto"/>
            </w:tcBorders>
            <w:shd w:val="clear" w:color="auto" w:fill="auto"/>
            <w:noWrap/>
            <w:vAlign w:val="bottom"/>
            <w:hideMark/>
          </w:tcPr>
          <w:p w14:paraId="181595F0" w14:textId="31E99F3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i&lt;/Author&gt;&lt;Year&gt;2011&lt;/Year&gt;&lt;RecNum&gt;130&lt;/RecNum&gt;&lt;DisplayText&gt;[76]&lt;/DisplayText&gt;&lt;record&gt;&lt;rec-number&gt;130&lt;/rec-number&gt;&lt;foreign-keys&gt;&lt;key app="EN" db-id="ddervv2eyxfzffeadz9v0wpsxr0wzrvadwsp" timestamp="1407359295"&gt;130&lt;/key&gt;&lt;/foreign-keys&gt;&lt;ref-type name="Journal Article"&gt;17&lt;/ref-type&gt;&lt;contributors&gt;&lt;authors&gt;&lt;author&gt;Pi, J.-H.&lt;/author&gt;&lt;author&gt;Pan, Y.&lt;/author&gt;&lt;author&gt;Zhang, L.&lt;/author&gt;&lt;author&gt;Zhang, H.&lt;/author&gt;&lt;/authors&gt;&lt;/contributors&gt;&lt;auth-address&gt;School of Material Science and Engineering, Southeast University, Jiangsu Key Laboratory of Advanced Metallic Materials, Nanjing 211189, China; School of Material Engineering, Nanjing Institute of Technology, Nanjing 211167, China; School of Material Science and Engineering, AnHui University of Technology, Maanshan 243002, China&lt;/auth-address&gt;&lt;titles&gt;&lt;title&gt;Microstructure and property of AlTiCrFeNiCu high-entropy alloy&lt;/title&gt;&lt;secondary-title&gt;J. Alloys Compd.&lt;/secondary-title&gt;&lt;/titles&gt;&lt;periodical&gt;&lt;full-title&gt;J. Alloys Compd.&lt;/full-title&gt;&lt;/periodical&gt;&lt;pages&gt;5641-5645&lt;/pages&gt;&lt;volume&gt;509&lt;/volume&gt;&lt;number&gt;18&lt;/number&gt;&lt;keywords&gt;&lt;keyword&gt;Solid solutions&lt;/keyword&gt;&lt;keyword&gt;Alloys&lt;/keyword&gt;&lt;keyword&gt;Cerium alloys&lt;/keyword&gt;&lt;keyword&gt;Compressive strength&lt;/keyword&gt;&lt;keyword&gt;Differential scanning calorimetry&lt;/keyword&gt;&lt;keyword&gt;Entropy&lt;/keyword&gt;&lt;keyword&gt;Fracture&lt;/keyword&gt;&lt;keyword&gt;Furnaces&lt;/keyword&gt;&lt;keyword&gt;Heat resistance&lt;/keyword&gt;&lt;keyword&gt;Hydrochloric acid&lt;/keyword&gt;&lt;keyword&gt;Microstructure&lt;/keyword&gt;&lt;keyword&gt;Solidification&lt;/keyword&gt;&lt;keyword&gt;Vacuum applications&lt;/keyword&gt;&lt;keyword&gt;Vacuum furnaces&lt;/keyword&gt;&lt;keyword&gt;Water content&lt;/keyword&gt;&lt;/keywords&gt;&lt;dates&gt;&lt;year&gt;2011&lt;/year&gt;&lt;/dates&gt;&lt;pub-location&gt;Langford Lane, Kidlington, Oxford, OX5 1GB, United Kingdom&lt;/pub-location&gt;&lt;publisher&gt;Elsevier Ltd&lt;/publisher&gt;&lt;isbn&gt;09258388&lt;/isbn&gt;&lt;urls&gt;&lt;related-urls&gt;&lt;url&gt;http://dx.doi.org/10.1016/j.jallcom.2011.02.108&lt;/url&gt;&lt;/related-urls&gt;&lt;/urls&gt;&lt;electronic-resource-num&gt;10.1016/j.jallcom.2011.02.10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6]</w:t>
            </w:r>
            <w:r>
              <w:rPr>
                <w:rFonts w:ascii="Calibri" w:eastAsia="Times New Roman" w:hAnsi="Calibri" w:cs="Times New Roman"/>
                <w:sz w:val="16"/>
                <w:szCs w:val="16"/>
              </w:rPr>
              <w:fldChar w:fldCharType="end"/>
            </w:r>
          </w:p>
        </w:tc>
      </w:tr>
      <w:tr w:rsidR="00FA6FE1" w:rsidRPr="0094352C" w14:paraId="13B346E7" w14:textId="77777777" w:rsidTr="00E13E3F">
        <w:trPr>
          <w:trHeight w:val="280"/>
        </w:trPr>
        <w:tc>
          <w:tcPr>
            <w:tcW w:w="1643" w:type="dxa"/>
            <w:tcBorders>
              <w:top w:val="nil"/>
              <w:left w:val="single" w:sz="18" w:space="0" w:color="auto"/>
              <w:bottom w:val="nil"/>
              <w:right w:val="single" w:sz="8" w:space="0" w:color="auto"/>
            </w:tcBorders>
            <w:vAlign w:val="bottom"/>
          </w:tcPr>
          <w:p w14:paraId="4CC03494"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ADF31A"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2053DE0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7A55A4"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C3441E8"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D12624"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1B10A25"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DF09D3" w14:textId="77777777" w:rsidR="00FA6FE1" w:rsidRPr="00357DB1" w:rsidRDefault="00FA6FE1" w:rsidP="002B14BB">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M</w:t>
            </w:r>
            <w:proofErr w:type="gramEnd"/>
          </w:p>
        </w:tc>
        <w:tc>
          <w:tcPr>
            <w:tcW w:w="810" w:type="dxa"/>
            <w:tcBorders>
              <w:top w:val="nil"/>
              <w:left w:val="single" w:sz="8" w:space="0" w:color="auto"/>
              <w:bottom w:val="nil"/>
              <w:right w:val="single" w:sz="18" w:space="0" w:color="auto"/>
            </w:tcBorders>
            <w:shd w:val="clear" w:color="auto" w:fill="auto"/>
            <w:noWrap/>
            <w:vAlign w:val="bottom"/>
            <w:hideMark/>
          </w:tcPr>
          <w:p w14:paraId="5A88E26E" w14:textId="06C74EEE"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94352C" w14:paraId="48D3952A" w14:textId="77777777" w:rsidTr="00E13E3F">
        <w:trPr>
          <w:trHeight w:val="280"/>
        </w:trPr>
        <w:tc>
          <w:tcPr>
            <w:tcW w:w="1643" w:type="dxa"/>
            <w:tcBorders>
              <w:top w:val="nil"/>
              <w:left w:val="single" w:sz="18" w:space="0" w:color="auto"/>
              <w:bottom w:val="nil"/>
              <w:right w:val="single" w:sz="8" w:space="0" w:color="auto"/>
            </w:tcBorders>
            <w:vAlign w:val="bottom"/>
          </w:tcPr>
          <w:p w14:paraId="4FAEC387"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E8FF5B2"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73D19DD4"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A0CB12"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29B5185"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4B934F4E"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D564411"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17E2D20" w14:textId="77777777" w:rsidR="00FA6FE1" w:rsidRPr="00357DB1" w:rsidRDefault="00FA6FE1" w:rsidP="002B14BB">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M</w:t>
            </w:r>
            <w:proofErr w:type="gramEnd"/>
          </w:p>
        </w:tc>
        <w:tc>
          <w:tcPr>
            <w:tcW w:w="810" w:type="dxa"/>
            <w:tcBorders>
              <w:top w:val="nil"/>
              <w:left w:val="single" w:sz="8" w:space="0" w:color="auto"/>
              <w:bottom w:val="nil"/>
              <w:right w:val="single" w:sz="18" w:space="0" w:color="auto"/>
            </w:tcBorders>
            <w:shd w:val="clear" w:color="auto" w:fill="auto"/>
            <w:noWrap/>
            <w:vAlign w:val="bottom"/>
            <w:hideMark/>
          </w:tcPr>
          <w:p w14:paraId="0095DC4D" w14:textId="4EE424C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94352C" w14:paraId="003B15D9" w14:textId="77777777" w:rsidTr="00E13E3F">
        <w:trPr>
          <w:trHeight w:val="280"/>
        </w:trPr>
        <w:tc>
          <w:tcPr>
            <w:tcW w:w="1643" w:type="dxa"/>
            <w:tcBorders>
              <w:top w:val="nil"/>
              <w:left w:val="single" w:sz="18" w:space="0" w:color="auto"/>
              <w:bottom w:val="nil"/>
              <w:right w:val="single" w:sz="8" w:space="0" w:color="auto"/>
            </w:tcBorders>
            <w:vAlign w:val="bottom"/>
          </w:tcPr>
          <w:p w14:paraId="6409CE44" w14:textId="77777777" w:rsidR="00FA6FE1" w:rsidRPr="00357DB1" w:rsidRDefault="00FA6FE1" w:rsidP="002B14B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73AED5A"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Cr</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CuFeNiTi</w:t>
            </w:r>
          </w:p>
        </w:tc>
        <w:tc>
          <w:tcPr>
            <w:tcW w:w="1710" w:type="dxa"/>
            <w:tcBorders>
              <w:top w:val="nil"/>
              <w:left w:val="single" w:sz="8" w:space="0" w:color="auto"/>
              <w:bottom w:val="nil"/>
              <w:right w:val="single" w:sz="8" w:space="0" w:color="auto"/>
            </w:tcBorders>
            <w:shd w:val="clear" w:color="auto" w:fill="auto"/>
            <w:noWrap/>
            <w:vAlign w:val="bottom"/>
            <w:hideMark/>
          </w:tcPr>
          <w:p w14:paraId="5AB0900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2933450"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4AC8F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nil"/>
              <w:left w:val="single" w:sz="8" w:space="0" w:color="auto"/>
              <w:bottom w:val="nil"/>
              <w:right w:val="single" w:sz="8" w:space="0" w:color="auto"/>
            </w:tcBorders>
            <w:vAlign w:val="bottom"/>
          </w:tcPr>
          <w:p w14:paraId="640D6946"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8C9AB0"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A17403C" w14:textId="77777777" w:rsidR="00FA6FE1" w:rsidRPr="00357DB1" w:rsidRDefault="00FA6FE1" w:rsidP="002B14BB">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M</w:t>
            </w:r>
            <w:proofErr w:type="gramEnd"/>
          </w:p>
        </w:tc>
        <w:tc>
          <w:tcPr>
            <w:tcW w:w="810" w:type="dxa"/>
            <w:tcBorders>
              <w:top w:val="nil"/>
              <w:left w:val="single" w:sz="8" w:space="0" w:color="auto"/>
              <w:bottom w:val="nil"/>
              <w:right w:val="single" w:sz="18" w:space="0" w:color="auto"/>
            </w:tcBorders>
            <w:shd w:val="clear" w:color="auto" w:fill="auto"/>
            <w:noWrap/>
            <w:vAlign w:val="bottom"/>
            <w:hideMark/>
          </w:tcPr>
          <w:p w14:paraId="2907FFA9" w14:textId="6A9E328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7&lt;/Year&gt;&lt;RecNum&gt;593&lt;/RecNum&gt;&lt;DisplayText&gt;[75]&lt;/DisplayText&gt;&lt;record&gt;&lt;rec-number&gt;593&lt;/rec-number&gt;&lt;foreign-keys&gt;&lt;key app="EN" db-id="ddervv2eyxfzffeadz9v0wpsxr0wzrvadwsp" timestamp="1418674493"&gt;593&lt;/key&gt;&lt;/foreign-keys&gt;&lt;ref-type name="Journal Article"&gt;17&lt;/ref-type&gt;&lt;contributors&gt;&lt;authors&gt;&lt;author&gt;Chen, M.&lt;/author&gt;&lt;author&gt;Liu, Y.&lt;/author&gt;&lt;author&gt;Li, Y.X.&lt;/author&gt;&lt;author&gt;Chen, X.&lt;/author&gt;&lt;/authors&gt;&lt;/contributors&gt;&lt;titles&gt;&lt;title&gt;&lt;style face="normal" font="default" size="100%"&gt;Microstructure and mechanical properties of AlTiFeNiCuCr&lt;/style&gt;&lt;style face="subscript" font="default" size="10"&gt;x&lt;/style&gt;&lt;style face="normal" font="default" size="100%"&gt; high-entropy alloy with multi-principal elements&lt;/style&gt;&lt;/title&gt;&lt;secondary-title&gt;Acta Metall. Sin.&lt;/secondary-title&gt;&lt;/titles&gt;&lt;periodical&gt;&lt;full-title&gt;Acta Metall. Sin.&lt;/full-title&gt;&lt;/periodical&gt;&lt;pages&gt;1020-1024&lt;/pages&gt;&lt;volume&gt;43&lt;/volume&gt;&lt;number&gt;10&lt;/number&gt;&lt;dates&gt;&lt;year&gt;2007&lt;/year&gt;&lt;pub-dates&gt;&lt;date&gt;Oct&lt;/date&gt;&lt;/pub-dates&gt;&lt;/dates&gt;&lt;isbn&gt;0412-1961&lt;/isbn&gt;&lt;accession-num&gt;WOS:000250991200003&lt;/accession-num&gt;&lt;urls&gt;&lt;related-urls&gt;&lt;url&gt;&amp;lt;Go to ISI&amp;gt;://WOS:000250991200003&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5]</w:t>
            </w:r>
            <w:r>
              <w:rPr>
                <w:rFonts w:ascii="Calibri" w:eastAsia="Times New Roman" w:hAnsi="Calibri" w:cs="Times New Roman"/>
                <w:sz w:val="16"/>
                <w:szCs w:val="16"/>
              </w:rPr>
              <w:fldChar w:fldCharType="end"/>
            </w:r>
          </w:p>
        </w:tc>
      </w:tr>
      <w:tr w:rsidR="00FA6FE1" w:rsidRPr="00221963" w14:paraId="03835DB5" w14:textId="77777777" w:rsidTr="00E13E3F">
        <w:trPr>
          <w:trHeight w:val="280"/>
        </w:trPr>
        <w:tc>
          <w:tcPr>
            <w:tcW w:w="1643" w:type="dxa"/>
            <w:tcBorders>
              <w:top w:val="nil"/>
              <w:left w:val="single" w:sz="18" w:space="0" w:color="auto"/>
              <w:bottom w:val="nil"/>
              <w:right w:val="single" w:sz="8" w:space="0" w:color="auto"/>
            </w:tcBorders>
            <w:vAlign w:val="bottom"/>
          </w:tcPr>
          <w:p w14:paraId="1A2C035C" w14:textId="77777777" w:rsidR="00FA6FE1" w:rsidRPr="00357DB1" w:rsidRDefault="00FA6FE1" w:rsidP="002B14B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5899C5E"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B40819D"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4B9381A"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AA3602" w14:textId="77777777" w:rsidR="00FA6FE1" w:rsidRPr="00357DB1" w:rsidRDefault="00FA6FE1" w:rsidP="002B14BB">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E6A82C"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7CE515E"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1142B2A" w14:textId="77777777" w:rsidR="00FA6FE1" w:rsidRPr="00357DB1" w:rsidRDefault="00FA6FE1" w:rsidP="002B14BB">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DC89D95" w14:textId="249C1BC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221963" w14:paraId="4ECADF20" w14:textId="77777777" w:rsidTr="005F1A68">
        <w:trPr>
          <w:trHeight w:val="280"/>
        </w:trPr>
        <w:tc>
          <w:tcPr>
            <w:tcW w:w="1643" w:type="dxa"/>
            <w:tcBorders>
              <w:top w:val="nil"/>
              <w:left w:val="single" w:sz="18" w:space="0" w:color="auto"/>
              <w:bottom w:val="nil"/>
              <w:right w:val="single" w:sz="8" w:space="0" w:color="auto"/>
            </w:tcBorders>
            <w:vAlign w:val="bottom"/>
          </w:tcPr>
          <w:p w14:paraId="16C59250" w14:textId="77777777" w:rsidR="00FA6FE1" w:rsidRPr="00357DB1" w:rsidRDefault="00FA6FE1" w:rsidP="00024E7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8ACB19" w14:textId="5EC4C2B2" w:rsidR="00FA6FE1" w:rsidRPr="00357DB1" w:rsidRDefault="00FA6FE1" w:rsidP="00024E7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9E5539" w14:textId="77777777" w:rsidR="00FA6FE1" w:rsidRPr="00357DB1" w:rsidRDefault="00FA6FE1" w:rsidP="00024E7E">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384F11"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3DED1B" w14:textId="77777777" w:rsidR="00FA6FE1" w:rsidRPr="00357DB1" w:rsidRDefault="00FA6FE1" w:rsidP="00024E7E">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15BE0BEA"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DBC116" w14:textId="77777777"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78B41DC" w14:textId="56710AB3" w:rsidR="00FA6FE1" w:rsidRPr="00357DB1" w:rsidRDefault="00FA6FE1" w:rsidP="00024E7E">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246A58BC" w14:textId="30DF4AF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024E7E" w14:paraId="0EA6FD6E" w14:textId="77777777" w:rsidTr="005F1A68">
        <w:trPr>
          <w:trHeight w:val="280"/>
        </w:trPr>
        <w:tc>
          <w:tcPr>
            <w:tcW w:w="1643" w:type="dxa"/>
            <w:tcBorders>
              <w:top w:val="nil"/>
              <w:left w:val="single" w:sz="18" w:space="0" w:color="auto"/>
              <w:bottom w:val="nil"/>
              <w:right w:val="single" w:sz="8" w:space="0" w:color="auto"/>
            </w:tcBorders>
            <w:vAlign w:val="bottom"/>
          </w:tcPr>
          <w:p w14:paraId="6B3AFA9E" w14:textId="77777777" w:rsidR="00FA6FE1" w:rsidRPr="00357DB1" w:rsidRDefault="00FA6FE1" w:rsidP="00112E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0AD63D7" w14:textId="3D6E0B98" w:rsidR="00FA6FE1" w:rsidRPr="00357DB1" w:rsidRDefault="00FA6FE1" w:rsidP="00112E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DC08A6" w14:textId="77777777"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AC+1100C/2h/FC</w:t>
            </w:r>
          </w:p>
        </w:tc>
        <w:tc>
          <w:tcPr>
            <w:tcW w:w="720" w:type="dxa"/>
            <w:tcBorders>
              <w:top w:val="nil"/>
              <w:left w:val="single" w:sz="8" w:space="0" w:color="auto"/>
              <w:bottom w:val="nil"/>
              <w:right w:val="single" w:sz="8" w:space="0" w:color="auto"/>
            </w:tcBorders>
            <w:shd w:val="clear" w:color="auto" w:fill="auto"/>
            <w:noWrap/>
            <w:vAlign w:val="bottom"/>
            <w:hideMark/>
          </w:tcPr>
          <w:p w14:paraId="62447E1A"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8A69551" w14:textId="77777777"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BCC+FCC+B2</w:t>
            </w:r>
          </w:p>
        </w:tc>
        <w:tc>
          <w:tcPr>
            <w:tcW w:w="356" w:type="dxa"/>
            <w:tcBorders>
              <w:top w:val="nil"/>
              <w:left w:val="single" w:sz="8" w:space="0" w:color="auto"/>
              <w:bottom w:val="nil"/>
              <w:right w:val="single" w:sz="8" w:space="0" w:color="auto"/>
            </w:tcBorders>
            <w:vAlign w:val="bottom"/>
          </w:tcPr>
          <w:p w14:paraId="29BB3784"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4D9CCC" w14:textId="77777777"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284E96B" w14:textId="2622A23C" w:rsidR="00FA6FE1" w:rsidRPr="00357DB1" w:rsidRDefault="00FA6FE1" w:rsidP="00112E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4FFB8743" w14:textId="42AC95E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024E7E" w14:paraId="2033490E" w14:textId="77777777" w:rsidTr="005F1A68">
        <w:trPr>
          <w:trHeight w:val="280"/>
        </w:trPr>
        <w:tc>
          <w:tcPr>
            <w:tcW w:w="1643" w:type="dxa"/>
            <w:tcBorders>
              <w:top w:val="nil"/>
              <w:left w:val="single" w:sz="18" w:space="0" w:color="auto"/>
              <w:bottom w:val="nil"/>
              <w:right w:val="single" w:sz="8" w:space="0" w:color="auto"/>
            </w:tcBorders>
            <w:vAlign w:val="bottom"/>
          </w:tcPr>
          <w:p w14:paraId="5A483CCE" w14:textId="77777777" w:rsidR="00FA6FE1" w:rsidRPr="00357DB1" w:rsidRDefault="00FA6FE1" w:rsidP="00FA64FE">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519E14" w14:textId="41BF9365" w:rsidR="00FA6FE1" w:rsidRPr="00357DB1" w:rsidRDefault="00FA6FE1" w:rsidP="00FA64FE">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2A26AD" w14:textId="507718F3"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AC+700C/20h/FC</w:t>
            </w:r>
          </w:p>
        </w:tc>
        <w:tc>
          <w:tcPr>
            <w:tcW w:w="720" w:type="dxa"/>
            <w:tcBorders>
              <w:top w:val="nil"/>
              <w:left w:val="single" w:sz="8" w:space="0" w:color="auto"/>
              <w:bottom w:val="nil"/>
              <w:right w:val="single" w:sz="8" w:space="0" w:color="auto"/>
            </w:tcBorders>
            <w:shd w:val="clear" w:color="auto" w:fill="auto"/>
            <w:noWrap/>
            <w:vAlign w:val="bottom"/>
            <w:hideMark/>
          </w:tcPr>
          <w:p w14:paraId="4A1AAAA4"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C112FB7" w14:textId="4DB6432A" w:rsidR="00FA6FE1" w:rsidRPr="00357DB1" w:rsidRDefault="00FA6FE1" w:rsidP="00112E78">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3A606D07"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0436E9A" w14:textId="77777777"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5F6C13E" w14:textId="0E8AA5C1" w:rsidR="00FA6FE1" w:rsidRPr="00357DB1" w:rsidRDefault="00FA6FE1" w:rsidP="00FA64FE">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7660434F" w14:textId="56A2B23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E13D7B" w14:paraId="5DD0FF93" w14:textId="77777777" w:rsidTr="005F1A68">
        <w:trPr>
          <w:trHeight w:val="280"/>
        </w:trPr>
        <w:tc>
          <w:tcPr>
            <w:tcW w:w="1643" w:type="dxa"/>
            <w:tcBorders>
              <w:top w:val="nil"/>
              <w:left w:val="single" w:sz="18" w:space="0" w:color="auto"/>
              <w:bottom w:val="nil"/>
              <w:right w:val="single" w:sz="8" w:space="0" w:color="auto"/>
            </w:tcBorders>
            <w:vAlign w:val="bottom"/>
          </w:tcPr>
          <w:p w14:paraId="3F8EDED7"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707B505" w14:textId="6D8666FA"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DB875A2"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5822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4DEAB6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7D6309E0"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B7EC6B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9958E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AF57A20" w14:textId="73BAFEB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221963" w14:paraId="4D41675E" w14:textId="77777777" w:rsidTr="005F1A68">
        <w:trPr>
          <w:trHeight w:val="280"/>
        </w:trPr>
        <w:tc>
          <w:tcPr>
            <w:tcW w:w="1643" w:type="dxa"/>
            <w:tcBorders>
              <w:top w:val="nil"/>
              <w:left w:val="single" w:sz="18" w:space="0" w:color="auto"/>
              <w:bottom w:val="nil"/>
              <w:right w:val="single" w:sz="8" w:space="0" w:color="auto"/>
            </w:tcBorders>
            <w:vAlign w:val="bottom"/>
          </w:tcPr>
          <w:p w14:paraId="52F55034"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812CEA8" w14:textId="58296421"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48ECEDB"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25A2A0D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B02417B" w14:textId="77777777" w:rsidR="00FA6FE1" w:rsidRPr="00357DB1" w:rsidRDefault="00FA6FE1" w:rsidP="00434C5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FCC+σ</w:t>
            </w:r>
            <w:proofErr w:type="spellEnd"/>
          </w:p>
        </w:tc>
        <w:tc>
          <w:tcPr>
            <w:tcW w:w="356" w:type="dxa"/>
            <w:tcBorders>
              <w:top w:val="nil"/>
              <w:left w:val="single" w:sz="8" w:space="0" w:color="auto"/>
              <w:bottom w:val="nil"/>
              <w:right w:val="single" w:sz="8" w:space="0" w:color="auto"/>
            </w:tcBorders>
            <w:vAlign w:val="bottom"/>
          </w:tcPr>
          <w:p w14:paraId="50970DE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FD71CB"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F0363E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1C184B" w14:textId="146D757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A04B88" w14:paraId="2C0D2C95" w14:textId="77777777" w:rsidTr="00E13E3F">
        <w:trPr>
          <w:trHeight w:val="280"/>
        </w:trPr>
        <w:tc>
          <w:tcPr>
            <w:tcW w:w="1643" w:type="dxa"/>
            <w:tcBorders>
              <w:top w:val="nil"/>
              <w:left w:val="single" w:sz="18" w:space="0" w:color="auto"/>
              <w:bottom w:val="nil"/>
              <w:right w:val="single" w:sz="8" w:space="0" w:color="auto"/>
            </w:tcBorders>
            <w:vAlign w:val="bottom"/>
          </w:tcPr>
          <w:p w14:paraId="220A162C"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801569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6630EE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3FBB7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078E43"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DE9658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E7B793"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D7A5554"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69285C24" w14:textId="7E3DF9A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221963" w14:paraId="4226C417" w14:textId="77777777" w:rsidTr="005F1A68">
        <w:trPr>
          <w:trHeight w:val="280"/>
        </w:trPr>
        <w:tc>
          <w:tcPr>
            <w:tcW w:w="1643" w:type="dxa"/>
            <w:tcBorders>
              <w:top w:val="nil"/>
              <w:left w:val="single" w:sz="18" w:space="0" w:color="auto"/>
              <w:bottom w:val="nil"/>
              <w:right w:val="single" w:sz="8" w:space="0" w:color="auto"/>
            </w:tcBorders>
            <w:vAlign w:val="bottom"/>
          </w:tcPr>
          <w:p w14:paraId="55E75C93"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D746F3" w14:textId="46F321A0"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8C9A01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0E39BD"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EC9DCC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3127A55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FE0B4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502E654" w14:textId="0B40633C" w:rsidR="00FA6FE1" w:rsidRPr="00357DB1" w:rsidRDefault="00FA6FE1" w:rsidP="00434C5B">
            <w:pPr>
              <w:jc w:val="center"/>
              <w:rPr>
                <w:rFonts w:ascii="Calibri" w:eastAsia="Times New Roman" w:hAnsi="Calibri" w:cs="Times New Roman"/>
                <w:sz w:val="16"/>
                <w:szCs w:val="16"/>
              </w:rPr>
            </w:pPr>
            <w:proofErr w:type="gramStart"/>
            <w:r w:rsidRPr="00357DB1">
              <w:rPr>
                <w:rFonts w:ascii="Calibri" w:eastAsia="Times New Roman" w:hAnsi="Calibri" w:cs="Times New Roman"/>
                <w:sz w:val="16"/>
                <w:szCs w:val="16"/>
              </w:rPr>
              <w:t>H,O</w:t>
            </w:r>
            <w:proofErr w:type="gramEnd"/>
            <w:r w:rsidRPr="00357DB1">
              <w:rPr>
                <w:rFonts w:ascii="Calibri" w:eastAsia="Times New Roman" w:hAnsi="Calibri" w:cs="Times New Roman"/>
                <w:sz w:val="16"/>
                <w:szCs w:val="16"/>
              </w:rPr>
              <w:t xml:space="preserve"> X, W</w:t>
            </w:r>
          </w:p>
        </w:tc>
        <w:tc>
          <w:tcPr>
            <w:tcW w:w="810" w:type="dxa"/>
            <w:tcBorders>
              <w:top w:val="nil"/>
              <w:left w:val="single" w:sz="8" w:space="0" w:color="auto"/>
              <w:bottom w:val="nil"/>
              <w:right w:val="single" w:sz="18" w:space="0" w:color="auto"/>
            </w:tcBorders>
            <w:shd w:val="clear" w:color="auto" w:fill="auto"/>
            <w:noWrap/>
            <w:vAlign w:val="bottom"/>
            <w:hideMark/>
          </w:tcPr>
          <w:p w14:paraId="7B4AE7F3" w14:textId="3ED213B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221963" w14:paraId="6B8B9DB3" w14:textId="77777777" w:rsidTr="005F1A68">
        <w:trPr>
          <w:trHeight w:val="280"/>
        </w:trPr>
        <w:tc>
          <w:tcPr>
            <w:tcW w:w="1643" w:type="dxa"/>
            <w:tcBorders>
              <w:top w:val="nil"/>
              <w:left w:val="single" w:sz="18" w:space="0" w:color="auto"/>
              <w:bottom w:val="nil"/>
              <w:right w:val="single" w:sz="8" w:space="0" w:color="auto"/>
            </w:tcBorders>
            <w:vAlign w:val="bottom"/>
          </w:tcPr>
          <w:p w14:paraId="054A6E6E"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37B3852" w14:textId="785DD695"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92C6AC4"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FOR/1200</w:t>
            </w:r>
            <w:proofErr w:type="gramStart"/>
            <w:r w:rsidRPr="00357DB1">
              <w:rPr>
                <w:rFonts w:ascii="Calibri" w:eastAsia="Times New Roman" w:hAnsi="Calibri" w:cs="Times New Roman"/>
                <w:sz w:val="16"/>
                <w:szCs w:val="16"/>
              </w:rPr>
              <w:t>C(</w:t>
            </w:r>
            <w:proofErr w:type="gramEnd"/>
            <w:r w:rsidRPr="00357DB1">
              <w:rPr>
                <w:rFonts w:ascii="Calibri" w:eastAsia="Times New Roman" w:hAnsi="Calibri" w:cs="Times New Roman"/>
                <w:sz w:val="16"/>
                <w:szCs w:val="16"/>
              </w:rPr>
              <w:t>50%)+1100C/6h/AC</w:t>
            </w:r>
          </w:p>
        </w:tc>
        <w:tc>
          <w:tcPr>
            <w:tcW w:w="720" w:type="dxa"/>
            <w:tcBorders>
              <w:top w:val="nil"/>
              <w:left w:val="single" w:sz="8" w:space="0" w:color="auto"/>
              <w:bottom w:val="nil"/>
              <w:right w:val="single" w:sz="8" w:space="0" w:color="auto"/>
            </w:tcBorders>
            <w:shd w:val="clear" w:color="auto" w:fill="auto"/>
            <w:noWrap/>
            <w:vAlign w:val="bottom"/>
            <w:hideMark/>
          </w:tcPr>
          <w:p w14:paraId="3808DE4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4369F6"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w:t>
            </w:r>
          </w:p>
        </w:tc>
        <w:tc>
          <w:tcPr>
            <w:tcW w:w="356" w:type="dxa"/>
            <w:tcBorders>
              <w:top w:val="nil"/>
              <w:left w:val="single" w:sz="8" w:space="0" w:color="auto"/>
              <w:bottom w:val="nil"/>
              <w:right w:val="single" w:sz="8" w:space="0" w:color="auto"/>
            </w:tcBorders>
            <w:vAlign w:val="bottom"/>
          </w:tcPr>
          <w:p w14:paraId="0044CFF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AEC240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02E2751" w14:textId="65D7D79E"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05A6EDF9" w14:textId="2F5ABD5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112E78" w14:paraId="22BF667D" w14:textId="77777777" w:rsidTr="005F1A68">
        <w:trPr>
          <w:trHeight w:val="280"/>
        </w:trPr>
        <w:tc>
          <w:tcPr>
            <w:tcW w:w="1643" w:type="dxa"/>
            <w:tcBorders>
              <w:top w:val="nil"/>
              <w:left w:val="single" w:sz="18" w:space="0" w:color="auto"/>
              <w:bottom w:val="nil"/>
              <w:right w:val="single" w:sz="8" w:space="0" w:color="auto"/>
            </w:tcBorders>
            <w:vAlign w:val="bottom"/>
          </w:tcPr>
          <w:p w14:paraId="66FE5CD6"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73C6A2A" w14:textId="42FDFBB4"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3C1A0BA"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FC</w:t>
            </w:r>
          </w:p>
        </w:tc>
        <w:tc>
          <w:tcPr>
            <w:tcW w:w="720" w:type="dxa"/>
            <w:tcBorders>
              <w:top w:val="nil"/>
              <w:left w:val="single" w:sz="8" w:space="0" w:color="auto"/>
              <w:bottom w:val="nil"/>
              <w:right w:val="single" w:sz="8" w:space="0" w:color="auto"/>
            </w:tcBorders>
            <w:shd w:val="clear" w:color="auto" w:fill="auto"/>
            <w:noWrap/>
            <w:vAlign w:val="bottom"/>
            <w:hideMark/>
          </w:tcPr>
          <w:p w14:paraId="663FE6B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840BDF"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2BCC+B2+IM</w:t>
            </w:r>
          </w:p>
        </w:tc>
        <w:tc>
          <w:tcPr>
            <w:tcW w:w="356" w:type="dxa"/>
            <w:tcBorders>
              <w:top w:val="nil"/>
              <w:left w:val="single" w:sz="8" w:space="0" w:color="auto"/>
              <w:bottom w:val="nil"/>
              <w:right w:val="single" w:sz="8" w:space="0" w:color="auto"/>
            </w:tcBorders>
            <w:vAlign w:val="bottom"/>
          </w:tcPr>
          <w:p w14:paraId="30C845BA"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27B0A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23B01C4E" w14:textId="1EFEF429"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OX, W</w:t>
            </w:r>
          </w:p>
        </w:tc>
        <w:tc>
          <w:tcPr>
            <w:tcW w:w="810" w:type="dxa"/>
            <w:tcBorders>
              <w:top w:val="nil"/>
              <w:left w:val="single" w:sz="8" w:space="0" w:color="auto"/>
              <w:bottom w:val="nil"/>
              <w:right w:val="single" w:sz="18" w:space="0" w:color="auto"/>
            </w:tcBorders>
            <w:shd w:val="clear" w:color="auto" w:fill="auto"/>
            <w:noWrap/>
            <w:vAlign w:val="bottom"/>
            <w:hideMark/>
          </w:tcPr>
          <w:p w14:paraId="363AB3EE" w14:textId="34BA9AAE"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en&lt;/Author&gt;&lt;Year&gt;2010&lt;/Year&gt;&lt;RecNum&gt;597&lt;/RecNum&gt;&lt;DisplayText&gt;[78]&lt;/DisplayText&gt;&lt;record&gt;&lt;rec-number&gt;597&lt;/rec-number&gt;&lt;foreign-keys&gt;&lt;key app="EN" db-id="ddervv2eyxfzffeadz9v0wpsxr0wzrvadwsp" timestamp="1418674493"&gt;597&lt;/key&gt;&lt;/foreign-keys&gt;&lt;ref-type name="Journal Article"&gt;17&lt;/ref-type&gt;&lt;contributors&gt;&lt;authors&gt;&lt;author&gt;Chen, S.-T.&lt;/author&gt;&lt;author&gt;Tang, W.-Y.&lt;/author&gt;&lt;author&gt;Kuo, Y.-F.&lt;/author&gt;&lt;author&gt;Chen, S.-Y.&lt;/author&gt;&lt;author&gt;Tsau, C.-H.&lt;/author&gt;&lt;author&gt;Shun, T.-T.&lt;/author&gt;&lt;author&gt;Yeh, J.-W.&lt;/author&gt;&lt;/authors&gt;&lt;/contributors&gt;&lt;titles&gt;&lt;title&gt;&lt;style face="normal" font="default" size="100%"&gt;Microstructure and properties of age-hardenable Al&lt;/style&gt;&lt;style face="subscript" font="default" size="100%"&gt;x&lt;/style&gt;&lt;style face="normal" font="default" size="100%"&gt;CrFe&lt;/style&gt;&lt;style face="subscript" font="default" size="100%"&gt;1.5&lt;/style&gt;&lt;style face="normal" font="default" size="100%"&gt;MnNi&lt;/style&gt;&lt;style face="subscript" font="default" size="100%"&gt;0.5&lt;/style&gt;&lt;style face="normal" font="default" size="100%"&gt; alloys&lt;/style&gt;&lt;/title&gt;&lt;secondary-title&gt;Mater. Sci. Eng. A&lt;/secondary-title&gt;&lt;/titles&gt;&lt;periodical&gt;&lt;full-title&gt;Mater. Sci. Eng. A&lt;/full-title&gt;&lt;/periodical&gt;&lt;pages&gt;5818-5825&lt;/pages&gt;&lt;volume&gt;527&lt;/volume&gt;&lt;number&gt;21-22&lt;/number&gt;&lt;dates&gt;&lt;year&gt;2010&lt;/year&gt;&lt;pub-dates&gt;&lt;date&gt;Aug&lt;/date&gt;&lt;/pub-dates&gt;&lt;/dates&gt;&lt;isbn&gt;0921-5093&lt;/isbn&gt;&lt;accession-num&gt;WOS:000281175300065&lt;/accession-num&gt;&lt;urls&gt;&lt;related-urls&gt;&lt;url&gt;&amp;lt;Go to ISI&amp;gt;://WOS:000281175300065&lt;/url&gt;&lt;/related-urls&gt;&lt;/urls&gt;&lt;electronic-resource-num&gt;10.1016/j.msea.2010.05.05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8]</w:t>
            </w:r>
            <w:r>
              <w:rPr>
                <w:rFonts w:ascii="Calibri" w:eastAsia="Times New Roman" w:hAnsi="Calibri" w:cs="Times New Roman"/>
                <w:sz w:val="16"/>
                <w:szCs w:val="16"/>
              </w:rPr>
              <w:fldChar w:fldCharType="end"/>
            </w:r>
          </w:p>
        </w:tc>
      </w:tr>
      <w:tr w:rsidR="00FA6FE1" w:rsidRPr="00474A7A" w14:paraId="664C2608" w14:textId="77777777" w:rsidTr="005F1A68">
        <w:trPr>
          <w:trHeight w:val="280"/>
        </w:trPr>
        <w:tc>
          <w:tcPr>
            <w:tcW w:w="1643" w:type="dxa"/>
            <w:tcBorders>
              <w:top w:val="nil"/>
              <w:left w:val="single" w:sz="18" w:space="0" w:color="auto"/>
              <w:bottom w:val="nil"/>
              <w:right w:val="single" w:sz="8" w:space="0" w:color="auto"/>
            </w:tcBorders>
            <w:vAlign w:val="bottom"/>
          </w:tcPr>
          <w:p w14:paraId="7DE1B8E5"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77F1217" w14:textId="24ADFFAF"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0E5E195"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E0BFA2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C898383"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2871967"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3E62B9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023B31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499C19B" w14:textId="7254168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7E524A" w14:paraId="6C146D54" w14:textId="77777777" w:rsidTr="005F1A68">
        <w:trPr>
          <w:trHeight w:val="280"/>
        </w:trPr>
        <w:tc>
          <w:tcPr>
            <w:tcW w:w="1643" w:type="dxa"/>
            <w:tcBorders>
              <w:top w:val="nil"/>
              <w:left w:val="single" w:sz="18" w:space="0" w:color="auto"/>
              <w:bottom w:val="nil"/>
              <w:right w:val="single" w:sz="8" w:space="0" w:color="auto"/>
            </w:tcBorders>
            <w:vAlign w:val="bottom"/>
          </w:tcPr>
          <w:p w14:paraId="5FB25A36"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83BBA3C" w14:textId="4236A781"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66469DD"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53E037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7191287" w14:textId="77777777" w:rsidR="00FA6FE1" w:rsidRPr="00357DB1" w:rsidRDefault="00FA6FE1" w:rsidP="00434C5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σ</w:t>
            </w:r>
            <w:proofErr w:type="spellEnd"/>
          </w:p>
        </w:tc>
        <w:tc>
          <w:tcPr>
            <w:tcW w:w="356" w:type="dxa"/>
            <w:tcBorders>
              <w:top w:val="nil"/>
              <w:left w:val="single" w:sz="8" w:space="0" w:color="auto"/>
              <w:bottom w:val="nil"/>
              <w:right w:val="single" w:sz="8" w:space="0" w:color="auto"/>
            </w:tcBorders>
            <w:vAlign w:val="bottom"/>
          </w:tcPr>
          <w:p w14:paraId="27E89465"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091A7E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E23DA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6309A1" w14:textId="6B86599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74A7A" w14:paraId="6E60591C" w14:textId="77777777" w:rsidTr="00E13E3F">
        <w:trPr>
          <w:trHeight w:val="280"/>
        </w:trPr>
        <w:tc>
          <w:tcPr>
            <w:tcW w:w="1643" w:type="dxa"/>
            <w:tcBorders>
              <w:top w:val="nil"/>
              <w:left w:val="single" w:sz="18" w:space="0" w:color="auto"/>
              <w:bottom w:val="nil"/>
              <w:right w:val="single" w:sz="8" w:space="0" w:color="auto"/>
            </w:tcBorders>
            <w:vAlign w:val="bottom"/>
          </w:tcPr>
          <w:p w14:paraId="152C94BC"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52B05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01449EE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08FCEF7"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803C088"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2FE0EC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78AAFC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8749E1"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72A009F" w14:textId="6A61C91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2772D451" w14:textId="77777777" w:rsidTr="00E13E3F">
        <w:trPr>
          <w:trHeight w:val="280"/>
        </w:trPr>
        <w:tc>
          <w:tcPr>
            <w:tcW w:w="1643" w:type="dxa"/>
            <w:tcBorders>
              <w:top w:val="nil"/>
              <w:left w:val="single" w:sz="18" w:space="0" w:color="auto"/>
              <w:bottom w:val="nil"/>
              <w:right w:val="single" w:sz="8" w:space="0" w:color="auto"/>
            </w:tcBorders>
            <w:vAlign w:val="bottom"/>
          </w:tcPr>
          <w:p w14:paraId="5777D84E"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BB204D6" w14:textId="45C4CBEA"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770557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B8B9A4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A9C2A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C9C362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FD5B78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EE959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FED1906" w14:textId="0EDEDAA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74A7A" w14:paraId="35460438" w14:textId="77777777" w:rsidTr="00E13E3F">
        <w:trPr>
          <w:trHeight w:val="280"/>
        </w:trPr>
        <w:tc>
          <w:tcPr>
            <w:tcW w:w="1643" w:type="dxa"/>
            <w:tcBorders>
              <w:top w:val="nil"/>
              <w:left w:val="single" w:sz="18" w:space="0" w:color="auto"/>
              <w:bottom w:val="nil"/>
              <w:right w:val="single" w:sz="8" w:space="0" w:color="auto"/>
            </w:tcBorders>
            <w:vAlign w:val="bottom"/>
          </w:tcPr>
          <w:p w14:paraId="67000409"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A7AF2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2</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9F64101"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728B02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FAE4D7"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A2A050A"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1030EB"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D316A82"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BCFCD7A" w14:textId="443B143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233094F7" w14:textId="77777777" w:rsidTr="00E13E3F">
        <w:trPr>
          <w:trHeight w:val="280"/>
        </w:trPr>
        <w:tc>
          <w:tcPr>
            <w:tcW w:w="1643" w:type="dxa"/>
            <w:tcBorders>
              <w:top w:val="nil"/>
              <w:left w:val="single" w:sz="18" w:space="0" w:color="auto"/>
              <w:bottom w:val="nil"/>
              <w:right w:val="single" w:sz="8" w:space="0" w:color="auto"/>
            </w:tcBorders>
            <w:vAlign w:val="bottom"/>
          </w:tcPr>
          <w:p w14:paraId="3A2317B8"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F51C522" w14:textId="29CFB7DC" w:rsidR="00FA6FE1" w:rsidRPr="00357DB1" w:rsidRDefault="00FA6FE1" w:rsidP="00434C5B">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F049AA5"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EAD77F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FE13320"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3D73230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513733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6373315"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EAF9861" w14:textId="33DF5F3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34C5B" w14:paraId="4E320FE8" w14:textId="77777777" w:rsidTr="00E13E3F">
        <w:trPr>
          <w:trHeight w:val="280"/>
        </w:trPr>
        <w:tc>
          <w:tcPr>
            <w:tcW w:w="1643" w:type="dxa"/>
            <w:tcBorders>
              <w:top w:val="nil"/>
              <w:left w:val="single" w:sz="18" w:space="0" w:color="auto"/>
              <w:bottom w:val="nil"/>
              <w:right w:val="single" w:sz="8" w:space="0" w:color="auto"/>
            </w:tcBorders>
            <w:vAlign w:val="bottom"/>
          </w:tcPr>
          <w:p w14:paraId="6CD2308B" w14:textId="77777777" w:rsidR="00FA6FE1" w:rsidRPr="00357DB1" w:rsidRDefault="00FA6FE1" w:rsidP="00434C5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69D3869"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6889EDFB" w14:textId="2E10359F"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7BAE3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D773B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97FC186"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52FFD6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1A574E" w14:textId="656BDCF4"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69405DA" w14:textId="245069C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434C5B" w14:paraId="2D453B99" w14:textId="77777777" w:rsidTr="00E13E3F">
        <w:trPr>
          <w:trHeight w:val="280"/>
        </w:trPr>
        <w:tc>
          <w:tcPr>
            <w:tcW w:w="1643" w:type="dxa"/>
            <w:tcBorders>
              <w:top w:val="nil"/>
              <w:left w:val="single" w:sz="18" w:space="0" w:color="auto"/>
              <w:bottom w:val="nil"/>
              <w:right w:val="single" w:sz="8" w:space="0" w:color="auto"/>
            </w:tcBorders>
            <w:vAlign w:val="bottom"/>
          </w:tcPr>
          <w:p w14:paraId="1A6C2CDA"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30158F3"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BE2D22" w14:textId="12FCFE48"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BD63670"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3F32C4C"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2F72FA3"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EB3364"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1F5F7D" w14:textId="39F8B233"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9F2848" w14:textId="3A9DA49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434C5B" w14:paraId="31EC2C98" w14:textId="77777777" w:rsidTr="00E13E3F">
        <w:trPr>
          <w:trHeight w:val="280"/>
        </w:trPr>
        <w:tc>
          <w:tcPr>
            <w:tcW w:w="1643" w:type="dxa"/>
            <w:tcBorders>
              <w:top w:val="nil"/>
              <w:left w:val="single" w:sz="18" w:space="0" w:color="auto"/>
              <w:bottom w:val="nil"/>
              <w:right w:val="single" w:sz="8" w:space="0" w:color="auto"/>
            </w:tcBorders>
            <w:vAlign w:val="bottom"/>
          </w:tcPr>
          <w:p w14:paraId="69112D9A"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0F4A88" w14:textId="77777777"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lCr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CAB183B" w14:textId="201D3E45"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ACD343A" w14:textId="633B303C"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D594FAA" w14:textId="35CAAAAA"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7652083E"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132A69"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4EC999" w14:textId="694D770F"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F98C90D" w14:textId="57F3F04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94352C" w14:paraId="51B2D33F" w14:textId="77777777" w:rsidTr="00E13E3F">
        <w:trPr>
          <w:trHeight w:val="280"/>
        </w:trPr>
        <w:tc>
          <w:tcPr>
            <w:tcW w:w="1643" w:type="dxa"/>
            <w:tcBorders>
              <w:top w:val="nil"/>
              <w:left w:val="single" w:sz="18" w:space="0" w:color="auto"/>
              <w:bottom w:val="nil"/>
              <w:right w:val="single" w:sz="8" w:space="0" w:color="auto"/>
            </w:tcBorders>
            <w:vAlign w:val="bottom"/>
          </w:tcPr>
          <w:p w14:paraId="775EC232" w14:textId="77777777" w:rsidR="00FA6FE1" w:rsidRPr="00357DB1" w:rsidRDefault="00FA6FE1" w:rsidP="00434C5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94CF7D8" w14:textId="77777777" w:rsidR="00FA6FE1" w:rsidRPr="00357DB1" w:rsidRDefault="00FA6FE1" w:rsidP="00434C5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Mo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8CCE0B9" w14:textId="6F10E6A5"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D60F72" w14:textId="77D0F34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D1B5405" w14:textId="3B2E370B" w:rsidR="00FA6FE1" w:rsidRPr="00357DB1" w:rsidRDefault="00FA6FE1" w:rsidP="00434C5B">
            <w:pPr>
              <w:rPr>
                <w:rFonts w:ascii="Calibri" w:eastAsia="Times New Roman" w:hAnsi="Calibri" w:cs="Times New Roman"/>
                <w:sz w:val="16"/>
                <w:szCs w:val="16"/>
              </w:rPr>
            </w:pPr>
            <w:r w:rsidRPr="00357DB1">
              <w:rPr>
                <w:rFonts w:ascii="Calibri" w:eastAsia="Times New Roman" w:hAnsi="Calibri" w:cs="Times New Roman"/>
                <w:sz w:val="16"/>
                <w:szCs w:val="16"/>
              </w:rPr>
              <w:t>B2+σ</w:t>
            </w:r>
          </w:p>
        </w:tc>
        <w:tc>
          <w:tcPr>
            <w:tcW w:w="356" w:type="dxa"/>
            <w:tcBorders>
              <w:top w:val="nil"/>
              <w:left w:val="single" w:sz="8" w:space="0" w:color="auto"/>
              <w:bottom w:val="nil"/>
              <w:right w:val="single" w:sz="8" w:space="0" w:color="auto"/>
            </w:tcBorders>
            <w:vAlign w:val="bottom"/>
          </w:tcPr>
          <w:p w14:paraId="0C7301DC"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1B17AF" w14:textId="77777777"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1686858" w14:textId="5ABCEA14" w:rsidR="00FA6FE1" w:rsidRPr="00357DB1" w:rsidRDefault="00FA6FE1" w:rsidP="00434C5B">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D77D4A9" w14:textId="451A6AD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8643A4" w14:paraId="14999856" w14:textId="77777777" w:rsidTr="00E13E3F">
        <w:trPr>
          <w:trHeight w:val="280"/>
        </w:trPr>
        <w:tc>
          <w:tcPr>
            <w:tcW w:w="1643" w:type="dxa"/>
            <w:tcBorders>
              <w:top w:val="nil"/>
              <w:left w:val="single" w:sz="18" w:space="0" w:color="auto"/>
              <w:bottom w:val="nil"/>
              <w:right w:val="single" w:sz="8" w:space="0" w:color="auto"/>
            </w:tcBorders>
            <w:vAlign w:val="bottom"/>
          </w:tcPr>
          <w:p w14:paraId="2FB7EBDB" w14:textId="77777777" w:rsidR="00FA6FE1" w:rsidRPr="00357DB1" w:rsidRDefault="00FA6FE1" w:rsidP="00B8611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DDFFD23"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15</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4FEF39E"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D4CE50"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FBABB4" w14:textId="4DB366C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2F6EDA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083AFF" w14:textId="5E65CEF6"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4CC10DE"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3AFF263" w14:textId="7CAC64C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8643A4" w14:paraId="3CDE52A2" w14:textId="77777777" w:rsidTr="00E13E3F">
        <w:trPr>
          <w:trHeight w:val="280"/>
        </w:trPr>
        <w:tc>
          <w:tcPr>
            <w:tcW w:w="1643" w:type="dxa"/>
            <w:tcBorders>
              <w:top w:val="nil"/>
              <w:left w:val="single" w:sz="18" w:space="0" w:color="auto"/>
              <w:bottom w:val="nil"/>
              <w:right w:val="single" w:sz="8" w:space="0" w:color="auto"/>
            </w:tcBorders>
            <w:vAlign w:val="bottom"/>
          </w:tcPr>
          <w:p w14:paraId="63618BC0" w14:textId="76042FC9" w:rsidR="00FA6FE1" w:rsidRPr="00357DB1" w:rsidRDefault="00FA6FE1"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03B3AB0" w14:textId="68BDEFA0"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B474807"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A3296F"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6794897" w14:textId="02C1929B"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5E2845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DFC2CB7" w14:textId="4C65549E"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E4C2EE9"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BB096F4" w14:textId="34969F8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8643A4" w14:paraId="69E50A69" w14:textId="77777777" w:rsidTr="00E13E3F">
        <w:trPr>
          <w:trHeight w:val="280"/>
        </w:trPr>
        <w:tc>
          <w:tcPr>
            <w:tcW w:w="1643" w:type="dxa"/>
            <w:tcBorders>
              <w:top w:val="nil"/>
              <w:left w:val="single" w:sz="18" w:space="0" w:color="auto"/>
              <w:bottom w:val="nil"/>
              <w:right w:val="single" w:sz="8" w:space="0" w:color="auto"/>
            </w:tcBorders>
            <w:vAlign w:val="bottom"/>
          </w:tcPr>
          <w:p w14:paraId="37B0E1D2" w14:textId="19AA23EA" w:rsidR="00FA6FE1" w:rsidRPr="00357DB1" w:rsidRDefault="00FA6FE1" w:rsidP="00B8611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D41354" w14:textId="3BBF269F"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DF62F6B" w14:textId="77777777"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85F4AA" w14:textId="59F7F4D5"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607DA9A" w14:textId="2819287B" w:rsidR="00FA6FE1" w:rsidRPr="00357DB1" w:rsidRDefault="00FA6FE1" w:rsidP="00B86117">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665A0C4D"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2796D551"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0825B1E" w14:textId="77777777" w:rsidR="00FA6FE1" w:rsidRPr="00357DB1" w:rsidRDefault="00FA6FE1" w:rsidP="00B86117">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EE6DD0" w14:textId="1C754C2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94352C" w14:paraId="0D36B9C0" w14:textId="77777777" w:rsidTr="00E13E3F">
        <w:trPr>
          <w:trHeight w:val="280"/>
        </w:trPr>
        <w:tc>
          <w:tcPr>
            <w:tcW w:w="1643" w:type="dxa"/>
            <w:tcBorders>
              <w:top w:val="nil"/>
              <w:left w:val="single" w:sz="18" w:space="0" w:color="auto"/>
              <w:bottom w:val="nil"/>
              <w:right w:val="single" w:sz="8" w:space="0" w:color="auto"/>
            </w:tcBorders>
            <w:vAlign w:val="bottom"/>
          </w:tcPr>
          <w:p w14:paraId="611A8638" w14:textId="2F307F15" w:rsidR="00FA6FE1" w:rsidRPr="00357DB1" w:rsidRDefault="00FA6FE1" w:rsidP="00C47E9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9C085B" w14:textId="4867B5B9" w:rsidR="00FA6FE1" w:rsidRPr="00357DB1" w:rsidRDefault="00FA6FE1" w:rsidP="008643A4">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9F9681E"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1C37AB" w14:textId="5E581BCA"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5905CC1" w14:textId="293B2192"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B2</w:t>
            </w:r>
          </w:p>
        </w:tc>
        <w:tc>
          <w:tcPr>
            <w:tcW w:w="356" w:type="dxa"/>
            <w:tcBorders>
              <w:top w:val="nil"/>
              <w:left w:val="single" w:sz="8" w:space="0" w:color="auto"/>
              <w:bottom w:val="nil"/>
              <w:right w:val="single" w:sz="8" w:space="0" w:color="auto"/>
            </w:tcBorders>
            <w:vAlign w:val="bottom"/>
          </w:tcPr>
          <w:p w14:paraId="3E435CD0"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94C656A"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2DB62C8" w14:textId="2B1FDDA3"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569733C" w14:textId="1065556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u&lt;/Author&gt;&lt;Year&gt;2011&lt;/Year&gt;&lt;RecNum&gt;631&lt;/RecNum&gt;&lt;DisplayText&gt;[80]&lt;/DisplayText&gt;&lt;record&gt;&lt;rec-number&gt;631&lt;/rec-number&gt;&lt;foreign-keys&gt;&lt;key app="EN" db-id="ddervv2eyxfzffeadz9v0wpsxr0wzrvadwsp" timestamp="1418674493"&gt;631&lt;/key&gt;&lt;/foreign-keys&gt;&lt;ref-type name="Journal Article"&gt;17&lt;/ref-type&gt;&lt;contributors&gt;&lt;authors&gt;&lt;author&gt;Du, Y.Y.&lt;/author&gt;&lt;author&gt;Lu, Y.P.&lt;/author&gt;&lt;author&gt;Li, T.J.&lt;/author&gt;&lt;author&gt;Wang, T.M.&lt;/author&gt;&lt;author&gt;Zhang, G.L.&lt;/author&gt;&lt;/authors&gt;&lt;/contributors&gt;&lt;titles&gt;&lt;title&gt;&lt;style face="normal" font="default" size="100%"&gt;Effect of aluminium content of Al&lt;/style&gt;&lt;style face="subscript" font="default" size="100%"&gt;x&lt;/style&gt;&lt;style face="normal" font="default" size="100%"&gt;CrFe&lt;/style&gt;&lt;style face="subscript" font="default" size="100%"&gt;1.5&lt;/style&gt;&lt;style face="normal" font="default" size="100%"&gt;Ni&lt;/style&gt;&lt;style face="subscript" font="default" size="100%"&gt;0.5&lt;/style&gt;&lt;style face="normal" font="default" size="100%"&gt; multiprincipal alloys on microstructure and alloy hardness&lt;/style&gt;&lt;/title&gt;&lt;secondary-title&gt;Mater. Res. Innov.&lt;/secondary-title&gt;&lt;/titles&gt;&lt;periodical&gt;&lt;full-title&gt;Mater. Res. Innov.&lt;/full-title&gt;&lt;/periodical&gt;&lt;pages&gt;107-110&lt;/pages&gt;&lt;volume&gt;15&lt;/volume&gt;&lt;number&gt;2&lt;/number&gt;&lt;dates&gt;&lt;year&gt;2011&lt;/year&gt;&lt;pub-dates&gt;&lt;date&gt;Apr&lt;/date&gt;&lt;/pub-dates&gt;&lt;/dates&gt;&lt;isbn&gt;1432-8917&lt;/isbn&gt;&lt;accession-num&gt;WOS:000290848000007&lt;/accession-num&gt;&lt;urls&gt;&lt;related-urls&gt;&lt;url&gt;&amp;lt;Go to ISI&amp;gt;://WOS:000290848000007&lt;/url&gt;&lt;/related-urls&gt;&lt;/urls&gt;&lt;electronic-resource-num&gt;10.1179/143307511x1299822291879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0]</w:t>
            </w:r>
            <w:r>
              <w:rPr>
                <w:rFonts w:ascii="Calibri" w:eastAsia="Times New Roman" w:hAnsi="Calibri" w:cs="Times New Roman"/>
                <w:sz w:val="16"/>
                <w:szCs w:val="16"/>
              </w:rPr>
              <w:fldChar w:fldCharType="end"/>
            </w:r>
          </w:p>
        </w:tc>
      </w:tr>
      <w:tr w:rsidR="00FA6FE1" w:rsidRPr="006A282A" w14:paraId="73DA747F" w14:textId="77777777" w:rsidTr="00E13E3F">
        <w:trPr>
          <w:trHeight w:val="280"/>
        </w:trPr>
        <w:tc>
          <w:tcPr>
            <w:tcW w:w="1643" w:type="dxa"/>
            <w:tcBorders>
              <w:top w:val="nil"/>
              <w:left w:val="single" w:sz="18" w:space="0" w:color="auto"/>
              <w:bottom w:val="nil"/>
              <w:right w:val="single" w:sz="8" w:space="0" w:color="auto"/>
            </w:tcBorders>
            <w:vAlign w:val="bottom"/>
          </w:tcPr>
          <w:p w14:paraId="6CE83028" w14:textId="77777777" w:rsidR="00FA6FE1" w:rsidRPr="00357DB1" w:rsidRDefault="00FA6FE1" w:rsidP="00C47E9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8C5E8D" w14:textId="77777777" w:rsidR="00FA6FE1" w:rsidRPr="00357DB1" w:rsidRDefault="00FA6FE1" w:rsidP="00C47E9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E140FF9"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B5D1F8"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4450383"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16A4B26D"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75DC08F"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2B11A4B" w14:textId="64941FF3"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F4AA21D" w14:textId="5E9C311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Dong&lt;/Author&gt;&lt;Year&gt;2013&lt;/Year&gt;&lt;RecNum&gt;297&lt;/RecNum&gt;&lt;DisplayText&gt;[79]&lt;/DisplayText&gt;&lt;record&gt;&lt;rec-number&gt;297&lt;/rec-number&gt;&lt;foreign-keys&gt;&lt;key app="EN" db-id="ddervv2eyxfzffeadz9v0wpsxr0wzrvadwsp" timestamp="1415817933"&gt;297&lt;/key&gt;&lt;/foreign-keys&gt;&lt;ref-type name="Journal Article"&gt;17&lt;/ref-type&gt;&lt;contributors&gt;&lt;authors&gt;&lt;author&gt;Dong, Y.&lt;/author&gt;&lt;author&gt;Lu, Y.&lt;/author&gt;&lt;author&gt;Kong, J.&lt;/author&gt;&lt;author&gt;Zhang, J.&lt;/author&gt;&lt;author&gt;Li, T.&lt;/author&gt;&lt;/authors&gt;&lt;/contributors&gt;&lt;auth-address&gt;School of Materials Science and Engineering, Dalian University of Technology, Dalian 116024, China&lt;/auth-address&gt;&lt;titles&gt;&lt;title&gt;&lt;style face="normal" font="default" size="100%"&gt;Microstructure and mechanical properties of multi-component AlCrFeNiMo&lt;/style&gt;&lt;style face="subscript" font="default" size="100%"&gt;x&lt;/style&gt;&lt;style face="normal" font="default" size="100%"&gt; high-entropy alloys&lt;/style&gt;&lt;/title&gt;&lt;secondary-title&gt;J. Alloys Compd.&lt;/secondary-title&gt;&lt;/titles&gt;&lt;periodical&gt;&lt;full-title&gt;J. Alloys Compd.&lt;/full-title&gt;&lt;/periodical&gt;&lt;pages&gt;96-101&lt;/pages&gt;&lt;volume&gt;573&lt;/volume&gt;&lt;section&gt;96&lt;/section&gt;&lt;keywords&gt;&lt;keyword&gt;Cerium alloys&lt;/keyword&gt;&lt;keyword&gt;Alloys&lt;/keyword&gt;&lt;keyword&gt;Crystal growth&lt;/keyword&gt;&lt;keyword&gt;Crystallography&lt;/keyword&gt;&lt;keyword&gt;Fracture toughness&lt;/keyword&gt;&lt;keyword&gt;Mechanical properties&lt;/keyword&gt;&lt;keyword&gt;Microstructure&lt;/keyword&gt;&lt;keyword&gt;Solid solutions&lt;/keyword&gt;&lt;keyword&gt;Stainless steel&lt;/keyword&gt;&lt;keyword&gt;Vacuum applications&lt;/keyword&gt;&lt;/keywords&gt;&lt;dates&gt;&lt;year&gt;2013&lt;/year&gt;&lt;/dates&gt;&lt;pub-location&gt;Langford Lane, Kidlington, Oxford, OX5 1GB, United Kingdom&lt;/pub-location&gt;&lt;publisher&gt;Elsevier Ltd&lt;/publisher&gt;&lt;isbn&gt;09258388&lt;/isbn&gt;&lt;urls&gt;&lt;related-urls&gt;&lt;url&gt;http://dx.doi.org/10.1016/j.jallcom.2013.03.253&lt;/url&gt;&lt;/related-urls&gt;&lt;/urls&gt;&lt;electronic-resource-num&gt;10.1016/j.jallcom.2013.03.25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9]</w:t>
            </w:r>
            <w:r>
              <w:rPr>
                <w:rFonts w:ascii="Calibri" w:eastAsia="Times New Roman" w:hAnsi="Calibri" w:cs="Times New Roman"/>
                <w:sz w:val="16"/>
                <w:szCs w:val="16"/>
              </w:rPr>
              <w:fldChar w:fldCharType="end"/>
            </w:r>
          </w:p>
        </w:tc>
      </w:tr>
      <w:tr w:rsidR="00FA6FE1" w:rsidRPr="0094352C" w14:paraId="44EF4FBE" w14:textId="77777777" w:rsidTr="00E13E3F">
        <w:trPr>
          <w:trHeight w:val="280"/>
        </w:trPr>
        <w:tc>
          <w:tcPr>
            <w:tcW w:w="1643" w:type="dxa"/>
            <w:tcBorders>
              <w:top w:val="nil"/>
              <w:left w:val="single" w:sz="18" w:space="0" w:color="auto"/>
              <w:bottom w:val="nil"/>
              <w:right w:val="single" w:sz="8" w:space="0" w:color="auto"/>
            </w:tcBorders>
            <w:vAlign w:val="bottom"/>
          </w:tcPr>
          <w:p w14:paraId="010C085E" w14:textId="77777777" w:rsidR="00FA6FE1" w:rsidRPr="00357DB1" w:rsidRDefault="00FA6FE1" w:rsidP="00C47E9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FeNi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5A9ABC8"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NiTiV</w:t>
            </w:r>
          </w:p>
        </w:tc>
        <w:tc>
          <w:tcPr>
            <w:tcW w:w="1710" w:type="dxa"/>
            <w:tcBorders>
              <w:top w:val="nil"/>
              <w:left w:val="single" w:sz="8" w:space="0" w:color="auto"/>
              <w:bottom w:val="nil"/>
              <w:right w:val="single" w:sz="8" w:space="0" w:color="auto"/>
            </w:tcBorders>
            <w:shd w:val="clear" w:color="auto" w:fill="auto"/>
            <w:noWrap/>
            <w:vAlign w:val="bottom"/>
            <w:hideMark/>
          </w:tcPr>
          <w:p w14:paraId="192FF143"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F4748B7"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CBD8938" w14:textId="77777777" w:rsidR="00FA6FE1" w:rsidRPr="00357DB1" w:rsidRDefault="00FA6FE1" w:rsidP="00C47E9D">
            <w:pPr>
              <w:rPr>
                <w:rFonts w:ascii="Calibri" w:eastAsia="Times New Roman" w:hAnsi="Calibri" w:cs="Times New Roman"/>
                <w:sz w:val="16"/>
                <w:szCs w:val="16"/>
              </w:rPr>
            </w:pPr>
            <w:r w:rsidRPr="00357DB1">
              <w:rPr>
                <w:rFonts w:ascii="Calibri" w:eastAsia="Times New Roman" w:hAnsi="Calibri" w:cs="Times New Roman"/>
                <w:sz w:val="16"/>
                <w:szCs w:val="16"/>
              </w:rPr>
              <w:t>C15+L2</w:t>
            </w:r>
            <w:r w:rsidRPr="00357DB1">
              <w:rPr>
                <w:rFonts w:ascii="Calibri" w:eastAsia="Times New Roman" w:hAnsi="Calibri" w:cs="Times New Roman"/>
                <w:sz w:val="16"/>
                <w:szCs w:val="16"/>
                <w:vertAlign w:val="subscript"/>
              </w:rPr>
              <w:t>1</w:t>
            </w:r>
          </w:p>
        </w:tc>
        <w:tc>
          <w:tcPr>
            <w:tcW w:w="356" w:type="dxa"/>
            <w:tcBorders>
              <w:top w:val="nil"/>
              <w:left w:val="single" w:sz="8" w:space="0" w:color="auto"/>
              <w:bottom w:val="nil"/>
              <w:right w:val="single" w:sz="8" w:space="0" w:color="auto"/>
            </w:tcBorders>
            <w:vAlign w:val="bottom"/>
          </w:tcPr>
          <w:p w14:paraId="1E460309"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EF3400"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AAEBFF" w14:textId="77777777" w:rsidR="00FA6FE1" w:rsidRPr="00357DB1" w:rsidRDefault="00FA6FE1" w:rsidP="00C47E9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D2C632F" w14:textId="01E6D9FD"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6C4D3734" w14:textId="77777777" w:rsidTr="00E13E3F">
        <w:trPr>
          <w:trHeight w:val="280"/>
        </w:trPr>
        <w:tc>
          <w:tcPr>
            <w:tcW w:w="1643" w:type="dxa"/>
            <w:tcBorders>
              <w:top w:val="nil"/>
              <w:left w:val="single" w:sz="18" w:space="0" w:color="auto"/>
              <w:bottom w:val="nil"/>
              <w:right w:val="single" w:sz="8" w:space="0" w:color="auto"/>
            </w:tcBorders>
            <w:vAlign w:val="bottom"/>
          </w:tcPr>
          <w:p w14:paraId="3B353360" w14:textId="77777777" w:rsidR="00FA6FE1" w:rsidRPr="00357DB1" w:rsidRDefault="00FA6FE1" w:rsidP="0055371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300AEBD" w14:textId="77777777" w:rsidR="00FA6FE1" w:rsidRPr="00357DB1" w:rsidRDefault="00FA6FE1" w:rsidP="0055371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C3C395D"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AC+850C/72h</w:t>
            </w:r>
          </w:p>
        </w:tc>
        <w:tc>
          <w:tcPr>
            <w:tcW w:w="720" w:type="dxa"/>
            <w:tcBorders>
              <w:top w:val="nil"/>
              <w:left w:val="single" w:sz="8" w:space="0" w:color="auto"/>
              <w:bottom w:val="nil"/>
              <w:right w:val="single" w:sz="8" w:space="0" w:color="auto"/>
            </w:tcBorders>
            <w:shd w:val="clear" w:color="auto" w:fill="auto"/>
            <w:noWrap/>
            <w:vAlign w:val="bottom"/>
            <w:hideMark/>
          </w:tcPr>
          <w:p w14:paraId="3D71812D"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756467" w14:textId="77777777" w:rsidR="00FA6FE1" w:rsidRPr="00357DB1" w:rsidRDefault="00FA6FE1" w:rsidP="00553715">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099A115"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C5580E" w14:textId="77777777" w:rsidR="00FA6FE1" w:rsidRPr="00357DB1" w:rsidRDefault="00FA6FE1" w:rsidP="00553715">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CFD81E" w14:textId="77777777" w:rsidR="00FA6FE1" w:rsidRPr="00357DB1" w:rsidRDefault="00FA6FE1" w:rsidP="00553715">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9A2D83B" w14:textId="5B0D67E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72729E" w14:paraId="5871E529" w14:textId="77777777" w:rsidTr="00E13E3F">
        <w:trPr>
          <w:trHeight w:val="280"/>
        </w:trPr>
        <w:tc>
          <w:tcPr>
            <w:tcW w:w="1643" w:type="dxa"/>
            <w:tcBorders>
              <w:top w:val="nil"/>
              <w:left w:val="single" w:sz="18" w:space="0" w:color="auto"/>
              <w:bottom w:val="nil"/>
              <w:right w:val="single" w:sz="8" w:space="0" w:color="auto"/>
            </w:tcBorders>
            <w:vAlign w:val="bottom"/>
          </w:tcPr>
          <w:p w14:paraId="1B3FF7A1" w14:textId="77777777" w:rsidR="00FA6FE1" w:rsidRPr="00357DB1" w:rsidRDefault="00FA6FE1" w:rsidP="0094543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00B8993" w14:textId="77777777" w:rsidR="00FA6FE1" w:rsidRPr="00357DB1" w:rsidRDefault="00FA6FE1" w:rsidP="0094543C">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5A974B6" w14:textId="7FE7CC92"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EF5FAE"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A367D76" w14:textId="77777777" w:rsidR="00FA6FE1" w:rsidRPr="00357DB1" w:rsidRDefault="00FA6FE1" w:rsidP="009454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777FD3E"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13B2A82"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DAA826" w14:textId="77777777" w:rsidR="00FA6FE1" w:rsidRPr="00357DB1" w:rsidRDefault="00FA6FE1" w:rsidP="0094543C">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0719B5D" w14:textId="578C932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C341D1" w14:paraId="1D78B1AE" w14:textId="77777777" w:rsidTr="00E13E3F">
        <w:trPr>
          <w:trHeight w:val="280"/>
        </w:trPr>
        <w:tc>
          <w:tcPr>
            <w:tcW w:w="1643" w:type="dxa"/>
            <w:tcBorders>
              <w:top w:val="nil"/>
              <w:left w:val="single" w:sz="18" w:space="0" w:color="auto"/>
              <w:bottom w:val="nil"/>
              <w:right w:val="single" w:sz="8" w:space="0" w:color="auto"/>
            </w:tcBorders>
            <w:vAlign w:val="bottom"/>
          </w:tcPr>
          <w:p w14:paraId="4B8BABAB" w14:textId="77777777" w:rsidR="00FA6FE1" w:rsidRPr="00357DB1" w:rsidRDefault="00FA6FE1" w:rsidP="0004092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Ni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8459D15" w14:textId="77777777" w:rsidR="00FA6FE1" w:rsidRPr="00357DB1" w:rsidRDefault="00FA6FE1" w:rsidP="00040927">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MnNiT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1A7FFED" w14:textId="77777777"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5120403"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F30A38E" w14:textId="2C027333" w:rsidR="00FA6FE1" w:rsidRPr="00357DB1" w:rsidRDefault="00FA6FE1" w:rsidP="00040927">
            <w:pPr>
              <w:rPr>
                <w:rFonts w:ascii="Calibri" w:eastAsia="Times New Roman" w:hAnsi="Calibri" w:cs="Times New Roman"/>
                <w:sz w:val="16"/>
                <w:szCs w:val="16"/>
              </w:rPr>
            </w:pPr>
            <w:r w:rsidRPr="00357DB1">
              <w:rPr>
                <w:rFonts w:ascii="Calibri" w:eastAsia="Times New Roman" w:hAnsi="Calibri" w:cs="Times New Roman"/>
                <w:sz w:val="16"/>
                <w:szCs w:val="16"/>
              </w:rPr>
              <w:t>2BCC+FCC+σ+Unk</w:t>
            </w:r>
          </w:p>
        </w:tc>
        <w:tc>
          <w:tcPr>
            <w:tcW w:w="356" w:type="dxa"/>
            <w:tcBorders>
              <w:top w:val="nil"/>
              <w:left w:val="single" w:sz="8" w:space="0" w:color="auto"/>
              <w:bottom w:val="nil"/>
              <w:right w:val="single" w:sz="8" w:space="0" w:color="auto"/>
            </w:tcBorders>
            <w:vAlign w:val="bottom"/>
          </w:tcPr>
          <w:p w14:paraId="37FF6ED4"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8</w:t>
            </w:r>
          </w:p>
        </w:tc>
        <w:tc>
          <w:tcPr>
            <w:tcW w:w="454" w:type="dxa"/>
            <w:tcBorders>
              <w:top w:val="nil"/>
              <w:left w:val="single" w:sz="8" w:space="0" w:color="auto"/>
              <w:bottom w:val="nil"/>
              <w:right w:val="single" w:sz="8" w:space="0" w:color="auto"/>
            </w:tcBorders>
            <w:vAlign w:val="bottom"/>
          </w:tcPr>
          <w:p w14:paraId="5D4B98C0"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382FE082" w14:textId="77777777" w:rsidR="00FA6FE1" w:rsidRPr="00357DB1" w:rsidRDefault="00FA6FE1" w:rsidP="00040927">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FC49E24" w14:textId="3B8DEC91" w:rsidR="00FA6FE1" w:rsidRPr="00357DB1" w:rsidRDefault="00FA6FE1" w:rsidP="0080671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80671A">
              <w:rPr>
                <w:rFonts w:ascii="Calibri" w:eastAsia="Times New Roman" w:hAnsi="Calibri" w:cs="Times New Roman"/>
                <w:sz w:val="16"/>
                <w:szCs w:val="16"/>
              </w:rPr>
              <w:instrText xml:space="preserve"> ADDIN EN.CITE &lt;EndNote&gt;&lt;Cite&gt;&lt;Author&gt;Zhou&lt;/Author&gt;&lt;Year&gt;2007&lt;/Year&gt;&lt;RecNum&gt;32&lt;/RecNum&gt;&lt;DisplayText&gt;[5]&lt;/DisplayText&gt;&lt;record&gt;&lt;rec-number&gt;32&lt;/rec-number&gt;&lt;foreign-keys&gt;&lt;key app="EN" db-id="ddervv2eyxfzffeadz9v0wpsxr0wzrvadwsp" timestamp="1375984006"&gt;32&lt;/key&gt;&lt;/foreign-keys&gt;&lt;ref-type name="Journal Article"&gt;17&lt;/ref-type&gt;&lt;contributors&gt;&lt;authors&gt;&lt;author&gt;Zhou, Y.J.&lt;/author&gt;&lt;author&gt;Zhang, Y.&lt;/author&gt;&lt;author&gt;Wang, Y.L.&lt;/author&gt;&lt;author&gt;Chen, G.L.&lt;/author&gt;&lt;/authors&gt;&lt;/contributors&gt;&lt;titles&gt;&lt;title&gt;&lt;style face="normal" font="default" size="100%"&gt;Microstructure and compressive properties of multicomponent Al&lt;/style&gt;&lt;style face="subscript" font="default" size="100%"&gt;x&lt;/style&gt;&lt;style face="normal" font="default" size="100%"&gt;(TiVCrMnFeCoNiCu)&lt;/style&gt;&lt;style face="subscript" font="default" size="100%"&gt;100−x&lt;/style&gt;&lt;style face="normal" font="default" size="100%"&gt; high-entropy alloys&lt;/style&gt;&lt;/title&gt;&lt;secondary-title&gt;Mater. Sci. Eng. A&lt;/secondary-title&gt;&lt;/titles&gt;&lt;periodical&gt;&lt;full-title&gt;Mater. Sci. Eng. A&lt;/full-title&gt;&lt;/periodical&gt;&lt;pages&gt;260-265&lt;/pages&gt;&lt;volume&gt;454-455&lt;/volume&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w:t>
            </w:r>
            <w:r>
              <w:rPr>
                <w:rFonts w:ascii="Calibri" w:eastAsia="Times New Roman" w:hAnsi="Calibri" w:cs="Times New Roman"/>
                <w:sz w:val="16"/>
                <w:szCs w:val="16"/>
              </w:rPr>
              <w:fldChar w:fldCharType="end"/>
            </w:r>
          </w:p>
        </w:tc>
      </w:tr>
      <w:tr w:rsidR="00FA6FE1" w:rsidRPr="003B2943" w14:paraId="3D6F4B05" w14:textId="77777777" w:rsidTr="00E13E3F">
        <w:trPr>
          <w:trHeight w:val="280"/>
        </w:trPr>
        <w:tc>
          <w:tcPr>
            <w:tcW w:w="1643" w:type="dxa"/>
            <w:tcBorders>
              <w:top w:val="nil"/>
              <w:left w:val="single" w:sz="18" w:space="0" w:color="auto"/>
              <w:bottom w:val="nil"/>
              <w:right w:val="single" w:sz="8" w:space="0" w:color="auto"/>
            </w:tcBorders>
            <w:vAlign w:val="bottom"/>
          </w:tcPr>
          <w:p w14:paraId="0F44EC6A" w14:textId="326A2A3C" w:rsidR="00FA6FE1" w:rsidRPr="00357DB1" w:rsidRDefault="00FA6FE1" w:rsidP="00F633E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22E635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Co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28A6E43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8DEE5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FE6490"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64CF0A"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8678D99"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AFEDB0"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133E613E" w14:textId="4E5623A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8D1E57" w14:paraId="4B0A6C2C" w14:textId="77777777" w:rsidTr="005F1A68">
        <w:trPr>
          <w:trHeight w:val="280"/>
        </w:trPr>
        <w:tc>
          <w:tcPr>
            <w:tcW w:w="1643" w:type="dxa"/>
            <w:tcBorders>
              <w:top w:val="nil"/>
              <w:left w:val="single" w:sz="18" w:space="0" w:color="auto"/>
              <w:bottom w:val="nil"/>
              <w:right w:val="single" w:sz="8" w:space="0" w:color="auto"/>
            </w:tcBorders>
            <w:vAlign w:val="bottom"/>
          </w:tcPr>
          <w:p w14:paraId="49EA8D84"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43D4CC" w14:textId="20CD4352"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34779C4"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171E0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E70959"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F5E4DE8"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DFAE6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33349DD" w14:textId="77777777" w:rsidR="00FA6FE1" w:rsidRPr="00357DB1" w:rsidRDefault="00FA6FE1" w:rsidP="00F633EF">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1A57AF5" w14:textId="08B31A2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ZTwvQXV0aG9yPjxZZWFyPjIwMDY8L1llYXI+PFJlY051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w:t>
            </w:r>
            <w:r>
              <w:rPr>
                <w:rFonts w:ascii="Calibri" w:eastAsia="Times New Roman" w:hAnsi="Calibri" w:cs="Times New Roman"/>
                <w:sz w:val="16"/>
                <w:szCs w:val="16"/>
              </w:rPr>
              <w:fldChar w:fldCharType="end"/>
            </w:r>
          </w:p>
        </w:tc>
      </w:tr>
      <w:tr w:rsidR="00FA6FE1" w:rsidRPr="0071310D" w14:paraId="44AE1CD7" w14:textId="77777777" w:rsidTr="005F1A68">
        <w:trPr>
          <w:trHeight w:val="280"/>
        </w:trPr>
        <w:tc>
          <w:tcPr>
            <w:tcW w:w="1643" w:type="dxa"/>
            <w:tcBorders>
              <w:top w:val="nil"/>
              <w:left w:val="single" w:sz="18" w:space="0" w:color="auto"/>
              <w:bottom w:val="nil"/>
              <w:right w:val="single" w:sz="8" w:space="0" w:color="auto"/>
            </w:tcBorders>
            <w:vAlign w:val="bottom"/>
          </w:tcPr>
          <w:p w14:paraId="188FCE2B" w14:textId="77777777" w:rsidR="00FA6FE1" w:rsidRPr="00357DB1"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FE50BF4" w14:textId="7D9C76CE"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0882A7"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8939E6"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7F28DD"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264F66F3"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F2D48C0"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74CCABD" w14:textId="493B3B20"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0A7818" w14:textId="1703C668"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71310D" w14:paraId="3ABFFE8A" w14:textId="77777777" w:rsidTr="005F1A68">
        <w:trPr>
          <w:trHeight w:val="280"/>
        </w:trPr>
        <w:tc>
          <w:tcPr>
            <w:tcW w:w="1643" w:type="dxa"/>
            <w:tcBorders>
              <w:top w:val="nil"/>
              <w:left w:val="single" w:sz="18" w:space="0" w:color="auto"/>
              <w:bottom w:val="nil"/>
              <w:right w:val="single" w:sz="8" w:space="0" w:color="auto"/>
            </w:tcBorders>
            <w:vAlign w:val="bottom"/>
          </w:tcPr>
          <w:p w14:paraId="66954223" w14:textId="77777777" w:rsidR="00FA6FE1" w:rsidRPr="0071310D"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7173759" w14:textId="7686AAC1"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B303C3"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1050C/1h+1250/24h</w:t>
            </w:r>
          </w:p>
        </w:tc>
        <w:tc>
          <w:tcPr>
            <w:tcW w:w="720" w:type="dxa"/>
            <w:tcBorders>
              <w:top w:val="nil"/>
              <w:left w:val="single" w:sz="8" w:space="0" w:color="auto"/>
              <w:bottom w:val="nil"/>
              <w:right w:val="single" w:sz="8" w:space="0" w:color="auto"/>
            </w:tcBorders>
            <w:shd w:val="clear" w:color="auto" w:fill="auto"/>
            <w:noWrap/>
            <w:vAlign w:val="bottom"/>
            <w:hideMark/>
          </w:tcPr>
          <w:p w14:paraId="0EA40CAF"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6875BEF"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51DEA8CE"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5FEBD87"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8B9C3F3" w14:textId="19CF536D"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9F2E4D" w14:textId="219F0215"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F4575C" w14:paraId="5F7B6FD6" w14:textId="77777777" w:rsidTr="005F1A68">
        <w:trPr>
          <w:trHeight w:val="280"/>
        </w:trPr>
        <w:tc>
          <w:tcPr>
            <w:tcW w:w="1643" w:type="dxa"/>
            <w:tcBorders>
              <w:top w:val="nil"/>
              <w:left w:val="single" w:sz="18" w:space="0" w:color="auto"/>
              <w:bottom w:val="nil"/>
              <w:right w:val="single" w:sz="8" w:space="0" w:color="auto"/>
            </w:tcBorders>
            <w:vAlign w:val="bottom"/>
          </w:tcPr>
          <w:p w14:paraId="7294C14E" w14:textId="77777777" w:rsidR="00FA6FE1" w:rsidRPr="0071310D" w:rsidRDefault="00FA6FE1" w:rsidP="0032376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FC8D0FC" w14:textId="275199F0" w:rsidR="00FA6FE1" w:rsidRPr="0071310D" w:rsidRDefault="00FA6FE1" w:rsidP="0032376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60632EE"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AC+1050C/1h+1350/24h</w:t>
            </w:r>
          </w:p>
        </w:tc>
        <w:tc>
          <w:tcPr>
            <w:tcW w:w="720" w:type="dxa"/>
            <w:tcBorders>
              <w:top w:val="nil"/>
              <w:left w:val="single" w:sz="8" w:space="0" w:color="auto"/>
              <w:bottom w:val="nil"/>
              <w:right w:val="single" w:sz="8" w:space="0" w:color="auto"/>
            </w:tcBorders>
            <w:shd w:val="clear" w:color="auto" w:fill="auto"/>
            <w:noWrap/>
            <w:vAlign w:val="bottom"/>
            <w:hideMark/>
          </w:tcPr>
          <w:p w14:paraId="16DCB712"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C67E284" w14:textId="77777777" w:rsidR="00FA6FE1" w:rsidRPr="0071310D" w:rsidRDefault="00FA6FE1" w:rsidP="00323767">
            <w:pPr>
              <w:rPr>
                <w:rFonts w:ascii="Calibri" w:eastAsia="Times New Roman" w:hAnsi="Calibri" w:cs="Times New Roman"/>
                <w:sz w:val="16"/>
                <w:szCs w:val="16"/>
              </w:rPr>
            </w:pPr>
            <w:r w:rsidRPr="0071310D">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2869A58A"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80072D3" w14:textId="77777777" w:rsidR="00FA6FE1" w:rsidRPr="0071310D" w:rsidRDefault="00FA6FE1" w:rsidP="00323767">
            <w:pPr>
              <w:jc w:val="center"/>
              <w:rPr>
                <w:rFonts w:ascii="Calibri" w:eastAsia="Times New Roman" w:hAnsi="Calibri" w:cs="Times New Roman"/>
                <w:sz w:val="16"/>
                <w:szCs w:val="16"/>
              </w:rPr>
            </w:pPr>
            <w:r w:rsidRPr="0071310D">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4204BC" w14:textId="3438559A" w:rsidR="00FA6FE1" w:rsidRPr="0071310D" w:rsidRDefault="00FA6FE1" w:rsidP="00323767">
            <w:pPr>
              <w:jc w:val="center"/>
              <w:rPr>
                <w:rFonts w:ascii="Calibri" w:eastAsia="Times New Roman" w:hAnsi="Calibri" w:cs="Times New Roman"/>
                <w:sz w:val="16"/>
                <w:szCs w:val="16"/>
              </w:rPr>
            </w:pPr>
            <w:r>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3BC7258" w14:textId="37FE1EF7" w:rsidR="00FA6FE1" w:rsidRPr="0071310D"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477&lt;/RecNum&gt;&lt;DisplayText&gt;[84]&lt;/DisplayText&gt;&lt;record&gt;&lt;rec-number&gt;477&lt;/rec-number&gt;&lt;foreign-keys&gt;&lt;key app="EN" db-id="ddervv2eyxfzffeadz9v0wpsxr0wzrvadwsp" timestamp="1418671660"&gt;477&lt;/key&gt;&lt;/foreign-keys&gt;&lt;ref-type name="Journal Article"&gt;17&lt;/ref-type&gt;&lt;contributors&gt;&lt;authors&gt;&lt;author&gt;Lin, C.-M.&lt;/author&gt;&lt;author&gt;Tsai, H.-L.&lt;/author&gt;&lt;/authors&gt;&lt;/contributors&gt;&lt;auth-address&gt;Dept. of Mech. Eng., Nat. Taiwan Univ. Sci. Technol., Taipei, Taiwan&lt;/auth-address&gt;&lt;titles&gt;&lt;title&gt;&lt;style face="normal" font="default" size="100%"&gt;Equilibrium phase of high-entropy FeCoNiCrCu&lt;/style&gt;&lt;style face="subscript" font="default" size="100%"&gt;0.5&lt;/style&gt;&lt;style face="normal" font="default" size="100%"&gt; alloy at elevated temperature&lt;/style&gt;&lt;/title&gt;&lt;secondary-title&gt;J. Alloys Compd.&lt;/secondary-title&gt;&lt;tertiary-title&gt;J. Alloys Compd. (Switzerland)&lt;/tertiary-title&gt;&lt;/titles&gt;&lt;periodical&gt;&lt;full-title&gt;J. Alloys Compd.&lt;/full-title&gt;&lt;/periodical&gt;&lt;pages&gt;30-35&lt;/pages&gt;&lt;volume&gt;489&lt;/volume&gt;&lt;number&gt;1&lt;/number&gt;&lt;keywords&gt;&lt;keyword&gt;chromium alloys&lt;/keyword&gt;&lt;keyword&gt;cobalt alloys&lt;/keyword&gt;&lt;keyword&gt;copper alloys&lt;/keyword&gt;&lt;keyword&gt;crystal microstructure&lt;/keyword&gt;&lt;keyword&gt;entropy&lt;/keyword&gt;&lt;keyword&gt;hardness&lt;/keyword&gt;&lt;keyword&gt;heat treatment&lt;/keyword&gt;&lt;keyword&gt;iron alloys&lt;/keyword&gt;&lt;keyword&gt;nickel alloys&lt;/keyword&gt;&lt;keyword&gt;optical microscopy&lt;/keyword&gt;&lt;keyword&gt;scanning electron microscopy&lt;/keyword&gt;&lt;keyword&gt;solid-state phase transformations&lt;/keyword&gt;&lt;keyword&gt;transmission electron microscopy&lt;/keyword&gt;&lt;keyword&gt;X-ray diffraction&lt;/keyword&gt;&lt;/keywords&gt;&lt;dates&gt;&lt;year&gt;2010&lt;/year&gt;&lt;pub-dates&gt;&lt;date&gt;01/07&lt;/date&gt;&lt;/pub-dates&gt;&lt;/dates&gt;&lt;pub-location&gt;Switzerland&lt;/pub-location&gt;&lt;publisher&gt;Elsevier Sequoia S.A.&lt;/publisher&gt;&lt;isbn&gt;0925-8388&lt;/isbn&gt;&lt;urls&gt;&lt;related-urls&gt;&lt;url&gt;http://dx.doi.org/10.1016/j.jallcom.2009.09.041&lt;/url&gt;&lt;/related-urls&gt;&lt;/urls&gt;&lt;electronic-resource-num&gt;10.1016/j.jallcom.2009.09.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4]</w:t>
            </w:r>
            <w:r>
              <w:rPr>
                <w:rFonts w:ascii="Calibri" w:eastAsia="Times New Roman" w:hAnsi="Calibri" w:cs="Times New Roman"/>
                <w:sz w:val="16"/>
                <w:szCs w:val="16"/>
              </w:rPr>
              <w:fldChar w:fldCharType="end"/>
            </w:r>
          </w:p>
        </w:tc>
      </w:tr>
      <w:tr w:rsidR="00FA6FE1" w:rsidRPr="00323767" w14:paraId="49016B7A" w14:textId="77777777" w:rsidTr="005F1A68">
        <w:trPr>
          <w:trHeight w:val="280"/>
        </w:trPr>
        <w:tc>
          <w:tcPr>
            <w:tcW w:w="1643" w:type="dxa"/>
            <w:tcBorders>
              <w:top w:val="nil"/>
              <w:left w:val="single" w:sz="18" w:space="0" w:color="auto"/>
              <w:bottom w:val="nil"/>
              <w:right w:val="single" w:sz="8" w:space="0" w:color="auto"/>
            </w:tcBorders>
            <w:vAlign w:val="bottom"/>
          </w:tcPr>
          <w:p w14:paraId="7BC49C03" w14:textId="77777777" w:rsidR="00FA6FE1" w:rsidRPr="00357DB1"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0A2267C" w14:textId="008B4E5A"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7AB4594"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991322"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B7FED6C"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35C41BA1"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F64CFB2"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980C233" w14:textId="1D7E44BA"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7BA6CC88" w14:textId="7E41AE94"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323767" w14:paraId="666C8CE2" w14:textId="77777777" w:rsidTr="005F1A68">
        <w:trPr>
          <w:trHeight w:val="280"/>
        </w:trPr>
        <w:tc>
          <w:tcPr>
            <w:tcW w:w="1643" w:type="dxa"/>
            <w:tcBorders>
              <w:top w:val="nil"/>
              <w:left w:val="single" w:sz="18" w:space="0" w:color="auto"/>
              <w:bottom w:val="nil"/>
              <w:right w:val="single" w:sz="8" w:space="0" w:color="auto"/>
            </w:tcBorders>
            <w:vAlign w:val="bottom"/>
          </w:tcPr>
          <w:p w14:paraId="5684FAB7" w14:textId="77777777" w:rsidR="00FA6FE1" w:rsidRPr="00323767"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6931EB0" w14:textId="7B499514"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0D2879" w14:textId="2A477BCB" w:rsidR="00FA6FE1" w:rsidRPr="00323767" w:rsidRDefault="00FA6FE1" w:rsidP="00551A45">
            <w:pPr>
              <w:rPr>
                <w:rFonts w:ascii="Calibri" w:eastAsia="Times New Roman" w:hAnsi="Calibri" w:cs="Times New Roman"/>
                <w:sz w:val="16"/>
                <w:szCs w:val="16"/>
              </w:rPr>
            </w:pPr>
            <w:r w:rsidRPr="00323767">
              <w:rPr>
                <w:rFonts w:ascii="Calibri" w:eastAsia="Times New Roman" w:hAnsi="Calibri" w:cs="Times New Roman"/>
                <w:sz w:val="16"/>
                <w:szCs w:val="16"/>
              </w:rPr>
              <w:t>AC+1050C/1h+1250/24h/WQ</w:t>
            </w:r>
          </w:p>
        </w:tc>
        <w:tc>
          <w:tcPr>
            <w:tcW w:w="720" w:type="dxa"/>
            <w:tcBorders>
              <w:top w:val="nil"/>
              <w:left w:val="single" w:sz="8" w:space="0" w:color="auto"/>
              <w:bottom w:val="nil"/>
              <w:right w:val="single" w:sz="8" w:space="0" w:color="auto"/>
            </w:tcBorders>
            <w:shd w:val="clear" w:color="auto" w:fill="auto"/>
            <w:noWrap/>
            <w:vAlign w:val="bottom"/>
            <w:hideMark/>
          </w:tcPr>
          <w:p w14:paraId="34D657F7"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F96670" w14:textId="77777777"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03DBAA03"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D15E7F8"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C70D561"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3FB6E499" w14:textId="29B6AA4C"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F4575C" w14:paraId="041467F8" w14:textId="77777777" w:rsidTr="005F1A68">
        <w:trPr>
          <w:trHeight w:val="280"/>
        </w:trPr>
        <w:tc>
          <w:tcPr>
            <w:tcW w:w="1643" w:type="dxa"/>
            <w:tcBorders>
              <w:top w:val="nil"/>
              <w:left w:val="single" w:sz="18" w:space="0" w:color="auto"/>
              <w:bottom w:val="nil"/>
              <w:right w:val="single" w:sz="8" w:space="0" w:color="auto"/>
            </w:tcBorders>
            <w:vAlign w:val="bottom"/>
          </w:tcPr>
          <w:p w14:paraId="6D65A8FE" w14:textId="77777777" w:rsidR="00FA6FE1" w:rsidRPr="00323767" w:rsidRDefault="00FA6FE1" w:rsidP="0071310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01111E1" w14:textId="50E91DEC" w:rsidR="00FA6FE1" w:rsidRPr="00323767" w:rsidRDefault="00FA6FE1" w:rsidP="0071310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9E7DD72" w14:textId="22C01366" w:rsidR="00FA6FE1" w:rsidRPr="00323767" w:rsidRDefault="00FA6FE1" w:rsidP="00551A45">
            <w:pPr>
              <w:rPr>
                <w:rFonts w:ascii="Calibri" w:eastAsia="Times New Roman" w:hAnsi="Calibri" w:cs="Times New Roman"/>
                <w:sz w:val="16"/>
                <w:szCs w:val="16"/>
              </w:rPr>
            </w:pPr>
            <w:r w:rsidRPr="00323767">
              <w:rPr>
                <w:rFonts w:ascii="Calibri" w:eastAsia="Times New Roman" w:hAnsi="Calibri" w:cs="Times New Roman"/>
                <w:sz w:val="16"/>
                <w:szCs w:val="16"/>
              </w:rPr>
              <w:t>AC+1050C/1h+1350/24h/WQ</w:t>
            </w:r>
          </w:p>
        </w:tc>
        <w:tc>
          <w:tcPr>
            <w:tcW w:w="720" w:type="dxa"/>
            <w:tcBorders>
              <w:top w:val="nil"/>
              <w:left w:val="single" w:sz="8" w:space="0" w:color="auto"/>
              <w:bottom w:val="nil"/>
              <w:right w:val="single" w:sz="8" w:space="0" w:color="auto"/>
            </w:tcBorders>
            <w:shd w:val="clear" w:color="auto" w:fill="auto"/>
            <w:noWrap/>
            <w:vAlign w:val="bottom"/>
            <w:hideMark/>
          </w:tcPr>
          <w:p w14:paraId="2F27503B"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3DBDE7" w14:textId="152AA4A3" w:rsidR="00FA6FE1" w:rsidRPr="00323767" w:rsidRDefault="00FA6FE1" w:rsidP="0071310D">
            <w:pPr>
              <w:rPr>
                <w:rFonts w:ascii="Calibri" w:eastAsia="Times New Roman" w:hAnsi="Calibri" w:cs="Times New Roman"/>
                <w:sz w:val="16"/>
                <w:szCs w:val="16"/>
              </w:rPr>
            </w:pPr>
            <w:r w:rsidRPr="00323767">
              <w:rPr>
                <w:rFonts w:ascii="Calibri" w:eastAsia="Times New Roman" w:hAnsi="Calibri" w:cs="Times New Roman"/>
                <w:sz w:val="16"/>
                <w:szCs w:val="16"/>
              </w:rPr>
              <w:t>3FCC</w:t>
            </w:r>
          </w:p>
        </w:tc>
        <w:tc>
          <w:tcPr>
            <w:tcW w:w="356" w:type="dxa"/>
            <w:tcBorders>
              <w:top w:val="nil"/>
              <w:left w:val="single" w:sz="8" w:space="0" w:color="auto"/>
              <w:bottom w:val="nil"/>
              <w:right w:val="single" w:sz="8" w:space="0" w:color="auto"/>
            </w:tcBorders>
            <w:vAlign w:val="bottom"/>
          </w:tcPr>
          <w:p w14:paraId="65AB11EB"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DB5DC1" w14:textId="701DDA08"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0A898D7" w14:textId="77777777" w:rsidR="00FA6FE1" w:rsidRPr="00323767" w:rsidRDefault="00FA6FE1" w:rsidP="0071310D">
            <w:pPr>
              <w:jc w:val="center"/>
              <w:rPr>
                <w:rFonts w:ascii="Calibri" w:eastAsia="Times New Roman" w:hAnsi="Calibri" w:cs="Times New Roman"/>
                <w:sz w:val="16"/>
                <w:szCs w:val="16"/>
              </w:rPr>
            </w:pPr>
            <w:r w:rsidRPr="00323767">
              <w:rPr>
                <w:rFonts w:ascii="Calibri" w:eastAsia="Times New Roman" w:hAnsi="Calibri" w:cs="Times New Roman"/>
                <w:sz w:val="16"/>
                <w:szCs w:val="16"/>
              </w:rPr>
              <w:t>H, C</w:t>
            </w:r>
          </w:p>
        </w:tc>
        <w:tc>
          <w:tcPr>
            <w:tcW w:w="810" w:type="dxa"/>
            <w:tcBorders>
              <w:top w:val="nil"/>
              <w:left w:val="single" w:sz="8" w:space="0" w:color="auto"/>
              <w:bottom w:val="nil"/>
              <w:right w:val="single" w:sz="18" w:space="0" w:color="auto"/>
            </w:tcBorders>
            <w:shd w:val="clear" w:color="auto" w:fill="auto"/>
            <w:noWrap/>
            <w:vAlign w:val="bottom"/>
            <w:hideMark/>
          </w:tcPr>
          <w:p w14:paraId="0EFC6752" w14:textId="0221F353" w:rsidR="00FA6FE1" w:rsidRPr="00323767"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n&lt;/Author&gt;&lt;Year&gt;2010&lt;/Year&gt;&lt;RecNum&gt;59&lt;/RecNum&gt;&lt;DisplayText&gt;[85]&lt;/DisplayText&gt;&lt;record&gt;&lt;rec-number&gt;59&lt;/rec-number&gt;&lt;foreign-keys&gt;&lt;key app="EN" db-id="ddervv2eyxfzffeadz9v0wpsxr0wzrvadwsp" timestamp="1377711403"&gt;59&lt;/key&gt;&lt;/foreign-keys&gt;&lt;ref-type name="Journal Article"&gt;17&lt;/ref-type&gt;&lt;contributors&gt;&lt;authors&gt;&lt;author&gt;Lin, C.-M.&lt;/author&gt;&lt;author&gt;Tsai, H.-L.&lt;/author&gt;&lt;author&gt;Bor, H.-Y.&lt;/author&gt;&lt;/authors&gt;&lt;/contributors&gt;&lt;titles&gt;&lt;title&gt;&lt;style face="normal" font="default" size="100%"&gt;Effect of aging treatment on microstructure and properties of high-entropy Cu&lt;/style&gt;&lt;style face="subscript" font="default" size="100%"&gt;0.5&lt;/style&gt;&lt;style face="normal" font="default" size="100%"&gt;CoCrFeNi alloy&lt;/style&gt;&lt;/title&gt;&lt;secondary-title&gt;Intermetallics&lt;/secondary-title&gt;&lt;/titles&gt;&lt;periodical&gt;&lt;full-title&gt;Intermetallics&lt;/full-title&gt;&lt;/periodical&gt;&lt;pages&gt;1244-1250&lt;/pages&gt;&lt;volume&gt;18&lt;/volume&gt;&lt;section&gt;1244&lt;/section&gt;&lt;keywords&gt;&lt;keyword&gt;Annealed&lt;/keyword&gt;&lt;/keywords&gt;&lt;dates&gt;&lt;year&gt;2010&lt;/year&gt;&lt;/dates&gt;&lt;urls&gt;&lt;related-urls&gt;&lt;url&gt;http://dx.doi.org/10.1016/j.intermet.2010.03.030&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5]</w:t>
            </w:r>
            <w:r>
              <w:rPr>
                <w:rFonts w:ascii="Calibri" w:eastAsia="Times New Roman" w:hAnsi="Calibri" w:cs="Times New Roman"/>
                <w:sz w:val="16"/>
                <w:szCs w:val="16"/>
              </w:rPr>
              <w:fldChar w:fldCharType="end"/>
            </w:r>
          </w:p>
        </w:tc>
      </w:tr>
      <w:tr w:rsidR="00FA6FE1" w:rsidRPr="00C341D1" w14:paraId="0C1A58D6" w14:textId="77777777" w:rsidTr="00E13E3F">
        <w:trPr>
          <w:trHeight w:val="280"/>
        </w:trPr>
        <w:tc>
          <w:tcPr>
            <w:tcW w:w="1643" w:type="dxa"/>
            <w:tcBorders>
              <w:top w:val="nil"/>
              <w:left w:val="single" w:sz="18" w:space="0" w:color="auto"/>
              <w:bottom w:val="nil"/>
              <w:right w:val="single" w:sz="8" w:space="0" w:color="auto"/>
            </w:tcBorders>
            <w:vAlign w:val="bottom"/>
          </w:tcPr>
          <w:p w14:paraId="7E242858"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2CA1C5" w14:textId="77777777" w:rsidR="00FA6FE1" w:rsidRPr="00357DB1" w:rsidRDefault="00FA6FE1" w:rsidP="00F633E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746D3DD"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3AA233"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B6D3AFF"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87D1284"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13C2F8B"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CF895F3" w14:textId="6655D021"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79D7CCB" w14:textId="104E43C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40&lt;/RecNum&gt;&lt;DisplayText&gt;[9]&lt;/DisplayText&gt;&lt;record&gt;&lt;rec-number&gt;40&lt;/rec-number&gt;&lt;foreign-keys&gt;&lt;key app="EN" db-id="ddervv2eyxfzffeadz9v0wpsxr0wzrvadwsp" timestamp="1376064777"&gt;40&lt;/key&gt;&lt;/foreign-keys&gt;&lt;ref-type name="Journal Article"&gt;17&lt;/ref-type&gt;&lt;contributors&gt;&lt;authors&gt;&lt;author&gt;Yeh, J.-W.&lt;/author&gt;&lt;author&gt;Chen, S.-K.&lt;/author&gt;&lt;author&gt;Lin, S.-J.&lt;/author&gt;&lt;author&gt;Gan, J.-Y.&lt;/author&gt;&lt;author&gt;Chin, T.-S.&lt;/author&gt;&lt;author&gt;Shun, T.-T.&lt;/author&gt;&lt;author&gt;Tsau, C.-H.&lt;/author&gt;&lt;author&gt;Chang, S.-Y.&lt;/author&gt;&lt;/authors&gt;&lt;/contributors&gt;&lt;auth-address&gt;Dept. of Mat. Sci. and Engineering, National Tsing Hua University, Hsinchu 300, TaiwanMaterials Science Center, National Tsing Hua University, Hsinchu 300, TaiwanNational United University, Miaoli 360, TaiwanMaterials Research Laboratory, Indust. Technol. Research Institute, Chutung 310, TaiwanInst. of Mat. Sci. and Manufacturing, Chinese Culture University, Taipei 111, TaiwanDepartment of Materials Engineering, National Chung Hsing University, Taichung 402, Taiwan&lt;/auth-address&gt;&lt;titles&gt;&lt;title&gt;Nanostructured high-entropy alloys with multiple principal elements: Novel alloy design concepts and outcomes&lt;/title&gt;&lt;secondary-title&gt;Adv. Eng. Mat.&lt;/secondary-title&gt;&lt;/titles&gt;&lt;periodical&gt;&lt;full-title&gt;Adv. Eng. Mat.&lt;/full-title&gt;&lt;/periodical&gt;&lt;pages&gt;299-303&lt;/pages&gt;&lt;volume&gt;6&lt;/volume&gt;&lt;number&gt;5&lt;/number&gt;&lt;section&gt;299&lt;/section&gt;&lt;keywords&gt;&lt;keyword&gt;As cast&lt;/keyword&gt;&lt;/keywords&gt;&lt;dates&gt;&lt;year&gt;2004&lt;/year&gt;&lt;/dates&gt;&lt;urls&gt;&lt;related-urls&gt;&lt;url&gt;http://dx.doi.org/10.1002/adem.200300567&lt;/url&gt;&lt;/related-urls&gt;&lt;/urls&gt;&lt;electronic-resource-num&gt;10.1002/adem.20030056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w:t>
            </w:r>
            <w:r>
              <w:rPr>
                <w:rFonts w:ascii="Calibri" w:eastAsia="Times New Roman" w:hAnsi="Calibri" w:cs="Times New Roman"/>
                <w:sz w:val="16"/>
                <w:szCs w:val="16"/>
              </w:rPr>
              <w:fldChar w:fldCharType="end"/>
            </w:r>
          </w:p>
        </w:tc>
      </w:tr>
      <w:tr w:rsidR="00FA6FE1" w:rsidRPr="00C341D1" w14:paraId="771D059F" w14:textId="77777777" w:rsidTr="005F1A68">
        <w:trPr>
          <w:trHeight w:val="280"/>
        </w:trPr>
        <w:tc>
          <w:tcPr>
            <w:tcW w:w="1643" w:type="dxa"/>
            <w:tcBorders>
              <w:top w:val="nil"/>
              <w:left w:val="single" w:sz="18" w:space="0" w:color="auto"/>
              <w:bottom w:val="nil"/>
              <w:right w:val="single" w:sz="8" w:space="0" w:color="auto"/>
            </w:tcBorders>
            <w:vAlign w:val="bottom"/>
          </w:tcPr>
          <w:p w14:paraId="4D3F7C98"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9BA81E" w14:textId="1A2DBD47"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8D32A8"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8DD33DE"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91BA78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4F61A97"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066F011"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8149485"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8926BB6" w14:textId="16DE1C7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4&lt;/Year&gt;&lt;RecNum&gt;928&lt;/RecNum&gt;&lt;DisplayText&gt;[12]&lt;/DisplayText&gt;&lt;record&gt;&lt;rec-number&gt;928&lt;/rec-number&gt;&lt;foreign-keys&gt;&lt;key app="EN" db-id="ddervv2eyxfzffeadz9v0wpsxr0wzrvadwsp" timestamp="1438697858"&gt;928&lt;/key&gt;&lt;/foreign-keys&gt;&lt;ref-type name="Journal Article"&gt;17&lt;/ref-type&gt;&lt;contributors&gt;&lt;authors&gt;&lt;author&gt;J.-W. Yeh&lt;/author&gt;&lt;author&gt;S.-K. Chen&lt;/author&gt;&lt;author&gt;J.-W. Gan&lt;/author&gt;&lt;author&gt;S.-J. Lin&lt;/author&gt;&lt;author&gt;T.-S. Chin&lt;/author&gt;&lt;author&gt;T.-T.Shun&lt;/author&gt;&lt;author&gt;C.-H. Tsau&lt;/author&gt;&lt;author&gt;S.-Y. Chang&lt;/author&gt;&lt;/authors&gt;&lt;/contributors&gt;&lt;titles&gt;&lt;title&gt;Formation of simple crystal structures in Cu-Co-Ni-Cr-Al-Fe-Ti-V alloys with multiprincipal metallic elements&lt;/title&gt;&lt;secondary-title&gt;Metall. Mater. Trans. A&lt;/secondary-title&gt;&lt;/titles&gt;&lt;periodical&gt;&lt;full-title&gt;Metall. Mater. Trans. A&lt;/full-title&gt;&lt;/periodical&gt;&lt;pages&gt;2533-2536&lt;/pages&gt;&lt;volume&gt;35A&lt;/volume&gt;&lt;section&gt;2533&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2]</w:t>
            </w:r>
            <w:r>
              <w:rPr>
                <w:rFonts w:ascii="Calibri" w:eastAsia="Times New Roman" w:hAnsi="Calibri" w:cs="Times New Roman"/>
                <w:sz w:val="16"/>
                <w:szCs w:val="16"/>
              </w:rPr>
              <w:fldChar w:fldCharType="end"/>
            </w:r>
          </w:p>
        </w:tc>
      </w:tr>
      <w:tr w:rsidR="00FA6FE1" w:rsidRPr="003B2943" w14:paraId="68219DBB" w14:textId="77777777" w:rsidTr="005F1A68">
        <w:trPr>
          <w:trHeight w:val="280"/>
        </w:trPr>
        <w:tc>
          <w:tcPr>
            <w:tcW w:w="1643" w:type="dxa"/>
            <w:tcBorders>
              <w:top w:val="nil"/>
              <w:left w:val="single" w:sz="18" w:space="0" w:color="auto"/>
              <w:bottom w:val="nil"/>
              <w:right w:val="single" w:sz="8" w:space="0" w:color="auto"/>
            </w:tcBorders>
            <w:vAlign w:val="bottom"/>
          </w:tcPr>
          <w:p w14:paraId="2E1A59CE" w14:textId="77777777" w:rsidR="00FA6FE1" w:rsidRPr="00357DB1" w:rsidRDefault="00FA6FE1" w:rsidP="007238A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F40043" w14:textId="67C31EC3" w:rsidR="00FA6FE1" w:rsidRPr="00357DB1" w:rsidRDefault="00FA6FE1" w:rsidP="007238A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2BAEEAC" w14:textId="401AE7D5" w:rsidR="00FA6FE1" w:rsidRPr="00357DB1" w:rsidRDefault="00FA6FE1" w:rsidP="007238A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62F847"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7DB93AF" w14:textId="77777777" w:rsidR="00FA6FE1" w:rsidRPr="00357DB1" w:rsidRDefault="00FA6FE1" w:rsidP="007238A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DBD93E3"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CDF5A36" w14:textId="77777777"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F948F13" w14:textId="6D7D6159" w:rsidR="00FA6FE1" w:rsidRPr="00357DB1" w:rsidRDefault="00FA6FE1" w:rsidP="007238AD">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141B45A" w14:textId="3F6314A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C341D1" w14:paraId="13B276F2" w14:textId="77777777" w:rsidTr="005F1A68">
        <w:trPr>
          <w:trHeight w:val="280"/>
        </w:trPr>
        <w:tc>
          <w:tcPr>
            <w:tcW w:w="1643" w:type="dxa"/>
            <w:tcBorders>
              <w:top w:val="nil"/>
              <w:left w:val="single" w:sz="18" w:space="0" w:color="auto"/>
              <w:bottom w:val="nil"/>
              <w:right w:val="single" w:sz="8" w:space="0" w:color="auto"/>
            </w:tcBorders>
            <w:vAlign w:val="bottom"/>
          </w:tcPr>
          <w:p w14:paraId="24FC1FE6" w14:textId="77777777" w:rsidR="00FA6FE1" w:rsidRPr="00357DB1" w:rsidRDefault="00FA6FE1" w:rsidP="00F633E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7608242" w14:textId="4380141A" w:rsidR="00FA6FE1" w:rsidRPr="00357DB1" w:rsidRDefault="00FA6FE1" w:rsidP="00F633E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C7217A9"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00287A2"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C1A3882" w14:textId="77777777" w:rsidR="00FA6FE1" w:rsidRPr="00357DB1" w:rsidRDefault="00FA6FE1" w:rsidP="00F633E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4F680DB"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BA4326"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AEF0BC" w14:textId="77777777" w:rsidR="00FA6FE1" w:rsidRPr="00357DB1" w:rsidRDefault="00FA6FE1" w:rsidP="00F633E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D560D4C" w14:textId="4D8B582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C341D1" w14:paraId="4B40F65B" w14:textId="77777777" w:rsidTr="005F1A68">
        <w:trPr>
          <w:trHeight w:val="280"/>
        </w:trPr>
        <w:tc>
          <w:tcPr>
            <w:tcW w:w="1643" w:type="dxa"/>
            <w:tcBorders>
              <w:top w:val="nil"/>
              <w:left w:val="single" w:sz="18" w:space="0" w:color="auto"/>
              <w:bottom w:val="nil"/>
              <w:right w:val="single" w:sz="8" w:space="0" w:color="auto"/>
            </w:tcBorders>
            <w:vAlign w:val="bottom"/>
          </w:tcPr>
          <w:p w14:paraId="1B84A19F" w14:textId="77777777" w:rsidR="00FA6FE1" w:rsidRPr="00357DB1" w:rsidRDefault="00FA6FE1" w:rsidP="00D46477">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A390E6D" w14:textId="23900D8D" w:rsidR="00FA6FE1" w:rsidRPr="00357DB1" w:rsidRDefault="00FA6FE1" w:rsidP="00D46477">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9EB583F" w14:textId="77777777" w:rsidR="00FA6FE1" w:rsidRPr="00357DB1" w:rsidRDefault="00FA6FE1" w:rsidP="00D4647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4A52AE7" w14:textId="77777777"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F6B945D" w14:textId="2D2006E5" w:rsidR="00FA6FE1" w:rsidRPr="00357DB1" w:rsidRDefault="00FA6FE1" w:rsidP="00D46477">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0D27B9AF" w14:textId="77777777"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80B38D4" w14:textId="073F63EE"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8FF714" w14:textId="7D10F381" w:rsidR="00FA6FE1" w:rsidRPr="00357DB1" w:rsidRDefault="00FA6FE1" w:rsidP="00D46477">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3B06A0D8" w14:textId="6F19CDE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4820D16D" w14:textId="77777777" w:rsidTr="005F1A68">
        <w:trPr>
          <w:trHeight w:val="280"/>
        </w:trPr>
        <w:tc>
          <w:tcPr>
            <w:tcW w:w="1643" w:type="dxa"/>
            <w:tcBorders>
              <w:top w:val="nil"/>
              <w:left w:val="single" w:sz="18" w:space="0" w:color="auto"/>
              <w:bottom w:val="nil"/>
              <w:right w:val="single" w:sz="8" w:space="0" w:color="auto"/>
            </w:tcBorders>
            <w:vAlign w:val="bottom"/>
          </w:tcPr>
          <w:p w14:paraId="2B73FB65"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B800F0F" w14:textId="6864A779"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ACE833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8CF43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D814834"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3BBE08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9A0D177"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9908DD5"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99E08C8" w14:textId="0CE3F091"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ou&lt;/Author&gt;&lt;Year&gt;2008&lt;/Year&gt;&lt;RecNum&gt;1033&lt;/RecNum&gt;&lt;DisplayText&gt;[7]&lt;/DisplayText&gt;&lt;record&gt;&lt;rec-number&gt;1033&lt;/rec-number&gt;&lt;foreign-keys&gt;&lt;key app="EN" db-id="ddervv2eyxfzffeadz9v0wpsxr0wzrvadwsp" timestamp="1470407545"&gt;1033&lt;/key&gt;&lt;/foreign-keys&gt;&lt;ref-type name="Journal Article"&gt;17&lt;/ref-type&gt;&lt;contributors&gt;&lt;authors&gt;&lt;author&gt;Y.J. Zhou&lt;/author&gt;&lt;author&gt;Y. Zhang&lt;/author&gt;&lt;author&gt;F.J. Wang&lt;/author&gt;&lt;author&gt;G.L. Chen&lt;/author&gt;&lt;/authors&gt;&lt;/contributors&gt;&lt;titles&gt;&lt;title&gt;&lt;style face="normal" font="default" size="100%"&gt;Phase transformation induced by lattice distortion in multiprincipal component CoCrFeNiCu&lt;/style&gt;&lt;style face="subscript" font="default" size="100%"&gt;x&lt;/style&gt;&lt;style face="normal" font="default" size="100%"&gt;Al&lt;/style&gt;&lt;style face="subscript" font="default" size="100%"&gt;1−x&lt;/style&gt;&lt;style face="normal" font="default" size="100%"&gt; solid-solution alloys&lt;/style&gt;&lt;/title&gt;&lt;secondary-title&gt;Appl. Phys. Lett.&lt;/secondary-title&gt;&lt;/titles&gt;&lt;periodical&gt;&lt;full-title&gt;Appl. Phys. Lett.&lt;/full-title&gt;&lt;/periodical&gt;&lt;pages&gt;241917&lt;/pages&gt;&lt;volume&gt;92&lt;/volume&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w:t>
            </w:r>
            <w:r>
              <w:rPr>
                <w:rFonts w:ascii="Calibri" w:eastAsia="Times New Roman" w:hAnsi="Calibri" w:cs="Times New Roman"/>
                <w:sz w:val="16"/>
                <w:szCs w:val="16"/>
              </w:rPr>
              <w:fldChar w:fldCharType="end"/>
            </w:r>
          </w:p>
        </w:tc>
      </w:tr>
      <w:tr w:rsidR="00FA6FE1" w:rsidRPr="00C341D1" w14:paraId="125EE9C5" w14:textId="77777777" w:rsidTr="005F1A68">
        <w:trPr>
          <w:trHeight w:val="280"/>
        </w:trPr>
        <w:tc>
          <w:tcPr>
            <w:tcW w:w="1643" w:type="dxa"/>
            <w:tcBorders>
              <w:top w:val="nil"/>
              <w:left w:val="single" w:sz="18" w:space="0" w:color="auto"/>
              <w:bottom w:val="nil"/>
              <w:right w:val="single" w:sz="8" w:space="0" w:color="auto"/>
            </w:tcBorders>
            <w:vAlign w:val="bottom"/>
          </w:tcPr>
          <w:p w14:paraId="03608D29"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13FFFD" w14:textId="7879B135"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C505930"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117A5CD5"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E481B6B" w14:textId="67785031" w:rsidR="00FA6FE1" w:rsidRPr="00357DB1" w:rsidRDefault="00FA6FE1" w:rsidP="00061DC8">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σ</w:t>
            </w:r>
          </w:p>
        </w:tc>
        <w:tc>
          <w:tcPr>
            <w:tcW w:w="356" w:type="dxa"/>
            <w:tcBorders>
              <w:top w:val="nil"/>
              <w:left w:val="single" w:sz="8" w:space="0" w:color="auto"/>
              <w:bottom w:val="nil"/>
              <w:right w:val="single" w:sz="8" w:space="0" w:color="auto"/>
            </w:tcBorders>
            <w:vAlign w:val="bottom"/>
          </w:tcPr>
          <w:p w14:paraId="4F5088A6"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F972BA8"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572C6B0"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F3D350A" w14:textId="22B1707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C341D1" w14:paraId="64625063" w14:textId="77777777" w:rsidTr="00E13E3F">
        <w:trPr>
          <w:trHeight w:val="280"/>
        </w:trPr>
        <w:tc>
          <w:tcPr>
            <w:tcW w:w="1643" w:type="dxa"/>
            <w:tcBorders>
              <w:top w:val="nil"/>
              <w:left w:val="single" w:sz="18" w:space="0" w:color="auto"/>
              <w:bottom w:val="nil"/>
              <w:right w:val="single" w:sz="8" w:space="0" w:color="auto"/>
            </w:tcBorders>
            <w:vAlign w:val="bottom"/>
          </w:tcPr>
          <w:p w14:paraId="11262EAE" w14:textId="77777777" w:rsidR="00FA6FE1" w:rsidRPr="00357DB1" w:rsidRDefault="00FA6FE1" w:rsidP="00061DC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0D97606"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3191691F"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7A92CB"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35E547F"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74DC46B1"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190DF7C"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DDA7EEC" w14:textId="46E8357D"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72440CA2" w14:textId="59BABFD7"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375602F9" w14:textId="77777777" w:rsidTr="00E13E3F">
        <w:trPr>
          <w:trHeight w:val="280"/>
        </w:trPr>
        <w:tc>
          <w:tcPr>
            <w:tcW w:w="1643" w:type="dxa"/>
            <w:tcBorders>
              <w:top w:val="nil"/>
              <w:left w:val="single" w:sz="18" w:space="0" w:color="auto"/>
              <w:bottom w:val="nil"/>
              <w:right w:val="single" w:sz="8" w:space="0" w:color="auto"/>
            </w:tcBorders>
            <w:vAlign w:val="bottom"/>
          </w:tcPr>
          <w:p w14:paraId="487D2F78"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92DCAC" w14:textId="6F903FCD" w:rsidR="00FA6FE1" w:rsidRPr="00357DB1" w:rsidRDefault="00FA6FE1" w:rsidP="00061DC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28704C"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690E32"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9524DEE"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6584A562"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CC99F9B"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DFCD294"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727465D" w14:textId="6C07418F"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09&lt;/Year&gt;&lt;RecNum&gt;27&lt;/RecNum&gt;&lt;DisplayText&gt;[33]&lt;/DisplayText&gt;&lt;record&gt;&lt;rec-number&gt;27&lt;/rec-number&gt;&lt;foreign-keys&gt;&lt;key app="EN" db-id="ddervv2eyxfzffeadz9v0wpsxr0wzrvadwsp" timestamp="1375982288"&gt;27&lt;/key&gt;&lt;/foreign-keys&gt;&lt;ref-type name="Journal Article"&gt;17&lt;/ref-type&gt;&lt;contributors&gt;&lt;authors&gt;&lt;author&gt;F.J. Wang&lt;/author&gt;&lt;author&gt;Y. Zhang&lt;/author&gt;&lt;author&gt;G.L. Chen&lt;/author&gt;&lt;/authors&gt;&lt;/contributors&gt;&lt;titles&gt;&lt;title&gt;Atomic packing efficiency and phase transition in a high entropy alloy&lt;/title&gt;&lt;secondary-title&gt;J. Alloys Compd.&lt;/secondary-title&gt;&lt;/titles&gt;&lt;periodical&gt;&lt;full-title&gt;J. Alloys Compd.&lt;/full-title&gt;&lt;/periodical&gt;&lt;pages&gt;321-324&lt;/pages&gt;&lt;volume&gt;47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3]</w:t>
            </w:r>
            <w:r>
              <w:rPr>
                <w:rFonts w:ascii="Calibri" w:eastAsia="Times New Roman" w:hAnsi="Calibri" w:cs="Times New Roman"/>
                <w:sz w:val="16"/>
                <w:szCs w:val="16"/>
              </w:rPr>
              <w:fldChar w:fldCharType="end"/>
            </w:r>
          </w:p>
        </w:tc>
      </w:tr>
      <w:tr w:rsidR="00FA6FE1" w:rsidRPr="0094352C" w14:paraId="1E9417E7" w14:textId="77777777" w:rsidTr="00E13E3F">
        <w:trPr>
          <w:trHeight w:val="280"/>
        </w:trPr>
        <w:tc>
          <w:tcPr>
            <w:tcW w:w="1643" w:type="dxa"/>
            <w:tcBorders>
              <w:top w:val="nil"/>
              <w:left w:val="single" w:sz="18" w:space="0" w:color="auto"/>
              <w:bottom w:val="nil"/>
              <w:right w:val="single" w:sz="8" w:space="0" w:color="auto"/>
            </w:tcBorders>
            <w:vAlign w:val="bottom"/>
          </w:tcPr>
          <w:p w14:paraId="731F219B"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C593916"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0.8</w:t>
            </w:r>
          </w:p>
        </w:tc>
        <w:tc>
          <w:tcPr>
            <w:tcW w:w="1710" w:type="dxa"/>
            <w:tcBorders>
              <w:top w:val="nil"/>
              <w:left w:val="single" w:sz="8" w:space="0" w:color="auto"/>
              <w:bottom w:val="nil"/>
              <w:right w:val="single" w:sz="8" w:space="0" w:color="auto"/>
            </w:tcBorders>
            <w:shd w:val="clear" w:color="auto" w:fill="auto"/>
            <w:noWrap/>
            <w:vAlign w:val="bottom"/>
            <w:hideMark/>
          </w:tcPr>
          <w:p w14:paraId="55EFCB8B"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60896E"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1853D6A"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1F920079"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F28EA4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FAFF10C" w14:textId="4D4279DC"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3BBF11A2" w14:textId="0951AF0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C341D1" w14:paraId="12AA8276" w14:textId="77777777" w:rsidTr="00E13E3F">
        <w:trPr>
          <w:trHeight w:val="280"/>
        </w:trPr>
        <w:tc>
          <w:tcPr>
            <w:tcW w:w="1643" w:type="dxa"/>
            <w:tcBorders>
              <w:top w:val="nil"/>
              <w:left w:val="single" w:sz="18" w:space="0" w:color="auto"/>
              <w:bottom w:val="nil"/>
              <w:right w:val="single" w:sz="8" w:space="0" w:color="auto"/>
            </w:tcBorders>
            <w:vAlign w:val="bottom"/>
          </w:tcPr>
          <w:p w14:paraId="23ACB923"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4473308" w14:textId="77777777" w:rsidR="00FA6FE1" w:rsidRPr="00357DB1" w:rsidRDefault="00FA6FE1" w:rsidP="00061DC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Cu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A7D800A"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BA5DA13"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4ABC79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1D14F101"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76E8496"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5E1446F" w14:textId="4C270F54"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 MAG</w:t>
            </w:r>
          </w:p>
        </w:tc>
        <w:tc>
          <w:tcPr>
            <w:tcW w:w="810" w:type="dxa"/>
            <w:tcBorders>
              <w:top w:val="nil"/>
              <w:left w:val="single" w:sz="8" w:space="0" w:color="auto"/>
              <w:bottom w:val="nil"/>
              <w:right w:val="single" w:sz="18" w:space="0" w:color="auto"/>
            </w:tcBorders>
            <w:shd w:val="clear" w:color="auto" w:fill="auto"/>
            <w:noWrap/>
            <w:vAlign w:val="bottom"/>
            <w:hideMark/>
          </w:tcPr>
          <w:p w14:paraId="5E0B3D46" w14:textId="0B8F0E4A"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07&lt;/Year&gt;&lt;RecNum&gt;36&lt;/RecNum&gt;&lt;DisplayText&gt;[86]&lt;/DisplayText&gt;&lt;record&gt;&lt;rec-number&gt;36&lt;/rec-number&gt;&lt;foreign-keys&gt;&lt;key app="EN" db-id="ddervv2eyxfzffeadz9v0wpsxr0wzrvadwsp" timestamp="1376062721"&gt;36&lt;/key&gt;&lt;/foreign-keys&gt;&lt;ref-type name="Journal Article"&gt;17&lt;/ref-type&gt;&lt;contributors&gt;&lt;authors&gt;&lt;author&gt;Wang, X.F.&lt;/author&gt;&lt;author&gt;Zhang, Y.&lt;/author&gt;&lt;author&gt;Qiao, Y.&lt;/author&gt;&lt;author&gt;Chen, G.L.&lt;/author&gt;&lt;/authors&gt;&lt;/contributors&gt;&lt;titles&gt;&lt;title&gt;&lt;style face="normal" font="default" size="100%"&gt;Novel microstructure and properties of multicomponent CoCrCuFeNiTi&lt;/style&gt;&lt;style face="subscript" font="default" size="100%"&gt;x&lt;/style&gt;&lt;style face="normal" font="default" size="100%"&gt; alloys&lt;/style&gt;&lt;/title&gt;&lt;secondary-title&gt;Intermetallics&lt;/secondary-title&gt;&lt;/titles&gt;&lt;periodical&gt;&lt;full-title&gt;Intermetallics&lt;/full-title&gt;&lt;/periodical&gt;&lt;pages&gt;357-362&lt;/pages&gt;&lt;volume&gt;15&lt;/volume&gt;&lt;section&gt;357&lt;/section&gt;&lt;keywords&gt;&lt;keyword&gt;As cast&lt;/keyword&gt;&lt;/keywords&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6]</w:t>
            </w:r>
            <w:r>
              <w:rPr>
                <w:rFonts w:ascii="Calibri" w:eastAsia="Times New Roman" w:hAnsi="Calibri" w:cs="Times New Roman"/>
                <w:sz w:val="16"/>
                <w:szCs w:val="16"/>
              </w:rPr>
              <w:fldChar w:fldCharType="end"/>
            </w:r>
          </w:p>
        </w:tc>
      </w:tr>
      <w:tr w:rsidR="00FA6FE1" w:rsidRPr="0094352C" w14:paraId="132D9DD3" w14:textId="77777777" w:rsidTr="00E13E3F">
        <w:trPr>
          <w:trHeight w:val="280"/>
        </w:trPr>
        <w:tc>
          <w:tcPr>
            <w:tcW w:w="1643" w:type="dxa"/>
            <w:tcBorders>
              <w:top w:val="nil"/>
              <w:left w:val="single" w:sz="18" w:space="0" w:color="auto"/>
              <w:bottom w:val="nil"/>
              <w:right w:val="single" w:sz="8" w:space="0" w:color="auto"/>
            </w:tcBorders>
            <w:vAlign w:val="bottom"/>
          </w:tcPr>
          <w:p w14:paraId="7358A308" w14:textId="77777777" w:rsidR="00FA6FE1" w:rsidRPr="00357DB1" w:rsidRDefault="00FA6FE1" w:rsidP="00061DC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A735D99"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CoCrCuFeNiTi</w:t>
            </w:r>
            <w:r w:rsidRPr="00357DB1">
              <w:rPr>
                <w:rFonts w:ascii="Calibri" w:eastAsia="Times New Roman" w:hAnsi="Calibri" w:cs="Times New Roman"/>
                <w:sz w:val="16"/>
                <w:szCs w:val="16"/>
                <w:vertAlign w:val="subscript"/>
              </w:rPr>
              <w:t>2.5</w:t>
            </w:r>
          </w:p>
        </w:tc>
        <w:tc>
          <w:tcPr>
            <w:tcW w:w="1710" w:type="dxa"/>
            <w:tcBorders>
              <w:top w:val="nil"/>
              <w:left w:val="single" w:sz="8" w:space="0" w:color="auto"/>
              <w:bottom w:val="nil"/>
              <w:right w:val="single" w:sz="8" w:space="0" w:color="auto"/>
            </w:tcBorders>
            <w:shd w:val="clear" w:color="auto" w:fill="auto"/>
            <w:noWrap/>
            <w:vAlign w:val="bottom"/>
            <w:hideMark/>
          </w:tcPr>
          <w:p w14:paraId="26DA86FB"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8792134"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9FB8F72" w14:textId="77777777" w:rsidR="00FA6FE1" w:rsidRPr="00357DB1" w:rsidRDefault="00FA6FE1" w:rsidP="00061DC8">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52BAF429"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935AA60" w14:textId="77777777" w:rsidR="00FA6FE1" w:rsidRPr="00357DB1" w:rsidRDefault="00FA6FE1" w:rsidP="00061DC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AD60AC7" w14:textId="77777777" w:rsidR="00FA6FE1" w:rsidRPr="00357DB1" w:rsidRDefault="00FA6FE1" w:rsidP="00061DC8">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0684F56" w14:textId="3690C87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A6FE1" w:rsidRPr="0094352C" w14:paraId="432C603D" w14:textId="77777777" w:rsidTr="00E13E3F">
        <w:trPr>
          <w:trHeight w:val="280"/>
        </w:trPr>
        <w:tc>
          <w:tcPr>
            <w:tcW w:w="1643" w:type="dxa"/>
            <w:tcBorders>
              <w:top w:val="nil"/>
              <w:left w:val="single" w:sz="18" w:space="0" w:color="auto"/>
              <w:bottom w:val="nil"/>
              <w:right w:val="single" w:sz="8" w:space="0" w:color="auto"/>
            </w:tcBorders>
            <w:vAlign w:val="bottom"/>
          </w:tcPr>
          <w:p w14:paraId="10047615"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G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632CE56"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G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622706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23E7A2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1E205F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270C752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3F6520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BB489C4"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815EDC9" w14:textId="345CF70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3D6017" w14:paraId="322A8329" w14:textId="77777777" w:rsidTr="00E13E3F">
        <w:trPr>
          <w:trHeight w:val="280"/>
        </w:trPr>
        <w:tc>
          <w:tcPr>
            <w:tcW w:w="1643" w:type="dxa"/>
            <w:tcBorders>
              <w:top w:val="nil"/>
              <w:left w:val="single" w:sz="18" w:space="0" w:color="auto"/>
              <w:bottom w:val="nil"/>
              <w:right w:val="single" w:sz="8" w:space="0" w:color="auto"/>
            </w:tcBorders>
            <w:vAlign w:val="bottom"/>
          </w:tcPr>
          <w:p w14:paraId="29686AB8"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5D2E6F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FeMn</w:t>
            </w:r>
          </w:p>
        </w:tc>
        <w:tc>
          <w:tcPr>
            <w:tcW w:w="1710" w:type="dxa"/>
            <w:tcBorders>
              <w:top w:val="nil"/>
              <w:left w:val="single" w:sz="8" w:space="0" w:color="auto"/>
              <w:bottom w:val="nil"/>
              <w:right w:val="single" w:sz="8" w:space="0" w:color="auto"/>
            </w:tcBorders>
            <w:shd w:val="clear" w:color="auto" w:fill="auto"/>
            <w:noWrap/>
            <w:vAlign w:val="bottom"/>
            <w:hideMark/>
          </w:tcPr>
          <w:p w14:paraId="26F36E92" w14:textId="23F67DFC" w:rsidR="00FA6FE1" w:rsidRPr="00357DB1" w:rsidRDefault="00FA6FE1" w:rsidP="003D6017">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3E58C8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4D5821"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3AED9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1B885A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EEC376D" w14:textId="0307EAE2"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172FAF" w14:textId="7D335EB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Deng&lt;/Author&gt;&lt;Year&gt;2015&lt;/Year&gt;&lt;RecNum&gt;984&lt;/RecNum&gt;&lt;DisplayText&gt;[87]&lt;/DisplayText&gt;&lt;record&gt;&lt;rec-number&gt;984&lt;/rec-number&gt;&lt;foreign-keys&gt;&lt;key app="EN" db-id="ddervv2eyxfzffeadz9v0wpsxr0wzrvadwsp" timestamp="1449418939"&gt;984&lt;/key&gt;&lt;/foreign-keys&gt;&lt;ref-type name="Journal Article"&gt;17&lt;/ref-type&gt;&lt;contributors&gt;&lt;authors&gt;&lt;author&gt;Deng, Y.&lt;/author&gt;&lt;author&gt;Tasan, C.C.&lt;/author&gt;&lt;author&gt;Pradeep, K.G.&lt;/author&gt;&lt;author&gt;Springer, H.&lt;/author&gt;&lt;author&gt;Kostka, A.&lt;/author&gt;&lt;author&gt;Raabe, D.&lt;/author&gt;&lt;/authors&gt;&lt;/contributors&gt;&lt;auth-address&gt;Max-Planck-lnstitut fur Eisenforschung, Max-Planck-Strace 1, Dusseldorf, GermanyDepartment of Engineering Design and Materials, Norwegian University of Science and Technology, Trondheim, NorwayMaterials Chemistry, RWTH Aachen University, Kopernikusstr.10, Aachen, Germany&lt;/auth-address&gt;&lt;titles&gt;&lt;title&gt;Design of a twinning-induced plasticity high entropy alloy&lt;/title&gt;&lt;secondary-title&gt;Acta Mater.&lt;/secondary-title&gt;&lt;/titles&gt;&lt;periodical&gt;&lt;full-title&gt;Acta mater.&lt;/full-title&gt;&lt;/periodical&gt;&lt;pages&gt;124-133&lt;/pages&gt;&lt;volume&gt;94&lt;/volume&gt;&lt;section&gt;124&lt;/section&gt;&lt;keywords&gt;&lt;keyword&gt;Stainless steel&lt;/keyword&gt;&lt;keyword&gt;Alloys&lt;/keyword&gt;&lt;keyword&gt;Deformation&lt;/keyword&gt;&lt;keyword&gt;Entropy&lt;/keyword&gt;&lt;keyword&gt;Manganese&lt;/keyword&gt;&lt;keyword&gt;Plasticity&lt;/keyword&gt;&lt;keyword&gt;Solid solutions&lt;/keyword&gt;&lt;keyword&gt;Twinning&lt;/keyword&gt;&lt;/keywords&gt;&lt;dates&gt;&lt;year&gt;2015&lt;/year&gt;&lt;/dates&gt;&lt;publisher&gt;Elsevier Ltd&lt;/publisher&gt;&lt;isbn&gt;13596454&lt;/isbn&gt;&lt;urls&gt;&lt;related-urls&gt;&lt;url&gt;http://dx.doi.org/10.1016/j.actamat.2015.04.014&lt;/url&gt;&lt;/related-urls&gt;&lt;/urls&gt;&lt;electronic-resource-num&gt;10.1016/j.actamat.2015.04.01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7]</w:t>
            </w:r>
            <w:r>
              <w:rPr>
                <w:rFonts w:ascii="Calibri" w:eastAsia="Times New Roman" w:hAnsi="Calibri" w:cs="Times New Roman"/>
                <w:sz w:val="16"/>
                <w:szCs w:val="16"/>
              </w:rPr>
              <w:fldChar w:fldCharType="end"/>
            </w:r>
          </w:p>
        </w:tc>
      </w:tr>
      <w:tr w:rsidR="00FA6FE1" w:rsidRPr="0094352C" w14:paraId="4550DC0B" w14:textId="77777777" w:rsidTr="00E13E3F">
        <w:trPr>
          <w:trHeight w:val="280"/>
        </w:trPr>
        <w:tc>
          <w:tcPr>
            <w:tcW w:w="1643" w:type="dxa"/>
            <w:tcBorders>
              <w:top w:val="nil"/>
              <w:left w:val="single" w:sz="18" w:space="0" w:color="auto"/>
              <w:bottom w:val="nil"/>
              <w:right w:val="single" w:sz="8" w:space="0" w:color="auto"/>
            </w:tcBorders>
            <w:vAlign w:val="bottom"/>
          </w:tcPr>
          <w:p w14:paraId="71B95358" w14:textId="7495AAE0"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BF476F" w14:textId="0BEC9DED"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E245FE3" w14:textId="29097BA9" w:rsidR="00FA6FE1" w:rsidRPr="00357DB1" w:rsidRDefault="00FA6FE1" w:rsidP="00814559">
            <w:pPr>
              <w:rPr>
                <w:rFonts w:ascii="Calibri" w:eastAsia="Times New Roman" w:hAnsi="Calibri" w:cs="Times New Roman"/>
                <w:sz w:val="16"/>
                <w:szCs w:val="16"/>
              </w:rPr>
            </w:pPr>
            <w:r w:rsidRPr="00357DB1">
              <w:rPr>
                <w:rFonts w:ascii="Calibri" w:eastAsia="Times New Roman" w:hAnsi="Calibri" w:cs="Times New Roman"/>
                <w:sz w:val="16"/>
                <w:szCs w:val="16"/>
              </w:rPr>
              <w:t>AC+HR/900</w:t>
            </w:r>
            <w:proofErr w:type="gramStart"/>
            <w:r w:rsidRPr="00357DB1">
              <w:rPr>
                <w:rFonts w:ascii="Calibri" w:eastAsia="Times New Roman" w:hAnsi="Calibri" w:cs="Times New Roman"/>
                <w:sz w:val="16"/>
                <w:szCs w:val="16"/>
              </w:rPr>
              <w:t>C(</w:t>
            </w:r>
            <w:proofErr w:type="gramEnd"/>
            <w:r w:rsidRPr="00357DB1">
              <w:rPr>
                <w:rFonts w:ascii="Calibri" w:eastAsia="Times New Roman" w:hAnsi="Calibri" w:cs="Times New Roman"/>
                <w:sz w:val="16"/>
                <w:szCs w:val="16"/>
              </w:rPr>
              <w:t>50%)+1200C/2h/WQ</w:t>
            </w:r>
          </w:p>
        </w:tc>
        <w:tc>
          <w:tcPr>
            <w:tcW w:w="720" w:type="dxa"/>
            <w:tcBorders>
              <w:top w:val="nil"/>
              <w:left w:val="single" w:sz="8" w:space="0" w:color="auto"/>
              <w:bottom w:val="nil"/>
              <w:right w:val="single" w:sz="8" w:space="0" w:color="auto"/>
            </w:tcBorders>
            <w:shd w:val="clear" w:color="auto" w:fill="auto"/>
            <w:noWrap/>
            <w:vAlign w:val="bottom"/>
            <w:hideMark/>
          </w:tcPr>
          <w:p w14:paraId="347F7D54"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9F7CEA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BF3C3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D763DF6"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33C563" w14:textId="33A92526"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928113A" w14:textId="6ACD6948"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Deng&lt;/Author&gt;&lt;Year&gt;2015&lt;/Year&gt;&lt;RecNum&gt;984&lt;/RecNum&gt;&lt;DisplayText&gt;[87]&lt;/DisplayText&gt;&lt;record&gt;&lt;rec-number&gt;984&lt;/rec-number&gt;&lt;foreign-keys&gt;&lt;key app="EN" db-id="ddervv2eyxfzffeadz9v0wpsxr0wzrvadwsp" timestamp="1449418939"&gt;984&lt;/key&gt;&lt;/foreign-keys&gt;&lt;ref-type name="Journal Article"&gt;17&lt;/ref-type&gt;&lt;contributors&gt;&lt;authors&gt;&lt;author&gt;Deng, Y.&lt;/author&gt;&lt;author&gt;Tasan, C.C.&lt;/author&gt;&lt;author&gt;Pradeep, K.G.&lt;/author&gt;&lt;author&gt;Springer, H.&lt;/author&gt;&lt;author&gt;Kostka, A.&lt;/author&gt;&lt;author&gt;Raabe, D.&lt;/author&gt;&lt;/authors&gt;&lt;/contributors&gt;&lt;auth-address&gt;Max-Planck-lnstitut fur Eisenforschung, Max-Planck-Strace 1, Dusseldorf, GermanyDepartment of Engineering Design and Materials, Norwegian University of Science and Technology, Trondheim, NorwayMaterials Chemistry, RWTH Aachen University, Kopernikusstr.10, Aachen, Germany&lt;/auth-address&gt;&lt;titles&gt;&lt;title&gt;Design of a twinning-induced plasticity high entropy alloy&lt;/title&gt;&lt;secondary-title&gt;Acta Mater.&lt;/secondary-title&gt;&lt;/titles&gt;&lt;periodical&gt;&lt;full-title&gt;Acta mater.&lt;/full-title&gt;&lt;/periodical&gt;&lt;pages&gt;124-133&lt;/pages&gt;&lt;volume&gt;94&lt;/volume&gt;&lt;section&gt;124&lt;/section&gt;&lt;keywords&gt;&lt;keyword&gt;Stainless steel&lt;/keyword&gt;&lt;keyword&gt;Alloys&lt;/keyword&gt;&lt;keyword&gt;Deformation&lt;/keyword&gt;&lt;keyword&gt;Entropy&lt;/keyword&gt;&lt;keyword&gt;Manganese&lt;/keyword&gt;&lt;keyword&gt;Plasticity&lt;/keyword&gt;&lt;keyword&gt;Solid solutions&lt;/keyword&gt;&lt;keyword&gt;Twinning&lt;/keyword&gt;&lt;/keywords&gt;&lt;dates&gt;&lt;year&gt;2015&lt;/year&gt;&lt;/dates&gt;&lt;publisher&gt;Elsevier Ltd&lt;/publisher&gt;&lt;isbn&gt;13596454&lt;/isbn&gt;&lt;urls&gt;&lt;related-urls&gt;&lt;url&gt;http://dx.doi.org/10.1016/j.actamat.2015.04.014&lt;/url&gt;&lt;/related-urls&gt;&lt;/urls&gt;&lt;electronic-resource-num&gt;10.1016/j.actamat.2015.04.01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7]</w:t>
            </w:r>
            <w:r>
              <w:rPr>
                <w:rFonts w:ascii="Calibri" w:eastAsia="Times New Roman" w:hAnsi="Calibri" w:cs="Times New Roman"/>
                <w:sz w:val="16"/>
                <w:szCs w:val="16"/>
              </w:rPr>
              <w:fldChar w:fldCharType="end"/>
            </w:r>
          </w:p>
        </w:tc>
      </w:tr>
      <w:tr w:rsidR="00FA6FE1" w:rsidRPr="0094352C" w14:paraId="0B1A50FE" w14:textId="77777777" w:rsidTr="00E13E3F">
        <w:trPr>
          <w:trHeight w:val="280"/>
        </w:trPr>
        <w:tc>
          <w:tcPr>
            <w:tcW w:w="1643" w:type="dxa"/>
            <w:tcBorders>
              <w:top w:val="nil"/>
              <w:left w:val="single" w:sz="18" w:space="0" w:color="auto"/>
              <w:bottom w:val="nil"/>
              <w:right w:val="single" w:sz="8" w:space="0" w:color="auto"/>
            </w:tcBorders>
            <w:vAlign w:val="bottom"/>
          </w:tcPr>
          <w:p w14:paraId="2584A835"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b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D35B891"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b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0F67F2C"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B79956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66334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5CA7CA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41D7D5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A5E6EE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3D1C7AD" w14:textId="0BB3241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94352C" w14:paraId="55854888" w14:textId="77777777" w:rsidTr="00E13E3F">
        <w:trPr>
          <w:trHeight w:val="280"/>
        </w:trPr>
        <w:tc>
          <w:tcPr>
            <w:tcW w:w="1643" w:type="dxa"/>
            <w:tcBorders>
              <w:top w:val="nil"/>
              <w:left w:val="single" w:sz="18" w:space="0" w:color="auto"/>
              <w:bottom w:val="nil"/>
              <w:right w:val="single" w:sz="8" w:space="0" w:color="auto"/>
            </w:tcBorders>
            <w:vAlign w:val="bottom"/>
          </w:tcPr>
          <w:p w14:paraId="6E0EA955"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383198A"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Mn</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1777A01F"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34688B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3F700CA"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55E5FCFB"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26FA7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9641D9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0D0330C" w14:textId="554CDD8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A62C8D" w14:paraId="1D0FA784" w14:textId="77777777" w:rsidTr="00E13E3F">
        <w:trPr>
          <w:trHeight w:val="280"/>
        </w:trPr>
        <w:tc>
          <w:tcPr>
            <w:tcW w:w="1643" w:type="dxa"/>
            <w:tcBorders>
              <w:top w:val="nil"/>
              <w:left w:val="single" w:sz="18" w:space="0" w:color="auto"/>
              <w:bottom w:val="nil"/>
              <w:right w:val="single" w:sz="8" w:space="0" w:color="auto"/>
            </w:tcBorders>
            <w:vAlign w:val="bottom"/>
          </w:tcPr>
          <w:p w14:paraId="4EE8E47D"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9267F9"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Fe</w:t>
            </w:r>
            <w:r w:rsidRPr="00357DB1">
              <w:rPr>
                <w:rFonts w:ascii="Calibri" w:eastAsia="Times New Roman" w:hAnsi="Calibri" w:cs="Times New Roman"/>
                <w:sz w:val="16"/>
                <w:szCs w:val="16"/>
                <w:vertAlign w:val="subscript"/>
              </w:rPr>
              <w:t>8</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5.4</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5.2</w:t>
            </w:r>
          </w:p>
        </w:tc>
        <w:tc>
          <w:tcPr>
            <w:tcW w:w="1710" w:type="dxa"/>
            <w:tcBorders>
              <w:top w:val="nil"/>
              <w:left w:val="single" w:sz="8" w:space="0" w:color="auto"/>
              <w:bottom w:val="nil"/>
              <w:right w:val="single" w:sz="8" w:space="0" w:color="auto"/>
            </w:tcBorders>
            <w:shd w:val="clear" w:color="auto" w:fill="auto"/>
            <w:noWrap/>
            <w:vAlign w:val="bottom"/>
            <w:hideMark/>
          </w:tcPr>
          <w:p w14:paraId="26ABB01F"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39067F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5F1F666"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86AEA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E7F3F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884C9D" w14:textId="1550BCBA"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7EFE7E4" w14:textId="01C38A0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A62C8D" w14:paraId="2EB6DDF1" w14:textId="77777777" w:rsidTr="005F1A68">
        <w:trPr>
          <w:trHeight w:val="280"/>
        </w:trPr>
        <w:tc>
          <w:tcPr>
            <w:tcW w:w="1643" w:type="dxa"/>
            <w:tcBorders>
              <w:top w:val="nil"/>
              <w:left w:val="single" w:sz="18" w:space="0" w:color="auto"/>
              <w:bottom w:val="nil"/>
              <w:right w:val="single" w:sz="8" w:space="0" w:color="auto"/>
            </w:tcBorders>
            <w:vAlign w:val="bottom"/>
          </w:tcPr>
          <w:p w14:paraId="3B3D030F"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EAB1D7C" w14:textId="0F7349B8"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596D903"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HR/900</w:t>
            </w:r>
            <w:proofErr w:type="gramStart"/>
            <w:r w:rsidRPr="00357DB1">
              <w:rPr>
                <w:rFonts w:ascii="Calibri" w:eastAsia="Times New Roman" w:hAnsi="Calibri" w:cs="Times New Roman"/>
                <w:sz w:val="16"/>
                <w:szCs w:val="16"/>
              </w:rPr>
              <w:t>C(</w:t>
            </w:r>
            <w:proofErr w:type="gramEnd"/>
            <w:r w:rsidRPr="00357DB1">
              <w:rPr>
                <w:rFonts w:ascii="Calibri" w:eastAsia="Times New Roman" w:hAnsi="Calibri" w:cs="Times New Roman"/>
                <w:sz w:val="16"/>
                <w:szCs w:val="16"/>
              </w:rPr>
              <w:t>50%)+1200C/2h/WQ</w:t>
            </w:r>
          </w:p>
        </w:tc>
        <w:tc>
          <w:tcPr>
            <w:tcW w:w="720" w:type="dxa"/>
            <w:tcBorders>
              <w:top w:val="nil"/>
              <w:left w:val="single" w:sz="8" w:space="0" w:color="auto"/>
              <w:bottom w:val="nil"/>
              <w:right w:val="single" w:sz="8" w:space="0" w:color="auto"/>
            </w:tcBorders>
            <w:shd w:val="clear" w:color="auto" w:fill="auto"/>
            <w:noWrap/>
            <w:vAlign w:val="bottom"/>
            <w:hideMark/>
          </w:tcPr>
          <w:p w14:paraId="3710466B"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6A5A4E"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917173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E33BC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79191C" w14:textId="25A44242"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5C51C83" w14:textId="5EC86C8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3A66F0" w14:paraId="3201A6A7" w14:textId="77777777" w:rsidTr="005F1A68">
        <w:trPr>
          <w:trHeight w:val="280"/>
        </w:trPr>
        <w:tc>
          <w:tcPr>
            <w:tcW w:w="1643" w:type="dxa"/>
            <w:tcBorders>
              <w:top w:val="nil"/>
              <w:left w:val="single" w:sz="18" w:space="0" w:color="auto"/>
              <w:bottom w:val="nil"/>
              <w:right w:val="single" w:sz="8" w:space="0" w:color="auto"/>
            </w:tcBorders>
            <w:vAlign w:val="bottom"/>
          </w:tcPr>
          <w:p w14:paraId="6AC4AACC"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D95703" w14:textId="54DFC94C"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EBCE27"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HR/900C(50</w:t>
            </w:r>
            <w:proofErr w:type="gramStart"/>
            <w:r w:rsidRPr="00357DB1">
              <w:rPr>
                <w:rFonts w:ascii="Calibri" w:eastAsia="Times New Roman" w:hAnsi="Calibri" w:cs="Times New Roman"/>
                <w:sz w:val="16"/>
                <w:szCs w:val="16"/>
              </w:rPr>
              <w:t>%)+</w:t>
            </w:r>
            <w:proofErr w:type="gramEnd"/>
            <w:r w:rsidRPr="00357DB1">
              <w:rPr>
                <w:rFonts w:ascii="Calibri" w:eastAsia="Times New Roman" w:hAnsi="Calibri" w:cs="Times New Roman"/>
                <w:sz w:val="16"/>
                <w:szCs w:val="16"/>
              </w:rPr>
              <w:t>1200C/2h/WQ+CR(64%)+900C/10min</w:t>
            </w:r>
          </w:p>
        </w:tc>
        <w:tc>
          <w:tcPr>
            <w:tcW w:w="720" w:type="dxa"/>
            <w:tcBorders>
              <w:top w:val="nil"/>
              <w:left w:val="single" w:sz="8" w:space="0" w:color="auto"/>
              <w:bottom w:val="nil"/>
              <w:right w:val="single" w:sz="8" w:space="0" w:color="auto"/>
            </w:tcBorders>
            <w:shd w:val="clear" w:color="auto" w:fill="auto"/>
            <w:noWrap/>
            <w:vAlign w:val="bottom"/>
            <w:hideMark/>
          </w:tcPr>
          <w:p w14:paraId="6A50939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03C125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B98ED8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4DC0312"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6E8C87" w14:textId="692D1CB0"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11D95B" w14:textId="3D799B7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ao&lt;/Author&gt;&lt;Year&gt;2014&lt;/Year&gt;&lt;RecNum&gt;390&lt;/RecNum&gt;&lt;DisplayText&gt;[88]&lt;/DisplayText&gt;&lt;record&gt;&lt;rec-number&gt;390&lt;/rec-number&gt;&lt;foreign-keys&gt;&lt;key app="EN" db-id="ddervv2eyxfzffeadz9v0wpsxr0wzrvadwsp" timestamp="1418671659"&gt;390&lt;/key&gt;&lt;/foreign-keys&gt;&lt;ref-type name="Journal Article"&gt;17&lt;/ref-type&gt;&lt;contributors&gt;&lt;authors&gt;&lt;author&gt;Yao, M.J.&lt;/author&gt;&lt;author&gt;Pradeep, K.G.&lt;/author&gt;&lt;author&gt;Tasan, C.C.&lt;/author&gt;&lt;author&gt;Raabe, D.&lt;/author&gt;&lt;/authors&gt;&lt;/contributors&gt;&lt;auth-address&gt;Max-Planck-Institut fur Eisenforschung GmbH, Max-Planck-Str. 1, 40237 Dusseldorf, Germany&lt;/auth-address&gt;&lt;titles&gt;&lt;title&gt;A novel, single phase, non-equiatomic FeMnNiCoCr high-entropy alloy with exceptional phase stability and tensile ductility&lt;/title&gt;&lt;secondary-title&gt;Scripta Mater.&lt;/secondary-title&gt;&lt;/titles&gt;&lt;periodical&gt;&lt;full-title&gt;Scripta Mater.&lt;/full-title&gt;&lt;/periodical&gt;&lt;pages&gt;5-8&lt;/pages&gt;&lt;volume&gt;72-73&lt;/volume&gt;&lt;keywords&gt;&lt;keyword&gt;Entropy&lt;/keyword&gt;&lt;keyword&gt;Alloys&lt;/keyword&gt;&lt;keyword&gt;Ductility&lt;/keyword&gt;&lt;/keywords&gt;&lt;dates&gt;&lt;year&gt;2014&lt;/year&gt;&lt;/dates&gt;&lt;pub-location&gt;Langford Lane, Kidlington, Oxford, OX5 1GB, United Kingdom&lt;/pub-location&gt;&lt;publisher&gt;Elsevier Ltd&lt;/publisher&gt;&lt;isbn&gt;13596462&lt;/isbn&gt;&lt;urls&gt;&lt;related-urls&gt;&lt;url&gt;http://dx.doi.org/10.1016/j.scriptamat.2013.09.030&lt;/url&gt;&lt;/related-urls&gt;&lt;/urls&gt;&lt;electronic-resource-num&gt;10.1016/j.scriptamat.2013.09.03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8]</w:t>
            </w:r>
            <w:r>
              <w:rPr>
                <w:rFonts w:ascii="Calibri" w:eastAsia="Times New Roman" w:hAnsi="Calibri" w:cs="Times New Roman"/>
                <w:sz w:val="16"/>
                <w:szCs w:val="16"/>
              </w:rPr>
              <w:fldChar w:fldCharType="end"/>
            </w:r>
          </w:p>
        </w:tc>
      </w:tr>
      <w:tr w:rsidR="00FA6FE1" w:rsidRPr="0094352C" w14:paraId="144CAE30" w14:textId="77777777" w:rsidTr="00E13E3F">
        <w:trPr>
          <w:trHeight w:val="280"/>
        </w:trPr>
        <w:tc>
          <w:tcPr>
            <w:tcW w:w="1643" w:type="dxa"/>
            <w:tcBorders>
              <w:top w:val="nil"/>
              <w:left w:val="single" w:sz="18" w:space="0" w:color="auto"/>
              <w:bottom w:val="nil"/>
              <w:right w:val="single" w:sz="8" w:space="0" w:color="auto"/>
            </w:tcBorders>
            <w:vAlign w:val="bottom"/>
          </w:tcPr>
          <w:p w14:paraId="540BDD9C"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417DD0"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9849416"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6E321609"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28455D4"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9DD518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A8E562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18BFE66"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2AB3591" w14:textId="03508A6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6A484685" w14:textId="77777777" w:rsidTr="00E13E3F">
        <w:trPr>
          <w:trHeight w:val="280"/>
        </w:trPr>
        <w:tc>
          <w:tcPr>
            <w:tcW w:w="1643" w:type="dxa"/>
            <w:tcBorders>
              <w:top w:val="nil"/>
              <w:left w:val="single" w:sz="18" w:space="0" w:color="auto"/>
              <w:bottom w:val="nil"/>
              <w:right w:val="single" w:sz="8" w:space="0" w:color="auto"/>
            </w:tcBorders>
            <w:vAlign w:val="bottom"/>
          </w:tcPr>
          <w:p w14:paraId="1D4DC587"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B9F9300"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CoCr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43D7415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33F368E0"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0B15E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054A937"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AECA2CE"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2EB48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11D10E24" w14:textId="0C27603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D02E5D" w14:paraId="74F80885" w14:textId="77777777" w:rsidTr="00E13E3F">
        <w:trPr>
          <w:trHeight w:val="280"/>
        </w:trPr>
        <w:tc>
          <w:tcPr>
            <w:tcW w:w="1643" w:type="dxa"/>
            <w:tcBorders>
              <w:top w:val="nil"/>
              <w:left w:val="single" w:sz="18" w:space="0" w:color="auto"/>
              <w:bottom w:val="nil"/>
              <w:right w:val="single" w:sz="8" w:space="0" w:color="auto"/>
            </w:tcBorders>
            <w:vAlign w:val="bottom"/>
          </w:tcPr>
          <w:p w14:paraId="5B7673EF"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4A89DD" w14:textId="77777777" w:rsidR="00FA6FE1" w:rsidRPr="00357DB1" w:rsidRDefault="00FA6FE1" w:rsidP="00A62C8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897CEA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2DFE80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2D5756A"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2063CA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52892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D652C08"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D5720F3" w14:textId="483B50F1"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E5D" w14:paraId="7294E2D2" w14:textId="77777777" w:rsidTr="005F1A68">
        <w:trPr>
          <w:trHeight w:val="280"/>
        </w:trPr>
        <w:tc>
          <w:tcPr>
            <w:tcW w:w="1643" w:type="dxa"/>
            <w:tcBorders>
              <w:top w:val="nil"/>
              <w:left w:val="single" w:sz="18" w:space="0" w:color="auto"/>
              <w:bottom w:val="nil"/>
              <w:right w:val="single" w:sz="8" w:space="0" w:color="auto"/>
            </w:tcBorders>
            <w:vAlign w:val="bottom"/>
          </w:tcPr>
          <w:p w14:paraId="6B369C7A"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91DEEAE" w14:textId="283A3DF4"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5A5483"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069147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A43AC4B"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1358B85"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3631BA"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01E8031" w14:textId="77777777" w:rsidR="00FA6FE1" w:rsidRPr="00357DB1" w:rsidRDefault="00FA6FE1" w:rsidP="00A62C8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D28A68D" w14:textId="70966A2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D02E5D" w14:paraId="50089CB8" w14:textId="77777777" w:rsidTr="005F1A68">
        <w:trPr>
          <w:trHeight w:val="280"/>
        </w:trPr>
        <w:tc>
          <w:tcPr>
            <w:tcW w:w="1643" w:type="dxa"/>
            <w:tcBorders>
              <w:top w:val="nil"/>
              <w:left w:val="single" w:sz="18" w:space="0" w:color="auto"/>
              <w:bottom w:val="nil"/>
              <w:right w:val="single" w:sz="8" w:space="0" w:color="auto"/>
            </w:tcBorders>
            <w:vAlign w:val="bottom"/>
          </w:tcPr>
          <w:p w14:paraId="34D62BAE" w14:textId="77777777" w:rsidR="00FA6FE1" w:rsidRPr="00357DB1" w:rsidRDefault="00FA6FE1" w:rsidP="00A62C8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568A68" w14:textId="5D678F35" w:rsidR="00FA6FE1" w:rsidRPr="00357DB1" w:rsidRDefault="00FA6FE1" w:rsidP="00A62C8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08633D"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D4027C"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703B78" w14:textId="77777777" w:rsidR="00FA6FE1" w:rsidRPr="00357DB1" w:rsidRDefault="00FA6FE1" w:rsidP="00A62C8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EA63E11"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AA7D2FD" w14:textId="77777777"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3561252" w14:textId="08F2BAAE" w:rsidR="00FA6FE1" w:rsidRPr="00357DB1" w:rsidRDefault="00FA6FE1" w:rsidP="00A62C8D">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809A889" w14:textId="1906463D"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He&lt;/Author&gt;&lt;Year&gt;2014&lt;/Year&gt;&lt;RecNum&gt;167&lt;/RecNum&gt;&lt;DisplayText&gt;[36]&lt;/DisplayText&gt;&lt;record&gt;&lt;rec-number&gt;167&lt;/rec-number&gt;&lt;foreign-keys&gt;&lt;key app="EN" db-id="ddervv2eyxfzffeadz9v0wpsxr0wzrvadwsp" timestamp="1407359323"&gt;167&lt;/key&gt;&lt;/foreign-keys&gt;&lt;ref-type name="Journal Article"&gt;17&lt;/ref-type&gt;&lt;contributors&gt;&lt;authors&gt;&lt;author&gt;He, J.Y.&lt;/author&gt;&lt;author&gt;Liu, W.H.&lt;/author&gt;&lt;author&gt;Wang, H.&lt;/author&gt;&lt;author&gt;Wu, Y.&lt;/author&gt;&lt;author&gt;Liu, X.J.&lt;/author&gt;&lt;author&gt;Nieh, T.G.&lt;/author&gt;&lt;author&gt;Lu, Z.P.&lt;/author&gt;&lt;/authors&gt;&lt;/contributors&gt;&lt;auth-address&gt;State Key Laboratory for Advance Metals and Materials, University of Science and Technology, Beijing 10083, China; Department of Materials Science and Engineering, University of Tennessee, Knoxville, TN 37996, United States&lt;/auth-address&gt;&lt;titles&gt;&lt;title&gt;Effects of Al addition on structural evolution and tensile properties of the FeCoNiCrMn high-entropy alloy system&lt;/title&gt;&lt;secondary-title&gt;Acta Mater.&lt;/secondary-title&gt;&lt;/titles&gt;&lt;periodical&gt;&lt;full-title&gt;Acta mater.&lt;/full-title&gt;&lt;/periodical&gt;&lt;pages&gt;105-113&lt;/pages&gt;&lt;volume&gt;62&lt;/volume&gt;&lt;number&gt;1&lt;/number&gt;&lt;keywords&gt;&lt;keyword&gt;Crystal structure&lt;/keyword&gt;&lt;keyword&gt;Alloys&lt;/keyword&gt;&lt;keyword&gt;Aluminum&lt;/keyword&gt;&lt;keyword&gt;Ductility&lt;/keyword&gt;&lt;keyword&gt;Entropy&lt;/keyword&gt;&lt;keyword&gt;Mechanical properties&lt;/keyword&gt;&lt;keyword&gt;Microstructure&lt;/keyword&gt;&lt;keyword&gt;Phase transitions&lt;/keyword&gt;&lt;keyword&gt;Solid solutions&lt;/keyword&gt;&lt;keyword&gt;Transmission electron microscopy&lt;/keyword&gt;&lt;/keywords&gt;&lt;dates&gt;&lt;year&gt;2014&lt;/year&gt;&lt;/dates&gt;&lt;publisher&gt;Elsevier Ltd&lt;/publisher&gt;&lt;isbn&gt;13596454&lt;/isbn&gt;&lt;urls&gt;&lt;related-urls&gt;&lt;url&gt;http://dx.doi.org/10.1016/j.actamat.2013.09.037&lt;/url&gt;&lt;/related-urls&gt;&lt;/urls&gt;&lt;electronic-resource-num&gt;10.1016/j.actamat.2013.09.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6]</w:t>
            </w:r>
            <w:r>
              <w:rPr>
                <w:rFonts w:ascii="Calibri" w:eastAsia="Times New Roman" w:hAnsi="Calibri" w:cs="Times New Roman"/>
                <w:sz w:val="16"/>
                <w:szCs w:val="16"/>
              </w:rPr>
              <w:fldChar w:fldCharType="end"/>
            </w:r>
          </w:p>
        </w:tc>
      </w:tr>
      <w:tr w:rsidR="00FA6FE1" w:rsidRPr="0092219E" w14:paraId="014D3CF8" w14:textId="77777777" w:rsidTr="005F1A68">
        <w:trPr>
          <w:trHeight w:val="280"/>
        </w:trPr>
        <w:tc>
          <w:tcPr>
            <w:tcW w:w="1643" w:type="dxa"/>
            <w:tcBorders>
              <w:top w:val="nil"/>
              <w:left w:val="single" w:sz="18" w:space="0" w:color="auto"/>
              <w:bottom w:val="nil"/>
              <w:right w:val="single" w:sz="8" w:space="0" w:color="auto"/>
            </w:tcBorders>
            <w:vAlign w:val="bottom"/>
          </w:tcPr>
          <w:p w14:paraId="3D072112" w14:textId="77777777" w:rsidR="00FA6FE1" w:rsidRPr="00357DB1" w:rsidRDefault="00FA6FE1" w:rsidP="00DF3E3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58C766C" w14:textId="68EDCEBA" w:rsidR="00FA6FE1" w:rsidRPr="00357DB1" w:rsidRDefault="00FA6FE1" w:rsidP="00DF3E3D">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8A7E0A2" w14:textId="77777777" w:rsidR="00FA6FE1" w:rsidRPr="00357DB1" w:rsidRDefault="00FA6FE1" w:rsidP="00DF3E3D">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2B6160B3"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1C76F32" w14:textId="77777777" w:rsidR="00FA6FE1" w:rsidRPr="00357DB1" w:rsidRDefault="00FA6FE1" w:rsidP="00DF3E3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B01A588" w14:textId="3D506C78"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38407A"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E0E5BB7" w14:textId="77777777" w:rsidR="00FA6FE1" w:rsidRPr="00357DB1" w:rsidRDefault="00FA6FE1" w:rsidP="00DF3E3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7E15BB0" w14:textId="643F821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D02E5D" w14:paraId="2CE9D2AF" w14:textId="77777777" w:rsidTr="005F1A68">
        <w:trPr>
          <w:trHeight w:val="280"/>
        </w:trPr>
        <w:tc>
          <w:tcPr>
            <w:tcW w:w="1643" w:type="dxa"/>
            <w:tcBorders>
              <w:top w:val="nil"/>
              <w:left w:val="single" w:sz="18" w:space="0" w:color="auto"/>
              <w:bottom w:val="nil"/>
              <w:right w:val="single" w:sz="8" w:space="0" w:color="auto"/>
            </w:tcBorders>
            <w:vAlign w:val="bottom"/>
          </w:tcPr>
          <w:p w14:paraId="01D6C4FF"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7502BAD" w14:textId="062093AF"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A858CD"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w:t>
            </w:r>
          </w:p>
        </w:tc>
        <w:tc>
          <w:tcPr>
            <w:tcW w:w="720" w:type="dxa"/>
            <w:tcBorders>
              <w:top w:val="nil"/>
              <w:left w:val="single" w:sz="8" w:space="0" w:color="auto"/>
              <w:bottom w:val="nil"/>
              <w:right w:val="single" w:sz="8" w:space="0" w:color="auto"/>
            </w:tcBorders>
            <w:shd w:val="clear" w:color="auto" w:fill="auto"/>
            <w:noWrap/>
            <w:vAlign w:val="bottom"/>
            <w:hideMark/>
          </w:tcPr>
          <w:p w14:paraId="5A638FDB"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892A72A"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D23D19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22C9E2C"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4BCAB77" w14:textId="08C97491"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50AD7E2" w14:textId="757A797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6DAB30EC" w14:textId="77777777" w:rsidTr="005F1A68">
        <w:trPr>
          <w:trHeight w:val="280"/>
        </w:trPr>
        <w:tc>
          <w:tcPr>
            <w:tcW w:w="1643" w:type="dxa"/>
            <w:tcBorders>
              <w:top w:val="nil"/>
              <w:left w:val="single" w:sz="18" w:space="0" w:color="auto"/>
              <w:bottom w:val="nil"/>
              <w:right w:val="single" w:sz="8" w:space="0" w:color="auto"/>
            </w:tcBorders>
            <w:vAlign w:val="bottom"/>
          </w:tcPr>
          <w:p w14:paraId="0642306B"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481C3D" w14:textId="2ACE5972"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D701FC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5min</w:t>
            </w:r>
          </w:p>
        </w:tc>
        <w:tc>
          <w:tcPr>
            <w:tcW w:w="720" w:type="dxa"/>
            <w:tcBorders>
              <w:top w:val="nil"/>
              <w:left w:val="single" w:sz="8" w:space="0" w:color="auto"/>
              <w:bottom w:val="nil"/>
              <w:right w:val="single" w:sz="8" w:space="0" w:color="auto"/>
            </w:tcBorders>
            <w:shd w:val="clear" w:color="auto" w:fill="auto"/>
            <w:noWrap/>
            <w:vAlign w:val="bottom"/>
            <w:hideMark/>
          </w:tcPr>
          <w:p w14:paraId="6181254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27F45B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57A3720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5A2E84"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2B74BBC" w14:textId="422877C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CE10D3D" w14:textId="1A069F2C"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2D4E98F3" w14:textId="77777777" w:rsidTr="005F1A68">
        <w:trPr>
          <w:trHeight w:val="280"/>
        </w:trPr>
        <w:tc>
          <w:tcPr>
            <w:tcW w:w="1643" w:type="dxa"/>
            <w:tcBorders>
              <w:top w:val="nil"/>
              <w:left w:val="single" w:sz="18" w:space="0" w:color="auto"/>
              <w:bottom w:val="nil"/>
              <w:right w:val="single" w:sz="8" w:space="0" w:color="auto"/>
            </w:tcBorders>
            <w:vAlign w:val="bottom"/>
          </w:tcPr>
          <w:p w14:paraId="308D941B"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277962B" w14:textId="494A3F15"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0C8B89B"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1h</w:t>
            </w:r>
          </w:p>
        </w:tc>
        <w:tc>
          <w:tcPr>
            <w:tcW w:w="720" w:type="dxa"/>
            <w:tcBorders>
              <w:top w:val="nil"/>
              <w:left w:val="single" w:sz="8" w:space="0" w:color="auto"/>
              <w:bottom w:val="nil"/>
              <w:right w:val="single" w:sz="8" w:space="0" w:color="auto"/>
            </w:tcBorders>
            <w:shd w:val="clear" w:color="auto" w:fill="auto"/>
            <w:noWrap/>
            <w:vAlign w:val="bottom"/>
            <w:hideMark/>
          </w:tcPr>
          <w:p w14:paraId="2F5EC2A4"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15DC71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IM</w:t>
            </w:r>
          </w:p>
        </w:tc>
        <w:tc>
          <w:tcPr>
            <w:tcW w:w="356" w:type="dxa"/>
            <w:tcBorders>
              <w:top w:val="nil"/>
              <w:left w:val="single" w:sz="8" w:space="0" w:color="auto"/>
              <w:bottom w:val="nil"/>
              <w:right w:val="single" w:sz="8" w:space="0" w:color="auto"/>
            </w:tcBorders>
            <w:vAlign w:val="bottom"/>
          </w:tcPr>
          <w:p w14:paraId="65ACE8C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56B343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6CBE3F73" w14:textId="67E08A5C"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994FE16" w14:textId="2E74872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0AA4EB01" w14:textId="77777777" w:rsidTr="005F1A68">
        <w:trPr>
          <w:trHeight w:val="280"/>
        </w:trPr>
        <w:tc>
          <w:tcPr>
            <w:tcW w:w="1643" w:type="dxa"/>
            <w:tcBorders>
              <w:top w:val="nil"/>
              <w:left w:val="single" w:sz="18" w:space="0" w:color="auto"/>
              <w:bottom w:val="nil"/>
              <w:right w:val="single" w:sz="8" w:space="0" w:color="auto"/>
            </w:tcBorders>
            <w:vAlign w:val="bottom"/>
          </w:tcPr>
          <w:p w14:paraId="71673B72"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0607AF4" w14:textId="4062EC35"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059A3E8"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450C/15h</w:t>
            </w:r>
          </w:p>
        </w:tc>
        <w:tc>
          <w:tcPr>
            <w:tcW w:w="720" w:type="dxa"/>
            <w:tcBorders>
              <w:top w:val="nil"/>
              <w:left w:val="single" w:sz="8" w:space="0" w:color="auto"/>
              <w:bottom w:val="nil"/>
              <w:right w:val="single" w:sz="8" w:space="0" w:color="auto"/>
            </w:tcBorders>
            <w:shd w:val="clear" w:color="auto" w:fill="auto"/>
            <w:noWrap/>
            <w:vAlign w:val="bottom"/>
            <w:hideMark/>
          </w:tcPr>
          <w:p w14:paraId="79F1B6C5"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FDAC4F"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BCC+FCC+2IM</w:t>
            </w:r>
          </w:p>
        </w:tc>
        <w:tc>
          <w:tcPr>
            <w:tcW w:w="356" w:type="dxa"/>
            <w:tcBorders>
              <w:top w:val="nil"/>
              <w:left w:val="single" w:sz="8" w:space="0" w:color="auto"/>
              <w:bottom w:val="nil"/>
              <w:right w:val="single" w:sz="8" w:space="0" w:color="auto"/>
            </w:tcBorders>
            <w:vAlign w:val="bottom"/>
          </w:tcPr>
          <w:p w14:paraId="46C83F9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3B9AF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08B47775" w14:textId="373D9DCF"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E577DCD" w14:textId="0C840AC8"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774C0E61" w14:textId="77777777" w:rsidTr="005F1A68">
        <w:trPr>
          <w:trHeight w:val="280"/>
        </w:trPr>
        <w:tc>
          <w:tcPr>
            <w:tcW w:w="1643" w:type="dxa"/>
            <w:tcBorders>
              <w:top w:val="nil"/>
              <w:left w:val="single" w:sz="18" w:space="0" w:color="auto"/>
              <w:bottom w:val="nil"/>
              <w:right w:val="single" w:sz="8" w:space="0" w:color="auto"/>
            </w:tcBorders>
            <w:vAlign w:val="bottom"/>
          </w:tcPr>
          <w:p w14:paraId="35A93803"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7D6A48E" w14:textId="2E0C9674"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073B0C8"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600C/1h</w:t>
            </w:r>
          </w:p>
        </w:tc>
        <w:tc>
          <w:tcPr>
            <w:tcW w:w="720" w:type="dxa"/>
            <w:tcBorders>
              <w:top w:val="nil"/>
              <w:left w:val="single" w:sz="8" w:space="0" w:color="auto"/>
              <w:bottom w:val="nil"/>
              <w:right w:val="single" w:sz="8" w:space="0" w:color="auto"/>
            </w:tcBorders>
            <w:shd w:val="clear" w:color="auto" w:fill="auto"/>
            <w:noWrap/>
            <w:vAlign w:val="bottom"/>
            <w:hideMark/>
          </w:tcPr>
          <w:p w14:paraId="3151B04A"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E4D33D"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6888228"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F61ECF"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608C2B6" w14:textId="7B1CC7EA"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922C650" w14:textId="5B4DF9D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79E37941" w14:textId="77777777" w:rsidTr="005F1A68">
        <w:trPr>
          <w:trHeight w:val="280"/>
        </w:trPr>
        <w:tc>
          <w:tcPr>
            <w:tcW w:w="1643" w:type="dxa"/>
            <w:tcBorders>
              <w:top w:val="nil"/>
              <w:left w:val="single" w:sz="18" w:space="0" w:color="auto"/>
              <w:bottom w:val="nil"/>
              <w:right w:val="single" w:sz="8" w:space="0" w:color="auto"/>
            </w:tcBorders>
            <w:vAlign w:val="bottom"/>
          </w:tcPr>
          <w:p w14:paraId="4818D8AC"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C3D2967" w14:textId="33F4BAE1"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16A5C56"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700C/1h</w:t>
            </w:r>
          </w:p>
        </w:tc>
        <w:tc>
          <w:tcPr>
            <w:tcW w:w="720" w:type="dxa"/>
            <w:tcBorders>
              <w:top w:val="nil"/>
              <w:left w:val="single" w:sz="8" w:space="0" w:color="auto"/>
              <w:bottom w:val="nil"/>
              <w:right w:val="single" w:sz="8" w:space="0" w:color="auto"/>
            </w:tcBorders>
            <w:shd w:val="clear" w:color="auto" w:fill="auto"/>
            <w:noWrap/>
            <w:vAlign w:val="bottom"/>
            <w:hideMark/>
          </w:tcPr>
          <w:p w14:paraId="78653C42"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C5BB31"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62AB3385"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CE464A9"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F67E16" w14:textId="004F2CE3"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B4FF1E6" w14:textId="4B11E32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D02E5D" w14:paraId="5B3D7CAF" w14:textId="77777777" w:rsidTr="005F1A68">
        <w:trPr>
          <w:trHeight w:val="280"/>
        </w:trPr>
        <w:tc>
          <w:tcPr>
            <w:tcW w:w="1643" w:type="dxa"/>
            <w:tcBorders>
              <w:top w:val="nil"/>
              <w:left w:val="single" w:sz="18" w:space="0" w:color="auto"/>
              <w:bottom w:val="nil"/>
              <w:right w:val="single" w:sz="8" w:space="0" w:color="auto"/>
            </w:tcBorders>
            <w:vAlign w:val="bottom"/>
          </w:tcPr>
          <w:p w14:paraId="0FADC07E" w14:textId="77777777" w:rsidR="00FA6FE1" w:rsidRPr="00357DB1" w:rsidRDefault="00FA6FE1" w:rsidP="002B71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7BE5673" w14:textId="4EB2224E" w:rsidR="00FA6FE1" w:rsidRPr="00357DB1" w:rsidRDefault="00FA6FE1" w:rsidP="002B71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C0747D9"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AC+1200C/48h+HPT+800C/1h</w:t>
            </w:r>
          </w:p>
        </w:tc>
        <w:tc>
          <w:tcPr>
            <w:tcW w:w="720" w:type="dxa"/>
            <w:tcBorders>
              <w:top w:val="nil"/>
              <w:left w:val="single" w:sz="8" w:space="0" w:color="auto"/>
              <w:bottom w:val="nil"/>
              <w:right w:val="single" w:sz="8" w:space="0" w:color="auto"/>
            </w:tcBorders>
            <w:shd w:val="clear" w:color="auto" w:fill="auto"/>
            <w:noWrap/>
            <w:vAlign w:val="bottom"/>
            <w:hideMark/>
          </w:tcPr>
          <w:p w14:paraId="3E5C5A60"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803E92B" w14:textId="77777777" w:rsidR="00FA6FE1" w:rsidRPr="00357DB1" w:rsidRDefault="00FA6FE1" w:rsidP="002B71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914FDB9"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5679A6" w14:textId="77777777"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185AE2C" w14:textId="700195D5" w:rsidR="00FA6FE1" w:rsidRPr="00357DB1" w:rsidRDefault="00FA6FE1" w:rsidP="002B71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07791CC" w14:textId="4117897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 </w:instrText>
            </w:r>
            <w:r>
              <w:rPr>
                <w:rFonts w:ascii="Calibri" w:eastAsia="Times New Roman" w:hAnsi="Calibri" w:cs="Times New Roman"/>
                <w:sz w:val="16"/>
                <w:szCs w:val="16"/>
              </w:rPr>
              <w:fldChar w:fldCharType="begin">
                <w:fldData xml:space="preserve">PEVuZE5vdGU+PENpdGU+PEF1dGhvcj5TY2h1aDwvQXV0aG9yPjxZZWFyPjIwMTU8L1llYXI+PFJl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==
</w:fldData>
              </w:fldChar>
            </w:r>
            <w:r>
              <w:rPr>
                <w:rFonts w:ascii="Calibri" w:eastAsia="Times New Roman" w:hAnsi="Calibri" w:cs="Times New Roman"/>
                <w:sz w:val="16"/>
                <w:szCs w:val="16"/>
              </w:rPr>
              <w:instrText xml:space="preserve"> ADDIN EN.CITE.DATA </w:instrText>
            </w:r>
            <w:r>
              <w:rPr>
                <w:rFonts w:ascii="Calibri" w:eastAsia="Times New Roman" w:hAnsi="Calibri" w:cs="Times New Roman"/>
                <w:sz w:val="16"/>
                <w:szCs w:val="16"/>
              </w:rPr>
            </w:r>
            <w:r>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0]</w:t>
            </w:r>
            <w:r>
              <w:rPr>
                <w:rFonts w:ascii="Calibri" w:eastAsia="Times New Roman" w:hAnsi="Calibri" w:cs="Times New Roman"/>
                <w:sz w:val="16"/>
                <w:szCs w:val="16"/>
              </w:rPr>
              <w:fldChar w:fldCharType="end"/>
            </w:r>
          </w:p>
        </w:tc>
      </w:tr>
      <w:tr w:rsidR="00FA6FE1" w:rsidRPr="004E6A56" w14:paraId="08D786E2" w14:textId="77777777" w:rsidTr="005F1A68">
        <w:trPr>
          <w:trHeight w:val="280"/>
        </w:trPr>
        <w:tc>
          <w:tcPr>
            <w:tcW w:w="1643" w:type="dxa"/>
            <w:tcBorders>
              <w:top w:val="nil"/>
              <w:left w:val="single" w:sz="18" w:space="0" w:color="auto"/>
              <w:bottom w:val="nil"/>
              <w:right w:val="single" w:sz="8" w:space="0" w:color="auto"/>
            </w:tcBorders>
            <w:vAlign w:val="bottom"/>
          </w:tcPr>
          <w:p w14:paraId="0EAA1167" w14:textId="77777777" w:rsidR="00FA6FE1" w:rsidRPr="00357DB1" w:rsidRDefault="00FA6FE1" w:rsidP="003F3C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6A5B5C" w14:textId="22DAD8A3" w:rsidR="00FA6FE1" w:rsidRPr="00357DB1" w:rsidRDefault="00FA6FE1" w:rsidP="003F3C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43FA213"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1100C/1h</w:t>
            </w:r>
          </w:p>
        </w:tc>
        <w:tc>
          <w:tcPr>
            <w:tcW w:w="720" w:type="dxa"/>
            <w:tcBorders>
              <w:top w:val="nil"/>
              <w:left w:val="single" w:sz="8" w:space="0" w:color="auto"/>
              <w:bottom w:val="nil"/>
              <w:right w:val="single" w:sz="8" w:space="0" w:color="auto"/>
            </w:tcBorders>
            <w:shd w:val="clear" w:color="auto" w:fill="auto"/>
            <w:noWrap/>
            <w:vAlign w:val="bottom"/>
            <w:hideMark/>
          </w:tcPr>
          <w:p w14:paraId="7839A1F1"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606A218"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785632F"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3AF491"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7C52721" w14:textId="6CD4BF0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17B0FA0" w14:textId="504240A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6246A70C" w14:textId="77777777" w:rsidTr="005F1A68">
        <w:trPr>
          <w:trHeight w:val="280"/>
        </w:trPr>
        <w:tc>
          <w:tcPr>
            <w:tcW w:w="1643" w:type="dxa"/>
            <w:tcBorders>
              <w:top w:val="nil"/>
              <w:left w:val="single" w:sz="18" w:space="0" w:color="auto"/>
              <w:bottom w:val="nil"/>
              <w:right w:val="single" w:sz="8" w:space="0" w:color="auto"/>
            </w:tcBorders>
            <w:vAlign w:val="bottom"/>
          </w:tcPr>
          <w:p w14:paraId="2B08580B" w14:textId="77777777" w:rsidR="00FA6FE1" w:rsidRPr="00357DB1" w:rsidRDefault="00FA6FE1" w:rsidP="003F3C3C">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A265BF5" w14:textId="40B5B7F0" w:rsidR="00FA6FE1" w:rsidRPr="00357DB1" w:rsidRDefault="00FA6FE1" w:rsidP="003F3C3C">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CA2CE86"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575C/1h</w:t>
            </w:r>
          </w:p>
        </w:tc>
        <w:tc>
          <w:tcPr>
            <w:tcW w:w="720" w:type="dxa"/>
            <w:tcBorders>
              <w:top w:val="nil"/>
              <w:left w:val="single" w:sz="8" w:space="0" w:color="auto"/>
              <w:bottom w:val="nil"/>
              <w:right w:val="single" w:sz="8" w:space="0" w:color="auto"/>
            </w:tcBorders>
            <w:shd w:val="clear" w:color="auto" w:fill="auto"/>
            <w:noWrap/>
            <w:vAlign w:val="bottom"/>
            <w:hideMark/>
          </w:tcPr>
          <w:p w14:paraId="7CD9C2B8"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90FF718" w14:textId="77777777" w:rsidR="00FA6FE1" w:rsidRPr="00357DB1" w:rsidRDefault="00FA6FE1" w:rsidP="003F3C3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4871D14"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733512" w14:textId="77777777"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4C7E535" w14:textId="08FC30DE" w:rsidR="00FA6FE1" w:rsidRPr="00357DB1" w:rsidRDefault="00FA6FE1" w:rsidP="003F3C3C">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3B0EAC8" w14:textId="617F504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632AB9DF" w14:textId="77777777" w:rsidTr="005F1A68">
        <w:trPr>
          <w:trHeight w:val="280"/>
        </w:trPr>
        <w:tc>
          <w:tcPr>
            <w:tcW w:w="1643" w:type="dxa"/>
            <w:tcBorders>
              <w:top w:val="nil"/>
              <w:left w:val="single" w:sz="18" w:space="0" w:color="auto"/>
              <w:bottom w:val="nil"/>
              <w:right w:val="single" w:sz="8" w:space="0" w:color="auto"/>
            </w:tcBorders>
            <w:vAlign w:val="bottom"/>
          </w:tcPr>
          <w:p w14:paraId="4294CB0E"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3EB200" w14:textId="165E3A0C"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D3F82A4"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883A2D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0B2D6E"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0DAC38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38CFC5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2B8B88B" w14:textId="7BBEDFA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38C95C5" w14:textId="3348590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46BADEF" w14:textId="77777777" w:rsidTr="005F1A68">
        <w:trPr>
          <w:trHeight w:val="280"/>
        </w:trPr>
        <w:tc>
          <w:tcPr>
            <w:tcW w:w="1643" w:type="dxa"/>
            <w:tcBorders>
              <w:top w:val="nil"/>
              <w:left w:val="single" w:sz="18" w:space="0" w:color="auto"/>
              <w:bottom w:val="nil"/>
              <w:right w:val="single" w:sz="8" w:space="0" w:color="auto"/>
            </w:tcBorders>
            <w:vAlign w:val="bottom"/>
          </w:tcPr>
          <w:p w14:paraId="1FD9516D"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F158655" w14:textId="37E59941"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7CF4C8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56B70B2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7333DD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3D8522D"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D53F7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F1B8FD" w14:textId="00822411"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3529143" w14:textId="72D44EF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94352C" w14:paraId="1CBB3873" w14:textId="77777777" w:rsidTr="00E13E3F">
        <w:trPr>
          <w:trHeight w:val="280"/>
        </w:trPr>
        <w:tc>
          <w:tcPr>
            <w:tcW w:w="1643" w:type="dxa"/>
            <w:tcBorders>
              <w:top w:val="nil"/>
              <w:left w:val="single" w:sz="18" w:space="0" w:color="auto"/>
              <w:bottom w:val="nil"/>
              <w:right w:val="single" w:sz="8" w:space="0" w:color="auto"/>
            </w:tcBorders>
            <w:vAlign w:val="bottom"/>
          </w:tcPr>
          <w:p w14:paraId="6FCA8ED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D7285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1.2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134A300"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5B5DEC5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40F8C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0941B6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CEBC14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B6223CD"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F042319" w14:textId="4E1579E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4E6A56" w14:paraId="382045F3" w14:textId="77777777" w:rsidTr="00E13E3F">
        <w:trPr>
          <w:trHeight w:val="280"/>
        </w:trPr>
        <w:tc>
          <w:tcPr>
            <w:tcW w:w="1643" w:type="dxa"/>
            <w:tcBorders>
              <w:top w:val="nil"/>
              <w:left w:val="single" w:sz="18" w:space="0" w:color="auto"/>
              <w:bottom w:val="nil"/>
              <w:right w:val="single" w:sz="8" w:space="0" w:color="auto"/>
            </w:tcBorders>
            <w:vAlign w:val="bottom"/>
          </w:tcPr>
          <w:p w14:paraId="0117B3AD"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554B291"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FeMnNi</w:t>
            </w:r>
            <w:r w:rsidRPr="00357DB1">
              <w:rPr>
                <w:rFonts w:ascii="Calibri" w:eastAsia="Times New Roman" w:hAnsi="Calibri" w:cs="Times New Roman"/>
                <w:sz w:val="16"/>
                <w:szCs w:val="16"/>
                <w:vertAlign w:val="subscript"/>
              </w:rPr>
              <w:t>0.7</w:t>
            </w:r>
          </w:p>
        </w:tc>
        <w:tc>
          <w:tcPr>
            <w:tcW w:w="1710" w:type="dxa"/>
            <w:tcBorders>
              <w:top w:val="nil"/>
              <w:left w:val="single" w:sz="8" w:space="0" w:color="auto"/>
              <w:bottom w:val="nil"/>
              <w:right w:val="single" w:sz="8" w:space="0" w:color="auto"/>
            </w:tcBorders>
            <w:shd w:val="clear" w:color="auto" w:fill="auto"/>
            <w:noWrap/>
            <w:vAlign w:val="bottom"/>
            <w:hideMark/>
          </w:tcPr>
          <w:p w14:paraId="1D53196E"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1100C/1h</w:t>
            </w:r>
          </w:p>
        </w:tc>
        <w:tc>
          <w:tcPr>
            <w:tcW w:w="720" w:type="dxa"/>
            <w:tcBorders>
              <w:top w:val="nil"/>
              <w:left w:val="single" w:sz="8" w:space="0" w:color="auto"/>
              <w:bottom w:val="nil"/>
              <w:right w:val="single" w:sz="8" w:space="0" w:color="auto"/>
            </w:tcBorders>
            <w:shd w:val="clear" w:color="auto" w:fill="auto"/>
            <w:noWrap/>
            <w:vAlign w:val="bottom"/>
            <w:hideMark/>
          </w:tcPr>
          <w:p w14:paraId="18034B2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16664C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0350D6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51231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BC9D19" w14:textId="316D498F"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3E39D47" w14:textId="6058A79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388634C7" w14:textId="77777777" w:rsidTr="005F1A68">
        <w:trPr>
          <w:trHeight w:val="280"/>
        </w:trPr>
        <w:tc>
          <w:tcPr>
            <w:tcW w:w="1643" w:type="dxa"/>
            <w:tcBorders>
              <w:top w:val="nil"/>
              <w:left w:val="single" w:sz="18" w:space="0" w:color="auto"/>
              <w:bottom w:val="nil"/>
              <w:right w:val="single" w:sz="8" w:space="0" w:color="auto"/>
            </w:tcBorders>
            <w:vAlign w:val="bottom"/>
          </w:tcPr>
          <w:p w14:paraId="63A5F84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1330EB7" w14:textId="7E35239B"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EC8688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800C/1h</w:t>
            </w:r>
          </w:p>
        </w:tc>
        <w:tc>
          <w:tcPr>
            <w:tcW w:w="720" w:type="dxa"/>
            <w:tcBorders>
              <w:top w:val="nil"/>
              <w:left w:val="single" w:sz="8" w:space="0" w:color="auto"/>
              <w:bottom w:val="nil"/>
              <w:right w:val="single" w:sz="8" w:space="0" w:color="auto"/>
            </w:tcBorders>
            <w:shd w:val="clear" w:color="auto" w:fill="auto"/>
            <w:noWrap/>
            <w:vAlign w:val="bottom"/>
            <w:hideMark/>
          </w:tcPr>
          <w:p w14:paraId="795F128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56BF2D"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DF0FE2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1542CF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54CC131" w14:textId="7FDC8A1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C9C2BA5" w14:textId="01A6A9B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4E740855" w14:textId="77777777" w:rsidTr="005F1A68">
        <w:trPr>
          <w:trHeight w:val="280"/>
        </w:trPr>
        <w:tc>
          <w:tcPr>
            <w:tcW w:w="1643" w:type="dxa"/>
            <w:tcBorders>
              <w:top w:val="nil"/>
              <w:left w:val="single" w:sz="18" w:space="0" w:color="auto"/>
              <w:bottom w:val="nil"/>
              <w:right w:val="single" w:sz="8" w:space="0" w:color="auto"/>
            </w:tcBorders>
            <w:vAlign w:val="bottom"/>
          </w:tcPr>
          <w:p w14:paraId="3C0975B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1F6457F" w14:textId="57A3FF12"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FD50CAC"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700C/1h</w:t>
            </w:r>
          </w:p>
        </w:tc>
        <w:tc>
          <w:tcPr>
            <w:tcW w:w="720" w:type="dxa"/>
            <w:tcBorders>
              <w:top w:val="nil"/>
              <w:left w:val="single" w:sz="8" w:space="0" w:color="auto"/>
              <w:bottom w:val="nil"/>
              <w:right w:val="single" w:sz="8" w:space="0" w:color="auto"/>
            </w:tcBorders>
            <w:shd w:val="clear" w:color="auto" w:fill="auto"/>
            <w:noWrap/>
            <w:vAlign w:val="bottom"/>
            <w:hideMark/>
          </w:tcPr>
          <w:p w14:paraId="5B54262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647C5BC"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4A799F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F83C4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C2C738F" w14:textId="70F44786"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05A2F03" w14:textId="58EC4FD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4E6A56" w14:paraId="13CE6D8E" w14:textId="77777777" w:rsidTr="005F1A68">
        <w:trPr>
          <w:trHeight w:val="280"/>
        </w:trPr>
        <w:tc>
          <w:tcPr>
            <w:tcW w:w="1643" w:type="dxa"/>
            <w:tcBorders>
              <w:top w:val="nil"/>
              <w:left w:val="single" w:sz="18" w:space="0" w:color="auto"/>
              <w:bottom w:val="nil"/>
              <w:right w:val="single" w:sz="8" w:space="0" w:color="auto"/>
            </w:tcBorders>
            <w:vAlign w:val="bottom"/>
          </w:tcPr>
          <w:p w14:paraId="0218A22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0611C64E" w14:textId="497D48DA"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2F155C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575C/1h</w:t>
            </w:r>
          </w:p>
        </w:tc>
        <w:tc>
          <w:tcPr>
            <w:tcW w:w="720" w:type="dxa"/>
            <w:tcBorders>
              <w:top w:val="nil"/>
              <w:left w:val="single" w:sz="8" w:space="0" w:color="auto"/>
              <w:bottom w:val="nil"/>
              <w:right w:val="single" w:sz="8" w:space="0" w:color="auto"/>
            </w:tcBorders>
            <w:shd w:val="clear" w:color="auto" w:fill="auto"/>
            <w:noWrap/>
            <w:vAlign w:val="bottom"/>
            <w:hideMark/>
          </w:tcPr>
          <w:p w14:paraId="2F74DA6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EA61D4"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2AB7CA6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7DC705C"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ECF7A4D" w14:textId="6144C8B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8939FA2" w14:textId="3A22828D"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4E6A56" w14:paraId="2B2CCBDA" w14:textId="77777777" w:rsidTr="00E13E3F">
        <w:trPr>
          <w:trHeight w:val="280"/>
        </w:trPr>
        <w:tc>
          <w:tcPr>
            <w:tcW w:w="1643" w:type="dxa"/>
            <w:tcBorders>
              <w:top w:val="nil"/>
              <w:left w:val="single" w:sz="18" w:space="0" w:color="auto"/>
              <w:bottom w:val="nil"/>
              <w:right w:val="single" w:sz="8" w:space="0" w:color="auto"/>
            </w:tcBorders>
            <w:vAlign w:val="bottom"/>
          </w:tcPr>
          <w:p w14:paraId="34C2AA5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B0D7BB6"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CrFeMnNi</w:t>
            </w:r>
          </w:p>
        </w:tc>
        <w:tc>
          <w:tcPr>
            <w:tcW w:w="1710" w:type="dxa"/>
            <w:tcBorders>
              <w:top w:val="nil"/>
              <w:left w:val="single" w:sz="8" w:space="0" w:color="auto"/>
              <w:bottom w:val="nil"/>
              <w:right w:val="single" w:sz="8" w:space="0" w:color="auto"/>
            </w:tcBorders>
            <w:shd w:val="clear" w:color="auto" w:fill="auto"/>
            <w:noWrap/>
            <w:vAlign w:val="bottom"/>
            <w:hideMark/>
          </w:tcPr>
          <w:p w14:paraId="3F4FC01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1100C/1h</w:t>
            </w:r>
          </w:p>
        </w:tc>
        <w:tc>
          <w:tcPr>
            <w:tcW w:w="720" w:type="dxa"/>
            <w:tcBorders>
              <w:top w:val="nil"/>
              <w:left w:val="single" w:sz="8" w:space="0" w:color="auto"/>
              <w:bottom w:val="nil"/>
              <w:right w:val="single" w:sz="8" w:space="0" w:color="auto"/>
            </w:tcBorders>
            <w:shd w:val="clear" w:color="auto" w:fill="auto"/>
            <w:noWrap/>
            <w:vAlign w:val="bottom"/>
            <w:hideMark/>
          </w:tcPr>
          <w:p w14:paraId="718A384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9E05E2"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F54A64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D7D248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4EF2462" w14:textId="4581BED0"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553BF88" w14:textId="5926E3D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D02E5D" w14:paraId="3F08D8E9" w14:textId="77777777" w:rsidTr="00E13E3F">
        <w:trPr>
          <w:trHeight w:val="280"/>
        </w:trPr>
        <w:tc>
          <w:tcPr>
            <w:tcW w:w="1643" w:type="dxa"/>
            <w:tcBorders>
              <w:top w:val="nil"/>
              <w:left w:val="single" w:sz="18" w:space="0" w:color="auto"/>
              <w:bottom w:val="nil"/>
              <w:right w:val="single" w:sz="8" w:space="0" w:color="auto"/>
            </w:tcBorders>
            <w:vAlign w:val="bottom"/>
          </w:tcPr>
          <w:p w14:paraId="54F29D33"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857E4C" w14:textId="6660C1F0"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4B227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575C/1h</w:t>
            </w:r>
          </w:p>
        </w:tc>
        <w:tc>
          <w:tcPr>
            <w:tcW w:w="720" w:type="dxa"/>
            <w:tcBorders>
              <w:top w:val="nil"/>
              <w:left w:val="single" w:sz="8" w:space="0" w:color="auto"/>
              <w:bottom w:val="nil"/>
              <w:right w:val="single" w:sz="8" w:space="0" w:color="auto"/>
            </w:tcBorders>
            <w:shd w:val="clear" w:color="auto" w:fill="auto"/>
            <w:noWrap/>
            <w:vAlign w:val="bottom"/>
            <w:hideMark/>
          </w:tcPr>
          <w:p w14:paraId="53762EF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7F547D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7D2228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84697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9CDF54F" w14:textId="23498595"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D48A8D9" w14:textId="50ED01F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94352C" w14:paraId="1C31F041" w14:textId="77777777" w:rsidTr="00E13E3F">
        <w:trPr>
          <w:trHeight w:val="280"/>
        </w:trPr>
        <w:tc>
          <w:tcPr>
            <w:tcW w:w="1643" w:type="dxa"/>
            <w:tcBorders>
              <w:top w:val="nil"/>
              <w:left w:val="single" w:sz="18" w:space="0" w:color="auto"/>
              <w:bottom w:val="nil"/>
              <w:right w:val="single" w:sz="8" w:space="0" w:color="auto"/>
            </w:tcBorders>
            <w:vAlign w:val="bottom"/>
          </w:tcPr>
          <w:p w14:paraId="137F589E"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776CC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B95F8A5"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2370BBA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DC4DE9"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CA5C5B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E9F417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EA05F3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69714553" w14:textId="2DF2E64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CB2821D" w14:textId="77777777" w:rsidTr="00E13E3F">
        <w:trPr>
          <w:trHeight w:val="280"/>
        </w:trPr>
        <w:tc>
          <w:tcPr>
            <w:tcW w:w="1643" w:type="dxa"/>
            <w:tcBorders>
              <w:top w:val="nil"/>
              <w:left w:val="single" w:sz="18" w:space="0" w:color="auto"/>
              <w:bottom w:val="nil"/>
              <w:right w:val="single" w:sz="8" w:space="0" w:color="auto"/>
            </w:tcBorders>
            <w:vAlign w:val="bottom"/>
          </w:tcPr>
          <w:p w14:paraId="536FFBE8"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A1FDC56"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035475A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337504"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31D0E60"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CBD1CE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E0B250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C97B30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2BCFBE1" w14:textId="3FAD83BE"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E5D" w14:paraId="09A637EA" w14:textId="77777777" w:rsidTr="00E13E3F">
        <w:trPr>
          <w:trHeight w:val="280"/>
        </w:trPr>
        <w:tc>
          <w:tcPr>
            <w:tcW w:w="1643" w:type="dxa"/>
            <w:tcBorders>
              <w:top w:val="nil"/>
              <w:left w:val="single" w:sz="18" w:space="0" w:color="auto"/>
              <w:bottom w:val="nil"/>
              <w:right w:val="single" w:sz="8" w:space="0" w:color="auto"/>
            </w:tcBorders>
            <w:vAlign w:val="bottom"/>
          </w:tcPr>
          <w:p w14:paraId="52C3296A"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418B2A9"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25</w:t>
            </w:r>
          </w:p>
        </w:tc>
        <w:tc>
          <w:tcPr>
            <w:tcW w:w="1710" w:type="dxa"/>
            <w:tcBorders>
              <w:top w:val="nil"/>
              <w:left w:val="single" w:sz="8" w:space="0" w:color="auto"/>
              <w:bottom w:val="nil"/>
              <w:right w:val="single" w:sz="8" w:space="0" w:color="auto"/>
            </w:tcBorders>
            <w:shd w:val="clear" w:color="auto" w:fill="auto"/>
            <w:noWrap/>
            <w:vAlign w:val="bottom"/>
            <w:hideMark/>
          </w:tcPr>
          <w:p w14:paraId="628AB298"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DF249B5"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3029273"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4B91C9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8BC73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9677A4D" w14:textId="6619A566"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21CBC1A7" w14:textId="65B4878D"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5374A95B" w14:textId="77777777" w:rsidTr="00E13E3F">
        <w:trPr>
          <w:trHeight w:val="280"/>
        </w:trPr>
        <w:tc>
          <w:tcPr>
            <w:tcW w:w="1643" w:type="dxa"/>
            <w:tcBorders>
              <w:top w:val="nil"/>
              <w:left w:val="single" w:sz="18" w:space="0" w:color="auto"/>
              <w:bottom w:val="nil"/>
              <w:right w:val="single" w:sz="8" w:space="0" w:color="auto"/>
            </w:tcBorders>
            <w:vAlign w:val="bottom"/>
          </w:tcPr>
          <w:p w14:paraId="022D1BFA"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96FED8" w14:textId="28FCFFDC"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6BB60B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2D7A187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092163"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952A77C"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2F015B1"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F7CF261" w14:textId="566B2E1F"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76B4D3A" w14:textId="1EFB9F3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7A058036" w14:textId="77777777" w:rsidTr="00E13E3F">
        <w:trPr>
          <w:trHeight w:val="280"/>
        </w:trPr>
        <w:tc>
          <w:tcPr>
            <w:tcW w:w="1643" w:type="dxa"/>
            <w:tcBorders>
              <w:top w:val="nil"/>
              <w:left w:val="single" w:sz="18" w:space="0" w:color="auto"/>
              <w:bottom w:val="nil"/>
              <w:right w:val="single" w:sz="8" w:space="0" w:color="auto"/>
            </w:tcBorders>
            <w:vAlign w:val="bottom"/>
          </w:tcPr>
          <w:p w14:paraId="00B1865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7B4F82"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A605E5"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3CF51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F923C9B"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82BDF5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62344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170BEA" w14:textId="5765B7F1"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930DA1D" w14:textId="274FE9E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333789E6" w14:textId="77777777" w:rsidTr="00E13E3F">
        <w:trPr>
          <w:trHeight w:val="280"/>
        </w:trPr>
        <w:tc>
          <w:tcPr>
            <w:tcW w:w="1643" w:type="dxa"/>
            <w:tcBorders>
              <w:top w:val="nil"/>
              <w:left w:val="single" w:sz="18" w:space="0" w:color="auto"/>
              <w:bottom w:val="nil"/>
              <w:right w:val="single" w:sz="8" w:space="0" w:color="auto"/>
            </w:tcBorders>
            <w:vAlign w:val="bottom"/>
          </w:tcPr>
          <w:p w14:paraId="457044B7"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08F452" w14:textId="0CF07570"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91F7C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1BDC8A2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6ACDEB8"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60E92FE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DFA2E2"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A789C81" w14:textId="012B10A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018E9FC" w14:textId="5221D6A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3D4" w14:paraId="0661588C" w14:textId="77777777" w:rsidTr="00E13E3F">
        <w:trPr>
          <w:trHeight w:val="280"/>
        </w:trPr>
        <w:tc>
          <w:tcPr>
            <w:tcW w:w="1643" w:type="dxa"/>
            <w:tcBorders>
              <w:top w:val="nil"/>
              <w:left w:val="single" w:sz="18" w:space="0" w:color="auto"/>
              <w:bottom w:val="nil"/>
              <w:right w:val="single" w:sz="8" w:space="0" w:color="auto"/>
            </w:tcBorders>
            <w:vAlign w:val="bottom"/>
          </w:tcPr>
          <w:p w14:paraId="20CFEEA3"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02A347"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CoCrFeMnNiV</w:t>
            </w:r>
            <w:r w:rsidRPr="00357DB1">
              <w:rPr>
                <w:rFonts w:ascii="Calibri" w:eastAsia="Times New Roman" w:hAnsi="Calibri" w:cs="Times New Roman"/>
                <w:sz w:val="16"/>
                <w:szCs w:val="16"/>
                <w:vertAlign w:val="subscript"/>
              </w:rPr>
              <w:t>0.75</w:t>
            </w:r>
          </w:p>
        </w:tc>
        <w:tc>
          <w:tcPr>
            <w:tcW w:w="1710" w:type="dxa"/>
            <w:tcBorders>
              <w:top w:val="nil"/>
              <w:left w:val="single" w:sz="8" w:space="0" w:color="auto"/>
              <w:bottom w:val="nil"/>
              <w:right w:val="single" w:sz="8" w:space="0" w:color="auto"/>
            </w:tcBorders>
            <w:shd w:val="clear" w:color="auto" w:fill="auto"/>
            <w:noWrap/>
            <w:vAlign w:val="bottom"/>
            <w:hideMark/>
          </w:tcPr>
          <w:p w14:paraId="543EC03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662087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9EC171E"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713FE231"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AD55B3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19896D" w14:textId="198052FC"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3CB9EDC5" w14:textId="3F734A6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11A0ABA" w14:textId="77777777" w:rsidTr="00E13E3F">
        <w:trPr>
          <w:trHeight w:val="280"/>
        </w:trPr>
        <w:tc>
          <w:tcPr>
            <w:tcW w:w="1643" w:type="dxa"/>
            <w:tcBorders>
              <w:top w:val="nil"/>
              <w:left w:val="single" w:sz="18" w:space="0" w:color="auto"/>
              <w:bottom w:val="nil"/>
              <w:right w:val="single" w:sz="8" w:space="0" w:color="auto"/>
            </w:tcBorders>
            <w:vAlign w:val="bottom"/>
          </w:tcPr>
          <w:p w14:paraId="0D983E06"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4901983" w14:textId="7FD60D58"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72F8C4F"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062684C0"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EBF6942"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6035C298"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77353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D4112FD" w14:textId="6DC12D89"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4823A7F" w14:textId="4C092A6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7A1DFED8" w14:textId="77777777" w:rsidTr="00E13E3F">
        <w:trPr>
          <w:trHeight w:val="280"/>
        </w:trPr>
        <w:tc>
          <w:tcPr>
            <w:tcW w:w="1643" w:type="dxa"/>
            <w:tcBorders>
              <w:top w:val="nil"/>
              <w:left w:val="single" w:sz="18" w:space="0" w:color="auto"/>
              <w:bottom w:val="nil"/>
              <w:right w:val="single" w:sz="8" w:space="0" w:color="auto"/>
            </w:tcBorders>
            <w:vAlign w:val="bottom"/>
          </w:tcPr>
          <w:p w14:paraId="24EDC4F4"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A9780A"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nN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06F08B4"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AD988B"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C1B3FC"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062299D3"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873EDDE"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79630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5D89CF1" w14:textId="5B830040"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antor&lt;/Author&gt;&lt;Year&gt;2004&lt;/Year&gt;&lt;RecNum&gt;39&lt;/RecNum&gt;&lt;DisplayText&gt;[82]&lt;/DisplayText&gt;&lt;record&gt;&lt;rec-number&gt;39&lt;/rec-number&gt;&lt;foreign-keys&gt;&lt;key app="EN" db-id="ddervv2eyxfzffeadz9v0wpsxr0wzrvadwsp" timestamp="1376064267"&gt;39&lt;/key&gt;&lt;/foreign-keys&gt;&lt;ref-type name="Journal Article"&gt;17&lt;/ref-type&gt;&lt;contributors&gt;&lt;authors&gt;&lt;author&gt;Cantor, B.&lt;/author&gt;&lt;author&gt;Chang, I.T.H.&lt;/author&gt;&lt;author&gt;Knight, P.&lt;/author&gt;&lt;author&gt;Vincent, A.J.B.&lt;/author&gt;&lt;/authors&gt;&lt;/contributors&gt;&lt;titles&gt;&lt;title&gt;Microstructural development in equiatomic multicomponent alloys&lt;/title&gt;&lt;secondary-title&gt;Mater. Sci. Eng. A&lt;/secondary-title&gt;&lt;/titles&gt;&lt;periodical&gt;&lt;full-title&gt;Mater. Sci. Eng. A&lt;/full-title&gt;&lt;/periodical&gt;&lt;pages&gt;213-218&lt;/pages&gt;&lt;volume&gt;375-377&lt;/volume&gt;&lt;section&gt;213&lt;/section&gt;&lt;keywords&gt;&lt;keyword&gt;As cast&lt;/keyword&gt;&lt;/keywords&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2]</w:t>
            </w:r>
            <w:r>
              <w:rPr>
                <w:rFonts w:ascii="Calibri" w:eastAsia="Times New Roman" w:hAnsi="Calibri" w:cs="Times New Roman"/>
                <w:sz w:val="16"/>
                <w:szCs w:val="16"/>
              </w:rPr>
              <w:fldChar w:fldCharType="end"/>
            </w:r>
          </w:p>
        </w:tc>
      </w:tr>
      <w:tr w:rsidR="00FA6FE1" w:rsidRPr="00D023D4" w14:paraId="6EA87A71" w14:textId="77777777" w:rsidTr="005F1A68">
        <w:trPr>
          <w:trHeight w:val="280"/>
        </w:trPr>
        <w:tc>
          <w:tcPr>
            <w:tcW w:w="1643" w:type="dxa"/>
            <w:tcBorders>
              <w:top w:val="nil"/>
              <w:left w:val="single" w:sz="18" w:space="0" w:color="auto"/>
              <w:bottom w:val="nil"/>
              <w:right w:val="single" w:sz="8" w:space="0" w:color="auto"/>
            </w:tcBorders>
            <w:vAlign w:val="bottom"/>
          </w:tcPr>
          <w:p w14:paraId="45B8E057"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0833CB3" w14:textId="51CAE9FF"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BC89BA"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CFC7139"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B906A95"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E55858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F197F6"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5FB07A" w14:textId="2BBD12B4"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E0218C0" w14:textId="7EB9271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D02E5D" w14:paraId="29412228" w14:textId="77777777" w:rsidTr="005F1A68">
        <w:trPr>
          <w:trHeight w:val="280"/>
        </w:trPr>
        <w:tc>
          <w:tcPr>
            <w:tcW w:w="1643" w:type="dxa"/>
            <w:tcBorders>
              <w:top w:val="nil"/>
              <w:left w:val="single" w:sz="18" w:space="0" w:color="auto"/>
              <w:bottom w:val="nil"/>
              <w:right w:val="single" w:sz="8" w:space="0" w:color="auto"/>
            </w:tcBorders>
            <w:vAlign w:val="bottom"/>
          </w:tcPr>
          <w:p w14:paraId="0EA1E0BB" w14:textId="77777777" w:rsidR="00FA6FE1" w:rsidRPr="00357DB1" w:rsidRDefault="00FA6FE1" w:rsidP="00D023D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3372BD7" w14:textId="707FAD61" w:rsidR="00FA6FE1" w:rsidRPr="00357DB1" w:rsidRDefault="00FA6FE1" w:rsidP="00D023D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699C301" w14:textId="77777777" w:rsidR="00FA6FE1" w:rsidRPr="00357DB1" w:rsidRDefault="00FA6FE1" w:rsidP="00D023D4">
            <w:pPr>
              <w:rPr>
                <w:rFonts w:ascii="Calibri" w:eastAsia="Times New Roman" w:hAnsi="Calibri" w:cs="Times New Roman"/>
                <w:sz w:val="16"/>
                <w:szCs w:val="16"/>
              </w:rPr>
            </w:pPr>
            <w:r w:rsidRPr="00357DB1">
              <w:rPr>
                <w:rFonts w:ascii="Calibri" w:eastAsia="Times New Roman" w:hAnsi="Calibri" w:cs="Times New Roman"/>
                <w:sz w:val="16"/>
                <w:szCs w:val="16"/>
              </w:rPr>
              <w:t>AC+1000C/24h</w:t>
            </w:r>
          </w:p>
        </w:tc>
        <w:tc>
          <w:tcPr>
            <w:tcW w:w="720" w:type="dxa"/>
            <w:tcBorders>
              <w:top w:val="nil"/>
              <w:left w:val="single" w:sz="8" w:space="0" w:color="auto"/>
              <w:bottom w:val="nil"/>
              <w:right w:val="single" w:sz="8" w:space="0" w:color="auto"/>
            </w:tcBorders>
            <w:shd w:val="clear" w:color="auto" w:fill="auto"/>
            <w:noWrap/>
            <w:vAlign w:val="bottom"/>
            <w:hideMark/>
          </w:tcPr>
          <w:p w14:paraId="73DAC66A"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AFAD488" w14:textId="77777777" w:rsidR="00FA6FE1" w:rsidRPr="00357DB1" w:rsidRDefault="00FA6FE1" w:rsidP="00D023D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73B84157"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EAFA1EF" w14:textId="77777777"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E44D6E" w14:textId="3DDE8F22" w:rsidR="00FA6FE1" w:rsidRPr="00357DB1" w:rsidRDefault="00FA6FE1" w:rsidP="00D023D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7B7B3552" w14:textId="46B0BD4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dGVwYW5vdjwvQXV0aG9yPjxZZWFyPjIwMTU8L1llYXI+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2]</w:t>
            </w:r>
            <w:r>
              <w:rPr>
                <w:rFonts w:ascii="Calibri" w:eastAsia="Times New Roman" w:hAnsi="Calibri" w:cs="Times New Roman"/>
                <w:sz w:val="16"/>
                <w:szCs w:val="16"/>
              </w:rPr>
              <w:fldChar w:fldCharType="end"/>
            </w:r>
          </w:p>
        </w:tc>
      </w:tr>
      <w:tr w:rsidR="00FA6FE1" w:rsidRPr="00CD20FC" w14:paraId="14502A0A" w14:textId="77777777" w:rsidTr="00E13E3F">
        <w:trPr>
          <w:trHeight w:val="280"/>
        </w:trPr>
        <w:tc>
          <w:tcPr>
            <w:tcW w:w="1643" w:type="dxa"/>
            <w:tcBorders>
              <w:top w:val="nil"/>
              <w:left w:val="single" w:sz="18" w:space="0" w:color="auto"/>
              <w:bottom w:val="nil"/>
              <w:right w:val="single" w:sz="8" w:space="0" w:color="auto"/>
            </w:tcBorders>
            <w:vAlign w:val="bottom"/>
          </w:tcPr>
          <w:p w14:paraId="7B4B23AD" w14:textId="77777777" w:rsidR="00FA6FE1" w:rsidRPr="00357DB1" w:rsidRDefault="00FA6FE1" w:rsidP="000E66A9">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CA49D4F"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233A41C"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22B99CB"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DB7CF7F" w14:textId="77777777" w:rsidR="00FA6FE1" w:rsidRPr="00357DB1" w:rsidRDefault="00FA6FE1" w:rsidP="000E66A9">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FA0114E"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C4B2D4" w14:textId="77777777" w:rsidR="00FA6FE1" w:rsidRPr="00357DB1" w:rsidRDefault="00FA6FE1" w:rsidP="000E66A9">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70D5285" w14:textId="77777777" w:rsidR="00FA6FE1" w:rsidRPr="00357DB1" w:rsidRDefault="00FA6FE1" w:rsidP="000E66A9">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65239A8C" w14:textId="111166F5"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FA6FE1" w:rsidRPr="00F14890" w14:paraId="084CA27D" w14:textId="77777777" w:rsidTr="00E13E3F">
        <w:trPr>
          <w:trHeight w:val="280"/>
        </w:trPr>
        <w:tc>
          <w:tcPr>
            <w:tcW w:w="1643" w:type="dxa"/>
            <w:tcBorders>
              <w:top w:val="nil"/>
              <w:left w:val="single" w:sz="18" w:space="0" w:color="auto"/>
              <w:bottom w:val="nil"/>
              <w:right w:val="single" w:sz="8" w:space="0" w:color="auto"/>
            </w:tcBorders>
            <w:vAlign w:val="bottom"/>
          </w:tcPr>
          <w:p w14:paraId="7808CB2E"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467ADCF" w14:textId="6D2B68F5" w:rsidR="00FA6FE1" w:rsidRPr="00357DB1" w:rsidRDefault="00FA6FE1" w:rsidP="00F1489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8388B0"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091F7B0B"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7C003D4" w14:textId="77777777" w:rsidR="00FA6FE1" w:rsidRPr="00357DB1" w:rsidRDefault="00FA6FE1" w:rsidP="00F1489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C5FA3A6"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C15E3A8"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CB8165" w14:textId="78649179"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502FBF9B" w14:textId="1EC7B1E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4352C" w14:paraId="03ACE67C" w14:textId="77777777" w:rsidTr="00E13E3F">
        <w:trPr>
          <w:trHeight w:val="280"/>
        </w:trPr>
        <w:tc>
          <w:tcPr>
            <w:tcW w:w="1643" w:type="dxa"/>
            <w:tcBorders>
              <w:top w:val="nil"/>
              <w:left w:val="single" w:sz="18" w:space="0" w:color="auto"/>
              <w:bottom w:val="nil"/>
              <w:right w:val="single" w:sz="8" w:space="0" w:color="auto"/>
            </w:tcBorders>
            <w:vAlign w:val="bottom"/>
          </w:tcPr>
          <w:p w14:paraId="45A1CA5B"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ADCF0F4"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3914B00F"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69B30D2F"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50DA6D5" w14:textId="77777777" w:rsidR="00FA6FE1" w:rsidRPr="00357DB1" w:rsidRDefault="00FA6FE1" w:rsidP="00F1489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47C5FC4A"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16C8498"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B27694E" w14:textId="0A29215E"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01FF7DA7" w14:textId="02D35A1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4352C" w14:paraId="2E2B3B94" w14:textId="77777777" w:rsidTr="00E13E3F">
        <w:trPr>
          <w:trHeight w:val="280"/>
        </w:trPr>
        <w:tc>
          <w:tcPr>
            <w:tcW w:w="1643" w:type="dxa"/>
            <w:tcBorders>
              <w:top w:val="nil"/>
              <w:left w:val="single" w:sz="18" w:space="0" w:color="auto"/>
              <w:bottom w:val="nil"/>
              <w:right w:val="single" w:sz="8" w:space="0" w:color="auto"/>
            </w:tcBorders>
            <w:vAlign w:val="bottom"/>
          </w:tcPr>
          <w:p w14:paraId="47B268F1" w14:textId="77777777" w:rsidR="00FA6FE1" w:rsidRPr="00357DB1" w:rsidRDefault="00FA6FE1" w:rsidP="00F1489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70BBCC"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CoCrFeMo</w:t>
            </w:r>
            <w:r w:rsidRPr="00357DB1">
              <w:rPr>
                <w:rFonts w:ascii="Calibri" w:eastAsia="Times New Roman" w:hAnsi="Calibri" w:cs="Times New Roman"/>
                <w:sz w:val="16"/>
                <w:szCs w:val="16"/>
                <w:vertAlign w:val="subscript"/>
              </w:rPr>
              <w:t>0.8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9E13735" w14:textId="77777777"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720" w:type="dxa"/>
            <w:tcBorders>
              <w:top w:val="nil"/>
              <w:left w:val="single" w:sz="8" w:space="0" w:color="auto"/>
              <w:bottom w:val="nil"/>
              <w:right w:val="single" w:sz="8" w:space="0" w:color="auto"/>
            </w:tcBorders>
            <w:shd w:val="clear" w:color="auto" w:fill="auto"/>
            <w:noWrap/>
            <w:vAlign w:val="bottom"/>
            <w:hideMark/>
          </w:tcPr>
          <w:p w14:paraId="300FCBA4"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040ED1" w14:textId="287E8032" w:rsidR="00FA6FE1" w:rsidRPr="00357DB1" w:rsidRDefault="00FA6FE1" w:rsidP="00F14890">
            <w:pPr>
              <w:rPr>
                <w:rFonts w:ascii="Calibri" w:eastAsia="Times New Roman" w:hAnsi="Calibri" w:cs="Times New Roman"/>
                <w:sz w:val="16"/>
                <w:szCs w:val="16"/>
              </w:rPr>
            </w:pPr>
            <w:r w:rsidRPr="00357DB1">
              <w:rPr>
                <w:rFonts w:ascii="Calibri" w:eastAsia="Times New Roman" w:hAnsi="Calibri" w:cs="Times New Roman"/>
                <w:sz w:val="16"/>
                <w:szCs w:val="16"/>
              </w:rPr>
              <w:t>FCC+σ+D8</w:t>
            </w:r>
            <w:r w:rsidRPr="00357DB1">
              <w:rPr>
                <w:rFonts w:ascii="Calibri" w:eastAsia="Times New Roman" w:hAnsi="Calibri" w:cs="Times New Roman"/>
                <w:sz w:val="16"/>
                <w:szCs w:val="16"/>
                <w:vertAlign w:val="subscript"/>
              </w:rPr>
              <w:t>5</w:t>
            </w:r>
          </w:p>
        </w:tc>
        <w:tc>
          <w:tcPr>
            <w:tcW w:w="356" w:type="dxa"/>
            <w:tcBorders>
              <w:top w:val="nil"/>
              <w:left w:val="single" w:sz="8" w:space="0" w:color="auto"/>
              <w:bottom w:val="nil"/>
              <w:right w:val="single" w:sz="8" w:space="0" w:color="auto"/>
            </w:tcBorders>
            <w:vAlign w:val="bottom"/>
          </w:tcPr>
          <w:p w14:paraId="5BB969A0"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3160912" w14:textId="77777777"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F66F199" w14:textId="660FC644" w:rsidR="00FA6FE1" w:rsidRPr="00357DB1" w:rsidRDefault="00FA6FE1" w:rsidP="00F14890">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1B4F5061" w14:textId="0701773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9564CB" w14:paraId="08CD4EB2" w14:textId="77777777" w:rsidTr="00E13E3F">
        <w:trPr>
          <w:trHeight w:val="280"/>
        </w:trPr>
        <w:tc>
          <w:tcPr>
            <w:tcW w:w="1643" w:type="dxa"/>
            <w:tcBorders>
              <w:top w:val="nil"/>
              <w:left w:val="single" w:sz="18" w:space="0" w:color="auto"/>
              <w:bottom w:val="nil"/>
              <w:right w:val="single" w:sz="8" w:space="0" w:color="auto"/>
            </w:tcBorders>
            <w:vAlign w:val="bottom"/>
          </w:tcPr>
          <w:p w14:paraId="5091F707" w14:textId="77777777" w:rsidR="00FA6FE1" w:rsidRPr="00357DB1" w:rsidRDefault="00FA6FE1" w:rsidP="000D445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Mo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ABE9639"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4C95B18B" w14:textId="37EEE4EE"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C8FB1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56444E"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A8723BA"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D7263AC"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6693CD" w14:textId="4ECBCF3E"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424102E7" w14:textId="53DE22F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9564CB" w14:paraId="16C1DB96" w14:textId="77777777" w:rsidTr="00E13E3F">
        <w:trPr>
          <w:trHeight w:val="280"/>
        </w:trPr>
        <w:tc>
          <w:tcPr>
            <w:tcW w:w="1643" w:type="dxa"/>
            <w:tcBorders>
              <w:top w:val="nil"/>
              <w:left w:val="single" w:sz="18" w:space="0" w:color="auto"/>
              <w:bottom w:val="nil"/>
              <w:right w:val="single" w:sz="8" w:space="0" w:color="auto"/>
            </w:tcBorders>
            <w:vAlign w:val="bottom"/>
          </w:tcPr>
          <w:p w14:paraId="621AF817"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FAC74FB"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1086DE" w14:textId="62D162A3"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12C9A4"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CE6E00" w14:textId="77777777" w:rsidR="00FA6FE1" w:rsidRPr="00357DB1" w:rsidRDefault="00FA6FE1" w:rsidP="000D445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145EAC2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EFFFA57"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3393BB" w14:textId="7BDA5915"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0EB72249" w14:textId="63D84C3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94352C" w14:paraId="72AD509C" w14:textId="77777777" w:rsidTr="00E13E3F">
        <w:trPr>
          <w:trHeight w:val="280"/>
        </w:trPr>
        <w:tc>
          <w:tcPr>
            <w:tcW w:w="1643" w:type="dxa"/>
            <w:tcBorders>
              <w:top w:val="nil"/>
              <w:left w:val="single" w:sz="18" w:space="0" w:color="auto"/>
              <w:bottom w:val="nil"/>
              <w:right w:val="single" w:sz="8" w:space="0" w:color="auto"/>
            </w:tcBorders>
            <w:vAlign w:val="bottom"/>
          </w:tcPr>
          <w:p w14:paraId="3B0C9AE0"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D9E465C"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Mo</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BFE2018" w14:textId="15C201C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F222F7C"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D8457C7" w14:textId="77777777" w:rsidR="00FA6FE1" w:rsidRPr="00357DB1" w:rsidRDefault="00FA6FE1" w:rsidP="000D445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49283BD1"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78BA88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3CE0B14" w14:textId="0298797D"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028BE0A7" w14:textId="56977FB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851D85" w14:paraId="4E68CA96" w14:textId="77777777" w:rsidTr="00E13E3F">
        <w:trPr>
          <w:trHeight w:val="280"/>
        </w:trPr>
        <w:tc>
          <w:tcPr>
            <w:tcW w:w="1643" w:type="dxa"/>
            <w:tcBorders>
              <w:top w:val="nil"/>
              <w:left w:val="single" w:sz="18" w:space="0" w:color="auto"/>
              <w:bottom w:val="nil"/>
              <w:right w:val="single" w:sz="8" w:space="0" w:color="auto"/>
            </w:tcBorders>
            <w:vAlign w:val="bottom"/>
          </w:tcPr>
          <w:p w14:paraId="5884DFD7" w14:textId="77777777" w:rsidR="00FA6FE1" w:rsidRPr="00357DB1" w:rsidRDefault="00FA6FE1" w:rsidP="000D445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b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C8C153E"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103</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17D912" w14:textId="47AD8619"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EEF5099"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DF3B4E1" w14:textId="12D428B6"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696EF786"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1ABD1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D4633C" w14:textId="1E740C6E"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3EFCCC3" w14:textId="5B967E0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4093C977" w14:textId="77777777" w:rsidTr="00E13E3F">
        <w:trPr>
          <w:trHeight w:val="280"/>
        </w:trPr>
        <w:tc>
          <w:tcPr>
            <w:tcW w:w="1643" w:type="dxa"/>
            <w:tcBorders>
              <w:top w:val="nil"/>
              <w:left w:val="single" w:sz="18" w:space="0" w:color="auto"/>
              <w:bottom w:val="nil"/>
              <w:right w:val="single" w:sz="8" w:space="0" w:color="auto"/>
            </w:tcBorders>
            <w:vAlign w:val="bottom"/>
          </w:tcPr>
          <w:p w14:paraId="21EB6D40"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FCAE24D"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15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05588AB4" w14:textId="20F590EA"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CDCFF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2B10A61" w14:textId="24D42E7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3CE8138A"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E4268F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C2227A" w14:textId="01E90084"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6B16C1F" w14:textId="75603A17"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39918150" w14:textId="77777777" w:rsidTr="00E13E3F">
        <w:trPr>
          <w:trHeight w:val="280"/>
        </w:trPr>
        <w:tc>
          <w:tcPr>
            <w:tcW w:w="1643" w:type="dxa"/>
            <w:tcBorders>
              <w:top w:val="nil"/>
              <w:left w:val="single" w:sz="18" w:space="0" w:color="auto"/>
              <w:bottom w:val="nil"/>
              <w:right w:val="single" w:sz="8" w:space="0" w:color="auto"/>
            </w:tcBorders>
            <w:vAlign w:val="bottom"/>
          </w:tcPr>
          <w:p w14:paraId="0E3C14FD"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FDE2A9"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206</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73ED426F" w14:textId="305BF773"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01AA2BE"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E24E21" w14:textId="052AEB3B"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2CDC329D"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8E76B9"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26D47D5" w14:textId="4F7001DD"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569B229" w14:textId="662C5139"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851D85" w14:paraId="7298A716" w14:textId="77777777" w:rsidTr="00E13E3F">
        <w:trPr>
          <w:trHeight w:val="280"/>
        </w:trPr>
        <w:tc>
          <w:tcPr>
            <w:tcW w:w="1643" w:type="dxa"/>
            <w:tcBorders>
              <w:top w:val="nil"/>
              <w:left w:val="single" w:sz="18" w:space="0" w:color="auto"/>
              <w:bottom w:val="nil"/>
              <w:right w:val="single" w:sz="8" w:space="0" w:color="auto"/>
            </w:tcBorders>
            <w:vAlign w:val="bottom"/>
          </w:tcPr>
          <w:p w14:paraId="2103FD78"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11FA3B0"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309</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5D75F2C" w14:textId="12A6303D"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26AD25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714CFD0" w14:textId="39820C5E"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247547D7"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251BE7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5041638" w14:textId="1E47E705"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8D55762" w14:textId="45DC79B7"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94352C" w14:paraId="0E2D72AC" w14:textId="77777777" w:rsidTr="00E13E3F">
        <w:trPr>
          <w:trHeight w:val="280"/>
        </w:trPr>
        <w:tc>
          <w:tcPr>
            <w:tcW w:w="1643" w:type="dxa"/>
            <w:tcBorders>
              <w:top w:val="nil"/>
              <w:left w:val="single" w:sz="18" w:space="0" w:color="auto"/>
              <w:bottom w:val="nil"/>
              <w:right w:val="single" w:sz="8" w:space="0" w:color="auto"/>
            </w:tcBorders>
            <w:vAlign w:val="bottom"/>
          </w:tcPr>
          <w:p w14:paraId="72ECEF6C" w14:textId="77777777" w:rsidR="00FA6FE1" w:rsidRPr="00357DB1" w:rsidRDefault="00FA6FE1" w:rsidP="000D445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6A9FACC" w14:textId="77777777"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CoCrFeNb</w:t>
            </w:r>
            <w:r w:rsidRPr="00357DB1">
              <w:rPr>
                <w:rFonts w:ascii="Calibri" w:eastAsia="Times New Roman" w:hAnsi="Calibri" w:cs="Times New Roman"/>
                <w:sz w:val="16"/>
                <w:szCs w:val="16"/>
                <w:vertAlign w:val="subscript"/>
              </w:rPr>
              <w:t>0.412</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420721A0" w14:textId="55A7ECDC"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A1D5D6"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9953CFF" w14:textId="0F0B9601" w:rsidR="00FA6FE1" w:rsidRPr="00357DB1" w:rsidRDefault="00FA6FE1" w:rsidP="000D4450">
            <w:pPr>
              <w:rPr>
                <w:rFonts w:ascii="Calibri" w:eastAsia="Times New Roman" w:hAnsi="Calibri" w:cs="Times New Roman"/>
                <w:sz w:val="16"/>
                <w:szCs w:val="16"/>
              </w:rPr>
            </w:pPr>
            <w:r w:rsidRPr="00357DB1">
              <w:rPr>
                <w:rFonts w:ascii="Calibri" w:eastAsia="Times New Roman" w:hAnsi="Calibri" w:cs="Times New Roman"/>
                <w:sz w:val="16"/>
                <w:szCs w:val="16"/>
              </w:rPr>
              <w:t>FCC+C14</w:t>
            </w:r>
          </w:p>
        </w:tc>
        <w:tc>
          <w:tcPr>
            <w:tcW w:w="356" w:type="dxa"/>
            <w:tcBorders>
              <w:top w:val="nil"/>
              <w:left w:val="single" w:sz="8" w:space="0" w:color="auto"/>
              <w:bottom w:val="nil"/>
              <w:right w:val="single" w:sz="8" w:space="0" w:color="auto"/>
            </w:tcBorders>
            <w:vAlign w:val="bottom"/>
          </w:tcPr>
          <w:p w14:paraId="5D51DCB3"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8CA59B" w14:textId="77777777"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6B9F856" w14:textId="26CC49BA" w:rsidR="00FA6FE1" w:rsidRPr="00357DB1" w:rsidRDefault="00FA6FE1" w:rsidP="000D445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778CA98" w14:textId="7BB859F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022D05" w14:paraId="7949CC94" w14:textId="77777777" w:rsidTr="00E13E3F">
        <w:trPr>
          <w:trHeight w:val="280"/>
        </w:trPr>
        <w:tc>
          <w:tcPr>
            <w:tcW w:w="1643" w:type="dxa"/>
            <w:tcBorders>
              <w:top w:val="nil"/>
              <w:left w:val="single" w:sz="18" w:space="0" w:color="auto"/>
              <w:bottom w:val="nil"/>
              <w:right w:val="single" w:sz="8" w:space="0" w:color="auto"/>
            </w:tcBorders>
            <w:vAlign w:val="bottom"/>
          </w:tcPr>
          <w:p w14:paraId="3DC8CA4F" w14:textId="77777777" w:rsidR="00FA6FE1" w:rsidRPr="00357DB1" w:rsidRDefault="00FA6FE1" w:rsidP="0007164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B060DE4" w14:textId="77777777" w:rsidR="00FA6FE1" w:rsidRPr="00357DB1" w:rsidRDefault="00FA6FE1" w:rsidP="0007164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24FD1D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31580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F09FBB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D0ACE7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2A042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9266E2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625C677E" w14:textId="27A2B6AC"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5&lt;/Year&gt;&lt;RecNum&gt;41&lt;/RecNum&gt;&lt;DisplayText&gt;[83]&lt;/DisplayText&gt;&lt;record&gt;&lt;rec-number&gt;41&lt;/rec-number&gt;&lt;foreign-keys&gt;&lt;key app="EN" db-id="ddervv2eyxfzffeadz9v0wpsxr0wzrvadwsp" timestamp="1376065173"&gt;41&lt;/key&gt;&lt;/foreign-keys&gt;&lt;ref-type name="Journal Article"&gt;17&lt;/ref-type&gt;&lt;contributors&gt;&lt;authors&gt;&lt;author&gt;Hsu, Y.-J.&lt;/author&gt;&lt;author&gt;Chiang, W.-C.&lt;/author&gt;&lt;author&gt;Wu, J.-K.&lt;/author&gt;&lt;/authors&gt;&lt;/contributors&gt;&lt;titles&gt;&lt;title&gt;&lt;style face="normal" font="default" size="100%"&gt;Corrosion behavior of FeCoNiCrCu&lt;/style&gt;&lt;style face="subscript" font="default" size="100%"&gt;x&lt;/style&gt;&lt;style face="normal" font="default" size="100%"&gt; high-entropy alloys in 3.5% sodium chloride solution&lt;/style&gt;&lt;/title&gt;&lt;secondary-title&gt;Mater. Chem. Phys.&lt;/secondary-title&gt;&lt;/titles&gt;&lt;periodical&gt;&lt;full-title&gt;Mater. Chem. Phys.&lt;/full-title&gt;&lt;/periodical&gt;&lt;pages&gt;112-117&lt;/pages&gt;&lt;volume&gt;92&lt;/volume&gt;&lt;section&gt;112&lt;/section&gt;&lt;keywords&gt;&lt;keyword&gt;As cast&lt;/keyword&gt;&lt;/keywords&gt;&lt;dates&gt;&lt;year&gt;2005&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3]</w:t>
            </w:r>
            <w:r>
              <w:rPr>
                <w:rFonts w:ascii="Calibri" w:eastAsia="Times New Roman" w:hAnsi="Calibri" w:cs="Times New Roman"/>
                <w:sz w:val="16"/>
                <w:szCs w:val="16"/>
              </w:rPr>
              <w:fldChar w:fldCharType="end"/>
            </w:r>
          </w:p>
        </w:tc>
      </w:tr>
      <w:tr w:rsidR="00FA6FE1" w:rsidRPr="00F46D56" w14:paraId="4083EEBD" w14:textId="77777777" w:rsidTr="005F1A68">
        <w:trPr>
          <w:trHeight w:val="280"/>
        </w:trPr>
        <w:tc>
          <w:tcPr>
            <w:tcW w:w="1643" w:type="dxa"/>
            <w:tcBorders>
              <w:top w:val="nil"/>
              <w:left w:val="single" w:sz="18" w:space="0" w:color="auto"/>
              <w:bottom w:val="nil"/>
              <w:right w:val="single" w:sz="8" w:space="0" w:color="auto"/>
            </w:tcBorders>
            <w:vAlign w:val="bottom"/>
          </w:tcPr>
          <w:p w14:paraId="2144FC1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E87FBB5" w14:textId="35666F9F"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1D04A8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EC8464E"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3E04C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A49924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37E1ED7"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71DE8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3735C6D" w14:textId="01F3CF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F46D56" w14:paraId="6D014FB1" w14:textId="77777777" w:rsidTr="005F1A68">
        <w:trPr>
          <w:trHeight w:val="280"/>
        </w:trPr>
        <w:tc>
          <w:tcPr>
            <w:tcW w:w="1643" w:type="dxa"/>
            <w:tcBorders>
              <w:top w:val="nil"/>
              <w:left w:val="single" w:sz="18" w:space="0" w:color="auto"/>
              <w:bottom w:val="nil"/>
              <w:right w:val="single" w:sz="8" w:space="0" w:color="auto"/>
            </w:tcBorders>
            <w:vAlign w:val="bottom"/>
          </w:tcPr>
          <w:p w14:paraId="2B410AED"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794CE40F" w14:textId="35D500E7"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5D61BF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1FBD12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492EF9A"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3FEB02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CB88D6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F157BF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6417A95" w14:textId="6FF9D4B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022D05" w14:paraId="746CDDDC" w14:textId="77777777" w:rsidTr="005F1A68">
        <w:trPr>
          <w:trHeight w:val="280"/>
        </w:trPr>
        <w:tc>
          <w:tcPr>
            <w:tcW w:w="1643" w:type="dxa"/>
            <w:tcBorders>
              <w:top w:val="nil"/>
              <w:left w:val="single" w:sz="18" w:space="0" w:color="auto"/>
              <w:bottom w:val="nil"/>
              <w:right w:val="single" w:sz="8" w:space="0" w:color="auto"/>
            </w:tcBorders>
            <w:vAlign w:val="bottom"/>
          </w:tcPr>
          <w:p w14:paraId="42967DF0"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26A2B7E" w14:textId="4790651A"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E13494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50%)</w:t>
            </w:r>
          </w:p>
        </w:tc>
        <w:tc>
          <w:tcPr>
            <w:tcW w:w="720" w:type="dxa"/>
            <w:tcBorders>
              <w:top w:val="nil"/>
              <w:left w:val="single" w:sz="8" w:space="0" w:color="auto"/>
              <w:bottom w:val="nil"/>
              <w:right w:val="single" w:sz="8" w:space="0" w:color="auto"/>
            </w:tcBorders>
            <w:shd w:val="clear" w:color="auto" w:fill="auto"/>
            <w:noWrap/>
            <w:vAlign w:val="bottom"/>
            <w:hideMark/>
          </w:tcPr>
          <w:p w14:paraId="24F0089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860E6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E349D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941DA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41C4F7"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52E0DE6" w14:textId="1BADAEE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Kao&lt;/Author&gt;&lt;Year&gt;2009&lt;/Year&gt;&lt;RecNum&gt;61&lt;/RecNum&gt;&lt;DisplayText&gt;[47]&lt;/DisplayText&gt;&lt;record&gt;&lt;rec-number&gt;61&lt;/rec-number&gt;&lt;foreign-keys&gt;&lt;key app="EN" db-id="ddervv2eyxfzffeadz9v0wpsxr0wzrvadwsp" timestamp="1378227952"&gt;61&lt;/key&gt;&lt;/foreign-keys&gt;&lt;ref-type name="Journal Article"&gt;17&lt;/ref-type&gt;&lt;contributors&gt;&lt;authors&gt;&lt;author&gt;Y.-F. Kao&lt;/author&gt;&lt;author&gt;T.-J. Chen&lt;/author&gt;&lt;author&gt;S.-K. Chen&lt;/author&gt;&lt;author&gt;J.-W. Yeh&lt;/author&gt;&lt;/authors&gt;&lt;/contributors&gt;&lt;titles&gt;&lt;title&gt;&lt;style face="normal" font="default" size="100%"&gt;Microstructure and mechanical property of as-cast, -homogenized, and -deformed Al&lt;/style&gt;&lt;style face="subscript" font="default" size="100%"&gt;x&lt;/style&gt;&lt;style face="normal" font="default" size="100%"&gt;CoCrFeNi (0≤x≤2) high-entropy alloys&lt;/style&gt;&lt;/title&gt;&lt;secondary-title&gt;J. Alloys Compd.&lt;/secondary-title&gt;&lt;/titles&gt;&lt;periodical&gt;&lt;full-title&gt;J. Alloys Compd.&lt;/full-title&gt;&lt;/periodical&gt;&lt;pages&gt;57-64&lt;/pages&gt;&lt;volume&gt;488&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7]</w:t>
            </w:r>
            <w:r>
              <w:rPr>
                <w:rFonts w:ascii="Calibri" w:eastAsia="Times New Roman" w:hAnsi="Calibri" w:cs="Times New Roman"/>
                <w:sz w:val="16"/>
                <w:szCs w:val="16"/>
              </w:rPr>
              <w:fldChar w:fldCharType="end"/>
            </w:r>
          </w:p>
        </w:tc>
      </w:tr>
      <w:tr w:rsidR="00FA6FE1" w:rsidRPr="007D0BEF" w14:paraId="1670F63E" w14:textId="77777777" w:rsidTr="005F1A68">
        <w:trPr>
          <w:trHeight w:val="280"/>
        </w:trPr>
        <w:tc>
          <w:tcPr>
            <w:tcW w:w="1643" w:type="dxa"/>
            <w:tcBorders>
              <w:top w:val="nil"/>
              <w:left w:val="single" w:sz="18" w:space="0" w:color="auto"/>
              <w:bottom w:val="nil"/>
              <w:right w:val="single" w:sz="8" w:space="0" w:color="auto"/>
            </w:tcBorders>
            <w:vAlign w:val="bottom"/>
          </w:tcPr>
          <w:p w14:paraId="6599C095"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67DF071" w14:textId="09835F5B" w:rsidR="00FA6FE1" w:rsidRPr="00357DB1" w:rsidRDefault="00FA6FE1" w:rsidP="0007164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87DF080"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1100C/24h/WQ</w:t>
            </w:r>
          </w:p>
        </w:tc>
        <w:tc>
          <w:tcPr>
            <w:tcW w:w="720" w:type="dxa"/>
            <w:tcBorders>
              <w:top w:val="nil"/>
              <w:left w:val="single" w:sz="8" w:space="0" w:color="auto"/>
              <w:bottom w:val="nil"/>
              <w:right w:val="single" w:sz="8" w:space="0" w:color="auto"/>
            </w:tcBorders>
            <w:shd w:val="clear" w:color="auto" w:fill="auto"/>
            <w:noWrap/>
            <w:vAlign w:val="bottom"/>
            <w:hideMark/>
          </w:tcPr>
          <w:p w14:paraId="528022F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8CAF82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D9E215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672038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EFD8A91" w14:textId="63F66B5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 R</w:t>
            </w:r>
          </w:p>
        </w:tc>
        <w:tc>
          <w:tcPr>
            <w:tcW w:w="810" w:type="dxa"/>
            <w:tcBorders>
              <w:top w:val="nil"/>
              <w:left w:val="single" w:sz="8" w:space="0" w:color="auto"/>
              <w:bottom w:val="nil"/>
              <w:right w:val="single" w:sz="18" w:space="0" w:color="auto"/>
            </w:tcBorders>
            <w:shd w:val="clear" w:color="auto" w:fill="auto"/>
            <w:noWrap/>
            <w:vAlign w:val="bottom"/>
            <w:hideMark/>
          </w:tcPr>
          <w:p w14:paraId="2FB9855D" w14:textId="22AD64A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09&lt;/Year&gt;&lt;RecNum&gt;37&lt;/RecNum&gt;&lt;DisplayText&gt;[48]&lt;/DisplayText&gt;&lt;record&gt;&lt;rec-number&gt;37&lt;/rec-number&gt;&lt;foreign-keys&gt;&lt;key app="EN" db-id="ddervv2eyxfzffeadz9v0wpsxr0wzrvadwsp" timestamp="1376063262"&gt;37&lt;/key&gt;&lt;/foreign-keys&gt;&lt;ref-type name="Journal Article"&gt;17&lt;/ref-type&gt;&lt;contributors&gt;&lt;authors&gt;&lt;author&gt;H.-P. Chou&lt;/author&gt;&lt;author&gt;Y.-S. Chang&lt;/author&gt;&lt;author&gt;S.-K. Chen&lt;/author&gt;&lt;author&gt;J.-W. Yeh&lt;/author&gt;&lt;/authors&gt;&lt;/contributors&gt;&lt;titles&gt;&lt;title&gt;&lt;style face="normal" font="default" size="100%"&gt;Microstructure, thermophysical and electrical properties in Al&lt;/style&gt;&lt;style face="subscript" font="default" size="100%"&gt;x&lt;/style&gt;&lt;style face="normal" font="default" size="100%"&gt;CoCrFeNi (0≤x≤2) high-entropy alloys&lt;/style&gt;&lt;/title&gt;&lt;secondary-title&gt;Mater. Sci. Eng. B&lt;/secondary-title&gt;&lt;/titles&gt;&lt;periodical&gt;&lt;full-title&gt;Mater. Sci. Eng. B&lt;/full-title&gt;&lt;/periodical&gt;&lt;pages&gt;184-189&lt;/pages&gt;&lt;volume&gt;163&lt;/volume&gt;&lt;keywords&gt;&lt;keyword&gt;Annealed&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8]</w:t>
            </w:r>
            <w:r>
              <w:rPr>
                <w:rFonts w:ascii="Calibri" w:eastAsia="Times New Roman" w:hAnsi="Calibri" w:cs="Times New Roman"/>
                <w:sz w:val="16"/>
                <w:szCs w:val="16"/>
              </w:rPr>
              <w:fldChar w:fldCharType="end"/>
            </w:r>
          </w:p>
        </w:tc>
      </w:tr>
      <w:tr w:rsidR="00FA6FE1" w:rsidRPr="00022D05" w14:paraId="3EA5B253" w14:textId="77777777" w:rsidTr="005F1A68">
        <w:trPr>
          <w:trHeight w:val="280"/>
        </w:trPr>
        <w:tc>
          <w:tcPr>
            <w:tcW w:w="1643" w:type="dxa"/>
            <w:tcBorders>
              <w:top w:val="nil"/>
              <w:left w:val="single" w:sz="18" w:space="0" w:color="auto"/>
              <w:bottom w:val="nil"/>
              <w:right w:val="single" w:sz="8" w:space="0" w:color="auto"/>
            </w:tcBorders>
            <w:vAlign w:val="bottom"/>
          </w:tcPr>
          <w:p w14:paraId="6B0A9B14" w14:textId="18FE088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0EC49FA" w14:textId="0FEDCF6C"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3DEAB19"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 xml:space="preserve">AC+CR </w:t>
            </w:r>
          </w:p>
        </w:tc>
        <w:tc>
          <w:tcPr>
            <w:tcW w:w="720" w:type="dxa"/>
            <w:tcBorders>
              <w:top w:val="nil"/>
              <w:left w:val="single" w:sz="8" w:space="0" w:color="auto"/>
              <w:bottom w:val="nil"/>
              <w:right w:val="single" w:sz="8" w:space="0" w:color="auto"/>
            </w:tcBorders>
            <w:shd w:val="clear" w:color="auto" w:fill="auto"/>
            <w:noWrap/>
            <w:vAlign w:val="bottom"/>
            <w:hideMark/>
          </w:tcPr>
          <w:p w14:paraId="2056CF87"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D6421AB"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56C7CB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DF9E31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896B9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00F1DE2C" w14:textId="3CF4E33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022D05" w14:paraId="6ACBE55B" w14:textId="77777777" w:rsidTr="005F1A68">
        <w:trPr>
          <w:trHeight w:val="280"/>
        </w:trPr>
        <w:tc>
          <w:tcPr>
            <w:tcW w:w="1643" w:type="dxa"/>
            <w:tcBorders>
              <w:top w:val="nil"/>
              <w:left w:val="single" w:sz="18" w:space="0" w:color="auto"/>
              <w:bottom w:val="nil"/>
              <w:right w:val="single" w:sz="8" w:space="0" w:color="auto"/>
            </w:tcBorders>
            <w:vAlign w:val="bottom"/>
          </w:tcPr>
          <w:p w14:paraId="5161B8F7"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D01B45F" w14:textId="313B1FE7"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7175C8"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CC04841"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7A0D43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FF9D2FD"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E2016AB"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0126108"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C21519E" w14:textId="221447C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ang&lt;/Author&gt;&lt;Year&gt;2012&lt;/Year&gt;&lt;RecNum&gt;512&lt;/RecNum&gt;&lt;DisplayText&gt;[46]&lt;/DisplayText&gt;&lt;record&gt;&lt;rec-number&gt;512&lt;/rec-number&gt;&lt;foreign-keys&gt;&lt;key app="EN" db-id="ddervv2eyxfzffeadz9v0wpsxr0wzrvadwsp" timestamp="1418671660"&gt;512&lt;/key&gt;&lt;/foreign-keys&gt;&lt;ref-type name="Journal Article"&gt;17&lt;/ref-type&gt;&lt;contributors&gt;&lt;authors&gt;&lt;author&gt;W.-R. Wang&lt;/author&gt;&lt;author&gt;W.-L. Wang&lt;/author&gt;&lt;author&gt;S.-C. Wang&lt;/author&gt;&lt;author&gt;Y.-C. Tsai&lt;/author&gt;&lt;author&gt;C.-H. Lai&lt;/author&gt;&lt;author&gt;J.-W. Yeh&lt;/author&gt;&lt;/authors&gt;&lt;/contributors&gt;&lt;auth-address&gt;Department of Materials Science and Engineering, National Tsing-Hua University, Hsinchu 30013, TaiwanNanopowder and Thin Film Technology Center, ITRI South, Industrial Technology Research Institute, Tainan 70955, Taiwan&lt;/auth-address&gt;&lt;titles&gt;&lt;title&gt;&lt;style face="normal" font="default" size="100%"&gt;Effects of Al addition on the microstructure and mechanical property of Al&lt;/style&gt;&lt;style face="subscript" font="default" size="100%"&gt;x&lt;/style&gt;&lt;style face="normal" font="default" size="100%"&gt;CoCrFeNi high-entropy alloys&lt;/style&gt;&lt;/title&gt;&lt;secondary-title&gt;Intermetallics&lt;/secondary-title&gt;&lt;/titles&gt;&lt;periodical&gt;&lt;full-title&gt;Intermetallics&lt;/full-title&gt;&lt;/periodical&gt;&lt;pages&gt;44-51&lt;/pages&gt;&lt;volume&gt;26&lt;/volume&gt;&lt;keywords&gt;&lt;keyword&gt;Aluminum alloys&lt;/keyword&gt;&lt;keyword&gt;Aluminum&lt;/keyword&gt;&lt;keyword&gt;Cerium alloys&lt;/keyword&gt;&lt;keyword&gt;Crystal structure&lt;/keyword&gt;&lt;keyword&gt;Entropy&lt;/keyword&gt;&lt;keyword&gt;Hardness&lt;/keyword&gt;&lt;keyword&gt;Microstructure&lt;/keyword&gt;&lt;keyword&gt;Scanning electron microscopy&lt;/keyword&gt;&lt;keyword&gt;Solid solutions&lt;/keyword&gt;&lt;keyword&gt;Spinodal decomposition&lt;/keyword&gt;&lt;keyword&gt;Vacuum applications&lt;/keyword&gt;&lt;keyword&gt;X ray diffraction&lt;/keyword&gt;&lt;/keywords&gt;&lt;dates&gt;&lt;year&gt;2012&lt;/year&gt;&lt;/dates&gt;&lt;pub-location&gt;Langford Lane, Kidlington, Oxford, OX5 1GB, United Kingdom&lt;/pub-location&gt;&lt;publisher&gt;Elsevier Ltd&lt;/publisher&gt;&lt;isbn&gt;09669795&lt;/isbn&gt;&lt;urls&gt;&lt;related-urls&gt;&lt;url&gt;http://dx.doi.org/10.1016/j.intermet.2012.03.005&lt;/url&gt;&lt;/related-urls&gt;&lt;/urls&gt;&lt;electronic-resource-num&gt;10.1016/j.intermet.2012.03.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6]</w:t>
            </w:r>
            <w:r>
              <w:rPr>
                <w:rFonts w:ascii="Calibri" w:eastAsia="Times New Roman" w:hAnsi="Calibri" w:cs="Times New Roman"/>
                <w:sz w:val="16"/>
                <w:szCs w:val="16"/>
              </w:rPr>
              <w:fldChar w:fldCharType="end"/>
            </w:r>
          </w:p>
        </w:tc>
      </w:tr>
      <w:tr w:rsidR="00FA6FE1" w:rsidRPr="00022D05" w14:paraId="07D903D3" w14:textId="77777777" w:rsidTr="005F1A68">
        <w:trPr>
          <w:trHeight w:val="280"/>
        </w:trPr>
        <w:tc>
          <w:tcPr>
            <w:tcW w:w="1643" w:type="dxa"/>
            <w:tcBorders>
              <w:top w:val="nil"/>
              <w:left w:val="single" w:sz="18" w:space="0" w:color="auto"/>
              <w:bottom w:val="nil"/>
              <w:right w:val="single" w:sz="8" w:space="0" w:color="auto"/>
            </w:tcBorders>
            <w:vAlign w:val="bottom"/>
          </w:tcPr>
          <w:p w14:paraId="37A8A3A8"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B9B4669" w14:textId="4443A733"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EE916F0"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21EB7F"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354602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6F952C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5E9158E"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9EC8EB9" w14:textId="7F80E00A"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32C3A81" w14:textId="1B1CD2D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hun&lt;/Author&gt;&lt;Year&gt;2012&lt;/Year&gt;&lt;RecNum&gt;146&lt;/RecNum&gt;&lt;DisplayText&gt;[93]&lt;/DisplayText&gt;&lt;record&gt;&lt;rec-number&gt;146&lt;/rec-number&gt;&lt;foreign-keys&gt;&lt;key app="EN" db-id="ddervv2eyxfzffeadz9v0wpsxr0wzrvadwsp" timestamp="1407359295"&gt;146&lt;/key&gt;&lt;/foreign-keys&gt;&lt;ref-type name="Journal Article"&gt;17&lt;/ref-type&gt;&lt;contributors&gt;&lt;authors&gt;&lt;author&gt;Shun, T.-T.&lt;/author&gt;&lt;author&gt;Chang, L.-Y.&lt;/author&gt;&lt;author&gt;Shiu, M.-H.&lt;/author&gt;&lt;/authors&gt;&lt;/contributors&gt;&lt;auth-address&gt;Department of Materials Science and Engineering, Feng Chia University, Taichung 407, Taiwan&lt;/auth-address&gt;&lt;titles&gt;&lt;title&gt;&lt;style face="normal" font="default" size="100%"&gt;Microstructure and mechanical properties of multiprincipal component CoCrFeNiMo&lt;/style&gt;&lt;style face="subscript" font="default" size="100%"&gt;x&lt;/style&gt;&lt;style face="normal" font="default" size="100%"&gt; alloys&lt;/style&gt;&lt;/title&gt;&lt;secondary-title&gt;Mater. Charact.&lt;/secondary-title&gt;&lt;/titles&gt;&lt;periodical&gt;&lt;full-title&gt;Mater. Charact.&lt;/full-title&gt;&lt;/periodical&gt;&lt;pages&gt;63-67&lt;/pages&gt;&lt;volume&gt;70&lt;/volume&gt;&lt;keywords&gt;&lt;keyword&gt;Molybdenum alloys&lt;/keyword&gt;&lt;keyword&gt;Alloys&lt;/keyword&gt;&lt;keyword&gt;Cerium alloys&lt;/keyword&gt;&lt;keyword&gt;Compressive strength&lt;/keyword&gt;&lt;keyword&gt;Degradation&lt;/keyword&gt;&lt;keyword&gt;Fracture&lt;/keyword&gt;&lt;keyword&gt;Hardness&lt;/keyword&gt;&lt;keyword&gt;Microstructure&lt;/keyword&gt;&lt;keyword&gt;Molybdenum&lt;/keyword&gt;&lt;keyword&gt;Vacuum applications&lt;/keyword&gt;&lt;/keywords&gt;&lt;dates&gt;&lt;year&gt;2012&lt;/year&gt;&lt;/dates&gt;&lt;pub-location&gt;360 Park Avenue South, New York, NY 10010, United States&lt;/pub-location&gt;&lt;publisher&gt;Elsevier Inc.&lt;/publisher&gt;&lt;isbn&gt;10445803&lt;/isbn&gt;&lt;urls&gt;&lt;related-urls&gt;&lt;url&gt;http://dx.doi.org/10.1016/j.matchar.2012.05.005&lt;/url&gt;&lt;/related-urls&gt;&lt;/urls&gt;&lt;electronic-resource-num&gt;10.1016/j.matchar.2012.05.00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3]</w:t>
            </w:r>
            <w:r>
              <w:rPr>
                <w:rFonts w:ascii="Calibri" w:eastAsia="Times New Roman" w:hAnsi="Calibri" w:cs="Times New Roman"/>
                <w:sz w:val="16"/>
                <w:szCs w:val="16"/>
              </w:rPr>
              <w:fldChar w:fldCharType="end"/>
            </w:r>
          </w:p>
        </w:tc>
      </w:tr>
      <w:tr w:rsidR="00FA6FE1" w:rsidRPr="00022D05" w14:paraId="7D5F4440" w14:textId="77777777" w:rsidTr="005F1A68">
        <w:trPr>
          <w:trHeight w:val="280"/>
        </w:trPr>
        <w:tc>
          <w:tcPr>
            <w:tcW w:w="1643" w:type="dxa"/>
            <w:tcBorders>
              <w:top w:val="nil"/>
              <w:left w:val="single" w:sz="18" w:space="0" w:color="auto"/>
              <w:bottom w:val="nil"/>
              <w:right w:val="single" w:sz="8" w:space="0" w:color="auto"/>
            </w:tcBorders>
            <w:vAlign w:val="bottom"/>
          </w:tcPr>
          <w:p w14:paraId="11E3BE96"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913317E" w14:textId="727237E6"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05EA709"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6A3ACC33"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CB8A8C0" w14:textId="77777777" w:rsidR="00FA6FE1" w:rsidRPr="00357DB1" w:rsidRDefault="00FA6FE1" w:rsidP="0051380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032EC0FE"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3AE91D6"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B1D961C"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9149912" w14:textId="6E18550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022D05" w14:paraId="25686485" w14:textId="77777777" w:rsidTr="005F1A68">
        <w:trPr>
          <w:trHeight w:val="280"/>
        </w:trPr>
        <w:tc>
          <w:tcPr>
            <w:tcW w:w="1643" w:type="dxa"/>
            <w:tcBorders>
              <w:top w:val="nil"/>
              <w:left w:val="single" w:sz="18" w:space="0" w:color="auto"/>
              <w:bottom w:val="nil"/>
              <w:right w:val="single" w:sz="8" w:space="0" w:color="auto"/>
            </w:tcBorders>
            <w:vAlign w:val="bottom"/>
          </w:tcPr>
          <w:p w14:paraId="5608546C" w14:textId="77777777" w:rsidR="00FA6FE1" w:rsidRPr="00357DB1" w:rsidRDefault="00FA6FE1" w:rsidP="0051380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89B959E" w14:textId="22D773BC" w:rsidR="00FA6FE1" w:rsidRPr="00357DB1" w:rsidRDefault="00FA6FE1" w:rsidP="0051380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3C794D5" w14:textId="3376DFCD" w:rsidR="00FA6FE1" w:rsidRPr="00357DB1" w:rsidRDefault="00FA6FE1" w:rsidP="0092219E">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3AA57F54"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A128C15" w14:textId="77777777" w:rsidR="00FA6FE1" w:rsidRPr="00357DB1" w:rsidRDefault="00FA6FE1" w:rsidP="0051380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34950847"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46B4F01" w14:textId="77777777"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C2B095" w14:textId="5911485D" w:rsidR="00FA6FE1" w:rsidRPr="00357DB1" w:rsidRDefault="00FA6FE1" w:rsidP="0051380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EFD0817" w14:textId="7EF50F1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2A1D9E" w14:paraId="29026C59" w14:textId="77777777" w:rsidTr="005F1A68">
        <w:trPr>
          <w:trHeight w:val="280"/>
        </w:trPr>
        <w:tc>
          <w:tcPr>
            <w:tcW w:w="1643" w:type="dxa"/>
            <w:tcBorders>
              <w:top w:val="nil"/>
              <w:left w:val="single" w:sz="18" w:space="0" w:color="auto"/>
              <w:bottom w:val="nil"/>
              <w:right w:val="single" w:sz="8" w:space="0" w:color="auto"/>
            </w:tcBorders>
            <w:vAlign w:val="bottom"/>
          </w:tcPr>
          <w:p w14:paraId="255B23AE"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4748179" w14:textId="3E7FAC78"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497C413"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m layer)</w:t>
            </w:r>
          </w:p>
        </w:tc>
        <w:tc>
          <w:tcPr>
            <w:tcW w:w="720" w:type="dxa"/>
            <w:tcBorders>
              <w:top w:val="nil"/>
              <w:left w:val="single" w:sz="8" w:space="0" w:color="auto"/>
              <w:bottom w:val="nil"/>
              <w:right w:val="single" w:sz="8" w:space="0" w:color="auto"/>
            </w:tcBorders>
            <w:shd w:val="clear" w:color="auto" w:fill="auto"/>
            <w:noWrap/>
            <w:vAlign w:val="bottom"/>
            <w:hideMark/>
          </w:tcPr>
          <w:p w14:paraId="7D4A0F8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430251"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EBCA788"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673D88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546C839" w14:textId="1E52B7CB" w:rsidR="00FA6FE1" w:rsidRPr="00357DB1" w:rsidRDefault="00FA6FE1" w:rsidP="00304334">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77C2559" w14:textId="181DDA9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2A1D9E" w14:paraId="17CFD9F0" w14:textId="77777777" w:rsidTr="005F1A68">
        <w:trPr>
          <w:trHeight w:val="280"/>
        </w:trPr>
        <w:tc>
          <w:tcPr>
            <w:tcW w:w="1643" w:type="dxa"/>
            <w:tcBorders>
              <w:top w:val="nil"/>
              <w:left w:val="single" w:sz="18" w:space="0" w:color="auto"/>
              <w:bottom w:val="nil"/>
              <w:right w:val="single" w:sz="8" w:space="0" w:color="auto"/>
            </w:tcBorders>
            <w:vAlign w:val="bottom"/>
          </w:tcPr>
          <w:p w14:paraId="110C9363"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2A7EFADB" w14:textId="430841C6"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46A7EBF"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 xml:space="preserve">m </w:t>
            </w:r>
            <w:proofErr w:type="gramStart"/>
            <w:r w:rsidRPr="00357DB1">
              <w:rPr>
                <w:rFonts w:ascii="Calibri" w:eastAsia="Times New Roman" w:hAnsi="Calibri" w:cs="Times New Roman"/>
                <w:sz w:val="16"/>
                <w:szCs w:val="16"/>
              </w:rPr>
              <w:t>layer)+</w:t>
            </w:r>
            <w:proofErr w:type="gramEnd"/>
            <w:r w:rsidRPr="00357DB1">
              <w:rPr>
                <w:rFonts w:ascii="Calibri" w:eastAsia="Times New Roman" w:hAnsi="Calibri" w:cs="Times New Roman"/>
                <w:sz w:val="16"/>
                <w:szCs w:val="16"/>
              </w:rPr>
              <w:t>750C/12h/WQ</w:t>
            </w:r>
          </w:p>
        </w:tc>
        <w:tc>
          <w:tcPr>
            <w:tcW w:w="720" w:type="dxa"/>
            <w:tcBorders>
              <w:top w:val="nil"/>
              <w:left w:val="single" w:sz="8" w:space="0" w:color="auto"/>
              <w:bottom w:val="nil"/>
              <w:right w:val="single" w:sz="8" w:space="0" w:color="auto"/>
            </w:tcBorders>
            <w:shd w:val="clear" w:color="auto" w:fill="auto"/>
            <w:noWrap/>
            <w:vAlign w:val="bottom"/>
            <w:hideMark/>
          </w:tcPr>
          <w:p w14:paraId="648D4166"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12C1FF"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A9023E"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AC7DD9D"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08DA8C0" w14:textId="4AED3CCA"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58FA9FD" w14:textId="5211BD8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022D05" w14:paraId="61F8F6B6" w14:textId="77777777" w:rsidTr="005F1A68">
        <w:trPr>
          <w:trHeight w:val="280"/>
        </w:trPr>
        <w:tc>
          <w:tcPr>
            <w:tcW w:w="1643" w:type="dxa"/>
            <w:tcBorders>
              <w:top w:val="nil"/>
              <w:left w:val="single" w:sz="18" w:space="0" w:color="auto"/>
              <w:bottom w:val="nil"/>
              <w:right w:val="single" w:sz="8" w:space="0" w:color="auto"/>
            </w:tcBorders>
            <w:vAlign w:val="bottom"/>
          </w:tcPr>
          <w:p w14:paraId="1ED75CCE"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7101AEF" w14:textId="2ED01C07"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E62355"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 xml:space="preserve">AM (20 </w:t>
            </w:r>
            <w:r w:rsidRPr="00357DB1">
              <w:rPr>
                <w:rFonts w:ascii="Symbol" w:eastAsia="Times New Roman" w:hAnsi="Symbol" w:cs="Times New Roman"/>
                <w:sz w:val="16"/>
                <w:szCs w:val="16"/>
              </w:rPr>
              <w:t></w:t>
            </w:r>
            <w:r w:rsidRPr="00357DB1">
              <w:rPr>
                <w:rFonts w:ascii="Calibri" w:eastAsia="Times New Roman" w:hAnsi="Calibri" w:cs="Times New Roman"/>
                <w:sz w:val="16"/>
                <w:szCs w:val="16"/>
              </w:rPr>
              <w:t xml:space="preserve">m </w:t>
            </w:r>
            <w:proofErr w:type="gramStart"/>
            <w:r w:rsidRPr="00357DB1">
              <w:rPr>
                <w:rFonts w:ascii="Calibri" w:eastAsia="Times New Roman" w:hAnsi="Calibri" w:cs="Times New Roman"/>
                <w:sz w:val="16"/>
                <w:szCs w:val="16"/>
              </w:rPr>
              <w:t>layer)+</w:t>
            </w:r>
            <w:proofErr w:type="gramEnd"/>
            <w:r w:rsidRPr="00357DB1">
              <w:rPr>
                <w:rFonts w:ascii="Calibri" w:eastAsia="Times New Roman" w:hAnsi="Calibri" w:cs="Times New Roman"/>
                <w:sz w:val="16"/>
                <w:szCs w:val="16"/>
              </w:rPr>
              <w:t>1000C/12h/WQ</w:t>
            </w:r>
          </w:p>
        </w:tc>
        <w:tc>
          <w:tcPr>
            <w:tcW w:w="720" w:type="dxa"/>
            <w:tcBorders>
              <w:top w:val="nil"/>
              <w:left w:val="single" w:sz="8" w:space="0" w:color="auto"/>
              <w:bottom w:val="nil"/>
              <w:right w:val="single" w:sz="8" w:space="0" w:color="auto"/>
            </w:tcBorders>
            <w:shd w:val="clear" w:color="auto" w:fill="auto"/>
            <w:noWrap/>
            <w:vAlign w:val="bottom"/>
            <w:hideMark/>
          </w:tcPr>
          <w:p w14:paraId="4AE64BE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FFB609E"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9B67CF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8E4FB68"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8D78EF" w14:textId="2017624B"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CTE, DSC, 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5652C7D" w14:textId="3C0C90A1"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Brif&lt;/Author&gt;&lt;Year&gt;2015&lt;/Year&gt;&lt;RecNum&gt;994&lt;/RecNum&gt;&lt;DisplayText&gt;[96]&lt;/DisplayText&gt;&lt;record&gt;&lt;rec-number&gt;994&lt;/rec-number&gt;&lt;foreign-keys&gt;&lt;key app="EN" db-id="ddervv2eyxfzffeadz9v0wpsxr0wzrvadwsp" timestamp="1449940054"&gt;994&lt;/key&gt;&lt;/foreign-keys&gt;&lt;ref-type name="Journal Article"&gt;17&lt;/ref-type&gt;&lt;contributors&gt;&lt;authors&gt;&lt;author&gt;Brif, Y.&lt;/author&gt;&lt;author&gt;Thomas, M.&lt;/author&gt;&lt;author&gt;Todd, I.&lt;/author&gt;&lt;/authors&gt;&lt;/contributors&gt;&lt;auth-address&gt;Department of Materials Science and Engineering, University of Sheffield, Mappin Street, Sheffield, United Kingdom&lt;/auth-address&gt;&lt;titles&gt;&lt;title&gt;The use of high-entropy alloys in additive manufacturing&lt;/title&gt;&lt;secondary-title&gt;Scripta Mater.&lt;/secondary-title&gt;&lt;/titles&gt;&lt;periodical&gt;&lt;full-title&gt;Scripta Mater.&lt;/full-title&gt;&lt;/periodical&gt;&lt;pages&gt;93-96&lt;/pages&gt;&lt;volume&gt;99&lt;/volume&gt;&lt;keywords&gt;&lt;keyword&gt;Alloy steel&lt;/keyword&gt;&lt;keyword&gt;3D printers&lt;/keyword&gt;&lt;keyword&gt;Alloys&lt;/keyword&gt;&lt;keyword&gt;Entropy&lt;/keyword&gt;&lt;keyword&gt;High strength alloys&lt;/keyword&gt;&lt;keyword&gt;High strength steel&lt;/keyword&gt;&lt;keyword&gt;Manufacture&lt;/keyword&gt;&lt;keyword&gt;Mechanical testing&lt;/keyword&gt;&lt;keyword&gt;Scanning electron microscopy&lt;/keyword&gt;&lt;keyword&gt;Stainless steel&lt;/keyword&gt;&lt;keyword&gt;Strength of materials&lt;/keyword&gt;&lt;keyword&gt;Tensile testing&lt;/keyword&gt;&lt;keyword&gt;Thermoanalysis&lt;/keyword&gt;&lt;keyword&gt;X ray diffraction&lt;/keyword&gt;&lt;/keywords&gt;&lt;dates&gt;&lt;year&gt;2015&lt;/year&gt;&lt;/dates&gt;&lt;publisher&gt;Elsevier Ltd&lt;/publisher&gt;&lt;isbn&gt;13596462&lt;/isbn&gt;&lt;urls&gt;&lt;related-urls&gt;&lt;url&gt;http://dx.doi.org/10.1016/j.scriptamat.2014.11.037&lt;/url&gt;&lt;/related-urls&gt;&lt;/urls&gt;&lt;electronic-resource-num&gt;10.1016/j.scriptamat.2014.11.03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6]</w:t>
            </w:r>
            <w:r>
              <w:rPr>
                <w:rFonts w:ascii="Calibri" w:eastAsia="Times New Roman" w:hAnsi="Calibri" w:cs="Times New Roman"/>
                <w:sz w:val="16"/>
                <w:szCs w:val="16"/>
              </w:rPr>
              <w:fldChar w:fldCharType="end"/>
            </w:r>
          </w:p>
        </w:tc>
      </w:tr>
      <w:tr w:rsidR="00FA6FE1" w:rsidRPr="00022D05" w14:paraId="1A88B6AB" w14:textId="77777777" w:rsidTr="005F1A68">
        <w:trPr>
          <w:trHeight w:val="280"/>
        </w:trPr>
        <w:tc>
          <w:tcPr>
            <w:tcW w:w="1643" w:type="dxa"/>
            <w:tcBorders>
              <w:top w:val="nil"/>
              <w:left w:val="single" w:sz="18" w:space="0" w:color="auto"/>
              <w:bottom w:val="nil"/>
              <w:right w:val="single" w:sz="8" w:space="0" w:color="auto"/>
            </w:tcBorders>
            <w:vAlign w:val="bottom"/>
          </w:tcPr>
          <w:p w14:paraId="7C5E2814"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3347D21" w14:textId="00CFFCE2"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FB12A3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AAC4D0D"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F14CEDB"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C5066F2"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38A4561"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A9470A1" w14:textId="3C99041A"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BB1BAE4" w14:textId="2D314A4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iu&lt;/Author&gt;&lt;Year&gt;2015&lt;/Year&gt;&lt;RecNum&gt;985&lt;/RecNum&gt;&lt;DisplayText&gt;[95]&lt;/DisplayText&gt;&lt;record&gt;&lt;rec-number&gt;985&lt;/rec-number&gt;&lt;foreign-keys&gt;&lt;key app="EN" db-id="ddervv2eyxfzffeadz9v0wpsxr0wzrvadwsp" timestamp="1449421572"&gt;985&lt;/key&gt;&lt;/foreign-keys&gt;&lt;ref-type name="Journal Article"&gt;17&lt;/ref-type&gt;&lt;contributors&gt;&lt;authors&gt;&lt;author&gt;Liu, W.H.&lt;/author&gt;&lt;author&gt;He, J.Y.&lt;/author&gt;&lt;author&gt;Huang, H.L.&lt;/author&gt;&lt;author&gt;Wang, H.&lt;/author&gt;&lt;author&gt;Lu, Z.P.&lt;/author&gt;&lt;author&gt;Liu, C.T.&lt;/author&gt;&lt;/authors&gt;&lt;/contributors&gt;&lt;auth-address&gt;Center for Advanced Structural Materials, Department of Mechanical and Biomedical Engineering, City University of Hong Kong, Hong Kong, Hong KongState Key Laboratory for Advance Metals and Materials, University of Science and Technology Beijing, Beijing, China&lt;/auth-address&gt;&lt;titles&gt;&lt;title&gt;Effects of Nb additions on the microstructure and mechanical property of CoCrFeNi high-entropy alloys&lt;/title&gt;&lt;secondary-title&gt;Intermetallics&lt;/secondary-title&gt;&lt;/titles&gt;&lt;periodical&gt;&lt;full-title&gt;Intermetallics&lt;/full-title&gt;&lt;/periodical&gt;&lt;pages&gt;1-8&lt;/pages&gt;&lt;volume&gt;60&lt;/volume&gt;&lt;keywords&gt;&lt;keyword&gt;Niobium&lt;/keyword&gt;&lt;keyword&gt;Alloying&lt;/keyword&gt;&lt;keyword&gt;Alloys&lt;/keyword&gt;&lt;keyword&gt;Entropy&lt;/keyword&gt;&lt;keyword&gt;Fracture toughness&lt;/keyword&gt;&lt;keyword&gt;Mechanical properties&lt;/keyword&gt;&lt;keyword&gt;Microstructure&lt;/keyword&gt;&lt;keyword&gt;Scanning electron microscopy&lt;/keyword&gt;&lt;keyword&gt;Strain&lt;/keyword&gt;&lt;keyword&gt;Structural properties&lt;/keyword&gt;&lt;/keywords&gt;&lt;dates&gt;&lt;year&gt;2015&lt;/year&gt;&lt;/dates&gt;&lt;publisher&gt;Elsevier Ltd&lt;/publisher&gt;&lt;isbn&gt;09669795&lt;/isbn&gt;&lt;urls&gt;&lt;related-urls&gt;&lt;url&gt;http://dx.doi.org/10.1016/j.intermet.2015.01.004&lt;/url&gt;&lt;/related-urls&gt;&lt;/urls&gt;&lt;electronic-resource-num&gt;10.1016/j.intermet.2015.01.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5]</w:t>
            </w:r>
            <w:r>
              <w:rPr>
                <w:rFonts w:ascii="Calibri" w:eastAsia="Times New Roman" w:hAnsi="Calibri" w:cs="Times New Roman"/>
                <w:sz w:val="16"/>
                <w:szCs w:val="16"/>
              </w:rPr>
              <w:fldChar w:fldCharType="end"/>
            </w:r>
          </w:p>
        </w:tc>
      </w:tr>
      <w:tr w:rsidR="00FA6FE1" w:rsidRPr="00022D05" w14:paraId="01713953" w14:textId="77777777" w:rsidTr="005F1A68">
        <w:trPr>
          <w:trHeight w:val="280"/>
        </w:trPr>
        <w:tc>
          <w:tcPr>
            <w:tcW w:w="1643" w:type="dxa"/>
            <w:tcBorders>
              <w:top w:val="nil"/>
              <w:left w:val="single" w:sz="18" w:space="0" w:color="auto"/>
              <w:bottom w:val="nil"/>
              <w:right w:val="single" w:sz="8" w:space="0" w:color="auto"/>
            </w:tcBorders>
            <w:vAlign w:val="bottom"/>
          </w:tcPr>
          <w:p w14:paraId="434C1718"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591ECC95" w14:textId="46251064"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D9B5A4E"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1100C/1h</w:t>
            </w:r>
          </w:p>
        </w:tc>
        <w:tc>
          <w:tcPr>
            <w:tcW w:w="720" w:type="dxa"/>
            <w:tcBorders>
              <w:top w:val="nil"/>
              <w:left w:val="single" w:sz="8" w:space="0" w:color="auto"/>
              <w:bottom w:val="nil"/>
              <w:right w:val="single" w:sz="8" w:space="0" w:color="auto"/>
            </w:tcBorders>
            <w:shd w:val="clear" w:color="auto" w:fill="auto"/>
            <w:noWrap/>
            <w:vAlign w:val="bottom"/>
            <w:hideMark/>
          </w:tcPr>
          <w:p w14:paraId="1BE4249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A5BE4C3"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263B9A5"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6D5E09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6168933" w14:textId="1F8F7D26"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99A6324" w14:textId="3F800AB7"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022D05" w14:paraId="0D5BE211" w14:textId="77777777" w:rsidTr="005F1A68">
        <w:trPr>
          <w:trHeight w:val="280"/>
        </w:trPr>
        <w:tc>
          <w:tcPr>
            <w:tcW w:w="1643" w:type="dxa"/>
            <w:tcBorders>
              <w:top w:val="nil"/>
              <w:left w:val="single" w:sz="18" w:space="0" w:color="auto"/>
              <w:bottom w:val="nil"/>
              <w:right w:val="single" w:sz="8" w:space="0" w:color="auto"/>
            </w:tcBorders>
            <w:vAlign w:val="bottom"/>
          </w:tcPr>
          <w:p w14:paraId="1F5A6A43"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AAB5D7C" w14:textId="16F29F34" w:rsidR="00FA6FE1" w:rsidRPr="00357DB1" w:rsidRDefault="00FA6FE1" w:rsidP="008162AF">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B2E5362"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10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0%)+575C/1h</w:t>
            </w:r>
          </w:p>
        </w:tc>
        <w:tc>
          <w:tcPr>
            <w:tcW w:w="720" w:type="dxa"/>
            <w:tcBorders>
              <w:top w:val="nil"/>
              <w:left w:val="single" w:sz="8" w:space="0" w:color="auto"/>
              <w:bottom w:val="nil"/>
              <w:right w:val="single" w:sz="8" w:space="0" w:color="auto"/>
            </w:tcBorders>
            <w:shd w:val="clear" w:color="auto" w:fill="auto"/>
            <w:noWrap/>
            <w:vAlign w:val="bottom"/>
            <w:hideMark/>
          </w:tcPr>
          <w:p w14:paraId="4B41C1AC"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AFD2FB"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83DA57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0010471"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21450D2" w14:textId="040B44EC"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06D6619" w14:textId="0778951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addach&lt;/Author&gt;&lt;Year&gt;2015&lt;/Year&gt;&lt;RecNum&gt;993&lt;/RecNum&gt;&lt;DisplayText&gt;[91]&lt;/DisplayText&gt;&lt;record&gt;&lt;rec-number&gt;993&lt;/rec-number&gt;&lt;foreign-keys&gt;&lt;key app="EN" db-id="ddervv2eyxfzffeadz9v0wpsxr0wzrvadwsp" timestamp="1449939287"&gt;993&lt;/key&gt;&lt;/foreign-keys&gt;&lt;ref-type name="Journal Article"&gt;17&lt;/ref-type&gt;&lt;contributors&gt;&lt;authors&gt;&lt;author&gt;Zaddach, A.J.&lt;/author&gt;&lt;author&gt;Scattergood, R.O.&lt;/author&gt;&lt;author&gt;Koch, C.C.&lt;/author&gt;&lt;/authors&gt;&lt;/contributors&gt;&lt;auth-address&gt;Department of Materials Science and Engineering, North Carolina State University, Raleigh; NC, United States&lt;/auth-address&gt;&lt;titles&gt;&lt;title&gt;Tensile properties of low-stacking fault energy high-entropy alloys&lt;/title&gt;&lt;secondary-title&gt;Mat. Sci. Eng. A&lt;/secondary-title&gt;&lt;/titles&gt;&lt;periodical&gt;&lt;full-title&gt;Mat. Sci. Eng. A&lt;/full-title&gt;&lt;/periodical&gt;&lt;pages&gt;373-378&lt;/pages&gt;&lt;volume&gt;636&lt;/volume&gt;&lt;keywords&gt;&lt;keyword&gt;Strain rate&lt;/keyword&gt;&lt;keyword&gt;Alloys&lt;/keyword&gt;&lt;keyword&gt;Annealing&lt;/keyword&gt;&lt;keyword&gt;Cold rolling&lt;/keyword&gt;&lt;keyword&gt;Ductile fracture&lt;/keyword&gt;&lt;keyword&gt;Entropy&lt;/keyword&gt;&lt;keyword&gt;Fracture&lt;/keyword&gt;&lt;keyword&gt;Hardening&lt;/keyword&gt;&lt;keyword&gt;Intermetallics&lt;/keyword&gt;&lt;keyword&gt;Manganese&lt;/keyword&gt;&lt;keyword&gt;Metal cladding&lt;/keyword&gt;&lt;keyword&gt;Nickel&lt;/keyword&gt;&lt;keyword&gt;Stainless steel&lt;/keyword&gt;&lt;keyword&gt;Strain hardening&lt;/keyword&gt;&lt;keyword&gt;Tensile strength&lt;/keyword&gt;&lt;/keywords&gt;&lt;dates&gt;&lt;year&gt;2015&lt;/year&gt;&lt;/dates&gt;&lt;publisher&gt;Elsevier Ltd&lt;/publisher&gt;&lt;isbn&gt;09215093&lt;/isbn&gt;&lt;urls&gt;&lt;related-urls&gt;&lt;url&gt;http://dx.doi.org/10.1016/j.msea.2015.03.109&lt;/url&gt;&lt;/related-urls&gt;&lt;/urls&gt;&lt;electronic-resource-num&gt;10.1016/j.msea.2015.03.10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1]</w:t>
            </w:r>
            <w:r>
              <w:rPr>
                <w:rFonts w:ascii="Calibri" w:eastAsia="Times New Roman" w:hAnsi="Calibri" w:cs="Times New Roman"/>
                <w:sz w:val="16"/>
                <w:szCs w:val="16"/>
              </w:rPr>
              <w:fldChar w:fldCharType="end"/>
            </w:r>
          </w:p>
        </w:tc>
      </w:tr>
      <w:tr w:rsidR="00FA6FE1" w:rsidRPr="0094352C" w14:paraId="335C3F9F" w14:textId="77777777" w:rsidTr="00E13E3F">
        <w:trPr>
          <w:trHeight w:val="280"/>
        </w:trPr>
        <w:tc>
          <w:tcPr>
            <w:tcW w:w="1643" w:type="dxa"/>
            <w:tcBorders>
              <w:top w:val="nil"/>
              <w:left w:val="single" w:sz="18" w:space="0" w:color="auto"/>
              <w:bottom w:val="nil"/>
              <w:right w:val="single" w:sz="8" w:space="0" w:color="auto"/>
            </w:tcBorders>
            <w:vAlign w:val="bottom"/>
          </w:tcPr>
          <w:p w14:paraId="36A4237C"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F20CDC"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FeNi</w:t>
            </w:r>
          </w:p>
        </w:tc>
        <w:tc>
          <w:tcPr>
            <w:tcW w:w="1710" w:type="dxa"/>
            <w:tcBorders>
              <w:top w:val="nil"/>
              <w:left w:val="single" w:sz="8" w:space="0" w:color="auto"/>
              <w:bottom w:val="nil"/>
              <w:right w:val="single" w:sz="8" w:space="0" w:color="auto"/>
            </w:tcBorders>
            <w:shd w:val="clear" w:color="auto" w:fill="auto"/>
            <w:noWrap/>
            <w:vAlign w:val="bottom"/>
            <w:hideMark/>
          </w:tcPr>
          <w:p w14:paraId="4DE43255"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66BBB9F"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E09AD5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44A94C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C3A7167"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91D77D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8AB9C9" w14:textId="22E4A85F"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0DC0013" w14:textId="77777777" w:rsidTr="00E13E3F">
        <w:trPr>
          <w:trHeight w:val="280"/>
        </w:trPr>
        <w:tc>
          <w:tcPr>
            <w:tcW w:w="1643" w:type="dxa"/>
            <w:tcBorders>
              <w:top w:val="nil"/>
              <w:left w:val="single" w:sz="18" w:space="0" w:color="auto"/>
              <w:bottom w:val="nil"/>
              <w:right w:val="single" w:sz="8" w:space="0" w:color="auto"/>
            </w:tcBorders>
            <w:vAlign w:val="bottom"/>
          </w:tcPr>
          <w:p w14:paraId="5AC69CDE" w14:textId="77777777" w:rsidR="00FA6FE1" w:rsidRPr="00357DB1" w:rsidRDefault="00FA6FE1" w:rsidP="008162A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Pd</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07CDC66" w14:textId="77777777" w:rsidR="00FA6FE1" w:rsidRPr="00357DB1" w:rsidRDefault="00FA6FE1" w:rsidP="008162A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Pd</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11FF02D"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CR</w:t>
            </w:r>
          </w:p>
        </w:tc>
        <w:tc>
          <w:tcPr>
            <w:tcW w:w="720" w:type="dxa"/>
            <w:tcBorders>
              <w:top w:val="nil"/>
              <w:left w:val="single" w:sz="8" w:space="0" w:color="auto"/>
              <w:bottom w:val="nil"/>
              <w:right w:val="single" w:sz="8" w:space="0" w:color="auto"/>
            </w:tcBorders>
            <w:shd w:val="clear" w:color="auto" w:fill="auto"/>
            <w:noWrap/>
            <w:vAlign w:val="bottom"/>
            <w:hideMark/>
          </w:tcPr>
          <w:p w14:paraId="614DADE3"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C14B880"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1F6FAF0"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B05AD84"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3DE831B"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6A58A10F" w14:textId="69F14FB8"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94352C" w14:paraId="63D8A04C" w14:textId="77777777" w:rsidTr="00E13E3F">
        <w:trPr>
          <w:trHeight w:val="280"/>
        </w:trPr>
        <w:tc>
          <w:tcPr>
            <w:tcW w:w="1643" w:type="dxa"/>
            <w:tcBorders>
              <w:top w:val="nil"/>
              <w:left w:val="single" w:sz="18" w:space="0" w:color="auto"/>
              <w:bottom w:val="nil"/>
              <w:right w:val="single" w:sz="8" w:space="0" w:color="auto"/>
            </w:tcBorders>
            <w:vAlign w:val="bottom"/>
          </w:tcPr>
          <w:p w14:paraId="1DC84738" w14:textId="77777777" w:rsidR="00FA6FE1" w:rsidRPr="00357DB1" w:rsidRDefault="00FA6FE1" w:rsidP="008162AF">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60DF86"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CoCrFeNiPd</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4A6BE9A7"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AC+CR</w:t>
            </w:r>
          </w:p>
        </w:tc>
        <w:tc>
          <w:tcPr>
            <w:tcW w:w="720" w:type="dxa"/>
            <w:tcBorders>
              <w:top w:val="nil"/>
              <w:left w:val="single" w:sz="8" w:space="0" w:color="auto"/>
              <w:bottom w:val="nil"/>
              <w:right w:val="single" w:sz="8" w:space="0" w:color="auto"/>
            </w:tcBorders>
            <w:shd w:val="clear" w:color="auto" w:fill="auto"/>
            <w:noWrap/>
            <w:vAlign w:val="bottom"/>
            <w:hideMark/>
          </w:tcPr>
          <w:p w14:paraId="28EF7A92"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63DF0C9" w14:textId="77777777" w:rsidR="00FA6FE1" w:rsidRPr="00357DB1" w:rsidRDefault="00FA6FE1" w:rsidP="008162AF">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14AF5E9"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3C8A98A"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1CC7F5" w14:textId="77777777" w:rsidR="00FA6FE1" w:rsidRPr="00357DB1" w:rsidRDefault="00FA6FE1" w:rsidP="008162AF">
            <w:pPr>
              <w:jc w:val="center"/>
              <w:rPr>
                <w:rFonts w:ascii="Calibri" w:eastAsia="Times New Roman" w:hAnsi="Calibri" w:cs="Times New Roman"/>
                <w:sz w:val="16"/>
                <w:szCs w:val="16"/>
              </w:rPr>
            </w:pPr>
            <w:r w:rsidRPr="00357DB1">
              <w:rPr>
                <w:rFonts w:ascii="Calibri" w:eastAsia="Times New Roman" w:hAnsi="Calibri" w:cs="Times New Roman"/>
                <w:sz w:val="16"/>
                <w:szCs w:val="16"/>
              </w:rPr>
              <w:t>MAG</w:t>
            </w:r>
          </w:p>
        </w:tc>
        <w:tc>
          <w:tcPr>
            <w:tcW w:w="810" w:type="dxa"/>
            <w:tcBorders>
              <w:top w:val="nil"/>
              <w:left w:val="single" w:sz="8" w:space="0" w:color="auto"/>
              <w:bottom w:val="nil"/>
              <w:right w:val="single" w:sz="18" w:space="0" w:color="auto"/>
            </w:tcBorders>
            <w:shd w:val="clear" w:color="auto" w:fill="auto"/>
            <w:noWrap/>
            <w:vAlign w:val="bottom"/>
            <w:hideMark/>
          </w:tcPr>
          <w:p w14:paraId="1F2FDE05" w14:textId="15FFC6A9"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Lucas&lt;/Author&gt;&lt;Year&gt;2011&lt;/Year&gt;&lt;RecNum&gt;732&lt;/RecNum&gt;&lt;DisplayText&gt;[29]&lt;/DisplayText&gt;&lt;record&gt;&lt;rec-number&gt;732&lt;/rec-number&gt;&lt;foreign-keys&gt;&lt;key app="EN" db-id="ddervv2eyxfzffeadz9v0wpsxr0wzrvadwsp" timestamp="1418674494"&gt;732&lt;/key&gt;&lt;/foreign-keys&gt;&lt;ref-type name="Journal Article"&gt;17&lt;/ref-type&gt;&lt;contributors&gt;&lt;authors&gt;&lt;author&gt;Lucas, M. S.&lt;/author&gt;&lt;author&gt;Mauger, L.&lt;/author&gt;&lt;author&gt;Munoz, J. A.&lt;/author&gt;&lt;author&gt;Xiao, Y. M.&lt;/author&gt;&lt;author&gt;Sheets, A. O.&lt;/author&gt;&lt;author&gt;Semiatin, S. L.&lt;/author&gt;&lt;author&gt;Horwath, J.&lt;/author&gt;&lt;author&gt;Turgut, Z.&lt;/author&gt;&lt;/authors&gt;&lt;/contributors&gt;&lt;titles&gt;&lt;title&gt;Magnetic and vibrational properties of high-entropy alloys&lt;/title&gt;&lt;secondary-title&gt;J. Appl. Phys.&lt;/secondary-title&gt;&lt;/titles&gt;&lt;periodical&gt;&lt;full-title&gt;J. Appl. Phys.&lt;/full-title&gt;&lt;/periodical&gt;&lt;volume&gt;109&lt;/volume&gt;&lt;number&gt;7&lt;/number&gt;&lt;dates&gt;&lt;year&gt;2011&lt;/year&gt;&lt;pub-dates&gt;&lt;date&gt;Apr&lt;/date&gt;&lt;/pub-dates&gt;&lt;/dates&gt;&lt;isbn&gt;0021-8979&lt;/isbn&gt;&lt;accession-num&gt;WOS:000289952100358&lt;/accession-num&gt;&lt;urls&gt;&lt;related-urls&gt;&lt;url&gt;&amp;lt;Go to ISI&amp;gt;://WOS:000289952100358&lt;/url&gt;&lt;/related-urls&gt;&lt;/urls&gt;&lt;custom7&gt;07e307&lt;/custom7&gt;&lt;electronic-resource-num&gt;10.1063/1.353893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9]</w:t>
            </w:r>
            <w:r>
              <w:rPr>
                <w:rFonts w:ascii="Calibri" w:eastAsia="Times New Roman" w:hAnsi="Calibri" w:cs="Times New Roman"/>
                <w:sz w:val="16"/>
                <w:szCs w:val="16"/>
              </w:rPr>
              <w:fldChar w:fldCharType="end"/>
            </w:r>
          </w:p>
        </w:tc>
      </w:tr>
      <w:tr w:rsidR="00FA6FE1" w:rsidRPr="0094352C" w14:paraId="28B5601F" w14:textId="77777777" w:rsidTr="00E13E3F">
        <w:trPr>
          <w:trHeight w:val="280"/>
        </w:trPr>
        <w:tc>
          <w:tcPr>
            <w:tcW w:w="1643" w:type="dxa"/>
            <w:tcBorders>
              <w:top w:val="nil"/>
              <w:left w:val="single" w:sz="18" w:space="0" w:color="auto"/>
              <w:bottom w:val="nil"/>
              <w:right w:val="single" w:sz="8" w:space="0" w:color="auto"/>
            </w:tcBorders>
            <w:vAlign w:val="bottom"/>
          </w:tcPr>
          <w:p w14:paraId="78EA7D86" w14:textId="77777777" w:rsidR="00FA6FE1" w:rsidRPr="00357DB1" w:rsidRDefault="00FA6FE1" w:rsidP="008579C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6DE6B26"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rFeNi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2DC1792E"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7252B485"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9E45836" w14:textId="77777777" w:rsidR="00FA6FE1" w:rsidRPr="00357DB1" w:rsidRDefault="00FA6FE1" w:rsidP="008579C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7819003B"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2AD7DC"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A7F9A5"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7213057" w14:textId="068AA09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Fu&lt;/Author&gt;&lt;Year&gt;2013&lt;/Year&gt;&lt;RecNum&gt;647&lt;/RecNum&gt;&lt;DisplayText&gt;[97]&lt;/DisplayText&gt;&lt;record&gt;&lt;rec-number&gt;647&lt;/rec-number&gt;&lt;foreign-keys&gt;&lt;key app="EN" db-id="ddervv2eyxfzffeadz9v0wpsxr0wzrvadwsp" timestamp="1418674493"&gt;647&lt;/key&gt;&lt;/foreign-keys&gt;&lt;ref-type name="Journal Article"&gt;17&lt;/ref-type&gt;&lt;contributors&gt;&lt;authors&gt;&lt;author&gt;Fu, Z.&lt;/author&gt;&lt;author&gt;Chen, W.&lt;/author&gt;&lt;author&gt;Xiao, H.&lt;/author&gt;&lt;author&gt;Zhou, L.&lt;/author&gt;&lt;author&gt;Zhu, D.&lt;/author&gt;&lt;author&gt;Yang, S.&lt;/author&gt;&lt;/authors&gt;&lt;/contributors&gt;&lt;titles&gt;&lt;title&gt;&lt;style face="normal" font="default" size="100%"&gt;Fabrication and properties of nanocrystalline Co&lt;/style&gt;&lt;style face="subscript" font="default" size="100%"&gt;0.5&lt;/style&gt;&lt;style face="normal" font="default" size="100%"&gt;FeNiCrTi&lt;/style&gt;&lt;style face="subscript" font="default" size="100%"&gt;0.5&lt;/style&gt;&lt;style face="normal" font="default" size="100%"&gt; high entropy alloy by MA-SPS technique&lt;/style&gt;&lt;/title&gt;&lt;secondary-title&gt;Mater. Design&lt;/secondary-title&gt;&lt;/titles&gt;&lt;periodical&gt;&lt;full-title&gt;Mater. Design&lt;/full-title&gt;&lt;/periodical&gt;&lt;pages&gt;535-539&lt;/pages&gt;&lt;volume&gt;44&lt;/volume&gt;&lt;dates&gt;&lt;year&gt;2013&lt;/year&gt;&lt;pub-dates&gt;&lt;date&gt;Feb&lt;/date&gt;&lt;/pub-dates&gt;&lt;/dates&gt;&lt;isbn&gt;0261-3069&lt;/isbn&gt;&lt;accession-num&gt;WOS:000310572200065&lt;/accession-num&gt;&lt;urls&gt;&lt;related-urls&gt;&lt;url&gt;http://dx.doi.org/10.1016/j.matdes.2012.08.048&lt;/url&gt;&lt;/related-urls&gt;&lt;/urls&gt;&lt;electronic-resource-num&gt;10.1016/j.matdes.2012.08.04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7]</w:t>
            </w:r>
            <w:r>
              <w:rPr>
                <w:rFonts w:ascii="Calibri" w:eastAsia="Times New Roman" w:hAnsi="Calibri" w:cs="Times New Roman"/>
                <w:sz w:val="16"/>
                <w:szCs w:val="16"/>
              </w:rPr>
              <w:fldChar w:fldCharType="end"/>
            </w:r>
          </w:p>
        </w:tc>
      </w:tr>
      <w:tr w:rsidR="00FA6FE1" w:rsidRPr="0094352C" w14:paraId="41F20A4A" w14:textId="77777777" w:rsidTr="00E13E3F">
        <w:trPr>
          <w:trHeight w:val="280"/>
        </w:trPr>
        <w:tc>
          <w:tcPr>
            <w:tcW w:w="1643" w:type="dxa"/>
            <w:tcBorders>
              <w:top w:val="nil"/>
              <w:left w:val="single" w:sz="18" w:space="0" w:color="auto"/>
              <w:bottom w:val="nil"/>
              <w:right w:val="single" w:sz="8" w:space="0" w:color="auto"/>
            </w:tcBorders>
            <w:vAlign w:val="bottom"/>
          </w:tcPr>
          <w:p w14:paraId="062B1C56"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EEACF9B"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CoCrFeNiTi</w:t>
            </w:r>
            <w:r w:rsidRPr="00357DB1">
              <w:rPr>
                <w:rFonts w:ascii="Calibri" w:eastAsia="Times New Roman" w:hAnsi="Calibri" w:cs="Times New Roman"/>
                <w:sz w:val="16"/>
                <w:szCs w:val="16"/>
                <w:vertAlign w:val="subscript"/>
              </w:rPr>
              <w:t>0.3</w:t>
            </w:r>
          </w:p>
        </w:tc>
        <w:tc>
          <w:tcPr>
            <w:tcW w:w="1710" w:type="dxa"/>
            <w:tcBorders>
              <w:top w:val="nil"/>
              <w:left w:val="single" w:sz="8" w:space="0" w:color="auto"/>
              <w:bottom w:val="nil"/>
              <w:right w:val="single" w:sz="8" w:space="0" w:color="auto"/>
            </w:tcBorders>
            <w:shd w:val="clear" w:color="auto" w:fill="auto"/>
            <w:noWrap/>
            <w:vAlign w:val="bottom"/>
            <w:hideMark/>
          </w:tcPr>
          <w:p w14:paraId="512B4845"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806C8A"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DD0AC12"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HCP+L1</w:t>
            </w:r>
            <w:r w:rsidRPr="00357DB1">
              <w:rPr>
                <w:rFonts w:ascii="Calibri" w:eastAsia="Times New Roman" w:hAnsi="Calibri" w:cs="Times New Roman"/>
                <w:sz w:val="16"/>
                <w:szCs w:val="16"/>
                <w:vertAlign w:val="subscript"/>
              </w:rPr>
              <w:t>2</w:t>
            </w:r>
          </w:p>
        </w:tc>
        <w:tc>
          <w:tcPr>
            <w:tcW w:w="356" w:type="dxa"/>
            <w:tcBorders>
              <w:top w:val="nil"/>
              <w:left w:val="single" w:sz="8" w:space="0" w:color="auto"/>
              <w:bottom w:val="nil"/>
              <w:right w:val="single" w:sz="8" w:space="0" w:color="auto"/>
            </w:tcBorders>
            <w:vAlign w:val="bottom"/>
          </w:tcPr>
          <w:p w14:paraId="59660262"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764D42"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A7EA6C9" w14:textId="77777777" w:rsidR="00FA6FE1" w:rsidRPr="00357DB1" w:rsidRDefault="00FA6FE1" w:rsidP="008579C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7D11D46" w14:textId="5AB7349B"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hun&lt;/Author&gt;&lt;Year&gt;2010&lt;/Year&gt;&lt;RecNum&gt;478&lt;/RecNum&gt;&lt;DisplayText&gt;[38]&lt;/DisplayText&gt;&lt;record&gt;&lt;rec-number&gt;478&lt;/rec-number&gt;&lt;foreign-keys&gt;&lt;key app="EN" db-id="ddervv2eyxfzffeadz9v0wpsxr0wzrvadwsp" timestamp="1418671660"&gt;478&lt;/key&gt;&lt;/foreign-keys&gt;&lt;ref-type name="Journal Article"&gt;17&lt;/ref-type&gt;&lt;contributors&gt;&lt;authors&gt;&lt;author&gt;Shun, T.-T.&lt;/author&gt;&lt;author&gt;Hung, C.-H.&lt;/author&gt;&lt;author&gt;Lee, C.-F.&lt;/author&gt;&lt;/authors&gt;&lt;/contributors&gt;&lt;auth-address&gt;Department of Materials Science and Engineering, Feng Chia University, Taichung, 407, Taiwan&lt;/auth-address&gt;&lt;titles&gt;&lt;title&gt;Formation of ordered/disordered nanoparticles in FCC high entropy alloys&lt;/title&gt;&lt;secondary-title&gt;J. Alloys Compd.&lt;/secondary-title&gt;&lt;/titles&gt;&lt;periodical&gt;&lt;full-title&gt;J. Alloys Compd.&lt;/full-title&gt;&lt;/periodical&gt;&lt;pages&gt;105-109&lt;/pages&gt;&lt;volume&gt;493&lt;/volume&gt;&lt;number&gt;1-2&lt;/number&gt;&lt;keywords&gt;&lt;keyword&gt;Cerium alloys&lt;/keyword&gt;&lt;keyword&gt;Alloys&lt;/keyword&gt;&lt;keyword&gt;Crystal microstructure&lt;/keyword&gt;&lt;keyword&gt;Enthalpy&lt;/keyword&gt;&lt;keyword&gt;Entropy&lt;/keyword&gt;&lt;keyword&gt;Metallic compounds&lt;/keyword&gt;&lt;keyword&gt;Molybdenum&lt;/keyword&gt;&lt;keyword&gt;Nanoparticles&lt;/keyword&gt;&lt;keyword&gt;Stainless steel&lt;/keyword&gt;&lt;keyword&gt;Transmission electron microscopy&lt;/keyword&gt;&lt;/keywords&gt;&lt;dates&gt;&lt;year&gt;2010&lt;/year&gt;&lt;/dates&gt;&lt;pub-location&gt;Langford Lane, Kidlington, Oxford, OX5 1GB, United Kingdom&lt;/pub-location&gt;&lt;publisher&gt;Elsevier Ltd&lt;/publisher&gt;&lt;isbn&gt;09258388&lt;/isbn&gt;&lt;urls&gt;&lt;related-urls&gt;&lt;url&gt;http://dx.doi.org/10.1016/j.jallcom.2009.12.071&lt;/url&gt;&lt;/related-urls&gt;&lt;/urls&gt;&lt;electronic-resource-num&gt;10.1016/j.jallcom.2009.12.07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8]</w:t>
            </w:r>
            <w:r>
              <w:rPr>
                <w:rFonts w:ascii="Calibri" w:eastAsia="Times New Roman" w:hAnsi="Calibri" w:cs="Times New Roman"/>
                <w:sz w:val="16"/>
                <w:szCs w:val="16"/>
              </w:rPr>
              <w:fldChar w:fldCharType="end"/>
            </w:r>
          </w:p>
        </w:tc>
      </w:tr>
      <w:tr w:rsidR="00FA6FE1" w:rsidRPr="008579C2" w14:paraId="38AF0497" w14:textId="77777777" w:rsidTr="005F1A68">
        <w:trPr>
          <w:trHeight w:val="280"/>
        </w:trPr>
        <w:tc>
          <w:tcPr>
            <w:tcW w:w="1643" w:type="dxa"/>
            <w:tcBorders>
              <w:top w:val="nil"/>
              <w:left w:val="single" w:sz="18" w:space="0" w:color="auto"/>
              <w:bottom w:val="nil"/>
              <w:right w:val="single" w:sz="8" w:space="0" w:color="auto"/>
            </w:tcBorders>
            <w:vAlign w:val="bottom"/>
          </w:tcPr>
          <w:p w14:paraId="3148BFC8"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EF224A3" w14:textId="74D248C8"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7457E8" w14:textId="604E96F1"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5D3F31" w14:textId="4E08DD32"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04E0175" w14:textId="253A2C54" w:rsidR="00FA6FE1" w:rsidRPr="00357DB1" w:rsidRDefault="00FA6FE1" w:rsidP="00B84F0C">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0B9ACA5C"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C51F1A1" w14:textId="49E45522"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7EAF8EE4" w14:textId="7777777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009C620" w14:textId="44923C4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56A272CC" w14:textId="77777777" w:rsidTr="005F1A68">
        <w:trPr>
          <w:trHeight w:val="280"/>
        </w:trPr>
        <w:tc>
          <w:tcPr>
            <w:tcW w:w="1643" w:type="dxa"/>
            <w:tcBorders>
              <w:top w:val="nil"/>
              <w:left w:val="single" w:sz="18" w:space="0" w:color="auto"/>
              <w:bottom w:val="nil"/>
              <w:right w:val="single" w:sz="8" w:space="0" w:color="auto"/>
            </w:tcBorders>
            <w:vAlign w:val="bottom"/>
          </w:tcPr>
          <w:p w14:paraId="5B8D9355"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615A0D00" w14:textId="423F1804"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6B1B322" w14:textId="7162D0D9"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600C/6h/FC</w:t>
            </w:r>
          </w:p>
        </w:tc>
        <w:tc>
          <w:tcPr>
            <w:tcW w:w="720" w:type="dxa"/>
            <w:tcBorders>
              <w:top w:val="nil"/>
              <w:left w:val="single" w:sz="8" w:space="0" w:color="auto"/>
              <w:bottom w:val="nil"/>
              <w:right w:val="single" w:sz="8" w:space="0" w:color="auto"/>
            </w:tcBorders>
            <w:shd w:val="clear" w:color="auto" w:fill="auto"/>
            <w:noWrap/>
            <w:vAlign w:val="bottom"/>
            <w:hideMark/>
          </w:tcPr>
          <w:p w14:paraId="7A31FC09" w14:textId="426A9ABD"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9ED98E" w14:textId="78FB82A5"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B0D1930" w14:textId="444087E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08C4942" w14:textId="729C37E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50E36EDF" w14:textId="5EADECBE"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2151A1" w14:textId="5ABE573F"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D03513" w14:paraId="579C4F80" w14:textId="77777777" w:rsidTr="005F1A68">
        <w:trPr>
          <w:trHeight w:val="280"/>
        </w:trPr>
        <w:tc>
          <w:tcPr>
            <w:tcW w:w="1643" w:type="dxa"/>
            <w:tcBorders>
              <w:top w:val="nil"/>
              <w:left w:val="single" w:sz="18" w:space="0" w:color="auto"/>
              <w:bottom w:val="nil"/>
              <w:right w:val="single" w:sz="8" w:space="0" w:color="auto"/>
            </w:tcBorders>
            <w:vAlign w:val="bottom"/>
          </w:tcPr>
          <w:p w14:paraId="160D72B2"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CF5DBAD" w14:textId="098938EF"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EF93A7D" w14:textId="77777777"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700C/6h/FC</w:t>
            </w:r>
          </w:p>
        </w:tc>
        <w:tc>
          <w:tcPr>
            <w:tcW w:w="720" w:type="dxa"/>
            <w:tcBorders>
              <w:top w:val="nil"/>
              <w:left w:val="single" w:sz="8" w:space="0" w:color="auto"/>
              <w:bottom w:val="nil"/>
              <w:right w:val="single" w:sz="8" w:space="0" w:color="auto"/>
            </w:tcBorders>
            <w:shd w:val="clear" w:color="auto" w:fill="auto"/>
            <w:noWrap/>
            <w:vAlign w:val="bottom"/>
            <w:hideMark/>
          </w:tcPr>
          <w:p w14:paraId="5A45A18E" w14:textId="08B5245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C539DC0" w14:textId="3A6EB16E"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ED7AE6E" w14:textId="1D3DC780"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34BB070" w14:textId="3EACE10F"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69BCA9E7" w14:textId="6194440A"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5CEEE5E" w14:textId="63A49FEC"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4D3F7EEC" w14:textId="77777777" w:rsidTr="005F1A68">
        <w:trPr>
          <w:trHeight w:val="280"/>
        </w:trPr>
        <w:tc>
          <w:tcPr>
            <w:tcW w:w="1643" w:type="dxa"/>
            <w:tcBorders>
              <w:top w:val="nil"/>
              <w:left w:val="single" w:sz="18" w:space="0" w:color="auto"/>
              <w:bottom w:val="nil"/>
              <w:right w:val="single" w:sz="8" w:space="0" w:color="auto"/>
            </w:tcBorders>
            <w:vAlign w:val="bottom"/>
          </w:tcPr>
          <w:p w14:paraId="6BB8379E"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153A9B7E" w14:textId="7059D661"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46BE441" w14:textId="2F2EE55D"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800C/6h/FC</w:t>
            </w:r>
          </w:p>
        </w:tc>
        <w:tc>
          <w:tcPr>
            <w:tcW w:w="720" w:type="dxa"/>
            <w:tcBorders>
              <w:top w:val="nil"/>
              <w:left w:val="single" w:sz="8" w:space="0" w:color="auto"/>
              <w:bottom w:val="nil"/>
              <w:right w:val="single" w:sz="8" w:space="0" w:color="auto"/>
            </w:tcBorders>
            <w:shd w:val="clear" w:color="auto" w:fill="auto"/>
            <w:noWrap/>
            <w:vAlign w:val="bottom"/>
            <w:hideMark/>
          </w:tcPr>
          <w:p w14:paraId="3A203CEC" w14:textId="7AD318D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1CE0321" w14:textId="76C292C1"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FCC+C14</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575AB0D9" w14:textId="482F344E"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D3F66F3" w14:textId="6B661513"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145D5B43" w14:textId="2534950B"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C82CACB" w14:textId="050BD61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8579C2" w14:paraId="09EB2786" w14:textId="77777777" w:rsidTr="005F1A68">
        <w:trPr>
          <w:trHeight w:val="280"/>
        </w:trPr>
        <w:tc>
          <w:tcPr>
            <w:tcW w:w="1643" w:type="dxa"/>
            <w:tcBorders>
              <w:top w:val="nil"/>
              <w:left w:val="single" w:sz="18" w:space="0" w:color="auto"/>
              <w:bottom w:val="nil"/>
              <w:right w:val="single" w:sz="8" w:space="0" w:color="auto"/>
            </w:tcBorders>
            <w:vAlign w:val="bottom"/>
          </w:tcPr>
          <w:p w14:paraId="7EAC64B8" w14:textId="77777777" w:rsidR="00FA6FE1" w:rsidRPr="00357DB1" w:rsidRDefault="00FA6FE1" w:rsidP="008579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36A0D657" w14:textId="418231DD" w:rsidR="00FA6FE1" w:rsidRPr="00357DB1" w:rsidRDefault="00FA6FE1" w:rsidP="008579C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34B85DF" w14:textId="44B83CA0" w:rsidR="00FA6FE1" w:rsidRPr="00357DB1" w:rsidRDefault="00FA6FE1" w:rsidP="008579C2">
            <w:pPr>
              <w:rPr>
                <w:rFonts w:ascii="Calibri" w:eastAsia="Times New Roman" w:hAnsi="Calibri" w:cs="Times New Roman"/>
                <w:sz w:val="16"/>
                <w:szCs w:val="16"/>
              </w:rPr>
            </w:pPr>
            <w:r w:rsidRPr="00357DB1">
              <w:rPr>
                <w:rFonts w:ascii="Calibri" w:eastAsia="Times New Roman" w:hAnsi="Calibri" w:cs="Times New Roman"/>
                <w:sz w:val="16"/>
                <w:szCs w:val="16"/>
              </w:rPr>
              <w:t>AC+1000C/6h/FC</w:t>
            </w:r>
          </w:p>
        </w:tc>
        <w:tc>
          <w:tcPr>
            <w:tcW w:w="720" w:type="dxa"/>
            <w:tcBorders>
              <w:top w:val="nil"/>
              <w:left w:val="single" w:sz="8" w:space="0" w:color="auto"/>
              <w:bottom w:val="nil"/>
              <w:right w:val="single" w:sz="8" w:space="0" w:color="auto"/>
            </w:tcBorders>
            <w:shd w:val="clear" w:color="auto" w:fill="auto"/>
            <w:noWrap/>
            <w:vAlign w:val="bottom"/>
            <w:hideMark/>
          </w:tcPr>
          <w:p w14:paraId="135B93AE" w14:textId="2674E653"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B3D419E" w14:textId="685C76E9" w:rsidR="00FA6FE1" w:rsidRPr="00357DB1" w:rsidRDefault="00FA6FE1" w:rsidP="0070691A">
            <w:pPr>
              <w:rPr>
                <w:rFonts w:ascii="Calibri" w:eastAsia="Times New Roman" w:hAnsi="Calibri" w:cs="Times New Roman"/>
                <w:sz w:val="16"/>
                <w:szCs w:val="16"/>
              </w:rPr>
            </w:pPr>
            <w:r w:rsidRPr="00357DB1">
              <w:rPr>
                <w:rFonts w:ascii="Calibri" w:eastAsia="Times New Roman" w:hAnsi="Calibri" w:cs="Times New Roman"/>
                <w:sz w:val="16"/>
                <w:szCs w:val="16"/>
              </w:rPr>
              <w:t>FCC</w:t>
            </w:r>
            <w:r>
              <w:rPr>
                <w:rFonts w:ascii="Calibri" w:eastAsia="Times New Roman" w:hAnsi="Calibri" w:cs="Times New Roman"/>
                <w:sz w:val="16"/>
                <w:szCs w:val="16"/>
              </w:rPr>
              <w:t>+IM</w:t>
            </w:r>
            <w:r w:rsidRPr="00357DB1">
              <w:rPr>
                <w:rFonts w:ascii="Calibri" w:eastAsia="Times New Roman" w:hAnsi="Calibri" w:cs="Times New Roman"/>
                <w:sz w:val="16"/>
                <w:szCs w:val="16"/>
              </w:rPr>
              <w:t>+</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380B2836" w14:textId="714907B9"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F1262FB" w14:textId="61385EC6"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F6BF5FA" w14:textId="742C5967" w:rsidR="00FA6FE1" w:rsidRPr="00357DB1" w:rsidRDefault="00FA6FE1" w:rsidP="008579C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BC8338B" w14:textId="449A12E1"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iang&lt;/Author&gt;&lt;Year&gt;2014&lt;/Year&gt;&lt;RecNum&gt;463&lt;/RecNum&gt;&lt;DisplayText&gt;[98]&lt;/DisplayText&gt;&lt;record&gt;&lt;rec-number&gt;463&lt;/rec-number&gt;&lt;foreign-keys&gt;&lt;key app="EN" db-id="ddervv2eyxfzffeadz9v0wpsxr0wzrvadwsp" timestamp="1418671660"&gt;463&lt;/key&gt;&lt;/foreign-keys&gt;&lt;ref-type name="Journal Article"&gt;17&lt;/ref-type&gt;&lt;contributors&gt;&lt;authors&gt;&lt;author&gt;Jiang, L. &lt;/author&gt;&lt;author&gt;Lu, Y.&lt;/author&gt;&lt;author&gt;Dong, Y.&lt;/author&gt;&lt;author&gt;Wang, T.&lt;/author&gt;&lt;author&gt;Cao, Z.&lt;/author&gt;&lt;author&gt;Li, T.&lt;/author&gt;&lt;/authors&gt;&lt;/contributors&gt;&lt;auth-address&gt;Sch. of Mater. Sci. Eng., Dalian Univ. of Technol., Dalian, China&lt;/auth-address&gt;&lt;titles&gt;&lt;title&gt;&lt;style face="normal" font="default" size="100%"&gt;Annealing effects on the microstructure and properties of bulk high-entropy CoCrFeNiTi&lt;/style&gt;&lt;style face="subscript" font="default" size="100%"&gt;0.5&lt;/style&gt;&lt;style face="normal" font="default" size="100%"&gt; alloy casting ingot&lt;/style&gt;&lt;/title&gt;&lt;secondary-title&gt;Intermetallics&lt;/secondary-title&gt;&lt;tertiary-title&gt;Intermetallics (UK)&lt;/tertiary-title&gt;&lt;/titles&gt;&lt;periodical&gt;&lt;full-title&gt;Intermetallics&lt;/full-title&gt;&lt;/periodical&gt;&lt;pages&gt;37-43&lt;/pages&gt;&lt;volume&gt;44&lt;/volume&gt;&lt;keywords&gt;&lt;keyword&gt;annealing&lt;/keyword&gt;&lt;keyword&gt;casting&lt;/keyword&gt;&lt;keyword&gt;chromium alloys&lt;/keyword&gt;&lt;keyword&gt;cobalt alloys&lt;/keyword&gt;&lt;keyword&gt;crystal structure&lt;/keyword&gt;&lt;keyword&gt;dendrites&lt;/keyword&gt;&lt;keyword&gt;entropy&lt;/keyword&gt;&lt;keyword&gt;grain growth&lt;/keyword&gt;&lt;keyword&gt;ingots&lt;/keyword&gt;&lt;keyword&gt;iron alloys&lt;/keyword&gt;&lt;keyword&gt;melting&lt;/keyword&gt;&lt;keyword&gt;microhardness&lt;/keyword&gt;&lt;keyword&gt;nickel alloys&lt;/keyword&gt;&lt;keyword&gt;solid solutions&lt;/keyword&gt;&lt;keyword&gt;titanium alloys&lt;/keyword&gt;&lt;/keywords&gt;&lt;dates&gt;&lt;year&gt;2014&lt;/year&gt;&lt;pub-dates&gt;&lt;date&gt;01/&lt;/date&gt;&lt;/pub-dates&gt;&lt;/dates&gt;&lt;pub-location&gt;UK&lt;/pub-location&gt;&lt;publisher&gt;Elsevier Science Ltd.&lt;/publisher&gt;&lt;isbn&gt;0966-9795&lt;/isbn&gt;&lt;urls&gt;&lt;related-urls&gt;&lt;url&gt;http://dx.doi.org/10.1016/j.intermet.2013.08.016&lt;/url&gt;&lt;/related-urls&gt;&lt;/urls&gt;&lt;electronic-resource-num&gt;10.1016/j.intermet.2013.08.016&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8]</w:t>
            </w:r>
            <w:r>
              <w:rPr>
                <w:rFonts w:ascii="Calibri" w:eastAsia="Times New Roman" w:hAnsi="Calibri" w:cs="Times New Roman"/>
                <w:sz w:val="16"/>
                <w:szCs w:val="16"/>
              </w:rPr>
              <w:fldChar w:fldCharType="end"/>
            </w:r>
          </w:p>
        </w:tc>
      </w:tr>
      <w:tr w:rsidR="00FA6FE1" w:rsidRPr="00D03513" w14:paraId="67A59609" w14:textId="77777777" w:rsidTr="00E13E3F">
        <w:trPr>
          <w:trHeight w:val="280"/>
        </w:trPr>
        <w:tc>
          <w:tcPr>
            <w:tcW w:w="1643" w:type="dxa"/>
            <w:tcBorders>
              <w:top w:val="nil"/>
              <w:left w:val="single" w:sz="18" w:space="0" w:color="auto"/>
              <w:bottom w:val="nil"/>
              <w:right w:val="single" w:sz="8" w:space="0" w:color="auto"/>
            </w:tcBorders>
            <w:vAlign w:val="bottom"/>
          </w:tcPr>
          <w:p w14:paraId="09D09F3C"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796B22"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040FC2E2"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B40F2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5B6F83A" w14:textId="1604EB5E" w:rsidR="00FA6FE1" w:rsidRPr="00357DB1" w:rsidRDefault="00FA6FE1" w:rsidP="009E1522">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75DC2F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0DDF0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63263E4"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62EF2D3" w14:textId="32B90CC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09&lt;/Year&gt;&lt;RecNum&gt;30&lt;/RecNum&gt;&lt;DisplayText&gt;[63]&lt;/DisplayText&gt;&lt;record&gt;&lt;rec-number&gt;30&lt;/rec-number&gt;&lt;foreign-keys&gt;&lt;key app="EN" db-id="ddervv2eyxfzffeadz9v0wpsxr0wzrvadwsp" timestamp="1375983782"&gt;30&lt;/key&gt;&lt;/foreign-keys&gt;&lt;ref-type name="Journal Article"&gt;17&lt;/ref-type&gt;&lt;contributors&gt;&lt;authors&gt;&lt;author&gt;Zhang, K.B.&lt;/author&gt;&lt;author&gt;Fu, Z.Y.&lt;/author&gt;&lt;author&gt;Zhang, J.Y.&lt;/author&gt;&lt;author&gt;Wang, W.M.&lt;/author&gt;&lt;author&gt;Wang, H.&lt;/author&gt;&lt;author&gt;Wang, Y.C.&lt;/author&gt;&lt;author&gt;Zhang, Q.J.&lt;/author&gt;&lt;author&gt;Shi, J.&lt;/author&gt;&lt;/authors&gt;&lt;/contributors&gt;&lt;titles&gt;&lt;title&gt;&lt;style face="normal" font="default" size="100%"&gt;Microstructure and mechanical properties of CoCrFeNiTiAl&lt;/style&gt;&lt;style face="subscript" font="default" size="100%"&gt;x&lt;/style&gt;&lt;style face="subscript" font="default" size="10"&gt; &lt;/style&gt;&lt;style face="normal" font="default" size="100%"&gt;high-entropy alloys&lt;/style&gt;&lt;/title&gt;&lt;secondary-title&gt;Mater. Sci. Eng. A&lt;/secondary-title&gt;&lt;/titles&gt;&lt;periodical&gt;&lt;full-title&gt;Mater. Sci. Eng. A&lt;/full-title&gt;&lt;/periodical&gt;&lt;pages&gt;214-219&lt;/pages&gt;&lt;volume&gt;508&lt;/volume&gt;&lt;keywords&gt;&lt;keyword&gt;As cast&lt;/keyword&gt;&lt;/keywords&gt;&lt;dates&gt;&lt;year&gt;2009&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3]</w:t>
            </w:r>
            <w:r>
              <w:rPr>
                <w:rFonts w:ascii="Calibri" w:eastAsia="Times New Roman" w:hAnsi="Calibri" w:cs="Times New Roman"/>
                <w:sz w:val="16"/>
                <w:szCs w:val="16"/>
              </w:rPr>
              <w:fldChar w:fldCharType="end"/>
            </w:r>
          </w:p>
        </w:tc>
      </w:tr>
      <w:tr w:rsidR="00FA6FE1" w:rsidRPr="009F2435" w14:paraId="223FCDFC" w14:textId="77777777" w:rsidTr="00E13E3F">
        <w:trPr>
          <w:trHeight w:val="280"/>
        </w:trPr>
        <w:tc>
          <w:tcPr>
            <w:tcW w:w="1643" w:type="dxa"/>
            <w:tcBorders>
              <w:top w:val="nil"/>
              <w:left w:val="single" w:sz="18" w:space="0" w:color="auto"/>
              <w:bottom w:val="nil"/>
              <w:right w:val="single" w:sz="8" w:space="0" w:color="auto"/>
            </w:tcBorders>
            <w:vAlign w:val="bottom"/>
          </w:tcPr>
          <w:p w14:paraId="71C3AF5A"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B2AF9B7" w14:textId="3ABFB10B"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ABAE29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9346C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30EC8D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BCC+FCC+E9</w:t>
            </w:r>
            <w:r w:rsidRPr="00357DB1">
              <w:rPr>
                <w:rFonts w:ascii="Calibri" w:eastAsia="Times New Roman" w:hAnsi="Calibri" w:cs="Times New Roman"/>
                <w:sz w:val="16"/>
                <w:szCs w:val="16"/>
                <w:vertAlign w:val="subscript"/>
              </w:rPr>
              <w:t>3</w:t>
            </w:r>
          </w:p>
        </w:tc>
        <w:tc>
          <w:tcPr>
            <w:tcW w:w="356" w:type="dxa"/>
            <w:tcBorders>
              <w:top w:val="nil"/>
              <w:left w:val="single" w:sz="8" w:space="0" w:color="auto"/>
              <w:bottom w:val="nil"/>
              <w:right w:val="single" w:sz="8" w:space="0" w:color="auto"/>
            </w:tcBorders>
            <w:vAlign w:val="bottom"/>
          </w:tcPr>
          <w:p w14:paraId="493B885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BEA603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9796243"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0BB8719" w14:textId="626620A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FA6FE1" w:rsidRPr="00E24224" w14:paraId="202028F6" w14:textId="77777777" w:rsidTr="00E13E3F">
        <w:trPr>
          <w:trHeight w:val="280"/>
        </w:trPr>
        <w:tc>
          <w:tcPr>
            <w:tcW w:w="1643" w:type="dxa"/>
            <w:tcBorders>
              <w:top w:val="nil"/>
              <w:left w:val="single" w:sz="18" w:space="0" w:color="auto"/>
              <w:bottom w:val="nil"/>
              <w:right w:val="single" w:sz="8" w:space="0" w:color="auto"/>
            </w:tcBorders>
            <w:vAlign w:val="bottom"/>
          </w:tcPr>
          <w:p w14:paraId="739F25AC"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75245B" w14:textId="66F7D0F4"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8008E0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000C/2h</w:t>
            </w:r>
          </w:p>
        </w:tc>
        <w:tc>
          <w:tcPr>
            <w:tcW w:w="720" w:type="dxa"/>
            <w:tcBorders>
              <w:top w:val="nil"/>
              <w:left w:val="single" w:sz="8" w:space="0" w:color="auto"/>
              <w:bottom w:val="nil"/>
              <w:right w:val="single" w:sz="8" w:space="0" w:color="auto"/>
            </w:tcBorders>
            <w:shd w:val="clear" w:color="auto" w:fill="auto"/>
            <w:noWrap/>
            <w:vAlign w:val="bottom"/>
            <w:hideMark/>
          </w:tcPr>
          <w:p w14:paraId="68565E2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466679D" w14:textId="3FDB794A" w:rsidR="00FA6FE1" w:rsidRPr="00357DB1" w:rsidRDefault="00FA6FE1" w:rsidP="00E60720">
            <w:pPr>
              <w:rPr>
                <w:rFonts w:ascii="Calibri" w:eastAsia="Times New Roman" w:hAnsi="Calibri" w:cs="Times New Roman"/>
                <w:sz w:val="16"/>
                <w:szCs w:val="16"/>
              </w:rPr>
            </w:pPr>
            <w:r w:rsidRPr="00357DB1">
              <w:rPr>
                <w:rFonts w:ascii="Calibri" w:eastAsia="Times New Roman" w:hAnsi="Calibri" w:cs="Times New Roman"/>
                <w:sz w:val="16"/>
                <w:szCs w:val="16"/>
              </w:rPr>
              <w:t>BCC+FCC+C14+E9</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77A1D862"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6F72C7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23711391"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40868B5" w14:textId="5558061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ang&lt;/Author&gt;&lt;Year&gt;2012&lt;/Year&gt;&lt;RecNum&gt;894&lt;/RecNum&gt;&lt;DisplayText&gt;[64]&lt;/DisplayText&gt;&lt;record&gt;&lt;rec-number&gt;894&lt;/rec-number&gt;&lt;foreign-keys&gt;&lt;key app="EN" db-id="ddervv2eyxfzffeadz9v0wpsxr0wzrvadwsp" timestamp="1418674495"&gt;894&lt;/key&gt;&lt;/foreign-keys&gt;&lt;ref-type name="Journal Article"&gt;17&lt;/ref-type&gt;&lt;contributors&gt;&lt;authors&gt;&lt;author&gt;Zhang, K.B.&lt;/author&gt;&lt;author&gt;Fu, Z.Y.&lt;/author&gt;&lt;/authors&gt;&lt;/contributors&gt;&lt;titles&gt;&lt;title&gt;&lt;style face="normal" font="default" size="100%"&gt;Effects of annealing treatment on phase composition and microstructure of CoCrFeNiTiAl&lt;/style&gt;&lt;style face="subscript" font="default" size="100%"&gt;x&lt;/style&gt;&lt;style face="normal" font="default" size="100%"&gt; high-entropy alloys&lt;/style&gt;&lt;/title&gt;&lt;secondary-title&gt;Intermetallics&lt;/secondary-title&gt;&lt;/titles&gt;&lt;periodical&gt;&lt;full-title&gt;Intermetallics&lt;/full-title&gt;&lt;/periodical&gt;&lt;pages&gt;24-32&lt;/pages&gt;&lt;volume&gt;22&lt;/volume&gt;&lt;dates&gt;&lt;year&gt;2012&lt;/year&gt;&lt;pub-dates&gt;&lt;date&gt;Mar&lt;/date&gt;&lt;/pub-dates&gt;&lt;/dates&gt;&lt;isbn&gt;0966-9795&lt;/isbn&gt;&lt;accession-num&gt;WOS:000299983100005&lt;/accession-num&gt;&lt;urls&gt;&lt;related-urls&gt;&lt;url&gt;&amp;lt;Go to ISI&amp;gt;://WOS:000299983100005&lt;/url&gt;&lt;/related-urls&gt;&lt;/urls&gt;&lt;electronic-resource-num&gt;10.1016/j.intermet.2011.10.01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4]</w:t>
            </w:r>
            <w:r>
              <w:rPr>
                <w:rFonts w:ascii="Calibri" w:eastAsia="Times New Roman" w:hAnsi="Calibri" w:cs="Times New Roman"/>
                <w:sz w:val="16"/>
                <w:szCs w:val="16"/>
              </w:rPr>
              <w:fldChar w:fldCharType="end"/>
            </w:r>
          </w:p>
        </w:tc>
      </w:tr>
      <w:tr w:rsidR="00FA6FE1" w:rsidRPr="00D03513" w14:paraId="5A1E3C88" w14:textId="77777777" w:rsidTr="00E13E3F">
        <w:trPr>
          <w:trHeight w:val="280"/>
        </w:trPr>
        <w:tc>
          <w:tcPr>
            <w:tcW w:w="1643" w:type="dxa"/>
            <w:tcBorders>
              <w:top w:val="nil"/>
              <w:left w:val="single" w:sz="18" w:space="0" w:color="auto"/>
              <w:bottom w:val="nil"/>
              <w:right w:val="single" w:sz="8" w:space="0" w:color="auto"/>
            </w:tcBorders>
            <w:vAlign w:val="bottom"/>
          </w:tcPr>
          <w:p w14:paraId="0F5FA4B2"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33DF15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A617F89"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966832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C388C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1463FB70"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B1BEC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FF15A0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19185235" w14:textId="4AF98F88"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ou&lt;/Author&gt;&lt;Year&gt;2010&lt;/Year&gt;&lt;RecNum&gt;616&lt;/RecNum&gt;&lt;DisplayText&gt;[94]&lt;/DisplayText&gt;&lt;record&gt;&lt;rec-number&gt;616&lt;/rec-number&gt;&lt;foreign-keys&gt;&lt;key app="EN" db-id="ddervv2eyxfzffeadz9v0wpsxr0wzrvadwsp" timestamp="1418674493"&gt;616&lt;/key&gt;&lt;/foreign-keys&gt;&lt;ref-type name="Journal Article"&gt;17&lt;/ref-type&gt;&lt;contributors&gt;&lt;authors&gt;&lt;author&gt;Chou, Y.-L.&lt;/author&gt;&lt;author&gt;Yeh, J.-W.&lt;/author&gt;&lt;author&gt;Shih, H.-C.&lt;/author&gt;&lt;/authors&gt;&lt;/contributors&gt;&lt;titles&gt;&lt;title&gt;&lt;style face="normal" font="default" size="100%"&gt;The effect of molybdenum on the corrosion behaviour of the high-entropy alloys Co&lt;/style&gt;&lt;style face="subscript" font="default" size="100%"&gt;1.5&lt;/style&gt;&lt;style face="normal" font="default" size="100%"&gt;CrFeNi&lt;/style&gt;&lt;style face="subscript" font="default" size="100%"&gt;1.5&lt;/style&gt;&lt;style face="normal" font="default" size="100%"&gt;Ti&lt;/style&gt;&lt;style face="subscript" font="default" size="100%"&gt;0.5&lt;/style&gt;&lt;style face="normal" font="default" size="100%"&gt;Mo&lt;/style&gt;&lt;style face="subscript" font="default" size="100%"&gt;x&lt;/style&gt;&lt;style face="normal" font="default" size="100%"&gt; in aqueous environments&lt;/style&gt;&lt;/title&gt;&lt;secondary-title&gt;Corros. Sci.&lt;/secondary-title&gt;&lt;/titles&gt;&lt;periodical&gt;&lt;full-title&gt;Corros. Sci.&lt;/full-title&gt;&lt;/periodical&gt;&lt;pages&gt;2571-2581&lt;/pages&gt;&lt;volume&gt;52&lt;/volume&gt;&lt;number&gt;8&lt;/number&gt;&lt;dates&gt;&lt;year&gt;2010&lt;/year&gt;&lt;pub-dates&gt;&lt;date&gt;Aug&lt;/date&gt;&lt;/pub-dates&gt;&lt;/dates&gt;&lt;isbn&gt;0010-938X&lt;/isbn&gt;&lt;accession-num&gt;WOS:000279094800006&lt;/accession-num&gt;&lt;urls&gt;&lt;related-urls&gt;&lt;url&gt;&amp;lt;Go to ISI&amp;gt;://WOS:000279094800006&lt;/url&gt;&lt;/related-urls&gt;&lt;/urls&gt;&lt;electronic-resource-num&gt;10.1016/j.corsci.2010.04.00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4]</w:t>
            </w:r>
            <w:r>
              <w:rPr>
                <w:rFonts w:ascii="Calibri" w:eastAsia="Times New Roman" w:hAnsi="Calibri" w:cs="Times New Roman"/>
                <w:sz w:val="16"/>
                <w:szCs w:val="16"/>
              </w:rPr>
              <w:fldChar w:fldCharType="end"/>
            </w:r>
          </w:p>
        </w:tc>
      </w:tr>
      <w:tr w:rsidR="00FA6FE1" w:rsidRPr="00D03513" w14:paraId="3424176C" w14:textId="77777777" w:rsidTr="00E13E3F">
        <w:trPr>
          <w:trHeight w:val="280"/>
        </w:trPr>
        <w:tc>
          <w:tcPr>
            <w:tcW w:w="1643" w:type="dxa"/>
            <w:tcBorders>
              <w:top w:val="nil"/>
              <w:left w:val="single" w:sz="18" w:space="0" w:color="auto"/>
              <w:bottom w:val="nil"/>
              <w:right w:val="single" w:sz="8" w:space="0" w:color="auto"/>
            </w:tcBorders>
            <w:vAlign w:val="bottom"/>
          </w:tcPr>
          <w:p w14:paraId="4600FF13"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F464BC7" w14:textId="4C18184D" w:rsidR="00FA6FE1" w:rsidRPr="00357DB1" w:rsidRDefault="00FA6FE1" w:rsidP="009E1522">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6D5DCE6"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4588219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27DAD59" w14:textId="720F1A00" w:rsidR="00FA6FE1" w:rsidRPr="00357DB1" w:rsidRDefault="00FA6FE1"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7A6FDCB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0741B59"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149F354" w14:textId="3C22906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3D08E117" w14:textId="18A94B93"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FA6FE1" w:rsidRPr="0094352C" w14:paraId="735C11E4" w14:textId="77777777" w:rsidTr="00E13E3F">
        <w:trPr>
          <w:trHeight w:val="280"/>
        </w:trPr>
        <w:tc>
          <w:tcPr>
            <w:tcW w:w="1643" w:type="dxa"/>
            <w:tcBorders>
              <w:top w:val="nil"/>
              <w:left w:val="single" w:sz="18" w:space="0" w:color="auto"/>
              <w:bottom w:val="nil"/>
              <w:right w:val="single" w:sz="8" w:space="0" w:color="auto"/>
            </w:tcBorders>
            <w:vAlign w:val="bottom"/>
          </w:tcPr>
          <w:p w14:paraId="066E1B24"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13F62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rFeN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i</w:t>
            </w:r>
          </w:p>
        </w:tc>
        <w:tc>
          <w:tcPr>
            <w:tcW w:w="1710" w:type="dxa"/>
            <w:tcBorders>
              <w:top w:val="nil"/>
              <w:left w:val="single" w:sz="8" w:space="0" w:color="auto"/>
              <w:bottom w:val="nil"/>
              <w:right w:val="single" w:sz="8" w:space="0" w:color="auto"/>
            </w:tcBorders>
            <w:shd w:val="clear" w:color="auto" w:fill="auto"/>
            <w:noWrap/>
            <w:vAlign w:val="bottom"/>
            <w:hideMark/>
          </w:tcPr>
          <w:p w14:paraId="1DD7A209"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C/4h/AC+800C/10h/AC</w:t>
            </w:r>
          </w:p>
        </w:tc>
        <w:tc>
          <w:tcPr>
            <w:tcW w:w="720" w:type="dxa"/>
            <w:tcBorders>
              <w:top w:val="nil"/>
              <w:left w:val="single" w:sz="8" w:space="0" w:color="auto"/>
              <w:bottom w:val="nil"/>
              <w:right w:val="single" w:sz="8" w:space="0" w:color="auto"/>
            </w:tcBorders>
            <w:shd w:val="clear" w:color="auto" w:fill="auto"/>
            <w:noWrap/>
            <w:vAlign w:val="bottom"/>
            <w:hideMark/>
          </w:tcPr>
          <w:p w14:paraId="746FF65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649E42A" w14:textId="76510CD8" w:rsidR="00FA6FE1" w:rsidRPr="00357DB1" w:rsidRDefault="00FA6FE1" w:rsidP="00950E4E">
            <w:pPr>
              <w:rPr>
                <w:rFonts w:ascii="Calibri" w:eastAsia="Times New Roman" w:hAnsi="Calibri" w:cs="Times New Roman"/>
                <w:sz w:val="16"/>
                <w:szCs w:val="16"/>
              </w:rPr>
            </w:pPr>
            <w:r w:rsidRPr="00357DB1">
              <w:rPr>
                <w:rFonts w:ascii="Calibri" w:eastAsia="Times New Roman" w:hAnsi="Calibri" w:cs="Times New Roman"/>
                <w:sz w:val="16"/>
                <w:szCs w:val="16"/>
              </w:rPr>
              <w:t>FCC+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4</w:t>
            </w:r>
          </w:p>
        </w:tc>
        <w:tc>
          <w:tcPr>
            <w:tcW w:w="356" w:type="dxa"/>
            <w:tcBorders>
              <w:top w:val="nil"/>
              <w:left w:val="single" w:sz="8" w:space="0" w:color="auto"/>
              <w:bottom w:val="nil"/>
              <w:right w:val="single" w:sz="8" w:space="0" w:color="auto"/>
            </w:tcBorders>
            <w:vAlign w:val="bottom"/>
          </w:tcPr>
          <w:p w14:paraId="5BC2C53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15DF3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4225A2B" w14:textId="150B230E"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W</w:t>
            </w:r>
          </w:p>
        </w:tc>
        <w:tc>
          <w:tcPr>
            <w:tcW w:w="810" w:type="dxa"/>
            <w:tcBorders>
              <w:top w:val="nil"/>
              <w:left w:val="single" w:sz="8" w:space="0" w:color="auto"/>
              <w:bottom w:val="nil"/>
              <w:right w:val="single" w:sz="18" w:space="0" w:color="auto"/>
            </w:tcBorders>
            <w:shd w:val="clear" w:color="auto" w:fill="auto"/>
            <w:noWrap/>
            <w:vAlign w:val="bottom"/>
            <w:hideMark/>
          </w:tcPr>
          <w:p w14:paraId="04E9D4C7" w14:textId="6AB05F35"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Chuang&lt;/Author&gt;&lt;Year&gt;2011&lt;/Year&gt;&lt;RecNum&gt;620&lt;/RecNum&gt;&lt;DisplayText&gt;[62]&lt;/DisplayText&gt;&lt;record&gt;&lt;rec-number&gt;620&lt;/rec-number&gt;&lt;foreign-keys&gt;&lt;key app="EN" db-id="ddervv2eyxfzffeadz9v0wpsxr0wzrvadwsp" timestamp="1418674493"&gt;620&lt;/key&gt;&lt;/foreign-keys&gt;&lt;ref-type name="Journal Article"&gt;17&lt;/ref-type&gt;&lt;contributors&gt;&lt;authors&gt;&lt;author&gt;M.-H. Chuang&lt;/author&gt;&lt;author&gt;M.-H. Tsai&lt;/author&gt;&lt;author&gt;W.-R. Wang&lt;/author&gt;&lt;author&gt;S.-J. Lin&lt;/author&gt;&lt;author&gt;J.-W. Yeh&lt;/author&gt;&lt;/authors&gt;&lt;/contributors&gt;&lt;titles&gt;&lt;title&gt;&lt;style face="normal" font="default" size="100%"&gt;Microstructure and wear behavior of Al&lt;/style&gt;&lt;style face="subscript" font="default" size="100%"&gt;x&lt;/style&gt;&lt;style face="normal" font="default" size="100%"&gt;Co&lt;/style&gt;&lt;style face="subscript" font="default" size="100%"&gt;1.5&lt;/style&gt;&lt;style face="normal" font="default" size="100%"&gt;CrFeNi&lt;/style&gt;&lt;style face="subscript" font="default" size="100%"&gt;1.5&lt;/style&gt;&lt;style face="normal" font="default" size="100%"&gt;Tiy high-entropy alloys&lt;/style&gt;&lt;/title&gt;&lt;secondary-title&gt;Acta Mater.&lt;/secondary-title&gt;&lt;/titles&gt;&lt;periodical&gt;&lt;full-title&gt;Acta mater.&lt;/full-title&gt;&lt;/periodical&gt;&lt;pages&gt;6308-6317&lt;/pages&gt;&lt;volume&gt;59&lt;/volume&gt;&lt;number&gt;16&lt;/number&gt;&lt;dates&gt;&lt;year&gt;2011&lt;/year&gt;&lt;pub-dates&gt;&lt;date&gt;Sep&lt;/date&gt;&lt;/pub-dates&gt;&lt;/dates&gt;&lt;isbn&gt;1359-6454&lt;/isbn&gt;&lt;accession-num&gt;WOS:000294936600011&lt;/accession-num&gt;&lt;urls&gt;&lt;related-urls&gt;&lt;url&gt;&amp;lt;Go to ISI&amp;gt;://WOS:000294936600011&lt;/url&gt;&lt;/related-urls&gt;&lt;/urls&gt;&lt;electronic-resource-num&gt;10.1016/j.actamat.2011.06.041&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2]</w:t>
            </w:r>
            <w:r>
              <w:rPr>
                <w:rFonts w:ascii="Calibri" w:eastAsia="Times New Roman" w:hAnsi="Calibri" w:cs="Times New Roman"/>
                <w:sz w:val="16"/>
                <w:szCs w:val="16"/>
              </w:rPr>
              <w:fldChar w:fldCharType="end"/>
            </w:r>
          </w:p>
        </w:tc>
      </w:tr>
      <w:tr w:rsidR="00FA6FE1" w:rsidRPr="00DF3E3D" w14:paraId="1637B2C3" w14:textId="77777777" w:rsidTr="00E13E3F">
        <w:trPr>
          <w:trHeight w:val="280"/>
        </w:trPr>
        <w:tc>
          <w:tcPr>
            <w:tcW w:w="1643" w:type="dxa"/>
            <w:tcBorders>
              <w:top w:val="nil"/>
              <w:left w:val="single" w:sz="18" w:space="0" w:color="auto"/>
              <w:bottom w:val="nil"/>
              <w:right w:val="single" w:sz="8" w:space="0" w:color="auto"/>
            </w:tcBorders>
            <w:vAlign w:val="bottom"/>
          </w:tcPr>
          <w:p w14:paraId="6B6D38EB"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82D7ECA"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465E91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34AD06A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CE51DF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CBA8842"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B0A206D"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E8A9DE9"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6D8C2D8" w14:textId="74604E6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94352C" w14:paraId="2DA41FD9" w14:textId="77777777" w:rsidTr="00E13E3F">
        <w:trPr>
          <w:trHeight w:val="280"/>
        </w:trPr>
        <w:tc>
          <w:tcPr>
            <w:tcW w:w="1643" w:type="dxa"/>
            <w:tcBorders>
              <w:top w:val="nil"/>
              <w:left w:val="single" w:sz="18" w:space="0" w:color="auto"/>
              <w:bottom w:val="nil"/>
              <w:right w:val="single" w:sz="8" w:space="0" w:color="auto"/>
            </w:tcBorders>
            <w:vAlign w:val="bottom"/>
          </w:tcPr>
          <w:p w14:paraId="2888242A"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Mn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9E0234C"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MnN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6B6CB62"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5DA57851"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005B63C"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662CEA7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42BF328"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51C1F26" w14:textId="77777777" w:rsidR="00FA6FE1" w:rsidRPr="00357DB1" w:rsidRDefault="00FA6FE1" w:rsidP="009E1522">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2E3B193" w14:textId="309E9CE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4A6DE9" w14:paraId="4FD6EA0C" w14:textId="77777777" w:rsidTr="00E13E3F">
        <w:trPr>
          <w:trHeight w:val="280"/>
        </w:trPr>
        <w:tc>
          <w:tcPr>
            <w:tcW w:w="1643" w:type="dxa"/>
            <w:tcBorders>
              <w:top w:val="nil"/>
              <w:left w:val="single" w:sz="18" w:space="0" w:color="auto"/>
              <w:bottom w:val="nil"/>
              <w:right w:val="single" w:sz="8" w:space="0" w:color="auto"/>
            </w:tcBorders>
            <w:vAlign w:val="bottom"/>
          </w:tcPr>
          <w:p w14:paraId="3489185D"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A787C4F"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B4591F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6FE154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82855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641C720"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480E7C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04865E7" w14:textId="36E3CCB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47A39FF" w14:textId="4584F079"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4744CDD5" w14:textId="77777777" w:rsidTr="00E13E3F">
        <w:trPr>
          <w:trHeight w:val="280"/>
        </w:trPr>
        <w:tc>
          <w:tcPr>
            <w:tcW w:w="1643" w:type="dxa"/>
            <w:tcBorders>
              <w:top w:val="nil"/>
              <w:left w:val="single" w:sz="18" w:space="0" w:color="auto"/>
              <w:bottom w:val="nil"/>
              <w:right w:val="single" w:sz="8" w:space="0" w:color="auto"/>
            </w:tcBorders>
            <w:vAlign w:val="bottom"/>
          </w:tcPr>
          <w:p w14:paraId="3A1E4517" w14:textId="77777777" w:rsidR="00FA6FE1" w:rsidRPr="00357DB1" w:rsidRDefault="00FA6FE1" w:rsidP="009E152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MnNiS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64D5DB6"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3</w:t>
            </w:r>
          </w:p>
        </w:tc>
        <w:tc>
          <w:tcPr>
            <w:tcW w:w="1710" w:type="dxa"/>
            <w:tcBorders>
              <w:top w:val="nil"/>
              <w:left w:val="single" w:sz="8" w:space="0" w:color="auto"/>
              <w:bottom w:val="nil"/>
              <w:right w:val="single" w:sz="8" w:space="0" w:color="auto"/>
            </w:tcBorders>
            <w:shd w:val="clear" w:color="auto" w:fill="auto"/>
            <w:noWrap/>
            <w:vAlign w:val="bottom"/>
            <w:hideMark/>
          </w:tcPr>
          <w:p w14:paraId="5110DBEB"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ED1A72F"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C075D44"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191AD1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CAAAF8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1C121A" w14:textId="6E302D2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EEF3D4B" w14:textId="06D4BB0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5261BA4F" w14:textId="77777777" w:rsidTr="00E13E3F">
        <w:trPr>
          <w:trHeight w:val="280"/>
        </w:trPr>
        <w:tc>
          <w:tcPr>
            <w:tcW w:w="1643" w:type="dxa"/>
            <w:tcBorders>
              <w:top w:val="nil"/>
              <w:left w:val="single" w:sz="18" w:space="0" w:color="auto"/>
              <w:bottom w:val="nil"/>
              <w:right w:val="single" w:sz="8" w:space="0" w:color="auto"/>
            </w:tcBorders>
            <w:vAlign w:val="bottom"/>
          </w:tcPr>
          <w:p w14:paraId="5847A2DA"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3F669A"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5</w:t>
            </w:r>
          </w:p>
        </w:tc>
        <w:tc>
          <w:tcPr>
            <w:tcW w:w="1710" w:type="dxa"/>
            <w:tcBorders>
              <w:top w:val="nil"/>
              <w:left w:val="single" w:sz="8" w:space="0" w:color="auto"/>
              <w:bottom w:val="nil"/>
              <w:right w:val="single" w:sz="8" w:space="0" w:color="auto"/>
            </w:tcBorders>
            <w:shd w:val="clear" w:color="auto" w:fill="auto"/>
            <w:noWrap/>
            <w:vAlign w:val="bottom"/>
            <w:hideMark/>
          </w:tcPr>
          <w:p w14:paraId="4E5000E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3E96E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22FC341" w14:textId="3F2814DE"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D627C64"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64AD1D5"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F60B97C" w14:textId="7B59BA78"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6CB8B378" w14:textId="65D34ED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36292FE7" w14:textId="77777777" w:rsidTr="00E13E3F">
        <w:trPr>
          <w:trHeight w:val="280"/>
        </w:trPr>
        <w:tc>
          <w:tcPr>
            <w:tcW w:w="1643" w:type="dxa"/>
            <w:tcBorders>
              <w:top w:val="nil"/>
              <w:left w:val="single" w:sz="18" w:space="0" w:color="auto"/>
              <w:bottom w:val="nil"/>
              <w:right w:val="single" w:sz="8" w:space="0" w:color="auto"/>
            </w:tcBorders>
            <w:vAlign w:val="bottom"/>
          </w:tcPr>
          <w:p w14:paraId="00F3E646"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D5B3D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08</w:t>
            </w:r>
          </w:p>
        </w:tc>
        <w:tc>
          <w:tcPr>
            <w:tcW w:w="1710" w:type="dxa"/>
            <w:tcBorders>
              <w:top w:val="nil"/>
              <w:left w:val="single" w:sz="8" w:space="0" w:color="auto"/>
              <w:bottom w:val="nil"/>
              <w:right w:val="single" w:sz="8" w:space="0" w:color="auto"/>
            </w:tcBorders>
            <w:shd w:val="clear" w:color="auto" w:fill="auto"/>
            <w:noWrap/>
            <w:vAlign w:val="bottom"/>
            <w:hideMark/>
          </w:tcPr>
          <w:p w14:paraId="4C602F18"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0FB8CB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52144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0E1EDA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666AFC6"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724128" w14:textId="6B0C4D18"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63A7513" w14:textId="1F04569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4A6DE9" w14:paraId="10119A0F" w14:textId="77777777" w:rsidTr="00E13E3F">
        <w:trPr>
          <w:trHeight w:val="280"/>
        </w:trPr>
        <w:tc>
          <w:tcPr>
            <w:tcW w:w="1643" w:type="dxa"/>
            <w:tcBorders>
              <w:top w:val="nil"/>
              <w:left w:val="single" w:sz="18" w:space="0" w:color="auto"/>
              <w:bottom w:val="nil"/>
              <w:right w:val="single" w:sz="8" w:space="0" w:color="auto"/>
            </w:tcBorders>
            <w:vAlign w:val="bottom"/>
          </w:tcPr>
          <w:p w14:paraId="73A55653"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EDADE8"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41356B95"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6D05DA"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686440E"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7ED87FC"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86792E"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7E3C11D" w14:textId="7A040B2B"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774427E" w14:textId="2F6CD52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94352C" w14:paraId="284A5BA5" w14:textId="77777777" w:rsidTr="00E13E3F">
        <w:trPr>
          <w:trHeight w:val="280"/>
        </w:trPr>
        <w:tc>
          <w:tcPr>
            <w:tcW w:w="1643" w:type="dxa"/>
            <w:tcBorders>
              <w:top w:val="nil"/>
              <w:left w:val="single" w:sz="18" w:space="0" w:color="auto"/>
              <w:bottom w:val="nil"/>
              <w:right w:val="single" w:sz="8" w:space="0" w:color="auto"/>
            </w:tcBorders>
            <w:vAlign w:val="bottom"/>
          </w:tcPr>
          <w:p w14:paraId="5CDEFCF8" w14:textId="77777777" w:rsidR="00FA6FE1" w:rsidRPr="00357DB1" w:rsidRDefault="00FA6FE1" w:rsidP="009E152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19BAE0D"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CoCuFeMnNiSn</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C712181"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B1F4A93"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A7CB4DC" w14:textId="77777777" w:rsidR="00FA6FE1" w:rsidRPr="00357DB1" w:rsidRDefault="00FA6FE1" w:rsidP="009E1522">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3D330C07"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A61338B" w14:textId="77777777"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0354E2" w14:textId="4F5FE23A" w:rsidR="00FA6FE1" w:rsidRPr="00357DB1" w:rsidRDefault="00FA6FE1" w:rsidP="009E1522">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0DC1F78" w14:textId="3FD8178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3&lt;/Year&gt;&lt;RecNum&gt;159&lt;/RecNum&gt;&lt;DisplayText&gt;[99]&lt;/DisplayText&gt;&lt;record&gt;&lt;rec-number&gt;159&lt;/rec-number&gt;&lt;foreign-keys&gt;&lt;key app="EN" db-id="ddervv2eyxfzffeadz9v0wpsxr0wzrvadwsp" timestamp="1407359323"&gt;159&lt;/key&gt;&lt;/foreign-keys&gt;&lt;ref-type name="Journal Article"&gt;17&lt;/ref-type&gt;&lt;contributors&gt;&lt;authors&gt;&lt;author&gt;Liu, L.&lt;/author&gt;&lt;author&gt;Zhu, J.B.&lt;/author&gt;&lt;author&gt;Li, L.&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ensile properties of FeMnNiCuCoSn&lt;/style&gt;&lt;style face="subscript" font="default" size="100%"&gt;x&lt;/style&gt;&lt;style face="normal" font="default" size="100%"&gt; high entropy alloys&lt;/style&gt;&lt;/title&gt;&lt;secondary-title&gt;Mater. Design&lt;/secondary-title&gt;&lt;/titles&gt;&lt;periodical&gt;&lt;full-title&gt;Mater. Design&lt;/full-title&gt;&lt;/periodical&gt;&lt;pages&gt;223-227&lt;/pages&gt;&lt;volume&gt;44&lt;/volume&gt;&lt;keywords&gt;&lt;keyword&gt;Tin alloys&lt;/keyword&gt;&lt;keyword&gt;High strength alloys&lt;/keyword&gt;&lt;keyword&gt;Microstructure&lt;/keyword&gt;&lt;keyword&gt;Plasticity&lt;/keyword&gt;&lt;keyword&gt;Tin&lt;/keyword&gt;&lt;/keywords&gt;&lt;dates&gt;&lt;year&gt;2013&lt;/year&gt;&lt;/dates&gt;&lt;pub-location&gt;Langford Lane, Kidlington, Oxford, OX5 1GB, United Kingdom&lt;/pub-location&gt;&lt;publisher&gt;Elsevier Ltd&lt;/publisher&gt;&lt;isbn&gt;02613069&lt;/isbn&gt;&lt;urls&gt;&lt;related-urls&gt;&lt;url&gt;http://dx.doi.org/10.1016/j.matdes.2012.08.019&lt;/url&gt;&lt;/related-urls&gt;&lt;/urls&gt;&lt;electronic-resource-num&gt;10.1016/j.matdes.2012.08.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99]</w:t>
            </w:r>
            <w:r>
              <w:rPr>
                <w:rFonts w:ascii="Calibri" w:eastAsia="Times New Roman" w:hAnsi="Calibri" w:cs="Times New Roman"/>
                <w:sz w:val="16"/>
                <w:szCs w:val="16"/>
              </w:rPr>
              <w:fldChar w:fldCharType="end"/>
            </w:r>
          </w:p>
        </w:tc>
      </w:tr>
      <w:tr w:rsidR="00FA6FE1" w:rsidRPr="0072729E" w14:paraId="529343E6" w14:textId="77777777" w:rsidTr="00E13E3F">
        <w:trPr>
          <w:trHeight w:val="280"/>
        </w:trPr>
        <w:tc>
          <w:tcPr>
            <w:tcW w:w="1643" w:type="dxa"/>
            <w:tcBorders>
              <w:top w:val="nil"/>
              <w:left w:val="single" w:sz="18" w:space="0" w:color="auto"/>
              <w:bottom w:val="nil"/>
              <w:right w:val="single" w:sz="8" w:space="0" w:color="auto"/>
            </w:tcBorders>
            <w:vAlign w:val="bottom"/>
          </w:tcPr>
          <w:p w14:paraId="49B6AF2A" w14:textId="77777777" w:rsidR="00FA6FE1" w:rsidRPr="00357DB1" w:rsidRDefault="00FA6FE1" w:rsidP="00981D0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06AAE96" w14:textId="77777777" w:rsidR="00FA6FE1" w:rsidRPr="00357DB1" w:rsidRDefault="00FA6FE1" w:rsidP="00981D0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7B8592E"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1642056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D59DD6" w14:textId="6FCBDF8F" w:rsidR="00FA6FE1" w:rsidRPr="00357DB1" w:rsidRDefault="00FA6FE1" w:rsidP="00981D00">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7150E66"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DD60D4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7C88622"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52CE8D4F" w14:textId="1293A359"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A6FE1" w:rsidRPr="0072729E" w14:paraId="66E06F8A" w14:textId="77777777" w:rsidTr="00E13E3F">
        <w:trPr>
          <w:trHeight w:val="280"/>
        </w:trPr>
        <w:tc>
          <w:tcPr>
            <w:tcW w:w="1643" w:type="dxa"/>
            <w:tcBorders>
              <w:top w:val="nil"/>
              <w:left w:val="single" w:sz="18" w:space="0" w:color="auto"/>
              <w:bottom w:val="nil"/>
              <w:right w:val="single" w:sz="8" w:space="0" w:color="auto"/>
            </w:tcBorders>
            <w:vAlign w:val="bottom"/>
          </w:tcPr>
          <w:p w14:paraId="432810CC"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319392D" w14:textId="53691EE2" w:rsidR="00FA6FE1" w:rsidRPr="00357DB1" w:rsidRDefault="00FA6FE1" w:rsidP="00981D00">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9B35B33"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BE8413"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7DDB0DC"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D6A73C"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BDA954A"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B9E38AF" w14:textId="5B9904EC"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FF174B4" w14:textId="23D0D94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D773C64" w14:textId="77777777" w:rsidTr="00E13E3F">
        <w:trPr>
          <w:trHeight w:val="280"/>
        </w:trPr>
        <w:tc>
          <w:tcPr>
            <w:tcW w:w="1643" w:type="dxa"/>
            <w:tcBorders>
              <w:top w:val="nil"/>
              <w:left w:val="single" w:sz="18" w:space="0" w:color="auto"/>
              <w:bottom w:val="nil"/>
              <w:right w:val="single" w:sz="8" w:space="0" w:color="auto"/>
            </w:tcBorders>
            <w:vAlign w:val="bottom"/>
          </w:tcPr>
          <w:p w14:paraId="559EDAF6" w14:textId="097A0B81" w:rsidR="00FA6FE1" w:rsidRPr="00357DB1" w:rsidRDefault="00FA6FE1" w:rsidP="00981D00">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NiS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A42EB3B"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4</w:t>
            </w:r>
          </w:p>
        </w:tc>
        <w:tc>
          <w:tcPr>
            <w:tcW w:w="1710" w:type="dxa"/>
            <w:tcBorders>
              <w:top w:val="nil"/>
              <w:left w:val="single" w:sz="8" w:space="0" w:color="auto"/>
              <w:bottom w:val="nil"/>
              <w:right w:val="single" w:sz="8" w:space="0" w:color="auto"/>
            </w:tcBorders>
            <w:shd w:val="clear" w:color="auto" w:fill="auto"/>
            <w:noWrap/>
            <w:vAlign w:val="bottom"/>
            <w:hideMark/>
          </w:tcPr>
          <w:p w14:paraId="0447047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381F38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B68A71D"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18DFBCEF"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A5FD58B"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902298" w14:textId="4E3A4001"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98BE6AE" w14:textId="651015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1677CDC6" w14:textId="77777777" w:rsidTr="00E13E3F">
        <w:trPr>
          <w:trHeight w:val="280"/>
        </w:trPr>
        <w:tc>
          <w:tcPr>
            <w:tcW w:w="1643" w:type="dxa"/>
            <w:tcBorders>
              <w:top w:val="nil"/>
              <w:left w:val="single" w:sz="18" w:space="0" w:color="auto"/>
              <w:bottom w:val="nil"/>
              <w:right w:val="single" w:sz="8" w:space="0" w:color="auto"/>
            </w:tcBorders>
            <w:vAlign w:val="bottom"/>
          </w:tcPr>
          <w:p w14:paraId="56DD4F57"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33992B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5</w:t>
            </w:r>
          </w:p>
        </w:tc>
        <w:tc>
          <w:tcPr>
            <w:tcW w:w="1710" w:type="dxa"/>
            <w:tcBorders>
              <w:top w:val="nil"/>
              <w:left w:val="single" w:sz="8" w:space="0" w:color="auto"/>
              <w:bottom w:val="nil"/>
              <w:right w:val="single" w:sz="8" w:space="0" w:color="auto"/>
            </w:tcBorders>
            <w:shd w:val="clear" w:color="auto" w:fill="auto"/>
            <w:noWrap/>
            <w:vAlign w:val="bottom"/>
            <w:hideMark/>
          </w:tcPr>
          <w:p w14:paraId="52BDAB8D"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16B27DA"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6E4A8B2"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D28679D"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1BDFA7"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5FFFE8" w14:textId="089EEA04"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7E93309" w14:textId="2EA6EB9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53C33394" w14:textId="77777777" w:rsidTr="00E13E3F">
        <w:trPr>
          <w:trHeight w:val="280"/>
        </w:trPr>
        <w:tc>
          <w:tcPr>
            <w:tcW w:w="1643" w:type="dxa"/>
            <w:tcBorders>
              <w:top w:val="nil"/>
              <w:left w:val="single" w:sz="18" w:space="0" w:color="auto"/>
              <w:bottom w:val="nil"/>
              <w:right w:val="single" w:sz="8" w:space="0" w:color="auto"/>
            </w:tcBorders>
            <w:vAlign w:val="bottom"/>
          </w:tcPr>
          <w:p w14:paraId="1318E04C"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C61773C"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07</w:t>
            </w:r>
          </w:p>
        </w:tc>
        <w:tc>
          <w:tcPr>
            <w:tcW w:w="1710" w:type="dxa"/>
            <w:tcBorders>
              <w:top w:val="nil"/>
              <w:left w:val="single" w:sz="8" w:space="0" w:color="auto"/>
              <w:bottom w:val="nil"/>
              <w:right w:val="single" w:sz="8" w:space="0" w:color="auto"/>
            </w:tcBorders>
            <w:shd w:val="clear" w:color="auto" w:fill="auto"/>
            <w:noWrap/>
            <w:vAlign w:val="bottom"/>
            <w:hideMark/>
          </w:tcPr>
          <w:p w14:paraId="02281869"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73D1EED"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ED85F7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DD22767"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23E5A7B"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D220623" w14:textId="16C08788"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D524474" w14:textId="0EBDFD8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0D2E86A" w14:textId="77777777" w:rsidTr="00E13E3F">
        <w:trPr>
          <w:trHeight w:val="280"/>
        </w:trPr>
        <w:tc>
          <w:tcPr>
            <w:tcW w:w="1643" w:type="dxa"/>
            <w:tcBorders>
              <w:top w:val="nil"/>
              <w:left w:val="single" w:sz="18" w:space="0" w:color="auto"/>
              <w:bottom w:val="nil"/>
              <w:right w:val="single" w:sz="8" w:space="0" w:color="auto"/>
            </w:tcBorders>
            <w:vAlign w:val="bottom"/>
          </w:tcPr>
          <w:p w14:paraId="6C44DD7E"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F20D88"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1</w:t>
            </w:r>
          </w:p>
        </w:tc>
        <w:tc>
          <w:tcPr>
            <w:tcW w:w="1710" w:type="dxa"/>
            <w:tcBorders>
              <w:top w:val="nil"/>
              <w:left w:val="single" w:sz="8" w:space="0" w:color="auto"/>
              <w:bottom w:val="nil"/>
              <w:right w:val="single" w:sz="8" w:space="0" w:color="auto"/>
            </w:tcBorders>
            <w:shd w:val="clear" w:color="auto" w:fill="auto"/>
            <w:noWrap/>
            <w:vAlign w:val="bottom"/>
            <w:hideMark/>
          </w:tcPr>
          <w:p w14:paraId="68FDDD77"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260DDF"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4EF169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2341FB4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5512ED4"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67E4DAA" w14:textId="1A0866E1"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67633A6" w14:textId="3584383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150C2F" w14:paraId="2B9557D3" w14:textId="77777777" w:rsidTr="00E13E3F">
        <w:trPr>
          <w:trHeight w:val="280"/>
        </w:trPr>
        <w:tc>
          <w:tcPr>
            <w:tcW w:w="1643" w:type="dxa"/>
            <w:tcBorders>
              <w:top w:val="nil"/>
              <w:left w:val="single" w:sz="18" w:space="0" w:color="auto"/>
              <w:bottom w:val="nil"/>
              <w:right w:val="single" w:sz="8" w:space="0" w:color="auto"/>
            </w:tcBorders>
            <w:vAlign w:val="bottom"/>
          </w:tcPr>
          <w:p w14:paraId="651A32CD"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91BDFC1"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2</w:t>
            </w:r>
          </w:p>
        </w:tc>
        <w:tc>
          <w:tcPr>
            <w:tcW w:w="1710" w:type="dxa"/>
            <w:tcBorders>
              <w:top w:val="nil"/>
              <w:left w:val="single" w:sz="8" w:space="0" w:color="auto"/>
              <w:bottom w:val="nil"/>
              <w:right w:val="single" w:sz="8" w:space="0" w:color="auto"/>
            </w:tcBorders>
            <w:shd w:val="clear" w:color="auto" w:fill="auto"/>
            <w:noWrap/>
            <w:vAlign w:val="bottom"/>
            <w:hideMark/>
          </w:tcPr>
          <w:p w14:paraId="7D63BD8F"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66C1DF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CC69939"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59F0E95C"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A355D7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C4F7F6A" w14:textId="1D5AFD6A"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50D7CF89" w14:textId="0A9DC83E"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94352C" w14:paraId="64D27892" w14:textId="77777777" w:rsidTr="00E13E3F">
        <w:trPr>
          <w:trHeight w:val="280"/>
        </w:trPr>
        <w:tc>
          <w:tcPr>
            <w:tcW w:w="1643" w:type="dxa"/>
            <w:tcBorders>
              <w:top w:val="nil"/>
              <w:left w:val="single" w:sz="18" w:space="0" w:color="auto"/>
              <w:bottom w:val="nil"/>
              <w:right w:val="single" w:sz="8" w:space="0" w:color="auto"/>
            </w:tcBorders>
            <w:vAlign w:val="bottom"/>
          </w:tcPr>
          <w:p w14:paraId="7BE2696F" w14:textId="77777777" w:rsidR="00FA6FE1" w:rsidRPr="00357DB1" w:rsidRDefault="00FA6FE1" w:rsidP="00981D00">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7F3C3EE"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CoCuFeNiS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DB05E00"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212E5FE"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A0DF964" w14:textId="77777777" w:rsidR="00FA6FE1" w:rsidRPr="00357DB1" w:rsidRDefault="00FA6FE1" w:rsidP="00981D00">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05257368"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8C91CD9" w14:textId="77777777"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646FEC" w14:textId="2EC41D08" w:rsidR="00FA6FE1" w:rsidRPr="00357DB1" w:rsidRDefault="00FA6FE1" w:rsidP="00981D00">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76268853" w14:textId="0955121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Liu&lt;/Author&gt;&lt;Year&gt;2012&lt;/Year&gt;&lt;RecNum&gt;160&lt;/RecNum&gt;&lt;DisplayText&gt;[100]&lt;/DisplayText&gt;&lt;record&gt;&lt;rec-number&gt;160&lt;/rec-number&gt;&lt;foreign-keys&gt;&lt;key app="EN" db-id="ddervv2eyxfzffeadz9v0wpsxr0wzrvadwsp" timestamp="1407359323"&gt;160&lt;/key&gt;&lt;/foreign-keys&gt;&lt;ref-type name="Journal Article"&gt;17&lt;/ref-type&gt;&lt;contributors&gt;&lt;authors&gt;&lt;author&gt;Liu, L.&lt;/author&gt;&lt;author&gt;Zhu, J.B.&lt;/author&gt;&lt;author&gt;Zhang, C.&lt;/author&gt;&lt;author&gt;Li, J.C.&lt;/author&gt;&lt;author&gt;Jiang, Q.&lt;/author&gt;&lt;/authors&gt;&lt;/contributors&gt;&lt;auth-address&gt;Key Laboratory of Automobile Materials of Ministry of Education, School of Materials Science and Engineering, Jilin University, Changchun 130025, China&lt;/auth-address&gt;&lt;titles&gt;&lt;title&gt;&lt;style face="normal" font="default" size="100%"&gt;Microstructure and the properties of FeCoCuNiSn&lt;/style&gt;&lt;style face="subscript" font="default" size="100%"&gt;x&lt;/style&gt;&lt;style face="normal" font="default" size="100%"&gt; high entropy alloys&lt;/style&gt;&lt;/title&gt;&lt;secondary-title&gt;Mater. Sci. Eng. A&lt;/secondary-title&gt;&lt;/titles&gt;&lt;periodical&gt;&lt;full-title&gt;Mater. Sci. Eng. A&lt;/full-title&gt;&lt;/periodical&gt;&lt;pages&gt;64-68&lt;/pages&gt;&lt;volume&gt;548&lt;/volume&gt;&lt;keywords&gt;&lt;keyword&gt;Tin alloys&lt;/keyword&gt;&lt;keyword&gt;High strength alloys&lt;/keyword&gt;&lt;keyword&gt;Mechanical properties&lt;/keyword&gt;&lt;keyword&gt;Microstructure&lt;/keyword&gt;&lt;keyword&gt;Stainless steel&lt;/keyword&gt;&lt;keyword&gt;Tensile strength&lt;/keyword&gt;&lt;keyword&gt;Tin&lt;/keyword&gt;&lt;/keywords&gt;&lt;dates&gt;&lt;year&gt;2012&lt;/year&gt;&lt;/dates&gt;&lt;pub-location&gt;Langford Lane, Kidlington, Oxford, OX5 1GB, United Kingdom&lt;/pub-location&gt;&lt;publisher&gt;Elsevier Ltd&lt;/publisher&gt;&lt;isbn&gt;09215093&lt;/isbn&gt;&lt;urls&gt;&lt;related-urls&gt;&lt;url&gt;http://dx.doi.org/10.1016/j.msea.2012.03.080&lt;/url&gt;&lt;/related-urls&gt;&lt;/urls&gt;&lt;electronic-resource-num&gt;10.1016/j.msea.2012.03.08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0]</w:t>
            </w:r>
            <w:r>
              <w:rPr>
                <w:rFonts w:ascii="Calibri" w:eastAsia="Times New Roman" w:hAnsi="Calibri" w:cs="Times New Roman"/>
                <w:sz w:val="16"/>
                <w:szCs w:val="16"/>
              </w:rPr>
              <w:fldChar w:fldCharType="end"/>
            </w:r>
          </w:p>
        </w:tc>
      </w:tr>
      <w:tr w:rsidR="00FA6FE1" w:rsidRPr="00A06246" w14:paraId="689DB7BD" w14:textId="77777777" w:rsidTr="00E13E3F">
        <w:trPr>
          <w:trHeight w:val="280"/>
        </w:trPr>
        <w:tc>
          <w:tcPr>
            <w:tcW w:w="1643" w:type="dxa"/>
            <w:tcBorders>
              <w:top w:val="nil"/>
              <w:left w:val="single" w:sz="18" w:space="0" w:color="auto"/>
              <w:bottom w:val="nil"/>
              <w:right w:val="single" w:sz="8" w:space="0" w:color="auto"/>
            </w:tcBorders>
            <w:vAlign w:val="bottom"/>
          </w:tcPr>
          <w:p w14:paraId="6FCE201A" w14:textId="11156BFE" w:rsidR="00FA6FE1" w:rsidRPr="00357DB1" w:rsidRDefault="00FA6FE1" w:rsidP="0059791C">
            <w:pPr>
              <w:rPr>
                <w:rFonts w:ascii="Calibri" w:eastAsia="Times New Roman" w:hAnsi="Calibri" w:cs="Times New Roman"/>
                <w:sz w:val="16"/>
                <w:szCs w:val="16"/>
              </w:rPr>
            </w:pPr>
            <w:proofErr w:type="spellStart"/>
            <w:r>
              <w:rPr>
                <w:rFonts w:ascii="Calibri" w:eastAsia="Times New Roman" w:hAnsi="Calibri" w:cs="Times New Roman"/>
                <w:sz w:val="16"/>
                <w:szCs w:val="16"/>
              </w:rPr>
              <w:t>CoCu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1B275C3" w14:textId="708BBC17" w:rsidR="00FA6FE1" w:rsidRPr="00357DB1" w:rsidRDefault="00FA6FE1" w:rsidP="0059791C">
            <w:pPr>
              <w:rPr>
                <w:rFonts w:ascii="Calibri" w:eastAsia="Times New Roman" w:hAnsi="Calibri" w:cs="Times New Roman"/>
                <w:sz w:val="16"/>
                <w:szCs w:val="16"/>
              </w:rPr>
            </w:pPr>
            <w:proofErr w:type="spellStart"/>
            <w:r>
              <w:rPr>
                <w:rFonts w:ascii="Calibri" w:eastAsia="Times New Roman" w:hAnsi="Calibri" w:cs="Times New Roman"/>
                <w:sz w:val="16"/>
                <w:szCs w:val="16"/>
              </w:rPr>
              <w:t>CoCu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65C9E78" w14:textId="77777777" w:rsidR="00FA6FE1" w:rsidRPr="00357DB1" w:rsidRDefault="00FA6FE1" w:rsidP="0059791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383942"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F986C0" w14:textId="77777777" w:rsidR="00FA6FE1" w:rsidRPr="00357DB1" w:rsidRDefault="00FA6FE1" w:rsidP="0059791C">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4B32B32"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88D06E4" w14:textId="77777777" w:rsidR="00FA6FE1" w:rsidRPr="00357DB1" w:rsidRDefault="00FA6FE1" w:rsidP="0059791C">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54E179E" w14:textId="77777777" w:rsidR="00FA6FE1" w:rsidRPr="00357DB1" w:rsidRDefault="00FA6FE1" w:rsidP="0059791C">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FECEA7A" w14:textId="36AF904E"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A6FE1" w:rsidRPr="0094352C" w14:paraId="39C25561" w14:textId="77777777" w:rsidTr="00E13E3F">
        <w:trPr>
          <w:trHeight w:val="280"/>
        </w:trPr>
        <w:tc>
          <w:tcPr>
            <w:tcW w:w="1643" w:type="dxa"/>
            <w:tcBorders>
              <w:top w:val="nil"/>
              <w:left w:val="single" w:sz="18" w:space="0" w:color="auto"/>
              <w:bottom w:val="nil"/>
              <w:right w:val="single" w:sz="8" w:space="0" w:color="auto"/>
            </w:tcBorders>
            <w:vAlign w:val="bottom"/>
          </w:tcPr>
          <w:p w14:paraId="67EA193E" w14:textId="77777777" w:rsidR="00FA6FE1" w:rsidRPr="00357DB1" w:rsidRDefault="00FA6FE1" w:rsidP="00B23401">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AD740EF" w14:textId="77777777" w:rsidR="00FA6FE1" w:rsidRPr="00357DB1" w:rsidRDefault="00FA6FE1" w:rsidP="00B23401">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FeN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EE2C965"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D5506D9"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1F4A6E5" w14:textId="77777777" w:rsidR="00FA6FE1" w:rsidRPr="00357DB1" w:rsidRDefault="00FA6FE1" w:rsidP="00B23401">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1B386F7"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4DA199" w14:textId="77777777" w:rsidR="00FA6FE1" w:rsidRPr="00357DB1" w:rsidRDefault="00FA6FE1" w:rsidP="00B23401">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3D4BB1" w14:textId="77777777" w:rsidR="00FA6FE1" w:rsidRPr="00357DB1" w:rsidRDefault="00FA6FE1" w:rsidP="00B23401">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A8D885D" w14:textId="2D806CB2"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A6FE1" w:rsidRPr="0094352C" w14:paraId="2D31F0D3" w14:textId="77777777" w:rsidTr="00E13E3F">
        <w:trPr>
          <w:trHeight w:val="280"/>
        </w:trPr>
        <w:tc>
          <w:tcPr>
            <w:tcW w:w="1643" w:type="dxa"/>
            <w:tcBorders>
              <w:top w:val="nil"/>
              <w:left w:val="single" w:sz="18" w:space="0" w:color="auto"/>
              <w:bottom w:val="nil"/>
              <w:right w:val="single" w:sz="8" w:space="0" w:color="auto"/>
            </w:tcBorders>
            <w:vAlign w:val="bottom"/>
          </w:tcPr>
          <w:p w14:paraId="09CEED6E" w14:textId="77777777"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Mo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27757CC" w14:textId="77777777"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Mo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77007DA"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FE9E866"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0B855F5C"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D8</w:t>
            </w:r>
            <w:r w:rsidRPr="00357DB1">
              <w:rPr>
                <w:rFonts w:ascii="Calibri" w:eastAsia="Times New Roman" w:hAnsi="Calibri" w:cs="Times New Roman"/>
                <w:sz w:val="16"/>
                <w:szCs w:val="16"/>
                <w:vertAlign w:val="subscript"/>
              </w:rPr>
              <w:t>5</w:t>
            </w:r>
          </w:p>
        </w:tc>
        <w:tc>
          <w:tcPr>
            <w:tcW w:w="356" w:type="dxa"/>
            <w:tcBorders>
              <w:top w:val="nil"/>
              <w:left w:val="single" w:sz="8" w:space="0" w:color="auto"/>
              <w:bottom w:val="nil"/>
              <w:right w:val="single" w:sz="8" w:space="0" w:color="auto"/>
            </w:tcBorders>
            <w:vAlign w:val="bottom"/>
          </w:tcPr>
          <w:p w14:paraId="16A7F8C8"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4FFD88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621FAD9" w14:textId="77777777" w:rsidR="00FA6FE1" w:rsidRPr="00357DB1" w:rsidRDefault="00FA6FE1" w:rsidP="00E05AC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0A127D5" w14:textId="6026146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59261C" w14:paraId="31EFC789" w14:textId="77777777" w:rsidTr="00E13E3F">
        <w:trPr>
          <w:trHeight w:val="280"/>
        </w:trPr>
        <w:tc>
          <w:tcPr>
            <w:tcW w:w="1643" w:type="dxa"/>
            <w:tcBorders>
              <w:top w:val="nil"/>
              <w:left w:val="single" w:sz="18" w:space="0" w:color="auto"/>
              <w:bottom w:val="nil"/>
              <w:right w:val="single" w:sz="8" w:space="0" w:color="auto"/>
            </w:tcBorders>
            <w:vAlign w:val="bottom"/>
          </w:tcPr>
          <w:p w14:paraId="1C2EC6B4" w14:textId="3B3CE572"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989A5A8" w14:textId="77777777"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0A4F5B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13729B70"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EC1CF2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C34351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9E4FF0E"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199E2B"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ED5A88C" w14:textId="648393F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A6FE1" w:rsidRPr="0094352C" w14:paraId="4C3AD89F" w14:textId="77777777" w:rsidTr="00E13E3F">
        <w:trPr>
          <w:trHeight w:val="280"/>
        </w:trPr>
        <w:tc>
          <w:tcPr>
            <w:tcW w:w="1643" w:type="dxa"/>
            <w:tcBorders>
              <w:top w:val="nil"/>
              <w:left w:val="single" w:sz="18" w:space="0" w:color="auto"/>
              <w:bottom w:val="nil"/>
              <w:right w:val="single" w:sz="8" w:space="0" w:color="auto"/>
            </w:tcBorders>
            <w:vAlign w:val="bottom"/>
          </w:tcPr>
          <w:p w14:paraId="742ECD61" w14:textId="77777777"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N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289EA64" w14:textId="77777777" w:rsidR="00FA6FE1" w:rsidRPr="00357DB1" w:rsidRDefault="00FA6FE1" w:rsidP="00E05A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N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FF1C463"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nil"/>
              <w:right w:val="single" w:sz="8" w:space="0" w:color="auto"/>
            </w:tcBorders>
            <w:shd w:val="clear" w:color="auto" w:fill="auto"/>
            <w:noWrap/>
            <w:vAlign w:val="bottom"/>
            <w:hideMark/>
          </w:tcPr>
          <w:p w14:paraId="3907DD70"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DC6D27F" w14:textId="77777777" w:rsidR="00FA6FE1" w:rsidRPr="00357DB1" w:rsidRDefault="00FA6FE1" w:rsidP="00E05AC4">
            <w:pPr>
              <w:rPr>
                <w:rFonts w:ascii="Calibri" w:eastAsia="Times New Roman" w:hAnsi="Calibri" w:cs="Times New Roman"/>
                <w:sz w:val="16"/>
                <w:szCs w:val="16"/>
              </w:rPr>
            </w:pPr>
            <w:r w:rsidRPr="00357DB1">
              <w:rPr>
                <w:rFonts w:ascii="Calibri" w:eastAsia="Times New Roman" w:hAnsi="Calibri" w:cs="Times New Roman"/>
                <w:sz w:val="16"/>
                <w:szCs w:val="16"/>
              </w:rPr>
              <w:t>F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4F8656E9"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FC0FD63" w14:textId="77777777" w:rsidR="00FA6FE1" w:rsidRPr="00357DB1" w:rsidRDefault="00FA6FE1" w:rsidP="00E05AC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9C5A983" w14:textId="77777777" w:rsidR="00FA6FE1" w:rsidRPr="00357DB1" w:rsidRDefault="00FA6FE1" w:rsidP="00E05AC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0F04EBD2" w14:textId="1D4505FA"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EC64C2" w14:paraId="3F0EAE34" w14:textId="77777777" w:rsidTr="00E13E3F">
        <w:trPr>
          <w:trHeight w:val="280"/>
        </w:trPr>
        <w:tc>
          <w:tcPr>
            <w:tcW w:w="1643" w:type="dxa"/>
            <w:tcBorders>
              <w:top w:val="nil"/>
              <w:left w:val="single" w:sz="18" w:space="0" w:color="auto"/>
              <w:bottom w:val="nil"/>
              <w:right w:val="single" w:sz="8" w:space="0" w:color="auto"/>
            </w:tcBorders>
            <w:vAlign w:val="bottom"/>
          </w:tcPr>
          <w:p w14:paraId="6F1F9369" w14:textId="77777777" w:rsidR="00FA6FE1" w:rsidRPr="00357DB1" w:rsidRDefault="00FA6FE1" w:rsidP="00EC64C2">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9670EF8" w14:textId="1446799D"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71B60241"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81605C" w14:textId="36D803E0"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45AA739" w14:textId="492D9A9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4CE3502"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D47EF2" w14:textId="3E1FF76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16CEFF"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3A0FF89C" w14:textId="7B845C3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06397FBE" w14:textId="77777777" w:rsidTr="00E13E3F">
        <w:trPr>
          <w:trHeight w:val="280"/>
        </w:trPr>
        <w:tc>
          <w:tcPr>
            <w:tcW w:w="1643" w:type="dxa"/>
            <w:tcBorders>
              <w:top w:val="nil"/>
              <w:left w:val="single" w:sz="18" w:space="0" w:color="auto"/>
              <w:bottom w:val="nil"/>
              <w:right w:val="single" w:sz="8" w:space="0" w:color="auto"/>
            </w:tcBorders>
            <w:vAlign w:val="bottom"/>
          </w:tcPr>
          <w:p w14:paraId="19F8F7E7"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F4B0FE9"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7DAE6A4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7304A1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297FB0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B86E443"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0EF9D3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6ED3F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DC5AEA6" w14:textId="4CE3617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694C763" w14:textId="77777777" w:rsidTr="00E13E3F">
        <w:trPr>
          <w:trHeight w:val="280"/>
        </w:trPr>
        <w:tc>
          <w:tcPr>
            <w:tcW w:w="1643" w:type="dxa"/>
            <w:tcBorders>
              <w:top w:val="nil"/>
              <w:left w:val="single" w:sz="18" w:space="0" w:color="auto"/>
              <w:bottom w:val="nil"/>
              <w:right w:val="single" w:sz="8" w:space="0" w:color="auto"/>
            </w:tcBorders>
            <w:vAlign w:val="bottom"/>
          </w:tcPr>
          <w:p w14:paraId="0B940E7D"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9FC78E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0.7</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75B6DED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38F4B9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B540BAB"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25065D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604804"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5B7A9E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1FDE4D9" w14:textId="2813E632"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94352C" w14:paraId="0A7BBBBB" w14:textId="77777777" w:rsidTr="00E13E3F">
        <w:trPr>
          <w:trHeight w:val="280"/>
        </w:trPr>
        <w:tc>
          <w:tcPr>
            <w:tcW w:w="1643" w:type="dxa"/>
            <w:tcBorders>
              <w:top w:val="nil"/>
              <w:left w:val="single" w:sz="18" w:space="0" w:color="auto"/>
              <w:bottom w:val="nil"/>
              <w:right w:val="single" w:sz="8" w:space="0" w:color="auto"/>
            </w:tcBorders>
            <w:vAlign w:val="bottom"/>
          </w:tcPr>
          <w:p w14:paraId="498C217F"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EDD17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0.4</w:t>
            </w:r>
          </w:p>
        </w:tc>
        <w:tc>
          <w:tcPr>
            <w:tcW w:w="1710" w:type="dxa"/>
            <w:tcBorders>
              <w:top w:val="nil"/>
              <w:left w:val="single" w:sz="8" w:space="0" w:color="auto"/>
              <w:bottom w:val="nil"/>
              <w:right w:val="single" w:sz="8" w:space="0" w:color="auto"/>
            </w:tcBorders>
            <w:shd w:val="clear" w:color="auto" w:fill="auto"/>
            <w:noWrap/>
            <w:vAlign w:val="bottom"/>
            <w:hideMark/>
          </w:tcPr>
          <w:p w14:paraId="018A85C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3ABCD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A6B81FC"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09668BD9"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E0FBB8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C991C2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8D8F6C8" w14:textId="00BF9F0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6C323AFC" w14:textId="77777777" w:rsidTr="00E13E3F">
        <w:trPr>
          <w:trHeight w:val="280"/>
        </w:trPr>
        <w:tc>
          <w:tcPr>
            <w:tcW w:w="1643" w:type="dxa"/>
            <w:tcBorders>
              <w:top w:val="nil"/>
              <w:left w:val="single" w:sz="18" w:space="0" w:color="auto"/>
              <w:bottom w:val="nil"/>
              <w:right w:val="single" w:sz="8" w:space="0" w:color="auto"/>
            </w:tcBorders>
            <w:vAlign w:val="bottom"/>
          </w:tcPr>
          <w:p w14:paraId="4E19CFDF"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486F02"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0.7</w:t>
            </w:r>
          </w:p>
        </w:tc>
        <w:tc>
          <w:tcPr>
            <w:tcW w:w="1710" w:type="dxa"/>
            <w:tcBorders>
              <w:top w:val="nil"/>
              <w:left w:val="single" w:sz="8" w:space="0" w:color="auto"/>
              <w:bottom w:val="nil"/>
              <w:right w:val="single" w:sz="8" w:space="0" w:color="auto"/>
            </w:tcBorders>
            <w:shd w:val="clear" w:color="auto" w:fill="auto"/>
            <w:noWrap/>
            <w:vAlign w:val="bottom"/>
            <w:hideMark/>
          </w:tcPr>
          <w:p w14:paraId="28D78721"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F67C9F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BBAEAE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CD3984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C85EAAE"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88FDF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A839DCE" w14:textId="576E156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A1F86F7" w14:textId="77777777" w:rsidTr="00E13E3F">
        <w:trPr>
          <w:trHeight w:val="280"/>
        </w:trPr>
        <w:tc>
          <w:tcPr>
            <w:tcW w:w="1643" w:type="dxa"/>
            <w:tcBorders>
              <w:top w:val="nil"/>
              <w:left w:val="single" w:sz="18" w:space="0" w:color="auto"/>
              <w:bottom w:val="nil"/>
              <w:right w:val="single" w:sz="8" w:space="0" w:color="auto"/>
            </w:tcBorders>
            <w:vAlign w:val="bottom"/>
          </w:tcPr>
          <w:p w14:paraId="3CD52A13"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8BBFFD4" w14:textId="77777777" w:rsidR="00FA6FE1" w:rsidRPr="00357DB1" w:rsidRDefault="00FA6FE1" w:rsidP="0007164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Mn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F525B8E"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58F33DF"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C5D151"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CFC126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5BBF2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3C0458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23845A7" w14:textId="1881C6BC"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76C444D6" w14:textId="77777777" w:rsidTr="00E13E3F">
        <w:trPr>
          <w:trHeight w:val="280"/>
        </w:trPr>
        <w:tc>
          <w:tcPr>
            <w:tcW w:w="1643" w:type="dxa"/>
            <w:tcBorders>
              <w:top w:val="nil"/>
              <w:left w:val="single" w:sz="18" w:space="0" w:color="auto"/>
              <w:bottom w:val="nil"/>
              <w:right w:val="single" w:sz="8" w:space="0" w:color="auto"/>
            </w:tcBorders>
            <w:vAlign w:val="bottom"/>
          </w:tcPr>
          <w:p w14:paraId="2FC0C54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15C161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14C87B8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A369CBD"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C27E43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169E400"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5C9051"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81955B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EFACCC3" w14:textId="4C43A65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20062764" w14:textId="77777777" w:rsidTr="00E13E3F">
        <w:trPr>
          <w:trHeight w:val="280"/>
        </w:trPr>
        <w:tc>
          <w:tcPr>
            <w:tcW w:w="1643" w:type="dxa"/>
            <w:tcBorders>
              <w:top w:val="nil"/>
              <w:left w:val="single" w:sz="18" w:space="0" w:color="auto"/>
              <w:bottom w:val="nil"/>
              <w:right w:val="single" w:sz="8" w:space="0" w:color="auto"/>
            </w:tcBorders>
            <w:vAlign w:val="bottom"/>
          </w:tcPr>
          <w:p w14:paraId="0D8FA558"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AC6D44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1.6</w:t>
            </w:r>
          </w:p>
        </w:tc>
        <w:tc>
          <w:tcPr>
            <w:tcW w:w="1710" w:type="dxa"/>
            <w:tcBorders>
              <w:top w:val="nil"/>
              <w:left w:val="single" w:sz="8" w:space="0" w:color="auto"/>
              <w:bottom w:val="nil"/>
              <w:right w:val="single" w:sz="8" w:space="0" w:color="auto"/>
            </w:tcBorders>
            <w:shd w:val="clear" w:color="auto" w:fill="auto"/>
            <w:noWrap/>
            <w:vAlign w:val="bottom"/>
            <w:hideMark/>
          </w:tcPr>
          <w:p w14:paraId="18CB2B5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AB09A"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5D65D16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61FEF0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3221D4B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EAE712"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0CAF6EEA" w14:textId="545CB83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5A69CF74" w14:textId="77777777" w:rsidTr="00E13E3F">
        <w:trPr>
          <w:trHeight w:val="280"/>
        </w:trPr>
        <w:tc>
          <w:tcPr>
            <w:tcW w:w="1643" w:type="dxa"/>
            <w:tcBorders>
              <w:top w:val="nil"/>
              <w:left w:val="single" w:sz="18" w:space="0" w:color="auto"/>
              <w:bottom w:val="nil"/>
              <w:right w:val="single" w:sz="8" w:space="0" w:color="auto"/>
            </w:tcBorders>
            <w:vAlign w:val="bottom"/>
          </w:tcPr>
          <w:p w14:paraId="47432D6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730AF4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21C0930E"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3D6415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D95D52F"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782074F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34228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B1DD6E2"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02C97246" w14:textId="4B9F364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5174800" w14:textId="77777777" w:rsidTr="00E13E3F">
        <w:trPr>
          <w:trHeight w:val="280"/>
        </w:trPr>
        <w:tc>
          <w:tcPr>
            <w:tcW w:w="1643" w:type="dxa"/>
            <w:tcBorders>
              <w:top w:val="nil"/>
              <w:left w:val="single" w:sz="18" w:space="0" w:color="auto"/>
              <w:bottom w:val="nil"/>
              <w:right w:val="single" w:sz="8" w:space="0" w:color="auto"/>
            </w:tcBorders>
            <w:vAlign w:val="bottom"/>
          </w:tcPr>
          <w:p w14:paraId="145D6DF3"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F4FD1BA"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3</w:t>
            </w:r>
          </w:p>
        </w:tc>
        <w:tc>
          <w:tcPr>
            <w:tcW w:w="1710" w:type="dxa"/>
            <w:tcBorders>
              <w:top w:val="nil"/>
              <w:left w:val="single" w:sz="8" w:space="0" w:color="auto"/>
              <w:bottom w:val="nil"/>
              <w:right w:val="single" w:sz="8" w:space="0" w:color="auto"/>
            </w:tcBorders>
            <w:shd w:val="clear" w:color="auto" w:fill="auto"/>
            <w:noWrap/>
            <w:vAlign w:val="bottom"/>
            <w:hideMark/>
          </w:tcPr>
          <w:p w14:paraId="142DC43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ACDE85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8575ACE"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A43345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F3C3E4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52E24F9"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364D55F9" w14:textId="3DF0895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3D8B6880" w14:textId="77777777" w:rsidTr="00E13E3F">
        <w:trPr>
          <w:trHeight w:val="280"/>
        </w:trPr>
        <w:tc>
          <w:tcPr>
            <w:tcW w:w="1643" w:type="dxa"/>
            <w:tcBorders>
              <w:top w:val="nil"/>
              <w:left w:val="single" w:sz="18" w:space="0" w:color="auto"/>
              <w:bottom w:val="nil"/>
              <w:right w:val="single" w:sz="8" w:space="0" w:color="auto"/>
            </w:tcBorders>
            <w:vAlign w:val="bottom"/>
          </w:tcPr>
          <w:p w14:paraId="5E8107CC"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150E7B"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2.6</w:t>
            </w:r>
          </w:p>
        </w:tc>
        <w:tc>
          <w:tcPr>
            <w:tcW w:w="1710" w:type="dxa"/>
            <w:tcBorders>
              <w:top w:val="nil"/>
              <w:left w:val="single" w:sz="8" w:space="0" w:color="auto"/>
              <w:bottom w:val="nil"/>
              <w:right w:val="single" w:sz="8" w:space="0" w:color="auto"/>
            </w:tcBorders>
            <w:shd w:val="clear" w:color="auto" w:fill="auto"/>
            <w:noWrap/>
            <w:vAlign w:val="bottom"/>
            <w:hideMark/>
          </w:tcPr>
          <w:p w14:paraId="1DD9315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46BA56"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4674604"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8F5D9F3"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AB7189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D374679"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C978645" w14:textId="7FE65AAF"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6FE42D7" w14:textId="77777777" w:rsidTr="00E13E3F">
        <w:trPr>
          <w:trHeight w:val="280"/>
        </w:trPr>
        <w:tc>
          <w:tcPr>
            <w:tcW w:w="1643" w:type="dxa"/>
            <w:tcBorders>
              <w:top w:val="nil"/>
              <w:left w:val="single" w:sz="18" w:space="0" w:color="auto"/>
              <w:bottom w:val="nil"/>
              <w:right w:val="single" w:sz="8" w:space="0" w:color="auto"/>
            </w:tcBorders>
            <w:vAlign w:val="bottom"/>
          </w:tcPr>
          <w:p w14:paraId="03AE0751"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65B57D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oFeMnTiVZr</w:t>
            </w:r>
            <w:r w:rsidRPr="00357DB1">
              <w:rPr>
                <w:rFonts w:ascii="Calibri" w:eastAsia="Times New Roman" w:hAnsi="Calibri" w:cs="Times New Roman"/>
                <w:sz w:val="16"/>
                <w:szCs w:val="16"/>
                <w:vertAlign w:val="subscript"/>
              </w:rPr>
              <w:t>3</w:t>
            </w:r>
          </w:p>
        </w:tc>
        <w:tc>
          <w:tcPr>
            <w:tcW w:w="1710" w:type="dxa"/>
            <w:tcBorders>
              <w:top w:val="nil"/>
              <w:left w:val="single" w:sz="8" w:space="0" w:color="auto"/>
              <w:bottom w:val="nil"/>
              <w:right w:val="single" w:sz="8" w:space="0" w:color="auto"/>
            </w:tcBorders>
            <w:shd w:val="clear" w:color="auto" w:fill="auto"/>
            <w:noWrap/>
            <w:vAlign w:val="bottom"/>
            <w:hideMark/>
          </w:tcPr>
          <w:p w14:paraId="39467DEC"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05988E5"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5E5A1F0"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58271D8"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563665"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E71B31B"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7AF0FAA8" w14:textId="2CC2D23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A33A544" w14:textId="77777777" w:rsidTr="00E13E3F">
        <w:trPr>
          <w:trHeight w:val="280"/>
        </w:trPr>
        <w:tc>
          <w:tcPr>
            <w:tcW w:w="1643" w:type="dxa"/>
            <w:tcBorders>
              <w:top w:val="nil"/>
              <w:left w:val="single" w:sz="18" w:space="0" w:color="auto"/>
              <w:bottom w:val="nil"/>
              <w:right w:val="single" w:sz="8" w:space="0" w:color="auto"/>
            </w:tcBorders>
            <w:vAlign w:val="bottom"/>
          </w:tcPr>
          <w:p w14:paraId="4A08EC9A"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369B19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1.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8CE483F"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B6455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78E299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63DF492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806EE5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F2FCF1"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0DE61E5" w14:textId="437A86B7"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209B633" w14:textId="77777777" w:rsidTr="00E13E3F">
        <w:trPr>
          <w:trHeight w:val="280"/>
        </w:trPr>
        <w:tc>
          <w:tcPr>
            <w:tcW w:w="1643" w:type="dxa"/>
            <w:tcBorders>
              <w:top w:val="nil"/>
              <w:left w:val="single" w:sz="18" w:space="0" w:color="auto"/>
              <w:bottom w:val="nil"/>
              <w:right w:val="single" w:sz="8" w:space="0" w:color="auto"/>
            </w:tcBorders>
            <w:vAlign w:val="bottom"/>
          </w:tcPr>
          <w:p w14:paraId="3B42356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60797F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C5DDFFC"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6686C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04CB3D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99D1AFF"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219044"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1A83C32"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E1A2C8B" w14:textId="187D0528"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B278A53" w14:textId="77777777" w:rsidTr="00E13E3F">
        <w:trPr>
          <w:trHeight w:val="280"/>
        </w:trPr>
        <w:tc>
          <w:tcPr>
            <w:tcW w:w="1643" w:type="dxa"/>
            <w:tcBorders>
              <w:top w:val="nil"/>
              <w:left w:val="single" w:sz="18" w:space="0" w:color="auto"/>
              <w:bottom w:val="nil"/>
              <w:right w:val="single" w:sz="8" w:space="0" w:color="auto"/>
            </w:tcBorders>
            <w:vAlign w:val="bottom"/>
          </w:tcPr>
          <w:p w14:paraId="637E3B27"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B03E27"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04D4918"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FF9D8FC"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F062F6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1B54BBE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CB9B669"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B9788A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F6326F9" w14:textId="4101504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07577EEC" w14:textId="77777777" w:rsidTr="00E13E3F">
        <w:trPr>
          <w:trHeight w:val="280"/>
        </w:trPr>
        <w:tc>
          <w:tcPr>
            <w:tcW w:w="1643" w:type="dxa"/>
            <w:tcBorders>
              <w:top w:val="nil"/>
              <w:left w:val="single" w:sz="18" w:space="0" w:color="auto"/>
              <w:bottom w:val="nil"/>
              <w:right w:val="single" w:sz="8" w:space="0" w:color="auto"/>
            </w:tcBorders>
            <w:vAlign w:val="bottom"/>
          </w:tcPr>
          <w:p w14:paraId="0CF28295"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E88478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5D2CBEC3"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9F2BF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2D655BA6"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2479B165"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B972B1B"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15DAC96"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1B2C10C" w14:textId="0CC0819A"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5A10C9D5" w14:textId="77777777" w:rsidTr="00E13E3F">
        <w:trPr>
          <w:trHeight w:val="280"/>
        </w:trPr>
        <w:tc>
          <w:tcPr>
            <w:tcW w:w="1643" w:type="dxa"/>
            <w:tcBorders>
              <w:top w:val="nil"/>
              <w:left w:val="single" w:sz="18" w:space="0" w:color="auto"/>
              <w:bottom w:val="nil"/>
              <w:right w:val="single" w:sz="8" w:space="0" w:color="auto"/>
            </w:tcBorders>
            <w:vAlign w:val="bottom"/>
          </w:tcPr>
          <w:p w14:paraId="5E2DEEC8"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2E5130"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2.6</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42ED72CF"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5A36E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61F9359A"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08A2E3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01AA7BA"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9A15E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EB5ABE8" w14:textId="0227CC0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25DB81DC" w14:textId="77777777" w:rsidTr="00E13E3F">
        <w:trPr>
          <w:trHeight w:val="280"/>
        </w:trPr>
        <w:tc>
          <w:tcPr>
            <w:tcW w:w="1643" w:type="dxa"/>
            <w:tcBorders>
              <w:top w:val="nil"/>
              <w:left w:val="single" w:sz="18" w:space="0" w:color="auto"/>
              <w:bottom w:val="nil"/>
              <w:right w:val="single" w:sz="8" w:space="0" w:color="auto"/>
            </w:tcBorders>
            <w:vAlign w:val="bottom"/>
          </w:tcPr>
          <w:p w14:paraId="64659A73" w14:textId="77777777" w:rsidR="00FA6FE1" w:rsidRPr="00357DB1" w:rsidRDefault="00FA6FE1" w:rsidP="0007164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8E32105"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oFeMnTiV</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2C767E3B"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8D566DD"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DD8066D" w14:textId="77777777" w:rsidR="00FA6FE1" w:rsidRPr="00357DB1" w:rsidRDefault="00FA6FE1" w:rsidP="00071648">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37B4AC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BF0A390"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9BF9B08" w14:textId="77777777" w:rsidR="00FA6FE1" w:rsidRPr="00357DB1" w:rsidRDefault="00FA6FE1" w:rsidP="00071648">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46AB8C4C" w14:textId="6342FD56"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70920370" w14:textId="77777777" w:rsidTr="00E13E3F">
        <w:trPr>
          <w:trHeight w:val="280"/>
        </w:trPr>
        <w:tc>
          <w:tcPr>
            <w:tcW w:w="1643" w:type="dxa"/>
            <w:tcBorders>
              <w:top w:val="nil"/>
              <w:left w:val="single" w:sz="18" w:space="0" w:color="auto"/>
              <w:bottom w:val="nil"/>
              <w:right w:val="single" w:sz="8" w:space="0" w:color="auto"/>
            </w:tcBorders>
            <w:vAlign w:val="bottom"/>
          </w:tcPr>
          <w:p w14:paraId="25CA64C2" w14:textId="3D2A8F8A"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0883573" w14:textId="111F6B4F"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647767D9"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D7DF53" w14:textId="28817FA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1B9F57C9" w14:textId="69BC49CA"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4AF76B52" w14:textId="5F1C647B"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0DD1690" w14:textId="59ED8B1C"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CB749C3"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6E958133" w14:textId="32805F94"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9CE244E" w14:textId="77777777" w:rsidTr="00E13E3F">
        <w:trPr>
          <w:trHeight w:val="280"/>
        </w:trPr>
        <w:tc>
          <w:tcPr>
            <w:tcW w:w="1643" w:type="dxa"/>
            <w:tcBorders>
              <w:top w:val="nil"/>
              <w:left w:val="single" w:sz="18" w:space="0" w:color="auto"/>
              <w:bottom w:val="nil"/>
              <w:right w:val="single" w:sz="8" w:space="0" w:color="auto"/>
            </w:tcBorders>
            <w:vAlign w:val="bottom"/>
          </w:tcPr>
          <w:p w14:paraId="7C8CAB52" w14:textId="24D17D39"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B9572BC" w14:textId="7D647011"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6F5F5935" w14:textId="77777777"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7EE27F6" w14:textId="08FE89F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67FDCD0" w14:textId="10B41EC3"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3246E63D" w14:textId="2F2639FC"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4FB815C" w14:textId="3F0D8960"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F9E800A" w14:textId="77777777"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1EA2BC67" w14:textId="47B172A5"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32D50" w14:paraId="10A82B68" w14:textId="77777777" w:rsidTr="00E13E3F">
        <w:trPr>
          <w:trHeight w:val="280"/>
        </w:trPr>
        <w:tc>
          <w:tcPr>
            <w:tcW w:w="1643" w:type="dxa"/>
            <w:tcBorders>
              <w:top w:val="nil"/>
              <w:left w:val="single" w:sz="18" w:space="0" w:color="auto"/>
              <w:bottom w:val="nil"/>
              <w:right w:val="single" w:sz="8" w:space="0" w:color="auto"/>
            </w:tcBorders>
            <w:vAlign w:val="bottom"/>
          </w:tcPr>
          <w:p w14:paraId="1353E64D" w14:textId="13BDB041" w:rsidR="00FA6FE1" w:rsidRPr="00357DB1" w:rsidRDefault="00FA6FE1" w:rsidP="00EC64C2">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4B6E214" w14:textId="112C2920"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oFeMnTi</w:t>
            </w:r>
            <w:r w:rsidRPr="00357DB1">
              <w:rPr>
                <w:rFonts w:ascii="Calibri" w:eastAsia="Times New Roman" w:hAnsi="Calibri" w:cs="Times New Roman"/>
                <w:sz w:val="16"/>
                <w:szCs w:val="16"/>
                <w:vertAlign w:val="subscript"/>
              </w:rPr>
              <w:t>2.5</w:t>
            </w:r>
            <w:r w:rsidRPr="00357DB1">
              <w:rPr>
                <w:rFonts w:ascii="Calibri" w:eastAsia="Times New Roman" w:hAnsi="Calibri" w:cs="Times New Roman"/>
                <w:sz w:val="16"/>
                <w:szCs w:val="16"/>
              </w:rPr>
              <w:t>VZr</w:t>
            </w:r>
          </w:p>
        </w:tc>
        <w:tc>
          <w:tcPr>
            <w:tcW w:w="1710" w:type="dxa"/>
            <w:tcBorders>
              <w:top w:val="nil"/>
              <w:left w:val="single" w:sz="8" w:space="0" w:color="auto"/>
              <w:bottom w:val="nil"/>
              <w:right w:val="single" w:sz="8" w:space="0" w:color="auto"/>
            </w:tcBorders>
            <w:shd w:val="clear" w:color="auto" w:fill="auto"/>
            <w:noWrap/>
            <w:vAlign w:val="bottom"/>
            <w:hideMark/>
          </w:tcPr>
          <w:p w14:paraId="470BE565" w14:textId="3BB4392E"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6C1C26" w14:textId="055C0CBB"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480AA16" w14:textId="254DCE7D" w:rsidR="00FA6FE1" w:rsidRPr="00357DB1" w:rsidRDefault="00FA6FE1" w:rsidP="00EC64C2">
            <w:pPr>
              <w:rPr>
                <w:rFonts w:ascii="Calibri" w:eastAsia="Times New Roman" w:hAnsi="Calibri" w:cs="Times New Roman"/>
                <w:sz w:val="16"/>
                <w:szCs w:val="16"/>
              </w:rPr>
            </w:pPr>
            <w:r w:rsidRPr="00357DB1">
              <w:rPr>
                <w:rFonts w:ascii="Calibri" w:eastAsia="Times New Roman" w:hAnsi="Calibri" w:cs="Times New Roman"/>
                <w:sz w:val="16"/>
                <w:szCs w:val="16"/>
              </w:rPr>
              <w:t>C14</w:t>
            </w:r>
          </w:p>
        </w:tc>
        <w:tc>
          <w:tcPr>
            <w:tcW w:w="356" w:type="dxa"/>
            <w:tcBorders>
              <w:top w:val="nil"/>
              <w:left w:val="single" w:sz="8" w:space="0" w:color="auto"/>
              <w:bottom w:val="nil"/>
              <w:right w:val="single" w:sz="8" w:space="0" w:color="auto"/>
            </w:tcBorders>
            <w:vAlign w:val="bottom"/>
          </w:tcPr>
          <w:p w14:paraId="5709BE05" w14:textId="0DDE0159"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BCBB037" w14:textId="583139D2"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034051F" w14:textId="78686B1F" w:rsidR="00FA6FE1" w:rsidRPr="00357DB1" w:rsidRDefault="00FA6FE1" w:rsidP="00EC64C2">
            <w:pPr>
              <w:jc w:val="center"/>
              <w:rPr>
                <w:rFonts w:ascii="Calibri" w:eastAsia="Times New Roman" w:hAnsi="Calibri" w:cs="Times New Roman"/>
                <w:sz w:val="16"/>
                <w:szCs w:val="16"/>
              </w:rPr>
            </w:pPr>
            <w:r w:rsidRPr="00357DB1">
              <w:rPr>
                <w:rFonts w:ascii="Calibri" w:eastAsia="Times New Roman" w:hAnsi="Calibri" w:cs="Times New Roman"/>
                <w:sz w:val="16"/>
                <w:szCs w:val="16"/>
              </w:rPr>
              <w:t>HY</w:t>
            </w:r>
          </w:p>
        </w:tc>
        <w:tc>
          <w:tcPr>
            <w:tcW w:w="810" w:type="dxa"/>
            <w:tcBorders>
              <w:top w:val="nil"/>
              <w:left w:val="single" w:sz="8" w:space="0" w:color="auto"/>
              <w:bottom w:val="nil"/>
              <w:right w:val="single" w:sz="18" w:space="0" w:color="auto"/>
            </w:tcBorders>
            <w:shd w:val="clear" w:color="auto" w:fill="auto"/>
            <w:noWrap/>
            <w:vAlign w:val="bottom"/>
            <w:hideMark/>
          </w:tcPr>
          <w:p w14:paraId="26B5599E" w14:textId="10AB2281"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LYW88L0F1dGhvcj48WWVhcj4yMDEwPC9ZZWFyPjxSZWNO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==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1]</w:t>
            </w:r>
            <w:r>
              <w:rPr>
                <w:rFonts w:ascii="Calibri" w:eastAsia="Times New Roman" w:hAnsi="Calibri" w:cs="Times New Roman"/>
                <w:sz w:val="16"/>
                <w:szCs w:val="16"/>
              </w:rPr>
              <w:fldChar w:fldCharType="end"/>
            </w:r>
          </w:p>
        </w:tc>
      </w:tr>
      <w:tr w:rsidR="00FA6FE1" w:rsidRPr="008D52DF" w14:paraId="07F3A081" w14:textId="77777777" w:rsidTr="00E13E3F">
        <w:trPr>
          <w:trHeight w:val="280"/>
        </w:trPr>
        <w:tc>
          <w:tcPr>
            <w:tcW w:w="1643" w:type="dxa"/>
            <w:tcBorders>
              <w:top w:val="nil"/>
              <w:left w:val="single" w:sz="18" w:space="0" w:color="auto"/>
              <w:bottom w:val="nil"/>
              <w:right w:val="single" w:sz="8" w:space="0" w:color="auto"/>
            </w:tcBorders>
            <w:vAlign w:val="bottom"/>
          </w:tcPr>
          <w:p w14:paraId="61E20630" w14:textId="77777777" w:rsidR="00FA6FE1" w:rsidRPr="00357DB1" w:rsidRDefault="00FA6FE1" w:rsidP="0036336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Ni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714492A" w14:textId="77777777" w:rsidR="00FA6FE1" w:rsidRPr="00357DB1" w:rsidRDefault="00FA6FE1" w:rsidP="0036336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NiT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0478F0D" w14:textId="77777777" w:rsidR="00FA6FE1" w:rsidRPr="00357DB1" w:rsidRDefault="00FA6FE1" w:rsidP="0036336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447A170"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2070" w:type="dxa"/>
            <w:tcBorders>
              <w:top w:val="nil"/>
              <w:left w:val="single" w:sz="8" w:space="0" w:color="auto"/>
              <w:bottom w:val="nil"/>
              <w:right w:val="single" w:sz="8" w:space="0" w:color="auto"/>
            </w:tcBorders>
            <w:shd w:val="clear" w:color="auto" w:fill="auto"/>
            <w:noWrap/>
            <w:vAlign w:val="bottom"/>
            <w:hideMark/>
          </w:tcPr>
          <w:p w14:paraId="7B093CF8" w14:textId="77777777" w:rsidR="00FA6FE1" w:rsidRPr="00357DB1" w:rsidRDefault="00FA6FE1" w:rsidP="0036336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Unk</w:t>
            </w:r>
            <w:proofErr w:type="spellEnd"/>
          </w:p>
        </w:tc>
        <w:tc>
          <w:tcPr>
            <w:tcW w:w="356" w:type="dxa"/>
            <w:tcBorders>
              <w:top w:val="nil"/>
              <w:left w:val="single" w:sz="8" w:space="0" w:color="auto"/>
              <w:bottom w:val="nil"/>
              <w:right w:val="single" w:sz="8" w:space="0" w:color="auto"/>
            </w:tcBorders>
            <w:vAlign w:val="bottom"/>
          </w:tcPr>
          <w:p w14:paraId="2C74FCE4"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1F1687FA" w14:textId="77777777" w:rsidR="00FA6FE1" w:rsidRPr="00357DB1" w:rsidRDefault="00FA6FE1" w:rsidP="0036336D">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E6B50CC" w14:textId="77777777" w:rsidR="00FA6FE1" w:rsidRPr="00357DB1" w:rsidRDefault="00FA6FE1" w:rsidP="0036336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360766D2" w14:textId="6E73E01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A6FE1" w:rsidRPr="00D37CA3" w14:paraId="2F42F2A1" w14:textId="77777777" w:rsidTr="00E13E3F">
        <w:trPr>
          <w:trHeight w:val="280"/>
        </w:trPr>
        <w:tc>
          <w:tcPr>
            <w:tcW w:w="1643" w:type="dxa"/>
            <w:tcBorders>
              <w:top w:val="nil"/>
              <w:left w:val="single" w:sz="18" w:space="0" w:color="auto"/>
              <w:bottom w:val="nil"/>
              <w:right w:val="single" w:sz="8" w:space="0" w:color="auto"/>
            </w:tcBorders>
            <w:vAlign w:val="bottom"/>
          </w:tcPr>
          <w:p w14:paraId="791EF6B3"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Cu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3EB211F"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5E6271E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1B8D4B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AC4EE2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5FF15C88"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977C2BE"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276DE19"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5332E36" w14:textId="0B52488A"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197FD948" w14:textId="77777777" w:rsidTr="00E13E3F">
        <w:trPr>
          <w:trHeight w:val="280"/>
        </w:trPr>
        <w:tc>
          <w:tcPr>
            <w:tcW w:w="1643" w:type="dxa"/>
            <w:tcBorders>
              <w:top w:val="nil"/>
              <w:left w:val="single" w:sz="18" w:space="0" w:color="auto"/>
              <w:bottom w:val="nil"/>
              <w:right w:val="single" w:sz="8" w:space="0" w:color="auto"/>
            </w:tcBorders>
            <w:vAlign w:val="bottom"/>
          </w:tcPr>
          <w:p w14:paraId="22A28D8F"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11D6237"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uFe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F4DCBD1"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6910A1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53CBCE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16275AE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ED8501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4B84CD28"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0BF52DE" w14:textId="4FA5F29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BFA1968" w14:textId="77777777" w:rsidTr="00E13E3F">
        <w:trPr>
          <w:trHeight w:val="280"/>
        </w:trPr>
        <w:tc>
          <w:tcPr>
            <w:tcW w:w="1643" w:type="dxa"/>
            <w:tcBorders>
              <w:top w:val="nil"/>
              <w:left w:val="single" w:sz="18" w:space="0" w:color="auto"/>
              <w:bottom w:val="nil"/>
              <w:right w:val="single" w:sz="8" w:space="0" w:color="auto"/>
            </w:tcBorders>
            <w:vAlign w:val="bottom"/>
          </w:tcPr>
          <w:p w14:paraId="63CB4815"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8992D9E"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7777ADA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54E0D2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E5A71A5"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2FCC</w:t>
            </w:r>
          </w:p>
        </w:tc>
        <w:tc>
          <w:tcPr>
            <w:tcW w:w="356" w:type="dxa"/>
            <w:tcBorders>
              <w:top w:val="nil"/>
              <w:left w:val="single" w:sz="8" w:space="0" w:color="auto"/>
              <w:bottom w:val="nil"/>
              <w:right w:val="single" w:sz="8" w:space="0" w:color="auto"/>
            </w:tcBorders>
            <w:vAlign w:val="bottom"/>
          </w:tcPr>
          <w:p w14:paraId="4EC6ABCB"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6B9775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4233FD6"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754AD50" w14:textId="15214D1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8C1B1B1" w14:textId="77777777" w:rsidTr="00E13E3F">
        <w:trPr>
          <w:trHeight w:val="280"/>
        </w:trPr>
        <w:tc>
          <w:tcPr>
            <w:tcW w:w="1643" w:type="dxa"/>
            <w:tcBorders>
              <w:top w:val="nil"/>
              <w:left w:val="single" w:sz="18" w:space="0" w:color="auto"/>
              <w:bottom w:val="nil"/>
              <w:right w:val="single" w:sz="8" w:space="0" w:color="auto"/>
            </w:tcBorders>
            <w:vAlign w:val="bottom"/>
          </w:tcPr>
          <w:p w14:paraId="2B7E967D"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60003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i</w:t>
            </w:r>
          </w:p>
        </w:tc>
        <w:tc>
          <w:tcPr>
            <w:tcW w:w="1710" w:type="dxa"/>
            <w:tcBorders>
              <w:top w:val="nil"/>
              <w:left w:val="single" w:sz="8" w:space="0" w:color="auto"/>
              <w:bottom w:val="nil"/>
              <w:right w:val="single" w:sz="8" w:space="0" w:color="auto"/>
            </w:tcBorders>
            <w:shd w:val="clear" w:color="auto" w:fill="auto"/>
            <w:noWrap/>
            <w:vAlign w:val="bottom"/>
            <w:hideMark/>
          </w:tcPr>
          <w:p w14:paraId="27F530C6"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5CD9E6" w14:textId="387673B0" w:rsidR="00FA6FE1" w:rsidRPr="00357DB1" w:rsidRDefault="00FA6FE1" w:rsidP="00DF7904">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920085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5CED163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E7A651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8852223"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767B5913" w14:textId="1EC53C44"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414D4914" w14:textId="77777777" w:rsidTr="00E13E3F">
        <w:trPr>
          <w:trHeight w:val="280"/>
        </w:trPr>
        <w:tc>
          <w:tcPr>
            <w:tcW w:w="1643" w:type="dxa"/>
            <w:tcBorders>
              <w:top w:val="nil"/>
              <w:left w:val="single" w:sz="18" w:space="0" w:color="auto"/>
              <w:bottom w:val="nil"/>
              <w:right w:val="single" w:sz="8" w:space="0" w:color="auto"/>
            </w:tcBorders>
            <w:vAlign w:val="bottom"/>
          </w:tcPr>
          <w:p w14:paraId="6D577892"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FB9629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CuFe</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608F85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12B7971" w14:textId="33410BA4" w:rsidR="00FA6FE1" w:rsidRPr="00357DB1" w:rsidRDefault="00FA6FE1" w:rsidP="00DF7904">
            <w:pPr>
              <w:jc w:val="center"/>
              <w:rPr>
                <w:rFonts w:ascii="Calibri" w:eastAsia="Times New Roman" w:hAnsi="Calibri" w:cs="Times New Roman"/>
                <w:sz w:val="16"/>
                <w:szCs w:val="16"/>
              </w:rPr>
            </w:pPr>
            <w:r>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BDED67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FCC</w:t>
            </w:r>
          </w:p>
        </w:tc>
        <w:tc>
          <w:tcPr>
            <w:tcW w:w="356" w:type="dxa"/>
            <w:tcBorders>
              <w:top w:val="nil"/>
              <w:left w:val="single" w:sz="8" w:space="0" w:color="auto"/>
              <w:bottom w:val="nil"/>
              <w:right w:val="single" w:sz="8" w:space="0" w:color="auto"/>
            </w:tcBorders>
            <w:vAlign w:val="bottom"/>
          </w:tcPr>
          <w:p w14:paraId="1ED67B2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53F84E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0DA3D74"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F745313" w14:textId="7467AB4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213678EB" w14:textId="77777777" w:rsidTr="00E13E3F">
        <w:trPr>
          <w:trHeight w:val="280"/>
        </w:trPr>
        <w:tc>
          <w:tcPr>
            <w:tcW w:w="1643" w:type="dxa"/>
            <w:tcBorders>
              <w:top w:val="nil"/>
              <w:left w:val="single" w:sz="18" w:space="0" w:color="auto"/>
              <w:bottom w:val="nil"/>
              <w:right w:val="single" w:sz="8" w:space="0" w:color="auto"/>
            </w:tcBorders>
            <w:vAlign w:val="bottom"/>
          </w:tcPr>
          <w:p w14:paraId="37C4B68F"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09C6B90" w14:textId="77777777" w:rsidR="00FA6FE1" w:rsidRPr="00357DB1" w:rsidRDefault="00FA6FE1" w:rsidP="0078042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Cu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BD71E1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AA740E"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4332829"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29987607"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58F4A8CF"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3CFCE4DE"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CE4E00E" w14:textId="30854A5B"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en&lt;/Author&gt;&lt;Year&gt;2006&lt;/Year&gt;&lt;RecNum&gt;248&lt;/RecNum&gt;&lt;DisplayText&gt;[10]&lt;/DisplayText&gt;&lt;record&gt;&lt;rec-number&gt;248&lt;/rec-number&gt;&lt;foreign-keys&gt;&lt;key app="EN" db-id="ddervv2eyxfzffeadz9v0wpsxr0wzrvadwsp" timestamp="1407362229"&gt;248&lt;/key&gt;&lt;/foreign-keys&gt;&lt;ref-type name="Journal Article"&gt;17&lt;/ref-type&gt;&lt;contributors&gt;&lt;authors&gt;&lt;author&gt;H.-Y. Chen&lt;/author&gt;&lt;author&gt;C.-W. Tsai&lt;/author&gt;&lt;author&gt;C.-C. Tung&lt;/author&gt;&lt;author&gt;J.-W. Yeh&lt;/author&gt;&lt;author&gt;T.-T. Shun&lt;/author&gt;&lt;author&gt;C.-C. Yang&lt;/author&gt;&lt;author&gt;S.-K. Chen&lt;/author&gt;&lt;/authors&gt;&lt;/contributors&gt;&lt;auth-address&gt;Department of Materials Science and Engineering, National Tsing Hua University, Hsinchu 300, TaiwanDepartment of Materials Science and Engineering, Feng Chia University, Taichung 402, TaiwanNano-Powder and Thin Film Technology Center, Industrial Technology Research Institute, Tainan 70955, TaiwanMaterials Science Center, National Tsing Hua University, Hsinchu 300, Taiwan&lt;/auth-address&gt;&lt;titles&gt;&lt;title&gt;Effect of the substitution of Co by Mn in Al-Cr-Cu-Fe-Co-Ni high-entropy alloys&lt;/title&gt;&lt;secondary-title&gt;Ann. Chim. Sci. Mat.&lt;/secondary-title&gt;&lt;/titles&gt;&lt;periodical&gt;&lt;full-title&gt;Ann. Chim. Sci. Mat.&lt;/full-title&gt;&lt;/periodical&gt;&lt;pages&gt;685-698&lt;/pages&gt;&lt;volume&gt;31&lt;/volume&gt;&lt;number&gt;6&lt;/number&gt;&lt;keywords&gt;&lt;keyword&gt;Intermetallics&lt;/keyword&gt;&lt;keyword&gt;Age hardening&lt;/keyword&gt;&lt;keyword&gt;Aluminum alloys&lt;/keyword&gt;&lt;keyword&gt;Cobalt&lt;/keyword&gt;&lt;keyword&gt;Cost effectiveness&lt;/keyword&gt;&lt;keyword&gt;Crystal structure&lt;/keyword&gt;&lt;keyword&gt;Entropy&lt;/keyword&gt;&lt;keyword&gt;Hardness&lt;/keyword&gt;&lt;keyword&gt;Segregation (metallography)&lt;/keyword&gt;&lt;/keywords&gt;&lt;dates&gt;&lt;year&gt;2006&lt;/year&gt;&lt;/dates&gt;&lt;publisher&gt;Lavoisier&lt;/publisher&gt;&lt;isbn&gt;01519107&lt;/isbn&gt;&lt;urls&gt;&lt;related-urls&gt;&lt;url&gt;http://dx.doi.org/10.3166/acsm.31.685-698&lt;/url&gt;&lt;/related-urls&gt;&lt;/urls&gt;&lt;electronic-resource-num&gt;10.3166/acsm.31.685-698&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w:t>
            </w:r>
            <w:r>
              <w:rPr>
                <w:rFonts w:ascii="Calibri" w:eastAsia="Times New Roman" w:hAnsi="Calibri" w:cs="Times New Roman"/>
                <w:sz w:val="16"/>
                <w:szCs w:val="16"/>
              </w:rPr>
              <w:fldChar w:fldCharType="end"/>
            </w:r>
          </w:p>
        </w:tc>
      </w:tr>
      <w:tr w:rsidR="00FA6FE1" w:rsidRPr="00D37CA3" w14:paraId="71C42ACC" w14:textId="77777777" w:rsidTr="00E13E3F">
        <w:trPr>
          <w:trHeight w:val="280"/>
        </w:trPr>
        <w:tc>
          <w:tcPr>
            <w:tcW w:w="1643" w:type="dxa"/>
            <w:tcBorders>
              <w:top w:val="nil"/>
              <w:left w:val="single" w:sz="18" w:space="0" w:color="auto"/>
              <w:bottom w:val="nil"/>
              <w:right w:val="single" w:sz="8" w:space="0" w:color="auto"/>
            </w:tcBorders>
            <w:vAlign w:val="bottom"/>
          </w:tcPr>
          <w:p w14:paraId="3C674EBD"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2446FD7" w14:textId="02D2A6F0"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837A5F"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CFA849A"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BDC59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0852DE5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27B1C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03DCE04A"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B95300D" w14:textId="3C6C8ED2"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C00426" w14:paraId="7D725C16" w14:textId="77777777" w:rsidTr="00E13E3F">
        <w:trPr>
          <w:trHeight w:val="280"/>
        </w:trPr>
        <w:tc>
          <w:tcPr>
            <w:tcW w:w="1643" w:type="dxa"/>
            <w:tcBorders>
              <w:top w:val="nil"/>
              <w:left w:val="single" w:sz="18" w:space="0" w:color="auto"/>
              <w:bottom w:val="nil"/>
              <w:right w:val="single" w:sz="8" w:space="0" w:color="auto"/>
            </w:tcBorders>
            <w:vAlign w:val="bottom"/>
          </w:tcPr>
          <w:p w14:paraId="47710068" w14:textId="77777777" w:rsidR="00FA6FE1" w:rsidRPr="00357DB1" w:rsidRDefault="00FA6FE1" w:rsidP="0078042D">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5295F2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CrCuFeMn</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Ni</w:t>
            </w:r>
            <w:r w:rsidRPr="00357DB1">
              <w:rPr>
                <w:rFonts w:ascii="Calibri" w:eastAsia="Times New Roman" w:hAnsi="Calibri" w:cs="Times New Roman"/>
                <w:sz w:val="16"/>
                <w:szCs w:val="16"/>
                <w:vertAlign w:val="subscript"/>
              </w:rPr>
              <w:t>2</w:t>
            </w:r>
          </w:p>
        </w:tc>
        <w:tc>
          <w:tcPr>
            <w:tcW w:w="1710" w:type="dxa"/>
            <w:tcBorders>
              <w:top w:val="nil"/>
              <w:left w:val="single" w:sz="8" w:space="0" w:color="auto"/>
              <w:bottom w:val="nil"/>
              <w:right w:val="single" w:sz="8" w:space="0" w:color="auto"/>
            </w:tcBorders>
            <w:shd w:val="clear" w:color="auto" w:fill="auto"/>
            <w:noWrap/>
            <w:vAlign w:val="bottom"/>
            <w:hideMark/>
          </w:tcPr>
          <w:p w14:paraId="2F3394E3"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E393C4"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DA8B518" w14:textId="77777777" w:rsidR="00FA6FE1" w:rsidRPr="00357DB1" w:rsidRDefault="00FA6FE1" w:rsidP="0078042D">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C385354"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7E18FDD" w14:textId="77777777" w:rsidR="00FA6FE1" w:rsidRPr="00357DB1" w:rsidRDefault="00FA6FE1" w:rsidP="0078042D">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358DCAB" w14:textId="77777777" w:rsidR="00FA6FE1" w:rsidRPr="00357DB1" w:rsidRDefault="00FA6FE1" w:rsidP="0078042D">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3163542" w14:textId="6D973D6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D37CA3" w14:paraId="770DB9D9" w14:textId="77777777" w:rsidTr="00E13E3F">
        <w:trPr>
          <w:trHeight w:val="280"/>
        </w:trPr>
        <w:tc>
          <w:tcPr>
            <w:tcW w:w="1643" w:type="dxa"/>
            <w:tcBorders>
              <w:top w:val="nil"/>
              <w:left w:val="single" w:sz="18" w:space="0" w:color="auto"/>
              <w:bottom w:val="nil"/>
              <w:right w:val="single" w:sz="8" w:space="0" w:color="auto"/>
            </w:tcBorders>
            <w:vAlign w:val="bottom"/>
          </w:tcPr>
          <w:p w14:paraId="63D09B92"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4ED22D4"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CuFe</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MnNi</w:t>
            </w:r>
          </w:p>
        </w:tc>
        <w:tc>
          <w:tcPr>
            <w:tcW w:w="1710" w:type="dxa"/>
            <w:tcBorders>
              <w:top w:val="nil"/>
              <w:left w:val="single" w:sz="8" w:space="0" w:color="auto"/>
              <w:bottom w:val="nil"/>
              <w:right w:val="single" w:sz="8" w:space="0" w:color="auto"/>
            </w:tcBorders>
            <w:shd w:val="clear" w:color="auto" w:fill="auto"/>
            <w:noWrap/>
            <w:vAlign w:val="bottom"/>
            <w:hideMark/>
          </w:tcPr>
          <w:p w14:paraId="285E035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B32920"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3D8885"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2FCC</w:t>
            </w:r>
          </w:p>
        </w:tc>
        <w:tc>
          <w:tcPr>
            <w:tcW w:w="356" w:type="dxa"/>
            <w:tcBorders>
              <w:top w:val="nil"/>
              <w:left w:val="single" w:sz="8" w:space="0" w:color="auto"/>
              <w:bottom w:val="nil"/>
              <w:right w:val="single" w:sz="8" w:space="0" w:color="auto"/>
            </w:tcBorders>
            <w:vAlign w:val="bottom"/>
          </w:tcPr>
          <w:p w14:paraId="38AB0C44"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5025E27"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16E2C2A8"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14525B42" w14:textId="7E6E847F"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Ren&lt;/Author&gt;&lt;Year&gt;2010&lt;/Year&gt;&lt;RecNum&gt;25&lt;/RecNum&gt;&lt;DisplayText&gt;[102]&lt;/DisplayText&gt;&lt;record&gt;&lt;rec-number&gt;25&lt;/rec-number&gt;&lt;foreign-keys&gt;&lt;key app="EN" db-id="ddervv2eyxfzffeadz9v0wpsxr0wzrvadwsp" timestamp="1375982061"&gt;25&lt;/key&gt;&lt;/foreign-keys&gt;&lt;ref-type name="Journal Article"&gt;17&lt;/ref-type&gt;&lt;contributors&gt;&lt;authors&gt;&lt;author&gt;Ren, B.&lt;/author&gt;&lt;author&gt;Liu, Z.X.&lt;/author&gt;&lt;author&gt;Li, D.M.&lt;/author&gt;&lt;author&gt;Shi, L.&lt;/author&gt;&lt;author&gt;Cai, B.&lt;/author&gt;&lt;author&gt;Wang, M.X.&lt;/author&gt;&lt;/authors&gt;&lt;/contributors&gt;&lt;titles&gt;&lt;title&gt;Effect of elemental interaction on microstructure of CuCrFeNiMn high entropy alloy system&lt;/title&gt;&lt;secondary-title&gt;J. Alloys Compd.&lt;/secondary-title&gt;&lt;/titles&gt;&lt;periodical&gt;&lt;full-title&gt;J. Alloys Compd.&lt;/full-title&gt;&lt;/periodical&gt;&lt;pages&gt;148-153&lt;/pages&gt;&lt;volume&gt;493&lt;/volume&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2]</w:t>
            </w:r>
            <w:r>
              <w:rPr>
                <w:rFonts w:ascii="Calibri" w:eastAsia="Times New Roman" w:hAnsi="Calibri" w:cs="Times New Roman"/>
                <w:sz w:val="16"/>
                <w:szCs w:val="16"/>
              </w:rPr>
              <w:fldChar w:fldCharType="end"/>
            </w:r>
          </w:p>
        </w:tc>
      </w:tr>
      <w:tr w:rsidR="00FA6FE1" w:rsidRPr="00815EA8" w14:paraId="6C51B972" w14:textId="77777777" w:rsidTr="00E13E3F">
        <w:trPr>
          <w:trHeight w:val="280"/>
        </w:trPr>
        <w:tc>
          <w:tcPr>
            <w:tcW w:w="1643" w:type="dxa"/>
            <w:tcBorders>
              <w:top w:val="nil"/>
              <w:left w:val="single" w:sz="18" w:space="0" w:color="auto"/>
              <w:bottom w:val="nil"/>
              <w:right w:val="single" w:sz="8" w:space="0" w:color="auto"/>
            </w:tcBorders>
            <w:vAlign w:val="bottom"/>
          </w:tcPr>
          <w:p w14:paraId="43A9A884"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EB29662"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w:t>
            </w:r>
            <w:r w:rsidRPr="00357DB1">
              <w:rPr>
                <w:rFonts w:ascii="Calibri" w:eastAsia="Times New Roman" w:hAnsi="Calibri" w:cs="Times New Roman"/>
                <w:sz w:val="16"/>
                <w:szCs w:val="16"/>
                <w:vertAlign w:val="subscript"/>
              </w:rPr>
              <w:t>0.66</w:t>
            </w:r>
            <w:r w:rsidRPr="00357DB1">
              <w:rPr>
                <w:rFonts w:ascii="Calibri" w:eastAsia="Times New Roman" w:hAnsi="Calibri" w:cs="Times New Roman"/>
                <w:sz w:val="16"/>
                <w:szCs w:val="16"/>
              </w:rPr>
              <w:t>FeMnNi</w:t>
            </w:r>
          </w:p>
        </w:tc>
        <w:tc>
          <w:tcPr>
            <w:tcW w:w="1710" w:type="dxa"/>
            <w:tcBorders>
              <w:top w:val="nil"/>
              <w:left w:val="single" w:sz="8" w:space="0" w:color="auto"/>
              <w:bottom w:val="nil"/>
              <w:right w:val="single" w:sz="8" w:space="0" w:color="auto"/>
            </w:tcBorders>
            <w:shd w:val="clear" w:color="auto" w:fill="auto"/>
            <w:noWrap/>
            <w:vAlign w:val="bottom"/>
            <w:hideMark/>
          </w:tcPr>
          <w:p w14:paraId="044023EB" w14:textId="164433EA" w:rsidR="00FA6FE1" w:rsidRPr="00357DB1" w:rsidRDefault="00FA6FE1" w:rsidP="00815EA8">
            <w:pPr>
              <w:rPr>
                <w:rFonts w:ascii="Calibri" w:eastAsia="Times New Roman" w:hAnsi="Calibri" w:cs="Times New Roman"/>
                <w:sz w:val="16"/>
                <w:szCs w:val="16"/>
              </w:rPr>
            </w:pPr>
            <w:r w:rsidRPr="00357DB1">
              <w:rPr>
                <w:rFonts w:ascii="Calibri" w:eastAsia="Times New Roman" w:hAnsi="Calibri" w:cs="Times New Roman"/>
                <w:sz w:val="16"/>
                <w:szCs w:val="16"/>
              </w:rPr>
              <w:t>AC+1200C/24h/WQ</w:t>
            </w:r>
          </w:p>
        </w:tc>
        <w:tc>
          <w:tcPr>
            <w:tcW w:w="720" w:type="dxa"/>
            <w:tcBorders>
              <w:top w:val="nil"/>
              <w:left w:val="single" w:sz="8" w:space="0" w:color="auto"/>
              <w:bottom w:val="nil"/>
              <w:right w:val="single" w:sz="8" w:space="0" w:color="auto"/>
            </w:tcBorders>
            <w:shd w:val="clear" w:color="auto" w:fill="auto"/>
            <w:noWrap/>
            <w:vAlign w:val="bottom"/>
            <w:hideMark/>
          </w:tcPr>
          <w:p w14:paraId="2BAE9A95"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46D000C"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4A7B5D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0F8892B"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9B32512" w14:textId="5566E72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8A1CD20" w14:textId="08076E93"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15&lt;/Year&gt;&lt;RecNum&gt;992&lt;/RecNum&gt;&lt;DisplayText&gt;[103]&lt;/DisplayText&gt;&lt;record&gt;&lt;rec-number&gt;992&lt;/rec-number&gt;&lt;foreign-keys&gt;&lt;key app="EN" db-id="ddervv2eyxfzffeadz9v0wpsxr0wzrvadwsp" timestamp="1449937773"&gt;992&lt;/key&gt;&lt;/foreign-keys&gt;&lt;ref-type name="Journal Article"&gt;17&lt;/ref-type&gt;&lt;contributors&gt;&lt;authors&gt;&lt;author&gt;Wu, Z.&lt;/author&gt;&lt;author&gt;Bei, H.&lt;/author&gt;&lt;/authors&gt;&lt;/contributors&gt;&lt;auth-address&gt;Materials Science and Technology Division, Oak Ridge National Laboratory, Oak Ridge; TN, United StatesMaterials Science and Engineering Department, University of Tennessee, Knoxville; TN, United States&lt;/auth-address&gt;&lt;titles&gt;&lt;title&gt;&lt;style face="normal" font="default" size="100%"&gt;Microstructures and mechanical properties of compositionally complex Co-free FeNiMnCr&lt;/style&gt;&lt;style face="subscript" font="default" size="100%"&gt;18&lt;/style&gt;&lt;style face="normal" font="default" size="100%"&gt; FCC solid solution alloy&lt;/style&gt;&lt;/title&gt;&lt;secondary-title&gt;Mat. Sci. Eng. A&lt;/secondary-title&gt;&lt;/titles&gt;&lt;periodical&gt;&lt;full-title&gt;Mat. Sci. Eng. A&lt;/full-title&gt;&lt;/periodical&gt;&lt;pages&gt;217-224&lt;/pages&gt;&lt;volume&gt;640&lt;/volume&gt;&lt;section&gt;217&lt;/section&gt;&lt;keywords&gt;&lt;keyword&gt;High strength alloys&lt;/keyword&gt;&lt;keyword&gt;Alloys&lt;/keyword&gt;&lt;keyword&gt;Cobalt compounds&lt;/keyword&gt;&lt;keyword&gt;Ductility&lt;/keyword&gt;&lt;keyword&gt;Entropy&lt;/keyword&gt;&lt;keyword&gt;Hardening&lt;/keyword&gt;&lt;keyword&gt;Irradiation&lt;/keyword&gt;&lt;keyword&gt;Mechanical properties&lt;/keyword&gt;&lt;keyword&gt;Microstructure&lt;/keyword&gt;&lt;keyword&gt;Neutron irradiation&lt;/keyword&gt;&lt;keyword&gt;Nuclear reactors&lt;/keyword&gt;&lt;keyword&gt;Solid solutions&lt;/keyword&gt;&lt;keyword&gt;Stability&lt;/keyword&gt;&lt;keyword&gt;Stainless steel&lt;/keyword&gt;&lt;keyword&gt;Strain hardening&lt;/keyword&gt;&lt;keyword&gt;Twinning&lt;/keyword&gt;&lt;/keywords&gt;&lt;dates&gt;&lt;year&gt;2015&lt;/year&gt;&lt;/dates&gt;&lt;publisher&gt;Elsevier Ltd&lt;/publisher&gt;&lt;isbn&gt;09215093&lt;/isbn&gt;&lt;urls&gt;&lt;related-urls&gt;&lt;url&gt;http://dx.doi.org/10.1016/j.msea.2015.05.097&lt;/url&gt;&lt;/related-urls&gt;&lt;/urls&gt;&lt;electronic-resource-num&gt;10.1016/j.msea.2015.05.09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3]</w:t>
            </w:r>
            <w:r>
              <w:rPr>
                <w:rFonts w:ascii="Calibri" w:eastAsia="Times New Roman" w:hAnsi="Calibri" w:cs="Times New Roman"/>
                <w:sz w:val="16"/>
                <w:szCs w:val="16"/>
              </w:rPr>
              <w:fldChar w:fldCharType="end"/>
            </w:r>
          </w:p>
        </w:tc>
      </w:tr>
      <w:tr w:rsidR="00FA6FE1" w:rsidRPr="00815EA8" w14:paraId="231889F4" w14:textId="77777777" w:rsidTr="00E13E3F">
        <w:trPr>
          <w:trHeight w:val="280"/>
        </w:trPr>
        <w:tc>
          <w:tcPr>
            <w:tcW w:w="1643" w:type="dxa"/>
            <w:tcBorders>
              <w:top w:val="nil"/>
              <w:left w:val="single" w:sz="18" w:space="0" w:color="auto"/>
              <w:bottom w:val="nil"/>
              <w:right w:val="single" w:sz="8" w:space="0" w:color="auto"/>
            </w:tcBorders>
            <w:vAlign w:val="bottom"/>
          </w:tcPr>
          <w:p w14:paraId="3B85C5A9" w14:textId="660EC4B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5FCC01C" w14:textId="665AE8B4" w:rsidR="00FA6FE1" w:rsidRPr="00357DB1" w:rsidRDefault="00FA6FE1" w:rsidP="00815EA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C62B23D" w14:textId="15D6B6D7" w:rsidR="00FA6FE1" w:rsidRPr="00357DB1" w:rsidRDefault="00FA6FE1" w:rsidP="00583A15">
            <w:pPr>
              <w:rPr>
                <w:rFonts w:ascii="Calibri" w:eastAsia="Times New Roman" w:hAnsi="Calibri" w:cs="Times New Roman"/>
                <w:sz w:val="16"/>
                <w:szCs w:val="16"/>
              </w:rPr>
            </w:pPr>
            <w:r w:rsidRPr="00357DB1">
              <w:rPr>
                <w:rFonts w:ascii="Calibri" w:eastAsia="Times New Roman" w:hAnsi="Calibri" w:cs="Times New Roman"/>
                <w:sz w:val="16"/>
                <w:szCs w:val="16"/>
              </w:rPr>
              <w:t>AC+1200C/24h/WQ+</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6%)+900C/1h</w:t>
            </w:r>
          </w:p>
        </w:tc>
        <w:tc>
          <w:tcPr>
            <w:tcW w:w="720" w:type="dxa"/>
            <w:tcBorders>
              <w:top w:val="nil"/>
              <w:left w:val="single" w:sz="8" w:space="0" w:color="auto"/>
              <w:bottom w:val="nil"/>
              <w:right w:val="single" w:sz="8" w:space="0" w:color="auto"/>
            </w:tcBorders>
            <w:shd w:val="clear" w:color="auto" w:fill="auto"/>
            <w:noWrap/>
            <w:vAlign w:val="bottom"/>
            <w:hideMark/>
          </w:tcPr>
          <w:p w14:paraId="115C8D41"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6A3A7D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F6AC9E8"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ED0AB36"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645200A" w14:textId="1968C712"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4EB0F5A" w14:textId="0EAF54C0" w:rsidR="00FA6FE1" w:rsidRPr="00357DB1" w:rsidRDefault="00FA6FE1"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Wu&lt;/Author&gt;&lt;Year&gt;2015&lt;/Year&gt;&lt;RecNum&gt;992&lt;/RecNum&gt;&lt;DisplayText&gt;[103]&lt;/DisplayText&gt;&lt;record&gt;&lt;rec-number&gt;992&lt;/rec-number&gt;&lt;foreign-keys&gt;&lt;key app="EN" db-id="ddervv2eyxfzffeadz9v0wpsxr0wzrvadwsp" timestamp="1449937773"&gt;992&lt;/key&gt;&lt;/foreign-keys&gt;&lt;ref-type name="Journal Article"&gt;17&lt;/ref-type&gt;&lt;contributors&gt;&lt;authors&gt;&lt;author&gt;Wu, Z.&lt;/author&gt;&lt;author&gt;Bei, H.&lt;/author&gt;&lt;/authors&gt;&lt;/contributors&gt;&lt;auth-address&gt;Materials Science and Technology Division, Oak Ridge National Laboratory, Oak Ridge; TN, United StatesMaterials Science and Engineering Department, University of Tennessee, Knoxville; TN, United States&lt;/auth-address&gt;&lt;titles&gt;&lt;title&gt;&lt;style face="normal" font="default" size="100%"&gt;Microstructures and mechanical properties of compositionally complex Co-free FeNiMnCr&lt;/style&gt;&lt;style face="subscript" font="default" size="100%"&gt;18&lt;/style&gt;&lt;style face="normal" font="default" size="100%"&gt; FCC solid solution alloy&lt;/style&gt;&lt;/title&gt;&lt;secondary-title&gt;Mat. Sci. Eng. A&lt;/secondary-title&gt;&lt;/titles&gt;&lt;periodical&gt;&lt;full-title&gt;Mat. Sci. Eng. A&lt;/full-title&gt;&lt;/periodical&gt;&lt;pages&gt;217-224&lt;/pages&gt;&lt;volume&gt;640&lt;/volume&gt;&lt;section&gt;217&lt;/section&gt;&lt;keywords&gt;&lt;keyword&gt;High strength alloys&lt;/keyword&gt;&lt;keyword&gt;Alloys&lt;/keyword&gt;&lt;keyword&gt;Cobalt compounds&lt;/keyword&gt;&lt;keyword&gt;Ductility&lt;/keyword&gt;&lt;keyword&gt;Entropy&lt;/keyword&gt;&lt;keyword&gt;Hardening&lt;/keyword&gt;&lt;keyword&gt;Irradiation&lt;/keyword&gt;&lt;keyword&gt;Mechanical properties&lt;/keyword&gt;&lt;keyword&gt;Microstructure&lt;/keyword&gt;&lt;keyword&gt;Neutron irradiation&lt;/keyword&gt;&lt;keyword&gt;Nuclear reactors&lt;/keyword&gt;&lt;keyword&gt;Solid solutions&lt;/keyword&gt;&lt;keyword&gt;Stability&lt;/keyword&gt;&lt;keyword&gt;Stainless steel&lt;/keyword&gt;&lt;keyword&gt;Strain hardening&lt;/keyword&gt;&lt;keyword&gt;Twinning&lt;/keyword&gt;&lt;/keywords&gt;&lt;dates&gt;&lt;year&gt;2015&lt;/year&gt;&lt;/dates&gt;&lt;publisher&gt;Elsevier Ltd&lt;/publisher&gt;&lt;isbn&gt;09215093&lt;/isbn&gt;&lt;urls&gt;&lt;related-urls&gt;&lt;url&gt;http://dx.doi.org/10.1016/j.msea.2015.05.097&lt;/url&gt;&lt;/related-urls&gt;&lt;/urls&gt;&lt;electronic-resource-num&gt;10.1016/j.msea.2015.05.09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3]</w:t>
            </w:r>
            <w:r>
              <w:rPr>
                <w:rFonts w:ascii="Calibri" w:eastAsia="Times New Roman" w:hAnsi="Calibri" w:cs="Times New Roman"/>
                <w:sz w:val="16"/>
                <w:szCs w:val="16"/>
              </w:rPr>
              <w:fldChar w:fldCharType="end"/>
            </w:r>
          </w:p>
        </w:tc>
      </w:tr>
      <w:tr w:rsidR="00FA6FE1" w:rsidRPr="00924DFD" w14:paraId="5434607E" w14:textId="77777777" w:rsidTr="00E13E3F">
        <w:trPr>
          <w:trHeight w:val="280"/>
        </w:trPr>
        <w:tc>
          <w:tcPr>
            <w:tcW w:w="1643" w:type="dxa"/>
            <w:tcBorders>
              <w:top w:val="nil"/>
              <w:left w:val="single" w:sz="18" w:space="0" w:color="auto"/>
              <w:bottom w:val="nil"/>
              <w:right w:val="single" w:sz="8" w:space="0" w:color="auto"/>
            </w:tcBorders>
            <w:vAlign w:val="bottom"/>
          </w:tcPr>
          <w:p w14:paraId="26AEEBD0"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9948E8"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CrFe</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MnN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568EA48D"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94B9ED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51AAF33"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BCC+</w:t>
            </w:r>
            <w:r w:rsidRPr="00357DB1">
              <w:rPr>
                <w:rFonts w:ascii="Symbol" w:eastAsia="Times New Roman" w:hAnsi="Symbol" w:cs="Times New Roman"/>
                <w:sz w:val="16"/>
                <w:szCs w:val="16"/>
              </w:rPr>
              <w:t></w:t>
            </w:r>
          </w:p>
        </w:tc>
        <w:tc>
          <w:tcPr>
            <w:tcW w:w="356" w:type="dxa"/>
            <w:tcBorders>
              <w:top w:val="nil"/>
              <w:left w:val="single" w:sz="8" w:space="0" w:color="auto"/>
              <w:bottom w:val="nil"/>
              <w:right w:val="single" w:sz="8" w:space="0" w:color="auto"/>
            </w:tcBorders>
            <w:vAlign w:val="bottom"/>
          </w:tcPr>
          <w:p w14:paraId="0BBFF75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5E81A1B2"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250D9F"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C</w:t>
            </w:r>
          </w:p>
        </w:tc>
        <w:tc>
          <w:tcPr>
            <w:tcW w:w="810" w:type="dxa"/>
            <w:tcBorders>
              <w:top w:val="nil"/>
              <w:left w:val="single" w:sz="8" w:space="0" w:color="auto"/>
              <w:bottom w:val="nil"/>
              <w:right w:val="single" w:sz="18" w:space="0" w:color="auto"/>
            </w:tcBorders>
            <w:shd w:val="clear" w:color="auto" w:fill="auto"/>
            <w:noWrap/>
            <w:vAlign w:val="bottom"/>
            <w:hideMark/>
          </w:tcPr>
          <w:p w14:paraId="5E884C13" w14:textId="03B691A8" w:rsidR="00FA6FE1" w:rsidRPr="00357DB1" w:rsidRDefault="00FA6FE1"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MZWU8L0F1dGhvcj48WWVhcj4yMDA4PC9ZZWFyPjxSZWNO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7]</w:t>
            </w:r>
            <w:r>
              <w:rPr>
                <w:rFonts w:ascii="Calibri" w:eastAsia="Times New Roman" w:hAnsi="Calibri" w:cs="Times New Roman"/>
                <w:sz w:val="16"/>
                <w:szCs w:val="16"/>
              </w:rPr>
              <w:fldChar w:fldCharType="end"/>
            </w:r>
          </w:p>
        </w:tc>
      </w:tr>
      <w:tr w:rsidR="00FA6FE1" w:rsidRPr="00A65D02" w14:paraId="22798DF3" w14:textId="77777777" w:rsidTr="00E13E3F">
        <w:trPr>
          <w:trHeight w:val="280"/>
        </w:trPr>
        <w:tc>
          <w:tcPr>
            <w:tcW w:w="1643" w:type="dxa"/>
            <w:tcBorders>
              <w:top w:val="nil"/>
              <w:left w:val="single" w:sz="18" w:space="0" w:color="auto"/>
              <w:bottom w:val="nil"/>
              <w:right w:val="single" w:sz="8" w:space="0" w:color="auto"/>
            </w:tcBorders>
            <w:vAlign w:val="bottom"/>
          </w:tcPr>
          <w:p w14:paraId="463F84C5"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DD5567B" w14:textId="489E1EFA"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C636926"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C5C70D"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A71F4F1"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0CEBCB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62B4374"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4C773B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2AFCEC9" w14:textId="70E69E1C"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24DFD" w14:paraId="7BBCC857" w14:textId="77777777" w:rsidTr="00E13E3F">
        <w:trPr>
          <w:trHeight w:val="280"/>
        </w:trPr>
        <w:tc>
          <w:tcPr>
            <w:tcW w:w="1643" w:type="dxa"/>
            <w:tcBorders>
              <w:top w:val="nil"/>
              <w:left w:val="single" w:sz="18" w:space="0" w:color="auto"/>
              <w:bottom w:val="nil"/>
              <w:right w:val="single" w:sz="8" w:space="0" w:color="auto"/>
            </w:tcBorders>
            <w:vAlign w:val="bottom"/>
          </w:tcPr>
          <w:p w14:paraId="6E565259" w14:textId="77777777" w:rsidR="00FA6FE1" w:rsidRPr="00357DB1" w:rsidRDefault="00FA6FE1"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0A20411" w14:textId="751748A4" w:rsidR="00FA6FE1" w:rsidRPr="00357DB1" w:rsidRDefault="00FA6FE1"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6282AAA9"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700C/20h</w:t>
            </w:r>
          </w:p>
        </w:tc>
        <w:tc>
          <w:tcPr>
            <w:tcW w:w="720" w:type="dxa"/>
            <w:tcBorders>
              <w:top w:val="nil"/>
              <w:left w:val="single" w:sz="8" w:space="0" w:color="auto"/>
              <w:bottom w:val="nil"/>
              <w:right w:val="single" w:sz="8" w:space="0" w:color="auto"/>
            </w:tcBorders>
            <w:shd w:val="clear" w:color="auto" w:fill="auto"/>
            <w:noWrap/>
            <w:vAlign w:val="bottom"/>
            <w:hideMark/>
          </w:tcPr>
          <w:p w14:paraId="49D9EEDC"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8AD4E94"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CC+σ</w:t>
            </w:r>
            <w:proofErr w:type="spellEnd"/>
          </w:p>
        </w:tc>
        <w:tc>
          <w:tcPr>
            <w:tcW w:w="356" w:type="dxa"/>
            <w:tcBorders>
              <w:top w:val="nil"/>
              <w:left w:val="single" w:sz="8" w:space="0" w:color="auto"/>
              <w:bottom w:val="nil"/>
              <w:right w:val="single" w:sz="8" w:space="0" w:color="auto"/>
            </w:tcBorders>
            <w:vAlign w:val="bottom"/>
          </w:tcPr>
          <w:p w14:paraId="3BAC69BE"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0618007"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797CDD"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AB7E87A" w14:textId="2B81D6B3"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Tsai&lt;/Author&gt;&lt;Year&gt;2013&lt;/Year&gt;&lt;RecNum&gt;79&lt;/RecNum&gt;&lt;DisplayText&gt;[37]&lt;/DisplayText&gt;&lt;record&gt;&lt;rec-number&gt;79&lt;/rec-number&gt;&lt;foreign-keys&gt;&lt;key app="EN" db-id="ddervv2eyxfzffeadz9v0wpsxr0wzrvadwsp" timestamp="1381421942"&gt;79&lt;/key&gt;&lt;/foreign-keys&gt;&lt;ref-type name="Journal Article"&gt;17&lt;/ref-type&gt;&lt;contributors&gt;&lt;authors&gt;&lt;author&gt;M.-H. Tsai&lt;/author&gt;&lt;author&gt;K.-Y. Tsai&lt;/author&gt;&lt;author&gt;C.-W. Tsai&lt;/author&gt;&lt;author&gt;C. Lee&lt;/author&gt;&lt;author&gt;C.-C. Juan&lt;/author&gt;&lt;author&gt;J.-W. Yeh&lt;/author&gt;&lt;/authors&gt;&lt;/contributors&gt;&lt;titles&gt;&lt;title&gt;Criterion for sigma phase formation in Cr- and V-containing high-entropy alloys&lt;/title&gt;&lt;secondary-title&gt;Mater. Res. Lett.&lt;/secondary-title&gt;&lt;/titles&gt;&lt;periodical&gt;&lt;full-title&gt;Mater. Res. Lett.&lt;/full-title&gt;&lt;/periodical&gt;&lt;pages&gt;207-212&lt;/pages&gt;&lt;volume&gt;1&lt;/volume&gt;&lt;number&gt;4&lt;/number&gt;&lt;section&gt;207&lt;/section&gt;&lt;dates&gt;&lt;year&gt;2013&lt;/year&gt;&lt;/dates&gt;&lt;urls&gt;&lt;/urls&gt;&lt;electronic-resource-num&gt;10.1080/21663831.2013.83138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7]</w:t>
            </w:r>
            <w:r>
              <w:rPr>
                <w:rFonts w:ascii="Calibri" w:eastAsia="Times New Roman" w:hAnsi="Calibri" w:cs="Times New Roman"/>
                <w:sz w:val="16"/>
                <w:szCs w:val="16"/>
              </w:rPr>
              <w:fldChar w:fldCharType="end"/>
            </w:r>
          </w:p>
        </w:tc>
      </w:tr>
      <w:tr w:rsidR="00FA6FE1" w:rsidRPr="0094352C" w14:paraId="42B0AB61"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1F1BB607"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FeMnNiTi</w:t>
            </w:r>
            <w:proofErr w:type="spellEnd"/>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0522E045" w14:textId="77777777" w:rsidR="00FA6FE1" w:rsidRPr="00357DB1" w:rsidRDefault="00FA6FE1"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FeMnNiTi</w:t>
            </w:r>
            <w:proofErr w:type="spellEnd"/>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2602739C" w14:textId="77777777" w:rsidR="00FA6FE1" w:rsidRPr="00357DB1" w:rsidRDefault="00FA6FE1" w:rsidP="00DF7904">
            <w:pPr>
              <w:rPr>
                <w:rFonts w:ascii="Calibri" w:eastAsia="Times New Roman" w:hAnsi="Calibri" w:cs="Times New Roman"/>
                <w:sz w:val="16"/>
                <w:szCs w:val="16"/>
              </w:rPr>
            </w:pPr>
            <w:r w:rsidRPr="00357DB1">
              <w:rPr>
                <w:rFonts w:ascii="Calibri" w:eastAsia="Times New Roman" w:hAnsi="Calibri" w:cs="Times New Roman"/>
                <w:sz w:val="16"/>
                <w:szCs w:val="16"/>
              </w:rPr>
              <w:t>AC+1000C/72h</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4719F885"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4A5FDFC8" w14:textId="6356678C" w:rsidR="00FA6FE1" w:rsidRPr="00357DB1" w:rsidRDefault="00FA6FE1" w:rsidP="00DF7904">
            <w:pPr>
              <w:rPr>
                <w:rFonts w:ascii="Calibri" w:eastAsia="Times New Roman" w:hAnsi="Calibri" w:cs="Times New Roman"/>
                <w:sz w:val="16"/>
                <w:szCs w:val="16"/>
              </w:rPr>
            </w:pPr>
            <w:r>
              <w:rPr>
                <w:rFonts w:ascii="Calibri" w:eastAsia="Times New Roman" w:hAnsi="Calibri" w:cs="Times New Roman"/>
                <w:sz w:val="16"/>
                <w:szCs w:val="16"/>
              </w:rPr>
              <w:t>A12+BCC</w:t>
            </w:r>
            <w:r w:rsidRPr="00357DB1">
              <w:rPr>
                <w:rFonts w:ascii="Calibri" w:eastAsia="Times New Roman" w:hAnsi="Calibri" w:cs="Times New Roman"/>
                <w:sz w:val="16"/>
                <w:szCs w:val="16"/>
              </w:rPr>
              <w:t>+C14+Unk</w:t>
            </w:r>
          </w:p>
        </w:tc>
        <w:tc>
          <w:tcPr>
            <w:tcW w:w="356" w:type="dxa"/>
            <w:tcBorders>
              <w:top w:val="nil"/>
              <w:left w:val="single" w:sz="8" w:space="0" w:color="auto"/>
              <w:bottom w:val="single" w:sz="12" w:space="0" w:color="auto"/>
              <w:right w:val="single" w:sz="8" w:space="0" w:color="auto"/>
            </w:tcBorders>
            <w:vAlign w:val="bottom"/>
          </w:tcPr>
          <w:p w14:paraId="5B18D0D9"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621102D3" w14:textId="77777777" w:rsidR="00FA6FE1" w:rsidRPr="00357DB1" w:rsidRDefault="00FA6FE1"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41A64B5E" w14:textId="77777777" w:rsidR="00FA6FE1" w:rsidRPr="00357DB1" w:rsidRDefault="00FA6FE1" w:rsidP="00DF7904">
            <w:pPr>
              <w:jc w:val="center"/>
              <w:rPr>
                <w:rFonts w:ascii="Calibri" w:eastAsia="Times New Roman" w:hAnsi="Calibri" w:cs="Times New Roman"/>
                <w:sz w:val="16"/>
                <w:szCs w:val="16"/>
              </w:rPr>
            </w:pP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23A63283" w14:textId="3437F464" w:rsidR="00FA6FE1" w:rsidRPr="00357DB1" w:rsidRDefault="00FA6FE1"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Otto&lt;/Author&gt;&lt;Year&gt;2013&lt;/Year&gt;&lt;RecNum&gt;21&lt;/RecNum&gt;&lt;DisplayText&gt;[81]&lt;/DisplayText&gt;&lt;record&gt;&lt;rec-number&gt;21&lt;/rec-number&gt;&lt;foreign-keys&gt;&lt;key app="EN" db-id="ddervv2eyxfzffeadz9v0wpsxr0wzrvadwsp" timestamp="1375973064"&gt;21&lt;/key&gt;&lt;/foreign-keys&gt;&lt;ref-type name="Journal Article"&gt;17&lt;/ref-type&gt;&lt;contributors&gt;&lt;authors&gt;&lt;author&gt;Otto, F.&lt;/author&gt;&lt;author&gt;Yang, Y.&lt;/author&gt;&lt;author&gt;Bei, H.&lt;/author&gt;&lt;author&gt;George, E.P.&lt;/author&gt;&lt;/authors&gt;&lt;/contributors&gt;&lt;titles&gt;&lt;title&gt;Relative effects of enthalpy and entropy on the phase stability of equiatomic high-entropy alloys&lt;/title&gt;&lt;secondary-title&gt;Acta Mater.&lt;/secondary-title&gt;&lt;/titles&gt;&lt;periodical&gt;&lt;full-title&gt;Acta mater.&lt;/full-title&gt;&lt;/periodical&gt;&lt;pages&gt;2628-2638&lt;/pages&gt;&lt;volume&gt;61&lt;/volume&gt;&lt;section&gt;2628&lt;/section&gt;&lt;dates&gt;&lt;year&gt;2013&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1]</w:t>
            </w:r>
            <w:r>
              <w:rPr>
                <w:rFonts w:ascii="Calibri" w:eastAsia="Times New Roman" w:hAnsi="Calibri" w:cs="Times New Roman"/>
                <w:sz w:val="16"/>
                <w:szCs w:val="16"/>
              </w:rPr>
              <w:fldChar w:fldCharType="end"/>
            </w:r>
          </w:p>
        </w:tc>
      </w:tr>
      <w:tr w:rsidR="00FA6FE1" w:rsidRPr="0080439F" w14:paraId="359BB17F"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14F27C6A" w14:textId="7726D5B1" w:rsidR="00FA6FE1" w:rsidRPr="0080439F" w:rsidRDefault="00FA6FE1"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Refractory</w:t>
            </w:r>
            <w:r w:rsidRPr="0080439F">
              <w:rPr>
                <w:rFonts w:ascii="Calibri" w:eastAsia="Times New Roman" w:hAnsi="Calibri" w:cs="Times New Roman"/>
                <w:b/>
                <w:sz w:val="18"/>
                <w:szCs w:val="18"/>
              </w:rPr>
              <w:t xml:space="preserve"> Metal </w:t>
            </w:r>
            <w:r>
              <w:rPr>
                <w:rFonts w:ascii="Calibri" w:eastAsia="Times New Roman" w:hAnsi="Calibri" w:cs="Times New Roman"/>
                <w:b/>
                <w:sz w:val="18"/>
                <w:szCs w:val="18"/>
              </w:rPr>
              <w:t>Alloy</w:t>
            </w:r>
            <w:r w:rsidRPr="0080439F">
              <w:rPr>
                <w:rFonts w:ascii="Calibri" w:eastAsia="Times New Roman" w:hAnsi="Calibri" w:cs="Times New Roman"/>
                <w:b/>
                <w:sz w:val="18"/>
                <w:szCs w:val="18"/>
              </w:rPr>
              <w:t xml:space="preserve"> Family</w:t>
            </w:r>
          </w:p>
        </w:tc>
      </w:tr>
      <w:tr w:rsidR="00FA6FE1" w:rsidRPr="00FE022D" w14:paraId="7B153AB8"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68D40A38" w14:textId="77777777" w:rsidR="00FA6FE1" w:rsidRPr="00357DB1" w:rsidRDefault="00FA6FE1"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MoSiTi</w:t>
            </w:r>
            <w:proofErr w:type="spellEnd"/>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2998E475" w14:textId="77777777" w:rsidR="00FA6FE1" w:rsidRPr="00357DB1" w:rsidRDefault="00FA6FE1"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rMoSiTi</w:t>
            </w:r>
            <w:proofErr w:type="spellEnd"/>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6981155F"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181DD88C"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4C093013"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B2+D8</w:t>
            </w:r>
            <w:r w:rsidRPr="00357DB1">
              <w:rPr>
                <w:rFonts w:ascii="Calibri" w:eastAsia="Times New Roman" w:hAnsi="Calibri" w:cs="Times New Roman"/>
                <w:sz w:val="16"/>
                <w:szCs w:val="16"/>
                <w:vertAlign w:val="subscript"/>
              </w:rPr>
              <w:t>m</w:t>
            </w:r>
          </w:p>
        </w:tc>
        <w:tc>
          <w:tcPr>
            <w:tcW w:w="356" w:type="dxa"/>
            <w:tcBorders>
              <w:top w:val="single" w:sz="12" w:space="0" w:color="auto"/>
              <w:left w:val="single" w:sz="8" w:space="0" w:color="auto"/>
              <w:bottom w:val="nil"/>
              <w:right w:val="single" w:sz="8" w:space="0" w:color="auto"/>
            </w:tcBorders>
            <w:vAlign w:val="bottom"/>
          </w:tcPr>
          <w:p w14:paraId="1786321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123CEA30"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45F0E5A4" w14:textId="77777777" w:rsidR="00FA6FE1" w:rsidRPr="00357DB1" w:rsidRDefault="00FA6FE1" w:rsidP="00D26DC3">
            <w:pPr>
              <w:jc w:val="center"/>
              <w:rPr>
                <w:rFonts w:ascii="Calibri" w:eastAsia="Times New Roman" w:hAnsi="Calibri" w:cs="Times New Roman"/>
                <w:sz w:val="16"/>
                <w:szCs w:val="16"/>
              </w:rPr>
            </w:pP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45A692E1" w14:textId="65AB1920"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Chang&lt;/Author&gt;&lt;Year&gt;2008&lt;/Year&gt;&lt;RecNum&gt;578&lt;/RecNum&gt;&lt;DisplayText&gt;[104]&lt;/DisplayText&gt;&lt;record&gt;&lt;rec-number&gt;578&lt;/rec-number&gt;&lt;foreign-keys&gt;&lt;key app="EN" db-id="ddervv2eyxfzffeadz9v0wpsxr0wzrvadwsp" timestamp="1418674493"&gt;578&lt;/key&gt;&lt;/foreign-keys&gt;&lt;ref-type name="Journal Article"&gt;17&lt;/ref-type&gt;&lt;contributors&gt;&lt;authors&gt;&lt;author&gt;Chang, H.-W.&lt;/author&gt;&lt;author&gt;Huang, P.-K.&lt;/author&gt;&lt;author&gt;Davison, A.&lt;/author&gt;&lt;author&gt;Yeh, J.-W.&lt;/author&gt;&lt;author&gt;Tsau, C.-H.&lt;/author&gt;&lt;author&gt;Yang, C.-C.&lt;/author&gt;&lt;/authors&gt;&lt;/contributors&gt;&lt;titles&gt;&lt;title&gt;Nitride films deposited from an equimolar Al-Cr-Mo-Si-Ti alloy target by reactive direct current magnetron sputtering&lt;/title&gt;&lt;secondary-title&gt;Thin Solid Films&lt;/secondary-title&gt;&lt;/titles&gt;&lt;periodical&gt;&lt;full-title&gt;Thin Solid Films&lt;/full-title&gt;&lt;/periodical&gt;&lt;pages&gt;6402-6408&lt;/pages&gt;&lt;volume&gt;516&lt;/volume&gt;&lt;number&gt;18&lt;/number&gt;&lt;dates&gt;&lt;year&gt;2008&lt;/year&gt;&lt;pub-dates&gt;&lt;date&gt;Jul&lt;/date&gt;&lt;/pub-dates&gt;&lt;/dates&gt;&lt;isbn&gt;0040-6090&lt;/isbn&gt;&lt;accession-num&gt;WOS:000258037300076&lt;/accession-num&gt;&lt;urls&gt;&lt;related-urls&gt;&lt;url&gt;&amp;lt;Go to ISI&amp;gt;://WOS:000258037300076&lt;/url&gt;&lt;/related-urls&gt;&lt;/urls&gt;&lt;electronic-resource-num&gt;10.1016/j.tsf.2008.01.019&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4]</w:t>
            </w:r>
            <w:r>
              <w:rPr>
                <w:rFonts w:ascii="Calibri" w:eastAsia="Times New Roman" w:hAnsi="Calibri" w:cs="Times New Roman"/>
                <w:sz w:val="16"/>
                <w:szCs w:val="16"/>
              </w:rPr>
              <w:fldChar w:fldCharType="end"/>
            </w:r>
          </w:p>
        </w:tc>
      </w:tr>
      <w:tr w:rsidR="00FA6FE1" w:rsidRPr="00FE022D" w14:paraId="7909C6A5" w14:textId="77777777" w:rsidTr="00B34BFA">
        <w:trPr>
          <w:trHeight w:val="280"/>
        </w:trPr>
        <w:tc>
          <w:tcPr>
            <w:tcW w:w="1643" w:type="dxa"/>
            <w:tcBorders>
              <w:top w:val="nil"/>
              <w:left w:val="single" w:sz="18" w:space="0" w:color="auto"/>
              <w:bottom w:val="nil"/>
              <w:right w:val="single" w:sz="8" w:space="0" w:color="auto"/>
            </w:tcBorders>
            <w:vAlign w:val="bottom"/>
          </w:tcPr>
          <w:p w14:paraId="05381B13" w14:textId="77777777" w:rsidR="00FA6FE1" w:rsidRPr="00413E98" w:rsidRDefault="00FA6FE1" w:rsidP="00B34BFA">
            <w:pPr>
              <w:rPr>
                <w:rFonts w:ascii="Calibri" w:eastAsia="Times New Roman" w:hAnsi="Calibri" w:cs="Times New Roman"/>
                <w:sz w:val="16"/>
                <w:szCs w:val="16"/>
              </w:rPr>
            </w:pPr>
            <w:proofErr w:type="spellStart"/>
            <w:r w:rsidRPr="00413E98">
              <w:rPr>
                <w:rFonts w:ascii="Calibri" w:eastAsia="Times New Roman" w:hAnsi="Calibri" w:cs="Times New Roman"/>
                <w:sz w:val="16"/>
                <w:szCs w:val="16"/>
              </w:rPr>
              <w:lastRenderedPageBreak/>
              <w:t>AlHfNbTa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4734F9D"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Al</w:t>
            </w:r>
            <w:r w:rsidRPr="00413E98">
              <w:rPr>
                <w:rFonts w:ascii="Calibri" w:eastAsia="Times New Roman" w:hAnsi="Calibri" w:cs="Times New Roman"/>
                <w:sz w:val="16"/>
                <w:szCs w:val="16"/>
                <w:vertAlign w:val="subscript"/>
              </w:rPr>
              <w:t>0.4</w:t>
            </w:r>
            <w:r w:rsidRPr="00413E98">
              <w:rPr>
                <w:rFonts w:ascii="Calibri" w:eastAsia="Times New Roman" w:hAnsi="Calibri" w:cs="Times New Roman"/>
                <w:sz w:val="16"/>
                <w:szCs w:val="16"/>
              </w:rPr>
              <w:t>Hf</w:t>
            </w:r>
            <w:r w:rsidRPr="00413E98">
              <w:rPr>
                <w:rFonts w:ascii="Calibri" w:eastAsia="Times New Roman" w:hAnsi="Calibri" w:cs="Times New Roman"/>
                <w:sz w:val="16"/>
                <w:szCs w:val="16"/>
                <w:vertAlign w:val="subscript"/>
              </w:rPr>
              <w:t>0.6</w:t>
            </w:r>
            <w:r w:rsidRPr="00413E98">
              <w:rPr>
                <w:rFonts w:ascii="Calibri" w:eastAsia="Times New Roman" w:hAnsi="Calibri" w:cs="Times New Roman"/>
                <w:sz w:val="16"/>
                <w:szCs w:val="16"/>
              </w:rPr>
              <w:t>NbTaTiZr</w:t>
            </w:r>
          </w:p>
        </w:tc>
        <w:tc>
          <w:tcPr>
            <w:tcW w:w="1710" w:type="dxa"/>
            <w:tcBorders>
              <w:top w:val="nil"/>
              <w:left w:val="single" w:sz="8" w:space="0" w:color="auto"/>
              <w:bottom w:val="nil"/>
              <w:right w:val="single" w:sz="8" w:space="0" w:color="auto"/>
            </w:tcBorders>
            <w:shd w:val="clear" w:color="auto" w:fill="auto"/>
            <w:noWrap/>
            <w:vAlign w:val="bottom"/>
            <w:hideMark/>
          </w:tcPr>
          <w:p w14:paraId="66C21E36"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400DF833"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F79CA8" w14:textId="77777777" w:rsidR="00FA6FE1" w:rsidRPr="00413E98" w:rsidRDefault="00FA6FE1" w:rsidP="00B34BFA">
            <w:pPr>
              <w:rPr>
                <w:rFonts w:ascii="Calibri" w:eastAsia="Times New Roman" w:hAnsi="Calibri" w:cs="Times New Roman"/>
                <w:sz w:val="16"/>
                <w:szCs w:val="16"/>
              </w:rPr>
            </w:pPr>
            <w:r w:rsidRPr="00413E98">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041DAF6"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979C1A6" w14:textId="77777777"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F06AC35" w14:textId="29D27D2E" w:rsidR="00FA6FE1" w:rsidRPr="00413E98" w:rsidRDefault="00FA6FE1" w:rsidP="00B34BFA">
            <w:pPr>
              <w:jc w:val="center"/>
              <w:rPr>
                <w:rFonts w:ascii="Calibri" w:eastAsia="Times New Roman" w:hAnsi="Calibri" w:cs="Times New Roman"/>
                <w:sz w:val="16"/>
                <w:szCs w:val="16"/>
              </w:rPr>
            </w:pPr>
            <w:r w:rsidRPr="00413E98">
              <w:rPr>
                <w:rFonts w:ascii="Calibri" w:eastAsia="Times New Roman" w:hAnsi="Calibri" w:cs="Times New Roman"/>
                <w:sz w:val="16"/>
                <w:szCs w:val="16"/>
              </w:rPr>
              <w:t>H, M</w:t>
            </w:r>
          </w:p>
        </w:tc>
        <w:tc>
          <w:tcPr>
            <w:tcW w:w="810" w:type="dxa"/>
            <w:tcBorders>
              <w:top w:val="nil"/>
              <w:left w:val="single" w:sz="8" w:space="0" w:color="auto"/>
              <w:bottom w:val="nil"/>
              <w:right w:val="single" w:sz="18" w:space="0" w:color="auto"/>
            </w:tcBorders>
            <w:shd w:val="clear" w:color="auto" w:fill="auto"/>
            <w:noWrap/>
            <w:vAlign w:val="bottom"/>
            <w:hideMark/>
          </w:tcPr>
          <w:p w14:paraId="6E096237" w14:textId="405226F5" w:rsidR="00FA6FE1" w:rsidRPr="004129DF"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286&lt;/RecNum&gt;&lt;DisplayText&gt;[105]&lt;/DisplayText&gt;&lt;record&gt;&lt;rec-number&gt;286&lt;/rec-number&gt;&lt;foreign-keys&gt;&lt;key app="EN" db-id="ddervv2eyxfzffeadz9v0wpsxr0wzrvadwsp" timestamp="1414432314"&gt;286&lt;/key&gt;&lt;/foreign-keys&gt;&lt;ref-type name="Journal Article"&gt;17&lt;/ref-type&gt;&lt;contributors&gt;&lt;authors&gt;&lt;author&gt;O.N. Senkov&lt;/author&gt;&lt;author&gt;S.V. Senkova&lt;/author&gt;&lt;author&gt;C. Woodward&lt;/author&gt;&lt;/authors&gt;&lt;/contributors&gt;&lt;titles&gt;&lt;title&gt;Effect of aluminum on the microstructure and properties of two refractory high entropy alloys&lt;/title&gt;&lt;secondary-title&gt;Acta Mater.&lt;/secondary-title&gt;&lt;/titles&gt;&lt;periodical&gt;&lt;full-title&gt;Acta mater.&lt;/full-title&gt;&lt;/periodical&gt;&lt;pages&gt;214-228&lt;/pages&gt;&lt;volume&gt;68&lt;/volume&gt;&lt;section&gt;214&lt;/section&gt;&lt;keywords&gt;&lt;keyword&gt;Alloys&lt;/keyword&gt;&lt;keyword&gt;Aluminum&lt;/keyword&gt;&lt;keyword&gt;Crystal structure&lt;/keyword&gt;&lt;keyword&gt;Entropy&lt;/keyword&gt;&lt;keyword&gt;Hafnium&lt;/keyword&gt;&lt;keyword&gt;Lattice constants&lt;/keyword&gt;&lt;keyword&gt;Mechanical properties&lt;/keyword&gt;&lt;keyword&gt;Microstructure&lt;/keyword&gt;&lt;keyword&gt;Phase composition&lt;/keyword&gt;&lt;keyword&gt;Refractory alloys&lt;/keyword&gt;&lt;keyword&gt;Yield stress&lt;/keyword&gt;&lt;/keywords&gt;&lt;dates&gt;&lt;year&gt;2014&lt;/year&gt;&lt;/dates&gt;&lt;urls&gt;&lt;related-urls&gt;&lt;url&gt;http://dx.doi.org/10.1016/j.actamat.2014.01.029&lt;/url&gt;&lt;/related-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5]</w:t>
            </w:r>
            <w:r>
              <w:rPr>
                <w:rFonts w:ascii="Calibri" w:eastAsia="Times New Roman" w:hAnsi="Calibri" w:cs="Times New Roman"/>
                <w:sz w:val="16"/>
                <w:szCs w:val="16"/>
              </w:rPr>
              <w:fldChar w:fldCharType="end"/>
            </w:r>
          </w:p>
        </w:tc>
      </w:tr>
      <w:tr w:rsidR="00FA6FE1" w:rsidRPr="00FE022D" w14:paraId="18008EC1" w14:textId="77777777" w:rsidTr="00E13E3F">
        <w:trPr>
          <w:trHeight w:val="280"/>
        </w:trPr>
        <w:tc>
          <w:tcPr>
            <w:tcW w:w="1643" w:type="dxa"/>
            <w:tcBorders>
              <w:top w:val="nil"/>
              <w:left w:val="single" w:sz="18" w:space="0" w:color="auto"/>
              <w:bottom w:val="nil"/>
              <w:right w:val="single" w:sz="8" w:space="0" w:color="auto"/>
            </w:tcBorders>
            <w:vAlign w:val="bottom"/>
          </w:tcPr>
          <w:p w14:paraId="7F2EB249" w14:textId="194AA408" w:rsidR="00FA6FE1" w:rsidRPr="00413E98" w:rsidRDefault="00FA6FE1"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D7A8C90" w14:textId="5F838279" w:rsidR="00FA6FE1" w:rsidRPr="00413E98" w:rsidRDefault="00FA6FE1"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16F3579" w14:textId="77777777" w:rsidR="00FA6FE1" w:rsidRPr="00413E98" w:rsidRDefault="00FA6FE1" w:rsidP="00D26DC3">
            <w:pPr>
              <w:rPr>
                <w:rFonts w:ascii="Calibri" w:eastAsia="Times New Roman" w:hAnsi="Calibri" w:cs="Times New Roman"/>
                <w:sz w:val="16"/>
                <w:szCs w:val="16"/>
              </w:rPr>
            </w:pPr>
            <w:r w:rsidRPr="00413E98">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42632F89"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22366AB" w14:textId="77777777" w:rsidR="00FA6FE1" w:rsidRPr="00413E98" w:rsidRDefault="00FA6FE1" w:rsidP="00D26DC3">
            <w:pPr>
              <w:rPr>
                <w:rFonts w:ascii="Calibri" w:eastAsia="Times New Roman" w:hAnsi="Calibri" w:cs="Times New Roman"/>
                <w:sz w:val="16"/>
                <w:szCs w:val="16"/>
              </w:rPr>
            </w:pPr>
            <w:r w:rsidRPr="00413E98">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326AE66"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DFD57B3"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B1A1CEF" w14:textId="77777777" w:rsidR="00FA6FE1" w:rsidRPr="00413E98" w:rsidRDefault="00FA6FE1" w:rsidP="00D26DC3">
            <w:pPr>
              <w:jc w:val="center"/>
              <w:rPr>
                <w:rFonts w:ascii="Calibri" w:eastAsia="Times New Roman" w:hAnsi="Calibri" w:cs="Times New Roman"/>
                <w:sz w:val="16"/>
                <w:szCs w:val="16"/>
              </w:rPr>
            </w:pPr>
            <w:r w:rsidRPr="00413E98">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43D4CB6D" w14:textId="41544849" w:rsidR="00FA6FE1" w:rsidRPr="004129DF"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A6FE1" w:rsidRPr="00FE022D" w14:paraId="3658FCB9" w14:textId="77777777" w:rsidTr="00E13E3F">
        <w:trPr>
          <w:trHeight w:val="280"/>
        </w:trPr>
        <w:tc>
          <w:tcPr>
            <w:tcW w:w="1643" w:type="dxa"/>
            <w:tcBorders>
              <w:top w:val="nil"/>
              <w:left w:val="single" w:sz="18" w:space="0" w:color="auto"/>
              <w:bottom w:val="nil"/>
              <w:right w:val="single" w:sz="8" w:space="0" w:color="auto"/>
            </w:tcBorders>
            <w:vAlign w:val="bottom"/>
          </w:tcPr>
          <w:p w14:paraId="1CAC546C" w14:textId="77777777" w:rsidR="00FA6FE1" w:rsidRPr="00357DB1" w:rsidRDefault="00FA6FE1"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MoNbTa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A2F87AE"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l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Zr</w:t>
            </w:r>
          </w:p>
        </w:tc>
        <w:tc>
          <w:tcPr>
            <w:tcW w:w="1710" w:type="dxa"/>
            <w:tcBorders>
              <w:top w:val="nil"/>
              <w:left w:val="single" w:sz="8" w:space="0" w:color="auto"/>
              <w:bottom w:val="nil"/>
              <w:right w:val="single" w:sz="8" w:space="0" w:color="auto"/>
            </w:tcBorders>
            <w:shd w:val="clear" w:color="auto" w:fill="auto"/>
            <w:noWrap/>
            <w:vAlign w:val="bottom"/>
            <w:hideMark/>
          </w:tcPr>
          <w:p w14:paraId="2C74ECE3"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hideMark/>
          </w:tcPr>
          <w:p w14:paraId="1CB08FA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C84465F" w14:textId="77777777" w:rsidR="00FA6FE1" w:rsidRPr="00357DB1" w:rsidRDefault="00FA6FE1"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98C8DA4"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022B254"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E2033FB" w14:textId="77777777" w:rsidR="00FA6FE1" w:rsidRPr="00357DB1" w:rsidRDefault="00FA6FE1"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2476FA81" w14:textId="79D47635" w:rsidR="00FA6FE1" w:rsidRPr="00357DB1" w:rsidRDefault="00FA6FE1"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49AB4A36" w14:textId="77777777" w:rsidTr="00E13E3F">
        <w:trPr>
          <w:trHeight w:val="280"/>
        </w:trPr>
        <w:tc>
          <w:tcPr>
            <w:tcW w:w="1643" w:type="dxa"/>
            <w:tcBorders>
              <w:top w:val="nil"/>
              <w:left w:val="single" w:sz="18" w:space="0" w:color="auto"/>
              <w:bottom w:val="nil"/>
              <w:right w:val="single" w:sz="8" w:space="0" w:color="auto"/>
            </w:tcBorders>
            <w:vAlign w:val="bottom"/>
          </w:tcPr>
          <w:p w14:paraId="67C314BC"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1FF524E" w14:textId="77777777"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tcPr>
          <w:p w14:paraId="7B054449" w14:textId="4B95A499"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tcPr>
          <w:p w14:paraId="1419AF71" w14:textId="76C7D086"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tcPr>
          <w:p w14:paraId="386C2C89" w14:textId="4B83195D" w:rsidR="00FC29DB" w:rsidRPr="00357DB1" w:rsidRDefault="00FC29DB" w:rsidP="00D26DC3">
            <w:pPr>
              <w:rPr>
                <w:rFonts w:ascii="Calibri" w:eastAsia="Times New Roman" w:hAnsi="Calibri" w:cs="Times New Roman"/>
                <w:sz w:val="16"/>
                <w:szCs w:val="16"/>
              </w:rPr>
            </w:pPr>
            <w:r>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28F55D3C" w14:textId="7F70D21C"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68069BFD" w14:textId="26396765" w:rsidR="00FC29DB" w:rsidRPr="00357DB1" w:rsidRDefault="00FC29DB" w:rsidP="00D26DC3">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tcPr>
          <w:p w14:paraId="609B26E7"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tcPr>
          <w:p w14:paraId="3B305EA2" w14:textId="0A368424" w:rsidR="00FC29DB" w:rsidRPr="002F2DF3" w:rsidRDefault="0037068B" w:rsidP="0037068B">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6&lt;/Year&gt;&lt;RecNum&gt;1042&lt;/RecNum&gt;&lt;DisplayText&gt;[107]&lt;/DisplayText&gt;&lt;record&gt;&lt;rec-number&gt;1042&lt;/rec-number&gt;&lt;foreign-keys&gt;&lt;key app="EN" db-id="ddervv2eyxfzffeadz9v0wpsxr0wzrvadwsp" timestamp="1471968438"&gt;1042&lt;/key&gt;&lt;/foreign-keys&gt;&lt;ref-type name="Journal Article"&gt;17&lt;/ref-type&gt;&lt;contributors&gt;&lt;authors&gt;&lt;author&gt;Senkov, O.N.&lt;/author&gt;&lt;author&gt;Isheim, D.&lt;/author&gt;&lt;author&gt;Seidman, D.N.&lt;/author&gt;&lt;author&gt;Pilchak, A.L.&lt;/author&gt;&lt;/authors&gt;&lt;/contributors&gt;&lt;titles&gt;&lt;title&gt;Development of a Refractory High Entropy Superalloy&lt;/title&gt;&lt;secondary-title&gt;Entropy&lt;/secondary-title&gt;&lt;/titles&gt;&lt;periodical&gt;&lt;full-title&gt;Entropy&lt;/full-title&gt;&lt;/periodical&gt;&lt;pages&gt;102&lt;/pages&gt;&lt;volume&gt;18&lt;/volume&gt;&lt;number&gt;3&lt;/number&gt;&lt;dates&gt;&lt;year&gt;2016&lt;/year&gt;&lt;/dates&gt;&lt;urls&gt;&lt;/urls&gt;&lt;electronic-resource-num&gt;10.3390/e18030102&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7]</w:t>
            </w:r>
            <w:r>
              <w:rPr>
                <w:rFonts w:ascii="Calibri" w:eastAsia="Times New Roman" w:hAnsi="Calibri" w:cs="Times New Roman"/>
                <w:sz w:val="16"/>
                <w:szCs w:val="16"/>
              </w:rPr>
              <w:fldChar w:fldCharType="end"/>
            </w:r>
          </w:p>
        </w:tc>
      </w:tr>
      <w:tr w:rsidR="002F2DF3" w:rsidRPr="00FE022D" w14:paraId="2B0298C4" w14:textId="77777777" w:rsidTr="00E13E3F">
        <w:trPr>
          <w:trHeight w:val="280"/>
        </w:trPr>
        <w:tc>
          <w:tcPr>
            <w:tcW w:w="1643" w:type="dxa"/>
            <w:tcBorders>
              <w:top w:val="nil"/>
              <w:left w:val="single" w:sz="18" w:space="0" w:color="auto"/>
              <w:bottom w:val="nil"/>
              <w:right w:val="single" w:sz="8" w:space="0" w:color="auto"/>
            </w:tcBorders>
            <w:vAlign w:val="bottom"/>
          </w:tcPr>
          <w:p w14:paraId="176978AE" w14:textId="77777777" w:rsidR="002F2DF3" w:rsidRPr="00357DB1" w:rsidRDefault="002F2DF3"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tcPr>
          <w:p w14:paraId="444764E8" w14:textId="77777777" w:rsidR="002F2DF3" w:rsidRPr="00357DB1" w:rsidRDefault="002F2DF3"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tcPr>
          <w:p w14:paraId="01F6ECE1" w14:textId="65598E69" w:rsidR="002F2DF3" w:rsidRPr="00357DB1" w:rsidRDefault="002F2DF3"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bottom w:val="nil"/>
              <w:right w:val="single" w:sz="8" w:space="0" w:color="auto"/>
            </w:tcBorders>
            <w:shd w:val="clear" w:color="auto" w:fill="auto"/>
            <w:noWrap/>
            <w:vAlign w:val="bottom"/>
          </w:tcPr>
          <w:p w14:paraId="78EA29FC" w14:textId="37B936C6"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tcPr>
          <w:p w14:paraId="4A5995DF" w14:textId="57772198" w:rsidR="002F2DF3" w:rsidRPr="00357DB1" w:rsidRDefault="002F2DF3" w:rsidP="00D26DC3">
            <w:pPr>
              <w:rPr>
                <w:rFonts w:ascii="Calibri" w:eastAsia="Times New Roman" w:hAnsi="Calibri" w:cs="Times New Roman"/>
                <w:sz w:val="16"/>
                <w:szCs w:val="16"/>
              </w:rPr>
            </w:pPr>
            <w:r>
              <w:rPr>
                <w:rFonts w:ascii="Calibri" w:eastAsia="Times New Roman" w:hAnsi="Calibri" w:cs="Times New Roman"/>
                <w:sz w:val="16"/>
                <w:szCs w:val="16"/>
              </w:rPr>
              <w:t>BCC+B2</w:t>
            </w:r>
          </w:p>
        </w:tc>
        <w:tc>
          <w:tcPr>
            <w:tcW w:w="356" w:type="dxa"/>
            <w:tcBorders>
              <w:top w:val="nil"/>
              <w:left w:val="single" w:sz="8" w:space="0" w:color="auto"/>
              <w:bottom w:val="nil"/>
              <w:right w:val="single" w:sz="8" w:space="0" w:color="auto"/>
            </w:tcBorders>
            <w:vAlign w:val="bottom"/>
          </w:tcPr>
          <w:p w14:paraId="69D75703" w14:textId="1050B1FE"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532077A" w14:textId="02C914B9" w:rsidR="002F2DF3" w:rsidRPr="00357DB1" w:rsidRDefault="002F2DF3" w:rsidP="00D26DC3">
            <w:pPr>
              <w:jc w:val="center"/>
              <w:rPr>
                <w:rFonts w:ascii="Calibri" w:eastAsia="Times New Roman" w:hAnsi="Calibri" w:cs="Times New Roman"/>
                <w:sz w:val="16"/>
                <w:szCs w:val="16"/>
              </w:rPr>
            </w:pPr>
            <w:r>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tcPr>
          <w:p w14:paraId="6B5590AF" w14:textId="77777777" w:rsidR="002F2DF3" w:rsidRPr="00357DB1" w:rsidRDefault="002F2DF3"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tcPr>
          <w:p w14:paraId="4C9C80B6" w14:textId="4EF4C99E" w:rsidR="002F2DF3" w:rsidRPr="002F2DF3" w:rsidRDefault="00F9662F"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Jensen&lt;/Author&gt;&lt;Year&gt;2016&lt;/Year&gt;&lt;RecNum&gt;1040&lt;/RecNum&gt;&lt;DisplayText&gt;[108]&lt;/DisplayText&gt;&lt;record&gt;&lt;rec-number&gt;1040&lt;/rec-number&gt;&lt;foreign-keys&gt;&lt;key app="EN" db-id="ddervv2eyxfzffeadz9v0wpsxr0wzrvadwsp" timestamp="1471864402"&gt;1040&lt;/key&gt;&lt;/foreign-keys&gt;&lt;ref-type name="Journal Article"&gt;17&lt;/ref-type&gt;&lt;contributors&gt;&lt;authors&gt;&lt;author&gt;Jensen, J.K. &lt;/author&gt;&lt;author&gt;Welk, B.A.&lt;/author&gt;&lt;author&gt;Williams, R.E.A.&lt;/author&gt;&lt;author&gt;Sosa, J.M. &lt;/author&gt;&lt;author&gt;Huber, D.E. &lt;/author&gt;&lt;author&gt;Senkov, O.N. &lt;/author&gt;&lt;author&gt;Viswanathan, G.B.&lt;/author&gt;&lt;author&gt;Fraser, H.L.&lt;/author&gt;&lt;/authors&gt;&lt;/contributors&gt;&lt;titles&gt;&lt;title&gt;&lt;style face="normal" font="default" size="100%"&gt;Characterization of the microstructure of the compositionally complex alloy Al&lt;/style&gt;&lt;style face="subscript" font="default" size="100%"&gt;1&lt;/style&gt;&lt;style face="normal" font="default" size="100%"&gt;Mo&lt;/style&gt;&lt;style face="subscript" font="default" size="100%"&gt;0.5&lt;/style&gt;&lt;style face="normal" font="default" size="100%"&gt;Nb&lt;/style&gt;&lt;style face="subscript" font="default" size="100%"&gt;1&lt;/style&gt;&lt;style face="normal" font="default" size="100%"&gt;Ta&lt;/style&gt;&lt;style face="subscript" font="default" size="100%"&gt;0.5&lt;/style&gt;&lt;style face="normal" font="default" size="100%"&gt;Ti&lt;/style&gt;&lt;style face="subscript" font="default" size="100%"&gt;1&lt;/style&gt;&lt;style face="normal" font="default" size="100%"&gt;Zr&lt;/style&gt;&lt;style face="subscript" font="default" size="100%"&gt;1&lt;/style&gt;&lt;/title&gt;&lt;secondary-title&gt;Scripta Mater.&lt;/secondary-title&gt;&lt;/titles&gt;&lt;periodical&gt;&lt;full-title&gt;Scripta Mater.&lt;/full-title&gt;&lt;/periodical&gt;&lt;pages&gt;1-4&lt;/pages&gt;&lt;volume&gt;121&lt;/volume&gt;&lt;section&gt;1&lt;/section&gt;&lt;dates&gt;&lt;year&gt;2016&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8]</w:t>
            </w:r>
            <w:r>
              <w:rPr>
                <w:rFonts w:ascii="Calibri" w:eastAsia="Times New Roman" w:hAnsi="Calibri" w:cs="Times New Roman"/>
                <w:sz w:val="16"/>
                <w:szCs w:val="16"/>
              </w:rPr>
              <w:fldChar w:fldCharType="end"/>
            </w:r>
          </w:p>
        </w:tc>
      </w:tr>
      <w:tr w:rsidR="00FC29DB" w:rsidRPr="00FE022D" w14:paraId="3F879E0C" w14:textId="77777777" w:rsidTr="00E13E3F">
        <w:trPr>
          <w:trHeight w:val="280"/>
        </w:trPr>
        <w:tc>
          <w:tcPr>
            <w:tcW w:w="1643" w:type="dxa"/>
            <w:tcBorders>
              <w:top w:val="nil"/>
              <w:left w:val="single" w:sz="18" w:space="0" w:color="auto"/>
              <w:bottom w:val="nil"/>
              <w:right w:val="single" w:sz="8" w:space="0" w:color="auto"/>
            </w:tcBorders>
            <w:vAlign w:val="bottom"/>
          </w:tcPr>
          <w:p w14:paraId="655F3FF4"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NbTa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2256F9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NbTaTiV</w:t>
            </w:r>
          </w:p>
        </w:tc>
        <w:tc>
          <w:tcPr>
            <w:tcW w:w="1710" w:type="dxa"/>
            <w:tcBorders>
              <w:top w:val="nil"/>
              <w:left w:val="single" w:sz="8" w:space="0" w:color="auto"/>
              <w:bottom w:val="nil"/>
              <w:right w:val="single" w:sz="8" w:space="0" w:color="auto"/>
            </w:tcBorders>
            <w:shd w:val="clear" w:color="auto" w:fill="auto"/>
            <w:noWrap/>
            <w:vAlign w:val="bottom"/>
            <w:hideMark/>
          </w:tcPr>
          <w:p w14:paraId="41361E8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43D65B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73634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FB3D60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125EE4F"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7340F8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344D582" w14:textId="15C3D622"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6FB62FCE" w14:textId="77777777" w:rsidTr="00E13E3F">
        <w:trPr>
          <w:trHeight w:val="280"/>
        </w:trPr>
        <w:tc>
          <w:tcPr>
            <w:tcW w:w="1643" w:type="dxa"/>
            <w:tcBorders>
              <w:top w:val="nil"/>
              <w:left w:val="single" w:sz="18" w:space="0" w:color="auto"/>
              <w:bottom w:val="nil"/>
              <w:right w:val="single" w:sz="8" w:space="0" w:color="auto"/>
            </w:tcBorders>
            <w:vAlign w:val="bottom"/>
          </w:tcPr>
          <w:p w14:paraId="5150E632" w14:textId="0135713D"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9BDD9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TiV</w:t>
            </w:r>
          </w:p>
        </w:tc>
        <w:tc>
          <w:tcPr>
            <w:tcW w:w="1710" w:type="dxa"/>
            <w:tcBorders>
              <w:top w:val="nil"/>
              <w:left w:val="single" w:sz="8" w:space="0" w:color="auto"/>
              <w:bottom w:val="nil"/>
              <w:right w:val="single" w:sz="8" w:space="0" w:color="auto"/>
            </w:tcBorders>
            <w:shd w:val="clear" w:color="auto" w:fill="auto"/>
            <w:noWrap/>
            <w:vAlign w:val="bottom"/>
            <w:hideMark/>
          </w:tcPr>
          <w:p w14:paraId="2191948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8FB8CE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5596AEA"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267433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895A6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5E3D0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0858B32E" w14:textId="2AF3D45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262FBE80" w14:textId="77777777" w:rsidTr="00E13E3F">
        <w:trPr>
          <w:trHeight w:val="280"/>
        </w:trPr>
        <w:tc>
          <w:tcPr>
            <w:tcW w:w="1643" w:type="dxa"/>
            <w:tcBorders>
              <w:top w:val="nil"/>
              <w:left w:val="single" w:sz="18" w:space="0" w:color="auto"/>
              <w:bottom w:val="nil"/>
              <w:right w:val="single" w:sz="8" w:space="0" w:color="auto"/>
            </w:tcBorders>
            <w:vAlign w:val="bottom"/>
          </w:tcPr>
          <w:p w14:paraId="52073BF4"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A93CE3D"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NbTaT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35BE8C2"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FD11D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2A2949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422B27C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CA16BE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7B59E1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D7EA707" w14:textId="58A79B3C"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056B40CD" w14:textId="77777777" w:rsidTr="00E13E3F">
        <w:trPr>
          <w:trHeight w:val="280"/>
        </w:trPr>
        <w:tc>
          <w:tcPr>
            <w:tcW w:w="1643" w:type="dxa"/>
            <w:tcBorders>
              <w:top w:val="nil"/>
              <w:left w:val="single" w:sz="18" w:space="0" w:color="auto"/>
              <w:bottom w:val="nil"/>
              <w:right w:val="single" w:sz="8" w:space="0" w:color="auto"/>
            </w:tcBorders>
            <w:vAlign w:val="bottom"/>
          </w:tcPr>
          <w:p w14:paraId="348D6E54"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NbTa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0CE5FB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V</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7839AE3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57DE490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5A5715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6F99C2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20E848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A3529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48189B7" w14:textId="1044E16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00AD4545" w14:textId="77777777" w:rsidTr="00E13E3F">
        <w:trPr>
          <w:trHeight w:val="280"/>
        </w:trPr>
        <w:tc>
          <w:tcPr>
            <w:tcW w:w="1643" w:type="dxa"/>
            <w:tcBorders>
              <w:top w:val="nil"/>
              <w:left w:val="single" w:sz="18" w:space="0" w:color="auto"/>
              <w:bottom w:val="nil"/>
              <w:right w:val="single" w:sz="8" w:space="0" w:color="auto"/>
            </w:tcBorders>
            <w:vAlign w:val="bottom"/>
          </w:tcPr>
          <w:p w14:paraId="397F51A3"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6BB95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8</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V</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3B3659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44CA01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AA6EE4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10FAB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12C7C5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2AA48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69AF3A18" w14:textId="572CDD1A"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772F565A" w14:textId="77777777" w:rsidTr="00E13E3F">
        <w:trPr>
          <w:trHeight w:val="280"/>
        </w:trPr>
        <w:tc>
          <w:tcPr>
            <w:tcW w:w="1643" w:type="dxa"/>
            <w:tcBorders>
              <w:top w:val="nil"/>
              <w:left w:val="single" w:sz="18" w:space="0" w:color="auto"/>
              <w:bottom w:val="nil"/>
              <w:right w:val="single" w:sz="8" w:space="0" w:color="auto"/>
            </w:tcBorders>
            <w:vAlign w:val="bottom"/>
          </w:tcPr>
          <w:p w14:paraId="2D39B136"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NbTa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9503BB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NbTaTi</w:t>
            </w:r>
            <w:r w:rsidRPr="00357DB1">
              <w:rPr>
                <w:rFonts w:ascii="Calibri" w:eastAsia="Times New Roman" w:hAnsi="Calibri" w:cs="Times New Roman"/>
                <w:sz w:val="16"/>
                <w:szCs w:val="16"/>
                <w:vertAlign w:val="subscript"/>
              </w:rPr>
              <w:t>1.4</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1.3</w:t>
            </w:r>
          </w:p>
        </w:tc>
        <w:tc>
          <w:tcPr>
            <w:tcW w:w="1710" w:type="dxa"/>
            <w:tcBorders>
              <w:top w:val="nil"/>
              <w:left w:val="single" w:sz="8" w:space="0" w:color="auto"/>
              <w:bottom w:val="nil"/>
              <w:right w:val="single" w:sz="8" w:space="0" w:color="auto"/>
            </w:tcBorders>
            <w:shd w:val="clear" w:color="auto" w:fill="auto"/>
            <w:noWrap/>
            <w:vAlign w:val="bottom"/>
            <w:hideMark/>
          </w:tcPr>
          <w:p w14:paraId="360E84F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60FA9C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F1446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1FD93E9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C4207C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C3182F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279E238" w14:textId="6E71B5C4"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345D76B5" w14:textId="77777777" w:rsidTr="00E13E3F">
        <w:trPr>
          <w:trHeight w:val="280"/>
        </w:trPr>
        <w:tc>
          <w:tcPr>
            <w:tcW w:w="1643" w:type="dxa"/>
            <w:tcBorders>
              <w:top w:val="nil"/>
              <w:left w:val="single" w:sz="18" w:space="0" w:color="auto"/>
              <w:right w:val="single" w:sz="8" w:space="0" w:color="auto"/>
            </w:tcBorders>
            <w:vAlign w:val="bottom"/>
          </w:tcPr>
          <w:p w14:paraId="1C84E9DC"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right w:val="single" w:sz="8" w:space="0" w:color="auto"/>
            </w:tcBorders>
            <w:shd w:val="clear" w:color="auto" w:fill="auto"/>
            <w:noWrap/>
            <w:vAlign w:val="bottom"/>
            <w:hideMark/>
          </w:tcPr>
          <w:p w14:paraId="320C676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Nb</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Zr</w:t>
            </w:r>
            <w:r w:rsidRPr="00357DB1">
              <w:rPr>
                <w:rFonts w:ascii="Calibri" w:eastAsia="Times New Roman" w:hAnsi="Calibri" w:cs="Times New Roman"/>
                <w:sz w:val="16"/>
                <w:szCs w:val="16"/>
                <w:vertAlign w:val="subscript"/>
              </w:rPr>
              <w:t>0.5</w:t>
            </w:r>
          </w:p>
        </w:tc>
        <w:tc>
          <w:tcPr>
            <w:tcW w:w="1710" w:type="dxa"/>
            <w:tcBorders>
              <w:top w:val="nil"/>
              <w:left w:val="single" w:sz="8" w:space="0" w:color="auto"/>
              <w:right w:val="single" w:sz="8" w:space="0" w:color="auto"/>
            </w:tcBorders>
            <w:shd w:val="clear" w:color="auto" w:fill="auto"/>
            <w:noWrap/>
            <w:vAlign w:val="bottom"/>
            <w:hideMark/>
          </w:tcPr>
          <w:p w14:paraId="20E7A30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HIP/1400C/207MPa/2h+1400C/24h/FC</w:t>
            </w:r>
          </w:p>
        </w:tc>
        <w:tc>
          <w:tcPr>
            <w:tcW w:w="720" w:type="dxa"/>
            <w:tcBorders>
              <w:top w:val="nil"/>
              <w:left w:val="single" w:sz="8" w:space="0" w:color="auto"/>
              <w:right w:val="single" w:sz="8" w:space="0" w:color="auto"/>
            </w:tcBorders>
            <w:shd w:val="clear" w:color="auto" w:fill="auto"/>
            <w:noWrap/>
            <w:vAlign w:val="bottom"/>
            <w:hideMark/>
          </w:tcPr>
          <w:p w14:paraId="7165F7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6FD0ABD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right w:val="single" w:sz="8" w:space="0" w:color="auto"/>
            </w:tcBorders>
            <w:vAlign w:val="bottom"/>
          </w:tcPr>
          <w:p w14:paraId="335D42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right w:val="single" w:sz="8" w:space="0" w:color="auto"/>
            </w:tcBorders>
            <w:vAlign w:val="bottom"/>
          </w:tcPr>
          <w:p w14:paraId="1BC667A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25837B6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right w:val="single" w:sz="18" w:space="0" w:color="auto"/>
            </w:tcBorders>
            <w:shd w:val="clear" w:color="auto" w:fill="auto"/>
            <w:noWrap/>
            <w:vAlign w:val="bottom"/>
            <w:hideMark/>
          </w:tcPr>
          <w:p w14:paraId="40215942" w14:textId="387A9BB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Senkov&lt;/Author&gt;&lt;Year&gt;2014&lt;/Year&gt;&lt;RecNum&gt;306&lt;/RecNum&gt;&lt;DisplayText&gt;[106]&lt;/DisplayText&gt;&lt;record&gt;&lt;rec-number&gt;306&lt;/rec-number&gt;&lt;foreign-keys&gt;&lt;key app="EN" db-id="ddervv2eyxfzffeadz9v0wpsxr0wzrvadwsp" timestamp="1415824708"&gt;306&lt;/key&gt;&lt;/foreign-keys&gt;&lt;ref-type name="Journal Article"&gt;17&lt;/ref-type&gt;&lt;contributors&gt;&lt;authors&gt;&lt;author&gt;O.N. Senkov&lt;/author&gt;&lt;author&gt;C. Woodward&lt;/author&gt;&lt;author&gt;D.B. Miracle&lt;/author&gt;&lt;/authors&gt;&lt;/contributors&gt;&lt;auth-address&gt;Air Force Research Laboratory, Materials and Manufacturing Directorate, Wright-Patterson AFB, OH 45433, United States&lt;/auth-address&gt;&lt;titles&gt;&lt;title&gt;Microstructure and Properties of Aluminum-Containing Refractory High-Entropy Alloys&lt;/title&gt;&lt;secondary-title&gt;JOM&lt;/secondary-title&gt;&lt;/titles&gt;&lt;periodical&gt;&lt;full-title&gt;JOM&lt;/full-title&gt;&lt;/periodical&gt;&lt;pages&gt;2030-2042&lt;/pages&gt;&lt;volume&gt;66&lt;/volume&gt;&lt;number&gt;10&lt;/number&gt;&lt;section&gt;2030&lt;/section&gt;&lt;keywords&gt;&lt;keyword&gt;Aluminum alloys&lt;/keyword&gt;&lt;keyword&gt;Entropy&lt;/keyword&gt;&lt;keyword&gt;Phase space methods&lt;/keyword&gt;&lt;keyword&gt;Refractory alloys&lt;/keyword&gt;&lt;keyword&gt;Titanium&lt;/keyword&gt;&lt;keyword&gt;Zirconium&lt;/keyword&gt;&lt;/keywords&gt;&lt;dates&gt;&lt;year&gt;2014&lt;/year&gt;&lt;/dates&gt;&lt;isbn&gt;10474838&lt;/isbn&gt;&lt;urls&gt;&lt;related-urls&gt;&lt;url&gt;http://dx.doi.org/10.1007/s11837-014-1066-0&lt;/url&gt;&lt;/related-urls&gt;&lt;/urls&gt;&lt;electronic-resource-num&gt;10.1007/s11837-014-1066-0&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06]</w:t>
            </w:r>
            <w:r>
              <w:rPr>
                <w:rFonts w:ascii="Calibri" w:eastAsia="Times New Roman" w:hAnsi="Calibri" w:cs="Times New Roman"/>
                <w:sz w:val="16"/>
                <w:szCs w:val="16"/>
              </w:rPr>
              <w:fldChar w:fldCharType="end"/>
            </w:r>
          </w:p>
        </w:tc>
      </w:tr>
      <w:tr w:rsidR="00FC29DB" w:rsidRPr="00FE022D" w14:paraId="53B963A0" w14:textId="77777777" w:rsidTr="00E13E3F">
        <w:trPr>
          <w:trHeight w:val="280"/>
        </w:trPr>
        <w:tc>
          <w:tcPr>
            <w:tcW w:w="1643" w:type="dxa"/>
            <w:tcBorders>
              <w:top w:val="nil"/>
              <w:left w:val="single" w:sz="18" w:space="0" w:color="auto"/>
              <w:bottom w:val="nil"/>
              <w:right w:val="single" w:sz="8" w:space="0" w:color="auto"/>
            </w:tcBorders>
            <w:vAlign w:val="bottom"/>
          </w:tcPr>
          <w:p w14:paraId="0E54AAA5"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TiVY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1232A6F"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TiVY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D1FC62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701451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36C57B4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5116EB1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744E5A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292C43BE"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222F897F" w14:textId="6B561B93"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C29DB" w:rsidRPr="00FE022D" w14:paraId="2E968DF9" w14:textId="77777777" w:rsidTr="00E13E3F">
        <w:trPr>
          <w:trHeight w:val="280"/>
        </w:trPr>
        <w:tc>
          <w:tcPr>
            <w:tcW w:w="1643" w:type="dxa"/>
            <w:tcBorders>
              <w:left w:val="single" w:sz="18" w:space="0" w:color="auto"/>
              <w:bottom w:val="nil"/>
              <w:right w:val="single" w:sz="8" w:space="0" w:color="auto"/>
            </w:tcBorders>
            <w:vAlign w:val="bottom"/>
          </w:tcPr>
          <w:p w14:paraId="71ACA58E" w14:textId="77777777" w:rsidR="00FC29DB" w:rsidRPr="00357DB1" w:rsidRDefault="00FC29DB" w:rsidP="00DF790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MoNbTaTiZr</w:t>
            </w:r>
            <w:proofErr w:type="spellEnd"/>
          </w:p>
        </w:tc>
        <w:tc>
          <w:tcPr>
            <w:tcW w:w="1890" w:type="dxa"/>
            <w:tcBorders>
              <w:left w:val="single" w:sz="8" w:space="0" w:color="auto"/>
              <w:bottom w:val="nil"/>
              <w:right w:val="single" w:sz="8" w:space="0" w:color="auto"/>
            </w:tcBorders>
            <w:shd w:val="clear" w:color="auto" w:fill="auto"/>
            <w:noWrap/>
            <w:vAlign w:val="bottom"/>
            <w:hideMark/>
          </w:tcPr>
          <w:p w14:paraId="0758339F" w14:textId="77777777"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CrMo</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NbTa</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TiZr</w:t>
            </w:r>
          </w:p>
        </w:tc>
        <w:tc>
          <w:tcPr>
            <w:tcW w:w="1710" w:type="dxa"/>
            <w:tcBorders>
              <w:left w:val="single" w:sz="8" w:space="0" w:color="auto"/>
              <w:bottom w:val="nil"/>
              <w:right w:val="single" w:sz="8" w:space="0" w:color="auto"/>
            </w:tcBorders>
            <w:shd w:val="clear" w:color="auto" w:fill="auto"/>
            <w:noWrap/>
            <w:vAlign w:val="bottom"/>
            <w:hideMark/>
          </w:tcPr>
          <w:p w14:paraId="5DC11820" w14:textId="046C4589"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left w:val="single" w:sz="8" w:space="0" w:color="auto"/>
              <w:bottom w:val="nil"/>
              <w:right w:val="single" w:sz="8" w:space="0" w:color="auto"/>
            </w:tcBorders>
            <w:shd w:val="clear" w:color="auto" w:fill="auto"/>
            <w:noWrap/>
            <w:vAlign w:val="bottom"/>
            <w:hideMark/>
          </w:tcPr>
          <w:p w14:paraId="53C77AC3" w14:textId="53A7DA39"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left w:val="single" w:sz="8" w:space="0" w:color="auto"/>
              <w:bottom w:val="nil"/>
              <w:right w:val="single" w:sz="8" w:space="0" w:color="auto"/>
            </w:tcBorders>
            <w:shd w:val="clear" w:color="auto" w:fill="auto"/>
            <w:noWrap/>
            <w:vAlign w:val="bottom"/>
            <w:hideMark/>
          </w:tcPr>
          <w:p w14:paraId="26BD5D56" w14:textId="12052315" w:rsidR="00FC29DB" w:rsidRPr="00357DB1" w:rsidRDefault="00FC29DB" w:rsidP="00D05A53">
            <w:pPr>
              <w:rPr>
                <w:rFonts w:ascii="Calibri" w:eastAsia="Times New Roman" w:hAnsi="Calibri" w:cs="Times New Roman"/>
                <w:sz w:val="16"/>
                <w:szCs w:val="16"/>
              </w:rPr>
            </w:pPr>
            <w:r w:rsidRPr="00357DB1">
              <w:rPr>
                <w:rFonts w:ascii="Calibri" w:eastAsia="Times New Roman" w:hAnsi="Calibri" w:cs="Times New Roman"/>
                <w:sz w:val="16"/>
                <w:szCs w:val="16"/>
              </w:rPr>
              <w:t>2BCC+C15</w:t>
            </w:r>
          </w:p>
        </w:tc>
        <w:tc>
          <w:tcPr>
            <w:tcW w:w="356" w:type="dxa"/>
            <w:tcBorders>
              <w:left w:val="single" w:sz="8" w:space="0" w:color="auto"/>
              <w:bottom w:val="nil"/>
              <w:right w:val="single" w:sz="8" w:space="0" w:color="auto"/>
            </w:tcBorders>
            <w:vAlign w:val="bottom"/>
          </w:tcPr>
          <w:p w14:paraId="49B2858E" w14:textId="77777777"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left w:val="single" w:sz="8" w:space="0" w:color="auto"/>
              <w:bottom w:val="nil"/>
              <w:right w:val="single" w:sz="8" w:space="0" w:color="auto"/>
            </w:tcBorders>
            <w:vAlign w:val="bottom"/>
          </w:tcPr>
          <w:p w14:paraId="60BA8634" w14:textId="5A0A54E8"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left w:val="single" w:sz="8" w:space="0" w:color="auto"/>
              <w:bottom w:val="nil"/>
              <w:right w:val="single" w:sz="8" w:space="0" w:color="auto"/>
            </w:tcBorders>
            <w:shd w:val="clear" w:color="auto" w:fill="auto"/>
            <w:noWrap/>
            <w:vAlign w:val="bottom"/>
            <w:hideMark/>
          </w:tcPr>
          <w:p w14:paraId="6EBB6F20" w14:textId="6C2D14FC"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left w:val="single" w:sz="8" w:space="0" w:color="auto"/>
              <w:bottom w:val="nil"/>
              <w:right w:val="single" w:sz="18" w:space="0" w:color="auto"/>
            </w:tcBorders>
            <w:shd w:val="clear" w:color="auto" w:fill="auto"/>
            <w:noWrap/>
            <w:vAlign w:val="bottom"/>
            <w:hideMark/>
          </w:tcPr>
          <w:p w14:paraId="27A31098" w14:textId="7A66F384"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0]</w:t>
            </w:r>
            <w:r>
              <w:rPr>
                <w:rFonts w:ascii="Calibri" w:eastAsia="Times New Roman" w:hAnsi="Calibri" w:cs="Times New Roman"/>
                <w:sz w:val="16"/>
                <w:szCs w:val="16"/>
              </w:rPr>
              <w:fldChar w:fldCharType="end"/>
            </w:r>
          </w:p>
        </w:tc>
      </w:tr>
      <w:tr w:rsidR="00FC29DB" w:rsidRPr="00FE022D" w14:paraId="64D2F68A" w14:textId="77777777" w:rsidTr="00E13E3F">
        <w:trPr>
          <w:trHeight w:val="280"/>
        </w:trPr>
        <w:tc>
          <w:tcPr>
            <w:tcW w:w="1643" w:type="dxa"/>
            <w:tcBorders>
              <w:top w:val="nil"/>
              <w:left w:val="single" w:sz="18" w:space="0" w:color="auto"/>
              <w:bottom w:val="nil"/>
              <w:right w:val="single" w:sz="8" w:space="0" w:color="auto"/>
            </w:tcBorders>
            <w:vAlign w:val="bottom"/>
          </w:tcPr>
          <w:p w14:paraId="595A32E6" w14:textId="7A45F471" w:rsidR="00FC29DB" w:rsidRPr="00357DB1" w:rsidRDefault="00FC29DB" w:rsidP="00DF790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5F9252" w14:textId="656E7B72" w:rsidR="00FC29DB" w:rsidRPr="00357DB1" w:rsidRDefault="00FC29DB" w:rsidP="00DF790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117D3BCB" w14:textId="4E831614" w:rsidR="00FC29DB" w:rsidRPr="00357DB1" w:rsidRDefault="00FC29DB" w:rsidP="00D022A2">
            <w:pPr>
              <w:rPr>
                <w:rFonts w:ascii="Calibri" w:eastAsia="Times New Roman" w:hAnsi="Calibri" w:cs="Times New Roman"/>
                <w:sz w:val="16"/>
                <w:szCs w:val="16"/>
              </w:rPr>
            </w:pPr>
            <w:r w:rsidRPr="00357DB1">
              <w:rPr>
                <w:rFonts w:ascii="Calibri" w:eastAsia="Times New Roman" w:hAnsi="Calibri" w:cs="Times New Roman"/>
                <w:sz w:val="16"/>
                <w:szCs w:val="16"/>
              </w:rPr>
              <w:t>AC+HIP/1450C/207MPa/3h</w:t>
            </w:r>
          </w:p>
        </w:tc>
        <w:tc>
          <w:tcPr>
            <w:tcW w:w="720" w:type="dxa"/>
            <w:tcBorders>
              <w:top w:val="nil"/>
              <w:left w:val="single" w:sz="8" w:space="0" w:color="auto"/>
              <w:bottom w:val="nil"/>
              <w:right w:val="single" w:sz="8" w:space="0" w:color="auto"/>
            </w:tcBorders>
            <w:shd w:val="clear" w:color="auto" w:fill="auto"/>
            <w:noWrap/>
            <w:vAlign w:val="bottom"/>
            <w:hideMark/>
          </w:tcPr>
          <w:p w14:paraId="0C6B92B9" w14:textId="292A4F4F"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5E86A9F" w14:textId="1ADBCCCB" w:rsidR="00FC29DB" w:rsidRPr="00357DB1" w:rsidRDefault="00FC29DB" w:rsidP="00DF7904">
            <w:pPr>
              <w:rPr>
                <w:rFonts w:ascii="Calibri" w:eastAsia="Times New Roman" w:hAnsi="Calibri" w:cs="Times New Roman"/>
                <w:sz w:val="16"/>
                <w:szCs w:val="16"/>
              </w:rPr>
            </w:pPr>
            <w:r w:rsidRPr="00357DB1">
              <w:rPr>
                <w:rFonts w:ascii="Calibri" w:eastAsia="Times New Roman" w:hAnsi="Calibri" w:cs="Times New Roman"/>
                <w:sz w:val="16"/>
                <w:szCs w:val="16"/>
              </w:rPr>
              <w:t>2BCC+C15</w:t>
            </w:r>
          </w:p>
        </w:tc>
        <w:tc>
          <w:tcPr>
            <w:tcW w:w="356" w:type="dxa"/>
            <w:tcBorders>
              <w:top w:val="nil"/>
              <w:left w:val="single" w:sz="8" w:space="0" w:color="auto"/>
              <w:bottom w:val="nil"/>
              <w:right w:val="single" w:sz="8" w:space="0" w:color="auto"/>
            </w:tcBorders>
            <w:vAlign w:val="bottom"/>
          </w:tcPr>
          <w:p w14:paraId="104F1E12" w14:textId="71F8BAD3"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64156E1" w14:textId="7917C57B"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3AED45F" w14:textId="266ABCE2" w:rsidR="00FC29DB" w:rsidRPr="00357DB1" w:rsidRDefault="00FC29DB" w:rsidP="00DF790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75162A28" w14:textId="437F099B"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TZW5rb3Y8L0F1dGhvcj48WWVhcj4yMDExPC9ZZWFyPjxS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0]</w:t>
            </w:r>
            <w:r>
              <w:rPr>
                <w:rFonts w:ascii="Calibri" w:eastAsia="Times New Roman" w:hAnsi="Calibri" w:cs="Times New Roman"/>
                <w:sz w:val="16"/>
                <w:szCs w:val="16"/>
              </w:rPr>
              <w:fldChar w:fldCharType="end"/>
            </w:r>
          </w:p>
        </w:tc>
      </w:tr>
      <w:tr w:rsidR="00FC29DB" w:rsidRPr="00FE022D" w14:paraId="7EF28A10" w14:textId="77777777" w:rsidTr="00E13E3F">
        <w:trPr>
          <w:trHeight w:val="280"/>
        </w:trPr>
        <w:tc>
          <w:tcPr>
            <w:tcW w:w="1643" w:type="dxa"/>
            <w:tcBorders>
              <w:top w:val="nil"/>
              <w:left w:val="single" w:sz="18" w:space="0" w:color="auto"/>
              <w:bottom w:val="nil"/>
              <w:right w:val="single" w:sz="8" w:space="0" w:color="auto"/>
            </w:tcBorders>
            <w:vAlign w:val="bottom"/>
          </w:tcPr>
          <w:p w14:paraId="794C4645"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Nb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E30AC64"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Nb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C5264C0"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6FEFED4B"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26F4464"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BCC+C15</w:t>
            </w:r>
          </w:p>
        </w:tc>
        <w:tc>
          <w:tcPr>
            <w:tcW w:w="356" w:type="dxa"/>
            <w:tcBorders>
              <w:top w:val="nil"/>
              <w:left w:val="single" w:sz="8" w:space="0" w:color="auto"/>
              <w:bottom w:val="nil"/>
              <w:right w:val="single" w:sz="8" w:space="0" w:color="auto"/>
            </w:tcBorders>
            <w:vAlign w:val="bottom"/>
          </w:tcPr>
          <w:p w14:paraId="619F8AC4"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09B6442"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46216C3" w14:textId="67DCE0CC"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6210080F" w14:textId="615B2970"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29699465" w14:textId="77777777" w:rsidTr="00E13E3F">
        <w:trPr>
          <w:trHeight w:val="280"/>
        </w:trPr>
        <w:tc>
          <w:tcPr>
            <w:tcW w:w="1643" w:type="dxa"/>
            <w:tcBorders>
              <w:top w:val="nil"/>
              <w:left w:val="single" w:sz="18" w:space="0" w:color="auto"/>
              <w:bottom w:val="nil"/>
              <w:right w:val="single" w:sz="8" w:space="0" w:color="auto"/>
            </w:tcBorders>
            <w:vAlign w:val="bottom"/>
          </w:tcPr>
          <w:p w14:paraId="70D1FFB8"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Nb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34C215E"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Nb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AA8DFCC"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1B9E8E59"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CC79BC3"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BCC+C15</w:t>
            </w:r>
          </w:p>
        </w:tc>
        <w:tc>
          <w:tcPr>
            <w:tcW w:w="356" w:type="dxa"/>
            <w:tcBorders>
              <w:top w:val="nil"/>
              <w:left w:val="single" w:sz="8" w:space="0" w:color="auto"/>
              <w:bottom w:val="nil"/>
              <w:right w:val="single" w:sz="8" w:space="0" w:color="auto"/>
            </w:tcBorders>
            <w:vAlign w:val="bottom"/>
          </w:tcPr>
          <w:p w14:paraId="00AF60DC"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323834E"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47127B1" w14:textId="1FA8E2E1"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640CAD3B" w14:textId="26894063"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646D7976" w14:textId="77777777" w:rsidTr="00E13E3F">
        <w:trPr>
          <w:trHeight w:val="280"/>
        </w:trPr>
        <w:tc>
          <w:tcPr>
            <w:tcW w:w="1643" w:type="dxa"/>
            <w:tcBorders>
              <w:top w:val="nil"/>
              <w:left w:val="single" w:sz="18" w:space="0" w:color="auto"/>
              <w:bottom w:val="nil"/>
              <w:right w:val="single" w:sz="8" w:space="0" w:color="auto"/>
            </w:tcBorders>
            <w:vAlign w:val="bottom"/>
          </w:tcPr>
          <w:p w14:paraId="6EA8ACA3"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HfNbTa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7F3E7C5"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HfNbTa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30F4277" w14:textId="77777777" w:rsidR="00FC29DB" w:rsidRPr="00357DB1" w:rsidRDefault="00FC29DB" w:rsidP="00364B2F">
            <w:pPr>
              <w:rPr>
                <w:rFonts w:ascii="Calibri" w:eastAsia="Times New Roman" w:hAnsi="Calibri" w:cs="Times New Roman"/>
                <w:sz w:val="16"/>
                <w:szCs w:val="16"/>
              </w:rPr>
            </w:pPr>
            <w:r w:rsidRPr="00357DB1">
              <w:rPr>
                <w:rFonts w:ascii="Calibri" w:eastAsia="Times New Roman" w:hAnsi="Calibri" w:cs="Times New Roman"/>
                <w:sz w:val="16"/>
                <w:szCs w:val="16"/>
              </w:rPr>
              <w:t>AC+HIP/1200C/207MPa/3h</w:t>
            </w:r>
          </w:p>
        </w:tc>
        <w:tc>
          <w:tcPr>
            <w:tcW w:w="720" w:type="dxa"/>
            <w:tcBorders>
              <w:top w:val="nil"/>
              <w:left w:val="single" w:sz="8" w:space="0" w:color="auto"/>
              <w:bottom w:val="nil"/>
              <w:right w:val="single" w:sz="8" w:space="0" w:color="auto"/>
            </w:tcBorders>
            <w:shd w:val="clear" w:color="auto" w:fill="auto"/>
            <w:noWrap/>
            <w:vAlign w:val="bottom"/>
            <w:hideMark/>
          </w:tcPr>
          <w:p w14:paraId="3B75972A"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934E81F" w14:textId="77777777" w:rsidR="00FC29DB" w:rsidRPr="00357DB1" w:rsidRDefault="00FC29DB" w:rsidP="00364B2F">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6DB9BA23"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926B87F" w14:textId="77777777"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808348" w14:textId="7ECD3256" w:rsidR="00FC29DB" w:rsidRPr="00357DB1" w:rsidRDefault="00FC29DB" w:rsidP="00364B2F">
            <w:pPr>
              <w:jc w:val="center"/>
              <w:rPr>
                <w:rFonts w:ascii="Calibri" w:eastAsia="Times New Roman" w:hAnsi="Calibri" w:cs="Times New Roman"/>
                <w:sz w:val="16"/>
                <w:szCs w:val="16"/>
              </w:rPr>
            </w:pPr>
            <w:r w:rsidRPr="00357DB1">
              <w:rPr>
                <w:rFonts w:ascii="Calibri" w:eastAsia="Times New Roman" w:hAnsi="Calibri" w:cs="Times New Roman"/>
                <w:sz w:val="16"/>
                <w:szCs w:val="16"/>
              </w:rPr>
              <w:t>D, H, M</w:t>
            </w:r>
          </w:p>
        </w:tc>
        <w:tc>
          <w:tcPr>
            <w:tcW w:w="810" w:type="dxa"/>
            <w:tcBorders>
              <w:top w:val="nil"/>
              <w:left w:val="single" w:sz="8" w:space="0" w:color="auto"/>
              <w:bottom w:val="nil"/>
              <w:right w:val="single" w:sz="18" w:space="0" w:color="auto"/>
            </w:tcBorders>
            <w:shd w:val="clear" w:color="auto" w:fill="auto"/>
            <w:noWrap/>
            <w:vAlign w:val="bottom"/>
            <w:hideMark/>
          </w:tcPr>
          <w:p w14:paraId="36391BE7" w14:textId="45A9992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1&lt;/Year&gt;&lt;RecNum&gt;46&lt;/RecNum&gt;&lt;DisplayText&gt;[112]&lt;/DisplayText&gt;&lt;record&gt;&lt;rec-number&gt;46&lt;/rec-number&gt;&lt;foreign-keys&gt;&lt;key app="EN" db-id="ddervv2eyxfzffeadz9v0wpsxr0wzrvadwsp" timestamp="1376657010"&gt;46&lt;/key&gt;&lt;/foreign-keys&gt;&lt;ref-type name="Journal Article"&gt;17&lt;/ref-type&gt;&lt;contributors&gt;&lt;authors&gt;&lt;author&gt;Senkov, O.N.&lt;/author&gt;&lt;author&gt;Scott, J.M.&lt;/author&gt;&lt;author&gt;Senkova, S.V.&lt;/author&gt;&lt;author&gt;Miracle, D.B.&lt;/author&gt;&lt;author&gt;Woodward, C.F.&lt;/author&gt;&lt;/authors&gt;&lt;/contributors&gt;&lt;titles&gt;&lt;title&gt;Microstructure and room temperature properties of a high-entropy TaNbHfZrTi alloy&lt;/title&gt;&lt;secondary-title&gt;J. Alloys Compd.&lt;/secondary-title&gt;&lt;/titles&gt;&lt;periodical&gt;&lt;full-title&gt;J. Alloys Compd.&lt;/full-title&gt;&lt;/periodical&gt;&lt;pages&gt;6043-6048&lt;/pages&gt;&lt;volume&gt;509&lt;/volume&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2]</w:t>
            </w:r>
            <w:r>
              <w:rPr>
                <w:rFonts w:ascii="Calibri" w:eastAsia="Times New Roman" w:hAnsi="Calibri" w:cs="Times New Roman"/>
                <w:sz w:val="16"/>
                <w:szCs w:val="16"/>
              </w:rPr>
              <w:fldChar w:fldCharType="end"/>
            </w:r>
          </w:p>
        </w:tc>
      </w:tr>
      <w:tr w:rsidR="00FC29DB" w:rsidRPr="00FE022D" w14:paraId="4C327BD2" w14:textId="77777777" w:rsidTr="00E13E3F">
        <w:trPr>
          <w:trHeight w:val="280"/>
        </w:trPr>
        <w:tc>
          <w:tcPr>
            <w:tcW w:w="1643" w:type="dxa"/>
            <w:tcBorders>
              <w:top w:val="nil"/>
              <w:left w:val="single" w:sz="18" w:space="0" w:color="auto"/>
              <w:bottom w:val="nil"/>
              <w:right w:val="single" w:sz="8" w:space="0" w:color="auto"/>
            </w:tcBorders>
            <w:vAlign w:val="bottom"/>
          </w:tcPr>
          <w:p w14:paraId="1B93DE38"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C0BF05" w14:textId="5A82A3B9"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76CF0E5"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6%)+800C/2h/FC</w:t>
            </w:r>
          </w:p>
        </w:tc>
        <w:tc>
          <w:tcPr>
            <w:tcW w:w="720" w:type="dxa"/>
            <w:tcBorders>
              <w:top w:val="nil"/>
              <w:left w:val="single" w:sz="8" w:space="0" w:color="auto"/>
              <w:bottom w:val="nil"/>
              <w:right w:val="single" w:sz="8" w:space="0" w:color="auto"/>
            </w:tcBorders>
            <w:shd w:val="clear" w:color="auto" w:fill="auto"/>
            <w:noWrap/>
            <w:vAlign w:val="bottom"/>
            <w:hideMark/>
          </w:tcPr>
          <w:p w14:paraId="79623F0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91803F2" w14:textId="46E1FF34" w:rsidR="00FC29DB" w:rsidRPr="00357DB1" w:rsidRDefault="00FC29DB" w:rsidP="000D7264">
            <w:pPr>
              <w:rPr>
                <w:rFonts w:ascii="Calibri" w:eastAsia="Times New Roman" w:hAnsi="Calibri" w:cs="Times New Roman"/>
                <w:sz w:val="16"/>
                <w:szCs w:val="16"/>
              </w:rPr>
            </w:pPr>
            <w:r>
              <w:rPr>
                <w:rFonts w:ascii="Calibri" w:eastAsia="Times New Roman" w:hAnsi="Calibri" w:cs="Times New Roman"/>
                <w:sz w:val="16"/>
                <w:szCs w:val="16"/>
              </w:rPr>
              <w:t>2</w:t>
            </w: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95C3B0C"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5216E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246343A" w14:textId="7341CC8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1A4E5C68" w14:textId="5437CE1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24402F08" w14:textId="77777777" w:rsidTr="00E13E3F">
        <w:trPr>
          <w:trHeight w:val="280"/>
        </w:trPr>
        <w:tc>
          <w:tcPr>
            <w:tcW w:w="1643" w:type="dxa"/>
            <w:tcBorders>
              <w:top w:val="nil"/>
              <w:left w:val="single" w:sz="18" w:space="0" w:color="auto"/>
              <w:bottom w:val="nil"/>
              <w:right w:val="single" w:sz="8" w:space="0" w:color="auto"/>
            </w:tcBorders>
            <w:vAlign w:val="bottom"/>
          </w:tcPr>
          <w:p w14:paraId="021F30D3"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1A0C6ED" w14:textId="60CFCBD8"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0FFC3564"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6%)+1000C/2h/FC</w:t>
            </w:r>
          </w:p>
        </w:tc>
        <w:tc>
          <w:tcPr>
            <w:tcW w:w="720" w:type="dxa"/>
            <w:tcBorders>
              <w:top w:val="nil"/>
              <w:left w:val="single" w:sz="8" w:space="0" w:color="auto"/>
              <w:bottom w:val="nil"/>
              <w:right w:val="single" w:sz="8" w:space="0" w:color="auto"/>
            </w:tcBorders>
            <w:shd w:val="clear" w:color="auto" w:fill="auto"/>
            <w:noWrap/>
            <w:vAlign w:val="bottom"/>
            <w:hideMark/>
          </w:tcPr>
          <w:p w14:paraId="5998E5C8"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9B41A07"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6D5771E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EBAAD2C"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A92589C" w14:textId="46BF38E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0B5E3A88" w14:textId="7B7908B9"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243002CC" w14:textId="77777777" w:rsidTr="00E13E3F">
        <w:trPr>
          <w:trHeight w:val="280"/>
        </w:trPr>
        <w:tc>
          <w:tcPr>
            <w:tcW w:w="1643" w:type="dxa"/>
            <w:tcBorders>
              <w:top w:val="nil"/>
              <w:left w:val="single" w:sz="18" w:space="0" w:color="auto"/>
              <w:bottom w:val="nil"/>
              <w:right w:val="single" w:sz="8" w:space="0" w:color="auto"/>
            </w:tcBorders>
            <w:vAlign w:val="bottom"/>
          </w:tcPr>
          <w:p w14:paraId="6B70E345"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4CBB7A3" w14:textId="1ECBFCEE"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650E5DE"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w:t>
            </w:r>
            <w:proofErr w:type="gramStart"/>
            <w:r w:rsidRPr="00357DB1">
              <w:rPr>
                <w:rFonts w:ascii="Calibri" w:eastAsia="Times New Roman" w:hAnsi="Calibri" w:cs="Times New Roman"/>
                <w:sz w:val="16"/>
                <w:szCs w:val="16"/>
              </w:rPr>
              <w:t>CR(</w:t>
            </w:r>
            <w:proofErr w:type="gramEnd"/>
            <w:r w:rsidRPr="00357DB1">
              <w:rPr>
                <w:rFonts w:ascii="Calibri" w:eastAsia="Times New Roman" w:hAnsi="Calibri" w:cs="Times New Roman"/>
                <w:sz w:val="16"/>
                <w:szCs w:val="16"/>
              </w:rPr>
              <w:t>86%)+1200C/2h/FC</w:t>
            </w:r>
          </w:p>
        </w:tc>
        <w:tc>
          <w:tcPr>
            <w:tcW w:w="720" w:type="dxa"/>
            <w:tcBorders>
              <w:top w:val="nil"/>
              <w:left w:val="single" w:sz="8" w:space="0" w:color="auto"/>
              <w:bottom w:val="nil"/>
              <w:right w:val="single" w:sz="8" w:space="0" w:color="auto"/>
            </w:tcBorders>
            <w:shd w:val="clear" w:color="auto" w:fill="auto"/>
            <w:noWrap/>
            <w:vAlign w:val="bottom"/>
            <w:hideMark/>
          </w:tcPr>
          <w:p w14:paraId="188F66F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06CF79A"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F63B6CB"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F688082"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16D151" w14:textId="6F08CEFF"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H,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21690551" w14:textId="3CC5CF06"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5&lt;/Year&gt;&lt;RecNum&gt;999&lt;/RecNum&gt;&lt;DisplayText&gt;[113]&lt;/DisplayText&gt;&lt;record&gt;&lt;rec-number&gt;999&lt;/rec-number&gt;&lt;foreign-keys&gt;&lt;key app="EN" db-id="ddervv2eyxfzffeadz9v0wpsxr0wzrvadwsp" timestamp="1456254312"&gt;999&lt;/key&gt;&lt;/foreign-keys&gt;&lt;ref-type name="Journal Article"&gt;17&lt;/ref-type&gt;&lt;contributors&gt;&lt;authors&gt;&lt;author&gt;Senkov, O.N.&lt;/author&gt;&lt;author&gt;Semiatin, S.L.&lt;/author&gt;&lt;/authors&gt;&lt;/contributors&gt;&lt;titles&gt;&lt;title&gt;Microstructure and properties of a refractory high-entropy alloy after cold working&lt;/title&gt;&lt;secondary-title&gt;J. Alloys Compd.&lt;/secondary-title&gt;&lt;/titles&gt;&lt;periodical&gt;&lt;full-title&gt;J. Alloys Compd.&lt;/full-title&gt;&lt;/periodical&gt;&lt;pages&gt;1110-1123&lt;/pages&gt;&lt;volume&gt;649&lt;/volume&gt;&lt;section&gt;1110&lt;/section&gt;&lt;keywords&gt;&lt;keyword&gt;High-entropy alloy&lt;/keyword&gt;&lt;keyword&gt;Refractory alloy&lt;/keyword&gt;&lt;keyword&gt;Cold rolling&lt;/keyword&gt;&lt;keyword&gt;Annealing&lt;/keyword&gt;&lt;keyword&gt;Microstructure&lt;/keyword&gt;&lt;keyword&gt;Texture&lt;/keyword&gt;&lt;keyword&gt;Phase composition&lt;/keyword&gt;&lt;/keywords&gt;&lt;dates&gt;&lt;year&gt;2015&lt;/year&gt;&lt;/dates&gt;&lt;urls&gt;&lt;/urls&gt;&lt;electronic-resource-num&gt;http://dx.doi.org/10.1016/j.jallcom.2015.07.209&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3]</w:t>
            </w:r>
            <w:r>
              <w:rPr>
                <w:rFonts w:ascii="Calibri" w:eastAsia="Times New Roman" w:hAnsi="Calibri" w:cs="Times New Roman"/>
                <w:sz w:val="16"/>
                <w:szCs w:val="16"/>
              </w:rPr>
              <w:fldChar w:fldCharType="end"/>
            </w:r>
          </w:p>
        </w:tc>
      </w:tr>
      <w:tr w:rsidR="00FC29DB" w:rsidRPr="00FE022D" w14:paraId="6951BAE4" w14:textId="77777777" w:rsidTr="00E13E3F">
        <w:trPr>
          <w:trHeight w:val="280"/>
        </w:trPr>
        <w:tc>
          <w:tcPr>
            <w:tcW w:w="1643" w:type="dxa"/>
            <w:tcBorders>
              <w:top w:val="nil"/>
              <w:left w:val="single" w:sz="18" w:space="0" w:color="auto"/>
              <w:bottom w:val="nil"/>
              <w:right w:val="single" w:sz="8" w:space="0" w:color="auto"/>
            </w:tcBorders>
            <w:vAlign w:val="bottom"/>
          </w:tcPr>
          <w:p w14:paraId="3D5CB217" w14:textId="77777777"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HfNb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828E483" w14:textId="77777777"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HfNb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3D34C5B" w14:textId="39C24F01"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C2525F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2D2AB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7CCE06F"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9CAEB5F"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8B48EAE" w14:textId="70208329"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31D263A8" w14:textId="1D1880D3"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4]</w:t>
            </w:r>
            <w:r>
              <w:rPr>
                <w:rFonts w:ascii="Calibri" w:eastAsia="Times New Roman" w:hAnsi="Calibri" w:cs="Times New Roman"/>
                <w:sz w:val="16"/>
                <w:szCs w:val="16"/>
              </w:rPr>
              <w:fldChar w:fldCharType="end"/>
            </w:r>
          </w:p>
        </w:tc>
      </w:tr>
      <w:tr w:rsidR="00FC29DB" w:rsidRPr="00FE022D" w14:paraId="6ED9E80B" w14:textId="77777777" w:rsidTr="00E13E3F">
        <w:trPr>
          <w:trHeight w:val="280"/>
        </w:trPr>
        <w:tc>
          <w:tcPr>
            <w:tcW w:w="1643" w:type="dxa"/>
            <w:tcBorders>
              <w:top w:val="nil"/>
              <w:left w:val="single" w:sz="18" w:space="0" w:color="auto"/>
              <w:bottom w:val="nil"/>
              <w:right w:val="single" w:sz="8" w:space="0" w:color="auto"/>
            </w:tcBorders>
            <w:vAlign w:val="bottom"/>
          </w:tcPr>
          <w:p w14:paraId="50D7A7CC" w14:textId="2BE8FB01"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C4D1DFD" w14:textId="12B2F9AD"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5846DCB" w14:textId="3B229C21" w:rsidR="00FC29DB" w:rsidRPr="00357DB1" w:rsidRDefault="00FC29DB" w:rsidP="00C42E77">
            <w:pPr>
              <w:rPr>
                <w:rFonts w:ascii="Calibri" w:eastAsia="Times New Roman" w:hAnsi="Calibri" w:cs="Times New Roman"/>
                <w:sz w:val="16"/>
                <w:szCs w:val="16"/>
              </w:rPr>
            </w:pPr>
            <w:r w:rsidRPr="00357DB1">
              <w:rPr>
                <w:rFonts w:ascii="Calibri" w:eastAsia="Times New Roman" w:hAnsi="Calibri" w:cs="Times New Roman"/>
                <w:sz w:val="16"/>
                <w:szCs w:val="16"/>
              </w:rPr>
              <w:t>AC+1300C/6h/FC</w:t>
            </w:r>
          </w:p>
        </w:tc>
        <w:tc>
          <w:tcPr>
            <w:tcW w:w="720" w:type="dxa"/>
            <w:tcBorders>
              <w:top w:val="nil"/>
              <w:left w:val="single" w:sz="8" w:space="0" w:color="auto"/>
              <w:bottom w:val="nil"/>
              <w:right w:val="single" w:sz="8" w:space="0" w:color="auto"/>
            </w:tcBorders>
            <w:shd w:val="clear" w:color="auto" w:fill="auto"/>
            <w:noWrap/>
            <w:vAlign w:val="bottom"/>
            <w:hideMark/>
          </w:tcPr>
          <w:p w14:paraId="3474DA64"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1EAF96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E6EE4C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F4B392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3DD5B80" w14:textId="26D89E1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r w:rsidRPr="00357DB1">
              <w:rPr>
                <w:rFonts w:ascii="Calibri" w:eastAsia="Times New Roman" w:hAnsi="Calibri" w:cs="Times New Roman"/>
                <w:sz w:val="16"/>
                <w:szCs w:val="16"/>
                <w:vertAlign w:val="subscript"/>
              </w:rPr>
              <w:t>T</w:t>
            </w:r>
          </w:p>
        </w:tc>
        <w:tc>
          <w:tcPr>
            <w:tcW w:w="810" w:type="dxa"/>
            <w:tcBorders>
              <w:top w:val="nil"/>
              <w:left w:val="single" w:sz="8" w:space="0" w:color="auto"/>
              <w:bottom w:val="nil"/>
              <w:right w:val="single" w:sz="18" w:space="0" w:color="auto"/>
            </w:tcBorders>
            <w:shd w:val="clear" w:color="auto" w:fill="auto"/>
            <w:noWrap/>
            <w:vAlign w:val="bottom"/>
            <w:hideMark/>
          </w:tcPr>
          <w:p w14:paraId="4E0C038F" w14:textId="0A478C47"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 </w:instrText>
            </w:r>
            <w:r w:rsidR="00C6690C">
              <w:rPr>
                <w:rFonts w:ascii="Calibri" w:eastAsia="Times New Roman" w:hAnsi="Calibri" w:cs="Times New Roman"/>
                <w:sz w:val="16"/>
                <w:szCs w:val="16"/>
              </w:rPr>
              <w:fldChar w:fldCharType="begin">
                <w:fldData xml:space="preserve">PEVuZE5vdGU+PENpdGU+PEF1dGhvcj5XdTwvQXV0aG9yPjxZZWFyPjIwMTQ8L1llYXI+PFJlY051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</w:fldData>
              </w:fldChar>
            </w:r>
            <w:r w:rsidR="00C6690C">
              <w:rPr>
                <w:rFonts w:ascii="Calibri" w:eastAsia="Times New Roman" w:hAnsi="Calibri" w:cs="Times New Roman"/>
                <w:sz w:val="16"/>
                <w:szCs w:val="16"/>
              </w:rPr>
              <w:instrText xml:space="preserve"> ADDIN EN.CITE.DATA </w:instrText>
            </w:r>
            <w:r w:rsidR="00C6690C">
              <w:rPr>
                <w:rFonts w:ascii="Calibri" w:eastAsia="Times New Roman" w:hAnsi="Calibri" w:cs="Times New Roman"/>
                <w:sz w:val="16"/>
                <w:szCs w:val="16"/>
              </w:rPr>
            </w:r>
            <w:r w:rsidR="00C6690C">
              <w:rPr>
                <w:rFonts w:ascii="Calibri" w:eastAsia="Times New Roman" w:hAnsi="Calibri" w:cs="Times New Roman"/>
                <w:sz w:val="16"/>
                <w:szCs w:val="16"/>
              </w:rPr>
              <w:fldChar w:fldCharType="end"/>
            </w:r>
            <w:r>
              <w:rPr>
                <w:rFonts w:ascii="Calibri" w:eastAsia="Times New Roman" w:hAnsi="Calibri" w:cs="Times New Roman"/>
                <w:sz w:val="16"/>
                <w:szCs w:val="16"/>
              </w:rPr>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4]</w:t>
            </w:r>
            <w:r>
              <w:rPr>
                <w:rFonts w:ascii="Calibri" w:eastAsia="Times New Roman" w:hAnsi="Calibri" w:cs="Times New Roman"/>
                <w:sz w:val="16"/>
                <w:szCs w:val="16"/>
              </w:rPr>
              <w:fldChar w:fldCharType="end"/>
            </w:r>
          </w:p>
        </w:tc>
      </w:tr>
      <w:tr w:rsidR="00FC29DB" w:rsidRPr="00FE022D" w14:paraId="1C3B74BE" w14:textId="77777777" w:rsidTr="00E13E3F">
        <w:trPr>
          <w:trHeight w:val="280"/>
        </w:trPr>
        <w:tc>
          <w:tcPr>
            <w:tcW w:w="1643" w:type="dxa"/>
            <w:tcBorders>
              <w:top w:val="nil"/>
              <w:left w:val="single" w:sz="18" w:space="0" w:color="auto"/>
              <w:bottom w:val="nil"/>
              <w:right w:val="single" w:sz="8" w:space="0" w:color="auto"/>
            </w:tcBorders>
            <w:vAlign w:val="bottom"/>
          </w:tcPr>
          <w:p w14:paraId="16410C6B" w14:textId="77777777"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aVW</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8863066" w14:textId="77777777"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aVW</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EFB967E" w14:textId="2E852C8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4C926A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3DCCE6D"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38E80BC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919C05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F5AA85" w14:textId="2111123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0A9B7807" w14:textId="4B1BD461"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0&lt;/Year&gt;&lt;RecNum&gt;44&lt;/RecNum&gt;&lt;DisplayText&gt;[115]&lt;/DisplayText&gt;&lt;record&gt;&lt;rec-number&gt;44&lt;/rec-number&gt;&lt;foreign-keys&gt;&lt;key app="EN" db-id="ddervv2eyxfzffeadz9v0wpsxr0wzrvadwsp" timestamp="1376065664"&gt;44&lt;/key&gt;&lt;/foreign-keys&gt;&lt;ref-type name="Journal Article"&gt;17&lt;/ref-type&gt;&lt;contributors&gt;&lt;authors&gt;&lt;author&gt;Senkov, O.N.&lt;/author&gt;&lt;author&gt;Wilks, G.B.&lt;/author&gt;&lt;author&gt;Miracle, D.B.&lt;/author&gt;&lt;author&gt;Chuang, C.P.&lt;/author&gt;&lt;author&gt;Liaw, P.K.&lt;/author&gt;&lt;/authors&gt;&lt;/contributors&gt;&lt;titles&gt;&lt;title&gt;Refractory high-entropy alloys&lt;/title&gt;&lt;secondary-title&gt;Intermetallics&lt;/secondary-title&gt;&lt;/titles&gt;&lt;periodical&gt;&lt;full-title&gt;Intermetallics&lt;/full-title&gt;&lt;/periodical&gt;&lt;pages&gt;1758-1765&lt;/pages&gt;&lt;volume&gt;18&lt;/volume&gt;&lt;section&gt;1758&lt;/section&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5]</w:t>
            </w:r>
            <w:r>
              <w:rPr>
                <w:rFonts w:ascii="Calibri" w:eastAsia="Times New Roman" w:hAnsi="Calibri" w:cs="Times New Roman"/>
                <w:sz w:val="16"/>
                <w:szCs w:val="16"/>
              </w:rPr>
              <w:fldChar w:fldCharType="end"/>
            </w:r>
          </w:p>
        </w:tc>
      </w:tr>
      <w:tr w:rsidR="00FC29DB" w:rsidRPr="00FE022D" w14:paraId="2ABB8523" w14:textId="77777777" w:rsidTr="00E13E3F">
        <w:trPr>
          <w:trHeight w:val="280"/>
        </w:trPr>
        <w:tc>
          <w:tcPr>
            <w:tcW w:w="1643" w:type="dxa"/>
            <w:tcBorders>
              <w:top w:val="nil"/>
              <w:left w:val="single" w:sz="18" w:space="0" w:color="auto"/>
              <w:bottom w:val="nil"/>
              <w:right w:val="single" w:sz="8" w:space="0" w:color="auto"/>
            </w:tcBorders>
            <w:vAlign w:val="bottom"/>
          </w:tcPr>
          <w:p w14:paraId="5B21DBAE"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CF5808C" w14:textId="772112B3"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1515706"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88444B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54C0708"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70B67161" w14:textId="1028E99A"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2288E4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8E6ECF9" w14:textId="1DA45154"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E1DC242" w14:textId="05487E4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6480E621" w14:textId="77777777" w:rsidTr="00E13E3F">
        <w:trPr>
          <w:trHeight w:val="280"/>
        </w:trPr>
        <w:tc>
          <w:tcPr>
            <w:tcW w:w="1643" w:type="dxa"/>
            <w:tcBorders>
              <w:top w:val="nil"/>
              <w:left w:val="single" w:sz="18" w:space="0" w:color="auto"/>
              <w:bottom w:val="nil"/>
              <w:right w:val="single" w:sz="8" w:space="0" w:color="auto"/>
            </w:tcBorders>
            <w:vAlign w:val="bottom"/>
          </w:tcPr>
          <w:p w14:paraId="7FAE4383"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B60FB1D" w14:textId="4AD7475A"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28E718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1400C/19h</w:t>
            </w:r>
          </w:p>
        </w:tc>
        <w:tc>
          <w:tcPr>
            <w:tcW w:w="720" w:type="dxa"/>
            <w:tcBorders>
              <w:top w:val="nil"/>
              <w:left w:val="single" w:sz="8" w:space="0" w:color="auto"/>
              <w:bottom w:val="nil"/>
              <w:right w:val="single" w:sz="8" w:space="0" w:color="auto"/>
            </w:tcBorders>
            <w:shd w:val="clear" w:color="auto" w:fill="auto"/>
            <w:noWrap/>
            <w:vAlign w:val="bottom"/>
            <w:hideMark/>
          </w:tcPr>
          <w:p w14:paraId="1DA7559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78C39A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198BCE46" w14:textId="050057EC"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37525C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60370EAB" w14:textId="43D0C36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B3AABFC" w14:textId="2DF30FED"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79F7D14B" w14:textId="77777777" w:rsidTr="00E13E3F">
        <w:trPr>
          <w:trHeight w:val="280"/>
        </w:trPr>
        <w:tc>
          <w:tcPr>
            <w:tcW w:w="1643" w:type="dxa"/>
            <w:tcBorders>
              <w:top w:val="nil"/>
              <w:left w:val="single" w:sz="18" w:space="0" w:color="auto"/>
              <w:bottom w:val="nil"/>
              <w:right w:val="single" w:sz="8" w:space="0" w:color="auto"/>
            </w:tcBorders>
            <w:vAlign w:val="bottom"/>
          </w:tcPr>
          <w:p w14:paraId="2794C6D1" w14:textId="33BAB0DF"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aW</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19C0636" w14:textId="5CB6FA86"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aW</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9A707A1"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7DC864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219178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7A7A069" w14:textId="361753B4" w:rsidR="00FC29DB" w:rsidRPr="00357DB1" w:rsidRDefault="00FC29DB" w:rsidP="000D7264">
            <w:pPr>
              <w:jc w:val="center"/>
              <w:rPr>
                <w:rFonts w:ascii="Calibri" w:eastAsia="Times New Roman" w:hAnsi="Calibri" w:cs="Times New Roman"/>
                <w:sz w:val="16"/>
                <w:szCs w:val="16"/>
              </w:rPr>
            </w:pPr>
            <w:r>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4C188E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ACE412" w14:textId="26F597E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36B6798E" w14:textId="0C92244D"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0&lt;/Year&gt;&lt;RecNum&gt;44&lt;/RecNum&gt;&lt;DisplayText&gt;[115]&lt;/DisplayText&gt;&lt;record&gt;&lt;rec-number&gt;44&lt;/rec-number&gt;&lt;foreign-keys&gt;&lt;key app="EN" db-id="ddervv2eyxfzffeadz9v0wpsxr0wzrvadwsp" timestamp="1376065664"&gt;44&lt;/key&gt;&lt;/foreign-keys&gt;&lt;ref-type name="Journal Article"&gt;17&lt;/ref-type&gt;&lt;contributors&gt;&lt;authors&gt;&lt;author&gt;Senkov, O.N.&lt;/author&gt;&lt;author&gt;Wilks, G.B.&lt;/author&gt;&lt;author&gt;Miracle, D.B.&lt;/author&gt;&lt;author&gt;Chuang, C.P.&lt;/author&gt;&lt;author&gt;Liaw, P.K.&lt;/author&gt;&lt;/authors&gt;&lt;/contributors&gt;&lt;titles&gt;&lt;title&gt;Refractory high-entropy alloys&lt;/title&gt;&lt;secondary-title&gt;Intermetallics&lt;/secondary-title&gt;&lt;/titles&gt;&lt;periodical&gt;&lt;full-title&gt;Intermetallics&lt;/full-title&gt;&lt;/periodical&gt;&lt;pages&gt;1758-1765&lt;/pages&gt;&lt;volume&gt;18&lt;/volume&gt;&lt;section&gt;1758&lt;/section&gt;&lt;keywords&gt;&lt;keyword&gt;As cast&lt;/keyword&gt;&lt;/keywords&gt;&lt;dates&gt;&lt;year&gt;2010&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5]</w:t>
            </w:r>
            <w:r>
              <w:rPr>
                <w:rFonts w:ascii="Calibri" w:eastAsia="Times New Roman" w:hAnsi="Calibri" w:cs="Times New Roman"/>
                <w:sz w:val="16"/>
                <w:szCs w:val="16"/>
              </w:rPr>
              <w:fldChar w:fldCharType="end"/>
            </w:r>
          </w:p>
        </w:tc>
      </w:tr>
      <w:tr w:rsidR="00FC29DB" w:rsidRPr="00FE022D" w14:paraId="7E9A2678" w14:textId="77777777" w:rsidTr="00E13E3F">
        <w:trPr>
          <w:trHeight w:val="280"/>
        </w:trPr>
        <w:tc>
          <w:tcPr>
            <w:tcW w:w="1643" w:type="dxa"/>
            <w:tcBorders>
              <w:top w:val="nil"/>
              <w:left w:val="single" w:sz="18" w:space="0" w:color="auto"/>
              <w:bottom w:val="nil"/>
              <w:right w:val="single" w:sz="8" w:space="0" w:color="auto"/>
            </w:tcBorders>
            <w:vAlign w:val="bottom"/>
          </w:tcPr>
          <w:p w14:paraId="0DD958FC"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377E15" w14:textId="3FD917F2"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79ECD0DB" w14:textId="1CA7E12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D154A9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4DC0FA1"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9503582"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521818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1733F48" w14:textId="48E5A2C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D4F972E" w14:textId="0E2935D1"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175DE70A" w14:textId="77777777" w:rsidTr="00E13E3F">
        <w:trPr>
          <w:trHeight w:val="280"/>
        </w:trPr>
        <w:tc>
          <w:tcPr>
            <w:tcW w:w="1643" w:type="dxa"/>
            <w:tcBorders>
              <w:top w:val="nil"/>
              <w:left w:val="single" w:sz="18" w:space="0" w:color="auto"/>
              <w:bottom w:val="nil"/>
              <w:right w:val="single" w:sz="8" w:space="0" w:color="auto"/>
            </w:tcBorders>
            <w:vAlign w:val="bottom"/>
          </w:tcPr>
          <w:p w14:paraId="34AAAC32" w14:textId="7777777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29CBCEE" w14:textId="06786700" w:rsidR="00FC29DB" w:rsidRPr="00357DB1" w:rsidRDefault="00FC29DB" w:rsidP="000D7264">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208A3DF" w14:textId="092D036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1400C/19h</w:t>
            </w:r>
          </w:p>
        </w:tc>
        <w:tc>
          <w:tcPr>
            <w:tcW w:w="720" w:type="dxa"/>
            <w:tcBorders>
              <w:top w:val="nil"/>
              <w:left w:val="single" w:sz="8" w:space="0" w:color="auto"/>
              <w:bottom w:val="nil"/>
              <w:right w:val="single" w:sz="8" w:space="0" w:color="auto"/>
            </w:tcBorders>
            <w:shd w:val="clear" w:color="auto" w:fill="auto"/>
            <w:noWrap/>
            <w:vAlign w:val="bottom"/>
            <w:hideMark/>
          </w:tcPr>
          <w:p w14:paraId="4083585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9E0A92C"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0AC6ACDE"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2E276C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4F25CC5" w14:textId="4B849AE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0DDD42D" w14:textId="068E1C57"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Senkov&lt;/Author&gt;&lt;Year&gt;2011&lt;/Year&gt;&lt;RecNum&gt;42&lt;/RecNum&gt;&lt;DisplayText&gt;[116]&lt;/DisplayText&gt;&lt;record&gt;&lt;rec-number&gt;42&lt;/rec-number&gt;&lt;foreign-keys&gt;&lt;key app="EN" db-id="ddervv2eyxfzffeadz9v0wpsxr0wzrvadwsp" timestamp="1376065442"&gt;42&lt;/key&gt;&lt;/foreign-keys&gt;&lt;ref-type name="Journal Article"&gt;17&lt;/ref-type&gt;&lt;contributors&gt;&lt;authors&gt;&lt;author&gt;Senkov, O.N.&lt;/author&gt;&lt;author&gt;Wilks, G.B.&lt;/author&gt;&lt;author&gt;Scott, J.M.&lt;/author&gt;&lt;author&gt;Miracle, D.B.&lt;/author&gt;&lt;/authors&gt;&lt;/contributors&gt;&lt;titles&gt;&lt;title&gt;&lt;style face="normal" font="default" size="100%"&gt;Mechanical properties of Nb&lt;/style&gt;&lt;style face="subscript" font="default" size="100%"&gt;25&lt;/style&gt;&lt;style face="normal" font="default" size="100%"&gt;Mo&lt;/style&gt;&lt;style face="subscript" font="default" size="100%"&gt;25&lt;/style&gt;&lt;style face="normal" font="default" size="100%"&gt;Ta&lt;/style&gt;&lt;style face="subscript" font="default" size="100%"&gt;25&lt;/style&gt;&lt;style face="normal" font="default" size="100%"&gt;W&lt;/style&gt;&lt;style face="subscript" font="default" size="100%"&gt;25&lt;/style&gt;&lt;style face="normal" font="default" size="100%"&gt; and V&lt;/style&gt;&lt;style face="subscript" font="default" size="100%"&gt;20&lt;/style&gt;&lt;style face="normal" font="default" size="100%"&gt;Nb&lt;/style&gt;&lt;style face="subscript" font="default" size="100%"&gt;20&lt;/style&gt;&lt;style face="normal" font="default" size="100%"&gt;Mo&lt;/style&gt;&lt;style face="subscript" font="default" size="100%"&gt;20&lt;/style&gt;&lt;style face="normal" font="default" size="100%"&gt;Ta&lt;/style&gt;&lt;style face="subscript" font="default" size="100%"&gt;20&lt;/style&gt;&lt;style face="normal" font="default" size="100%"&gt;W&lt;/style&gt;&lt;style face="subscript" font="default" size="100%"&gt;20&lt;/style&gt;&lt;style face="normal" font="default" size="100%"&gt; refractory high entropy alloys&lt;/style&gt;&lt;/title&gt;&lt;secondary-title&gt;Intermetallics&lt;/secondary-title&gt;&lt;/titles&gt;&lt;periodical&gt;&lt;full-title&gt;Intermetallics&lt;/full-title&gt;&lt;/periodical&gt;&lt;pages&gt;698-706&lt;/pages&gt;&lt;volume&gt;19&lt;/volume&gt;&lt;section&gt;698&lt;/section&gt;&lt;keywords&gt;&lt;keyword&gt;As cast&lt;/keyword&gt;&lt;/keywords&gt;&lt;dates&gt;&lt;year&gt;2011&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6]</w:t>
            </w:r>
            <w:r>
              <w:rPr>
                <w:rFonts w:ascii="Calibri" w:eastAsia="Times New Roman" w:hAnsi="Calibri" w:cs="Times New Roman"/>
                <w:sz w:val="16"/>
                <w:szCs w:val="16"/>
              </w:rPr>
              <w:fldChar w:fldCharType="end"/>
            </w:r>
          </w:p>
        </w:tc>
      </w:tr>
      <w:tr w:rsidR="00FC29DB" w:rsidRPr="00FE022D" w14:paraId="3BCB0FAD" w14:textId="77777777" w:rsidTr="00E13E3F">
        <w:trPr>
          <w:trHeight w:val="280"/>
        </w:trPr>
        <w:tc>
          <w:tcPr>
            <w:tcW w:w="1643" w:type="dxa"/>
            <w:tcBorders>
              <w:top w:val="nil"/>
              <w:left w:val="single" w:sz="18" w:space="0" w:color="auto"/>
              <w:bottom w:val="nil"/>
              <w:right w:val="single" w:sz="8" w:space="0" w:color="auto"/>
            </w:tcBorders>
            <w:vAlign w:val="bottom"/>
          </w:tcPr>
          <w:p w14:paraId="3DABF630" w14:textId="77777777"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910598C" w14:textId="77DFB6C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2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5347F59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AA6C39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AA9F768" w14:textId="14FB85B3"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585272D"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003CAD63" w14:textId="3F8FF90E"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32D45FBF" w14:textId="1DF8A80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869DF62" w14:textId="77BBFA8F"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4EA90C5F" w14:textId="77777777" w:rsidTr="00E13E3F">
        <w:trPr>
          <w:trHeight w:val="280"/>
        </w:trPr>
        <w:tc>
          <w:tcPr>
            <w:tcW w:w="1643" w:type="dxa"/>
            <w:tcBorders>
              <w:top w:val="nil"/>
              <w:left w:val="single" w:sz="18" w:space="0" w:color="auto"/>
              <w:bottom w:val="nil"/>
              <w:right w:val="single" w:sz="8" w:space="0" w:color="auto"/>
            </w:tcBorders>
            <w:vAlign w:val="bottom"/>
          </w:tcPr>
          <w:p w14:paraId="0CF7F6B9" w14:textId="2499088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FC0BC39" w14:textId="553C54C2"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4001A635"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A520E61"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8FE71E2" w14:textId="7E18CD61"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463D25B" w14:textId="4C46D1D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89AC12" w14:textId="252B359B"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9B2586" w14:textId="58E7EA4B"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3AFB709A" w14:textId="6191B08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6167F0B4" w14:textId="77777777" w:rsidTr="00E13E3F">
        <w:trPr>
          <w:trHeight w:val="280"/>
        </w:trPr>
        <w:tc>
          <w:tcPr>
            <w:tcW w:w="1643" w:type="dxa"/>
            <w:tcBorders>
              <w:top w:val="nil"/>
              <w:left w:val="single" w:sz="18" w:space="0" w:color="auto"/>
              <w:bottom w:val="nil"/>
              <w:right w:val="single" w:sz="8" w:space="0" w:color="auto"/>
            </w:tcBorders>
            <w:vAlign w:val="bottom"/>
          </w:tcPr>
          <w:p w14:paraId="3EB2A5CD" w14:textId="1DE8D6F8"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68F8F99" w14:textId="78341A3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0.7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2C84D087"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7E408CC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D64AD6B" w14:textId="721985A3"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6A5DAB86" w14:textId="2DDBC385"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268A22BA" w14:textId="0E125708"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C62F464" w14:textId="221EB22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B466A5C" w14:textId="4E526802"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5D8C4ED8" w14:textId="77777777" w:rsidTr="00E13E3F">
        <w:trPr>
          <w:trHeight w:val="280"/>
        </w:trPr>
        <w:tc>
          <w:tcPr>
            <w:tcW w:w="1643" w:type="dxa"/>
            <w:tcBorders>
              <w:top w:val="nil"/>
              <w:left w:val="single" w:sz="18" w:space="0" w:color="auto"/>
              <w:bottom w:val="nil"/>
              <w:right w:val="single" w:sz="8" w:space="0" w:color="auto"/>
            </w:tcBorders>
            <w:vAlign w:val="bottom"/>
          </w:tcPr>
          <w:p w14:paraId="03D0517D" w14:textId="088BBD37"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69D2E600" w14:textId="47D5AD63" w:rsidR="00FC29DB" w:rsidRPr="00357DB1" w:rsidRDefault="00FC29DB" w:rsidP="00DD2EC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ACE73AD"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D38A058"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6C2A68" w14:textId="7D74CF36" w:rsidR="00FC29DB" w:rsidRPr="00357DB1" w:rsidRDefault="00FC29DB" w:rsidP="000D7264">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Unk</w:t>
            </w:r>
            <w:proofErr w:type="spellEnd"/>
          </w:p>
        </w:tc>
        <w:tc>
          <w:tcPr>
            <w:tcW w:w="356" w:type="dxa"/>
            <w:tcBorders>
              <w:top w:val="nil"/>
              <w:left w:val="single" w:sz="8" w:space="0" w:color="auto"/>
              <w:bottom w:val="nil"/>
              <w:right w:val="single" w:sz="8" w:space="0" w:color="auto"/>
            </w:tcBorders>
            <w:vAlign w:val="bottom"/>
          </w:tcPr>
          <w:p w14:paraId="10A3BAD7"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4438286" w14:textId="422527E6"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5CF34644" w14:textId="707E29D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7BDB74A4" w14:textId="5C9FB9DD"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3B038858" w14:textId="77777777" w:rsidTr="00E13E3F">
        <w:trPr>
          <w:trHeight w:val="280"/>
        </w:trPr>
        <w:tc>
          <w:tcPr>
            <w:tcW w:w="1643" w:type="dxa"/>
            <w:tcBorders>
              <w:top w:val="nil"/>
              <w:left w:val="single" w:sz="18" w:space="0" w:color="auto"/>
              <w:bottom w:val="nil"/>
              <w:right w:val="single" w:sz="8" w:space="0" w:color="auto"/>
            </w:tcBorders>
            <w:vAlign w:val="bottom"/>
          </w:tcPr>
          <w:p w14:paraId="3F5DAAF6" w14:textId="73E6A7A4"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7746488" w14:textId="3B10A076"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17415B9F"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164AEAA"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E8D89AC" w14:textId="0BD75244"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26E7642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5F8F4E5" w14:textId="5ED6976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AD7C3CB" w14:textId="3AF06213"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27F0AFB" w14:textId="2B7A35D9"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1A5A1135" w14:textId="77777777" w:rsidTr="00E13E3F">
        <w:trPr>
          <w:trHeight w:val="280"/>
        </w:trPr>
        <w:tc>
          <w:tcPr>
            <w:tcW w:w="1643" w:type="dxa"/>
            <w:tcBorders>
              <w:top w:val="nil"/>
              <w:left w:val="single" w:sz="18" w:space="0" w:color="auto"/>
              <w:bottom w:val="nil"/>
              <w:right w:val="single" w:sz="8" w:space="0" w:color="auto"/>
            </w:tcBorders>
            <w:vAlign w:val="bottom"/>
          </w:tcPr>
          <w:p w14:paraId="641C28DB" w14:textId="72BA3569"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584E99" w14:textId="005E3ECE"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01CC12C9"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0CF95C4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5555A633" w14:textId="5E7BBBD0"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51D5C8E9"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1896DC3" w14:textId="33BD8E90"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0448085" w14:textId="1ED923CC"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3F034E60" w14:textId="09BF035C"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7CDCEA79" w14:textId="77777777" w:rsidTr="00E13E3F">
        <w:trPr>
          <w:trHeight w:val="280"/>
        </w:trPr>
        <w:tc>
          <w:tcPr>
            <w:tcW w:w="1643" w:type="dxa"/>
            <w:tcBorders>
              <w:top w:val="nil"/>
              <w:left w:val="single" w:sz="18" w:space="0" w:color="auto"/>
              <w:bottom w:val="nil"/>
              <w:right w:val="single" w:sz="8" w:space="0" w:color="auto"/>
            </w:tcBorders>
            <w:vAlign w:val="bottom"/>
          </w:tcPr>
          <w:p w14:paraId="630DE6CA" w14:textId="6CA000A4" w:rsidR="00FC29DB" w:rsidRPr="00357DB1" w:rsidRDefault="00FC29DB" w:rsidP="000D7264">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75BC739" w14:textId="118E648A" w:rsidR="00FC29DB" w:rsidRPr="00357DB1" w:rsidRDefault="00FC29DB" w:rsidP="00DD2EC4">
            <w:pPr>
              <w:rPr>
                <w:rFonts w:ascii="Calibri" w:eastAsia="Times New Roman" w:hAnsi="Calibri" w:cs="Times New Roman"/>
                <w:sz w:val="16"/>
                <w:szCs w:val="16"/>
              </w:rPr>
            </w:pPr>
            <w:r w:rsidRPr="00357DB1">
              <w:rPr>
                <w:rFonts w:ascii="Calibri" w:eastAsia="Times New Roman" w:hAnsi="Calibri" w:cs="Times New Roman"/>
                <w:sz w:val="16"/>
                <w:szCs w:val="16"/>
              </w:rPr>
              <w:t>MoNbTiV</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Zr</w:t>
            </w:r>
          </w:p>
        </w:tc>
        <w:tc>
          <w:tcPr>
            <w:tcW w:w="1710" w:type="dxa"/>
            <w:tcBorders>
              <w:top w:val="nil"/>
              <w:left w:val="single" w:sz="8" w:space="0" w:color="auto"/>
              <w:bottom w:val="nil"/>
              <w:right w:val="single" w:sz="8" w:space="0" w:color="auto"/>
            </w:tcBorders>
            <w:shd w:val="clear" w:color="auto" w:fill="auto"/>
            <w:noWrap/>
            <w:vAlign w:val="bottom"/>
            <w:hideMark/>
          </w:tcPr>
          <w:p w14:paraId="06F6A882" w14:textId="77777777"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FAB2BB0"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4B7DC13" w14:textId="4BE114D8" w:rsidR="00FC29DB" w:rsidRPr="00357DB1" w:rsidRDefault="00FC29DB" w:rsidP="000D7264">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3C829646" w14:textId="77777777"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8CBDF4E" w14:textId="16FA9930"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4042B869" w14:textId="0B55ADB1" w:rsidR="00FC29DB" w:rsidRPr="00357DB1" w:rsidRDefault="00FC29DB" w:rsidP="000D7264">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5AA95E66" w14:textId="5737C48E"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1B32168B" w14:textId="77777777" w:rsidTr="00E13E3F">
        <w:trPr>
          <w:trHeight w:val="280"/>
        </w:trPr>
        <w:tc>
          <w:tcPr>
            <w:tcW w:w="1643" w:type="dxa"/>
            <w:tcBorders>
              <w:top w:val="nil"/>
              <w:left w:val="single" w:sz="18" w:space="0" w:color="auto"/>
              <w:bottom w:val="nil"/>
              <w:right w:val="single" w:sz="8" w:space="0" w:color="auto"/>
            </w:tcBorders>
            <w:vAlign w:val="bottom"/>
          </w:tcPr>
          <w:p w14:paraId="7337FD0E"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45F3FDDE"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Nb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C5F0A2F"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516936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E229B14"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2BCC</w:t>
            </w:r>
          </w:p>
        </w:tc>
        <w:tc>
          <w:tcPr>
            <w:tcW w:w="356" w:type="dxa"/>
            <w:tcBorders>
              <w:top w:val="nil"/>
              <w:left w:val="single" w:sz="8" w:space="0" w:color="auto"/>
              <w:bottom w:val="nil"/>
              <w:right w:val="single" w:sz="8" w:space="0" w:color="auto"/>
            </w:tcBorders>
            <w:vAlign w:val="bottom"/>
          </w:tcPr>
          <w:p w14:paraId="40A4505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7AAB000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D2D185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M, MAG</w:t>
            </w:r>
          </w:p>
        </w:tc>
        <w:tc>
          <w:tcPr>
            <w:tcW w:w="810" w:type="dxa"/>
            <w:tcBorders>
              <w:top w:val="nil"/>
              <w:left w:val="single" w:sz="8" w:space="0" w:color="auto"/>
              <w:bottom w:val="nil"/>
              <w:right w:val="single" w:sz="18" w:space="0" w:color="auto"/>
            </w:tcBorders>
            <w:shd w:val="clear" w:color="auto" w:fill="auto"/>
            <w:noWrap/>
            <w:vAlign w:val="bottom"/>
            <w:hideMark/>
          </w:tcPr>
          <w:p w14:paraId="160C592A" w14:textId="493C8B3B"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12&lt;/Year&gt;&lt;RecNum&gt;471&lt;/RecNum&gt;&lt;DisplayText&gt;[45]&lt;/DisplayText&gt;&lt;record&gt;&lt;rec-number&gt;471&lt;/rec-number&gt;&lt;foreign-keys&gt;&lt;key app="EN" db-id="ddervv2eyxfzffeadz9v0wpsxr0wzrvadwsp" timestamp="1418671660"&gt;471&lt;/key&gt;&lt;/foreign-keys&gt;&lt;ref-type name="Journal Article"&gt;17&lt;/ref-type&gt;&lt;contributors&gt;&lt;authors&gt;&lt;author&gt;Zhang, Y.&lt;/author&gt;&lt;author&gt;Yang, X.&lt;/author&gt;&lt;author&gt;Liaw, P.K.&lt;/author&gt;&lt;/authors&gt;&lt;/contributors&gt;&lt;auth-address&gt;State Key Lab. for Adv. Metals Mater., Univ. of Sci. Technol. Beijing, Beijing, China&lt;/auth-address&gt;&lt;titles&gt;&lt;title&gt;Alloy design and properties optimization of high-entropy alloys&lt;/title&gt;&lt;secondary-title&gt;JOM&lt;/secondary-title&gt;&lt;tertiary-title&gt;JOM (USA)&lt;/tertiary-title&gt;&lt;/titles&gt;&lt;periodical&gt;&lt;full-title&gt;JOM&lt;/full-title&gt;&lt;/periodical&gt;&lt;pages&gt;830-838&lt;/pages&gt;&lt;volume&gt;64&lt;/volume&gt;&lt;number&gt;7&lt;/number&gt;&lt;keywords&gt;&lt;keyword&gt;aluminium alloys&lt;/keyword&gt;&lt;keyword&gt;chromium alloys&lt;/keyword&gt;&lt;keyword&gt;cobalt alloys&lt;/keyword&gt;&lt;keyword&gt;crystal growth from melt&lt;/keyword&gt;&lt;keyword&gt;entropy&lt;/keyword&gt;&lt;keyword&gt;iron alloys&lt;/keyword&gt;&lt;keyword&gt;molybdenum alloys&lt;/keyword&gt;&lt;keyword&gt;nickel alloys&lt;/keyword&gt;&lt;keyword&gt;niobium alloys&lt;/keyword&gt;&lt;keyword&gt;phase diagrams&lt;/keyword&gt;&lt;keyword&gt;solid solutions&lt;/keyword&gt;&lt;keyword&gt;solidification&lt;/keyword&gt;&lt;keyword&gt;titanium alloys&lt;/keyword&gt;&lt;keyword&gt;vanadium alloys&lt;/keyword&gt;&lt;keyword&gt;zirconium alloys&lt;/keyword&gt;&lt;/keywords&gt;&lt;dates&gt;&lt;year&gt;2012&lt;/year&gt;&lt;pub-dates&gt;&lt;date&gt;07/&lt;/date&gt;&lt;/pub-dates&gt;&lt;/dates&gt;&lt;pub-location&gt;USA&lt;/pub-location&gt;&lt;publisher&gt;Minerals, Metals &amp;amp;amp; Materials Society&lt;/publisher&gt;&lt;isbn&gt;1047-4838&lt;/isbn&gt;&lt;urls&gt;&lt;related-urls&gt;&lt;url&gt;http://dx.doi.org/10.1007/s11837-012-0366-5&lt;/url&gt;&lt;/related-urls&gt;&lt;/urls&gt;&lt;electronic-resource-num&gt;10.1007/s11837-012-0366-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45]</w:t>
            </w:r>
            <w:r>
              <w:rPr>
                <w:rFonts w:ascii="Calibri" w:eastAsia="Times New Roman" w:hAnsi="Calibri" w:cs="Times New Roman"/>
                <w:sz w:val="16"/>
                <w:szCs w:val="16"/>
              </w:rPr>
              <w:fldChar w:fldCharType="end"/>
            </w:r>
          </w:p>
        </w:tc>
      </w:tr>
      <w:tr w:rsidR="00FC29DB" w:rsidRPr="00FE022D" w14:paraId="5DA9D1AA" w14:textId="5057B0F3" w:rsidTr="00E13E3F">
        <w:trPr>
          <w:trHeight w:val="280"/>
        </w:trPr>
        <w:tc>
          <w:tcPr>
            <w:tcW w:w="1643" w:type="dxa"/>
            <w:tcBorders>
              <w:top w:val="nil"/>
              <w:left w:val="single" w:sz="18" w:space="0" w:color="auto"/>
              <w:bottom w:val="nil"/>
              <w:right w:val="single" w:sz="8" w:space="0" w:color="auto"/>
            </w:tcBorders>
            <w:vAlign w:val="bottom"/>
          </w:tcPr>
          <w:p w14:paraId="488F6237" w14:textId="77777777" w:rsidR="00FC29DB" w:rsidRPr="00357DB1" w:rsidRDefault="00FC29DB" w:rsidP="00D8496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NbTaTiV</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FB7BC89" w14:textId="77777777" w:rsidR="00FC29DB" w:rsidRPr="00357DB1" w:rsidRDefault="00FC29DB" w:rsidP="00D8496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NbTaTiV</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76691B2" w14:textId="12200C6A" w:rsidR="00FC29DB" w:rsidRPr="00357DB1" w:rsidRDefault="00FC29DB" w:rsidP="00910F7C">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4F046EA"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0DD2C0A"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24815C36" w14:textId="029197C1"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9C8F0F2" w14:textId="4854E2F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CA329A3" w14:textId="3F4724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71657E43" w14:textId="3BE86DEE"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Yang&lt;/Author&gt;&lt;Year&gt;2012&lt;/Year&gt;&lt;RecNum&gt;862&lt;/RecNum&gt;&lt;DisplayText&gt;[109]&lt;/DisplayText&gt;&lt;record&gt;&lt;rec-number&gt;862&lt;/rec-number&gt;&lt;foreign-keys&gt;&lt;key app="EN" db-id="ddervv2eyxfzffeadz9v0wpsxr0wzrvadwsp" timestamp="1418674495"&gt;862&lt;/key&gt;&lt;/foreign-keys&gt;&lt;ref-type name="Journal Article"&gt;17&lt;/ref-type&gt;&lt;contributors&gt;&lt;authors&gt;&lt;author&gt;Yang, X.&lt;/author&gt;&lt;author&gt;Zhang, Y.&lt;/author&gt;&lt;author&gt;Liaw, P.K.&lt;/author&gt;&lt;/authors&gt;&lt;/contributors&gt;&lt;titles&gt;&lt;title&gt;&lt;style face="normal" font="default" size="100%"&gt;Microstructure and compressive properties of NbTiVTaAl&lt;/style&gt;&lt;style face="subscript" font="default" size="100%"&gt;x&lt;/style&gt;&lt;style face="normal" font="default" size="100%"&gt; high entropy alloys&lt;/style&gt;&lt;/title&gt;&lt;secondary-title&gt;Procedia Eng.&lt;/secondary-title&gt;&lt;/titles&gt;&lt;periodical&gt;&lt;full-title&gt;Procedia Eng.&lt;/full-title&gt;&lt;/periodical&gt;&lt;pages&gt;292-298&lt;/pages&gt;&lt;volume&gt;36&lt;/volume&gt;&lt;section&gt;292&lt;/section&gt;&lt;dates&gt;&lt;year&gt;2012&lt;/year&gt;&lt;/dates&gt;&lt;isbn&gt;1877-7058&lt;/isbn&gt;&lt;accession-num&gt;WOS:000314041100042&lt;/accession-num&gt;&lt;urls&gt;&lt;related-urls&gt;&lt;url&gt;&amp;lt;Go to ISI&amp;gt;://WOS:000314041100042&lt;/url&gt;&lt;/related-urls&gt;&lt;/urls&gt;&lt;electronic-resource-num&gt;10.1016/j.proeng.2012.03.043&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09]</w:t>
            </w:r>
            <w:r>
              <w:rPr>
                <w:rFonts w:ascii="Calibri" w:eastAsia="Times New Roman" w:hAnsi="Calibri" w:cs="Times New Roman"/>
                <w:sz w:val="16"/>
                <w:szCs w:val="16"/>
              </w:rPr>
              <w:fldChar w:fldCharType="end"/>
            </w:r>
          </w:p>
        </w:tc>
      </w:tr>
      <w:tr w:rsidR="00FC29DB" w:rsidRPr="00FE022D" w14:paraId="4C697553" w14:textId="6CFDBE66" w:rsidTr="00E13E3F">
        <w:trPr>
          <w:trHeight w:val="280"/>
        </w:trPr>
        <w:tc>
          <w:tcPr>
            <w:tcW w:w="1643" w:type="dxa"/>
            <w:tcBorders>
              <w:top w:val="nil"/>
              <w:left w:val="single" w:sz="18" w:space="0" w:color="auto"/>
              <w:bottom w:val="nil"/>
              <w:right w:val="single" w:sz="8" w:space="0" w:color="auto"/>
            </w:tcBorders>
            <w:vAlign w:val="bottom"/>
          </w:tcPr>
          <w:p w14:paraId="025A39F3" w14:textId="77777777" w:rsidR="00FC29DB" w:rsidRPr="00357DB1" w:rsidRDefault="00FC29DB" w:rsidP="00D8496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Nb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A6DE316" w14:textId="77777777" w:rsidR="00FC29DB" w:rsidRPr="00357DB1" w:rsidRDefault="00FC29DB" w:rsidP="00D84965">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Nb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A7AE5DE" w14:textId="335FBC2C"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nil"/>
              <w:right w:val="single" w:sz="8" w:space="0" w:color="auto"/>
            </w:tcBorders>
            <w:shd w:val="clear" w:color="auto" w:fill="auto"/>
            <w:noWrap/>
            <w:vAlign w:val="bottom"/>
            <w:hideMark/>
          </w:tcPr>
          <w:p w14:paraId="57D16823"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794F589"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BCC</w:t>
            </w:r>
          </w:p>
        </w:tc>
        <w:tc>
          <w:tcPr>
            <w:tcW w:w="356" w:type="dxa"/>
            <w:tcBorders>
              <w:top w:val="nil"/>
              <w:left w:val="single" w:sz="8" w:space="0" w:color="auto"/>
              <w:bottom w:val="nil"/>
              <w:right w:val="single" w:sz="8" w:space="0" w:color="auto"/>
            </w:tcBorders>
            <w:vAlign w:val="bottom"/>
          </w:tcPr>
          <w:p w14:paraId="57A1D55A" w14:textId="2677883A"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684BB508" w14:textId="7B95376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07783C1" w14:textId="70F51DCA"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nil"/>
              <w:right w:val="single" w:sz="18" w:space="0" w:color="auto"/>
            </w:tcBorders>
            <w:shd w:val="clear" w:color="auto" w:fill="auto"/>
            <w:noWrap/>
            <w:vAlign w:val="bottom"/>
            <w:hideMark/>
          </w:tcPr>
          <w:p w14:paraId="46DDF76A" w14:textId="45C09C4E"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FE022D" w14:paraId="20BAF1BD" w14:textId="4CD3E0DA" w:rsidTr="00E13E3F">
        <w:trPr>
          <w:trHeight w:val="280"/>
        </w:trPr>
        <w:tc>
          <w:tcPr>
            <w:tcW w:w="1643" w:type="dxa"/>
            <w:tcBorders>
              <w:top w:val="nil"/>
              <w:left w:val="single" w:sz="18" w:space="0" w:color="auto"/>
              <w:bottom w:val="single" w:sz="12" w:space="0" w:color="auto"/>
              <w:right w:val="single" w:sz="8" w:space="0" w:color="auto"/>
            </w:tcBorders>
            <w:vAlign w:val="bottom"/>
          </w:tcPr>
          <w:p w14:paraId="692D443C" w14:textId="77777777" w:rsidR="00FC29DB" w:rsidRPr="00357DB1" w:rsidRDefault="00FC29DB" w:rsidP="00D84965">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089FA5F0" w14:textId="77777777"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NbTiV</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Zr</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675D44F4" w14:textId="1D240BE0"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AC+HIP/1200C/207MPa/2h+1200C/24h/F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02B2E5E" w14:textId="77777777"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139E8AF1" w14:textId="4AB25BDF" w:rsidR="00FC29DB" w:rsidRPr="00357DB1" w:rsidRDefault="00FC29DB" w:rsidP="00D84965">
            <w:pPr>
              <w:rPr>
                <w:rFonts w:ascii="Calibri" w:eastAsia="Times New Roman" w:hAnsi="Calibri" w:cs="Times New Roman"/>
                <w:sz w:val="16"/>
                <w:szCs w:val="16"/>
              </w:rPr>
            </w:pPr>
            <w:r w:rsidRPr="00357DB1">
              <w:rPr>
                <w:rFonts w:ascii="Calibri" w:eastAsia="Times New Roman" w:hAnsi="Calibri" w:cs="Times New Roman"/>
                <w:sz w:val="16"/>
                <w:szCs w:val="16"/>
              </w:rPr>
              <w:t>3BCC</w:t>
            </w:r>
          </w:p>
        </w:tc>
        <w:tc>
          <w:tcPr>
            <w:tcW w:w="356" w:type="dxa"/>
            <w:tcBorders>
              <w:top w:val="nil"/>
              <w:left w:val="single" w:sz="8" w:space="0" w:color="auto"/>
              <w:bottom w:val="single" w:sz="12" w:space="0" w:color="auto"/>
              <w:right w:val="single" w:sz="8" w:space="0" w:color="auto"/>
            </w:tcBorders>
            <w:vAlign w:val="bottom"/>
          </w:tcPr>
          <w:p w14:paraId="139EE837" w14:textId="52B1ECFE"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single" w:sz="12" w:space="0" w:color="auto"/>
              <w:right w:val="single" w:sz="8" w:space="0" w:color="auto"/>
            </w:tcBorders>
            <w:vAlign w:val="bottom"/>
          </w:tcPr>
          <w:p w14:paraId="0780CF1A" w14:textId="267CA59F"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2568655C" w14:textId="0684BAF5" w:rsidR="00FC29DB" w:rsidRPr="00357DB1" w:rsidRDefault="00FC29DB" w:rsidP="00D84965">
            <w:pPr>
              <w:jc w:val="center"/>
              <w:rPr>
                <w:rFonts w:ascii="Calibri" w:eastAsia="Times New Roman" w:hAnsi="Calibri" w:cs="Times New Roman"/>
                <w:sz w:val="16"/>
                <w:szCs w:val="16"/>
              </w:rPr>
            </w:pPr>
            <w:r w:rsidRPr="00357DB1">
              <w:rPr>
                <w:rFonts w:ascii="Calibri" w:eastAsia="Times New Roman" w:hAnsi="Calibri" w:cs="Times New Roman"/>
                <w:sz w:val="16"/>
                <w:szCs w:val="16"/>
              </w:rPr>
              <w:t>D, H</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51D2D825" w14:textId="7D06A16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Senkov&lt;/Author&gt;&lt;Year&gt;2013&lt;/Year&gt;&lt;RecNum&gt;43&lt;/RecNum&gt;&lt;DisplayText&gt;[111]&lt;/DisplayText&gt;&lt;record&gt;&lt;rec-number&gt;43&lt;/rec-number&gt;&lt;foreign-keys&gt;&lt;key app="EN" db-id="ddervv2eyxfzffeadz9v0wpsxr0wzrvadwsp" timestamp="1376065561"&gt;43&lt;/key&gt;&lt;/foreign-keys&gt;&lt;ref-type name="Journal Article"&gt;17&lt;/ref-type&gt;&lt;contributors&gt;&lt;authors&gt;&lt;author&gt;Senkov, O.N.&lt;/author&gt;&lt;author&gt;Senkova, S.V.&lt;/author&gt;&lt;author&gt;Woodward, C.&lt;/author&gt;&lt;author&gt;Miracle, D.B.&lt;/author&gt;&lt;/authors&gt;&lt;/contributors&gt;&lt;titles&gt;&lt;title&gt;Low-density, refractory multi-principal element alloys of the Cr–Nb–Ti–V–Zr system: Microstructure and phase analysis&lt;/title&gt;&lt;secondary-title&gt;Acta Mater.&lt;/secondary-title&gt;&lt;/titles&gt;&lt;periodical&gt;&lt;full-title&gt;Acta mater.&lt;/full-title&gt;&lt;/periodical&gt;&lt;pages&gt;1545-1557&lt;/pages&gt;&lt;volume&gt;61&lt;/volume&gt;&lt;keywords&gt;&lt;keyword&gt;Annealed&lt;/keyword&gt;&lt;/keywords&gt;&lt;dates&gt;&lt;year&gt;2013&lt;/year&gt;&lt;/dates&gt;&lt;urls&gt;&lt;/urls&gt;&lt;electronic-resource-num&gt;10.1016/j.actamat.2012.11.032&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1]</w:t>
            </w:r>
            <w:r>
              <w:rPr>
                <w:rFonts w:ascii="Calibri" w:eastAsia="Times New Roman" w:hAnsi="Calibri" w:cs="Times New Roman"/>
                <w:sz w:val="16"/>
                <w:szCs w:val="16"/>
              </w:rPr>
              <w:fldChar w:fldCharType="end"/>
            </w:r>
          </w:p>
        </w:tc>
      </w:tr>
      <w:tr w:rsidR="00FC29DB" w:rsidRPr="0080439F" w14:paraId="5AB9E261"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723E4A6B" w14:textId="1D269B2E"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Light</w:t>
            </w:r>
            <w:r w:rsidRPr="0080439F">
              <w:rPr>
                <w:rFonts w:ascii="Calibri" w:eastAsia="Times New Roman" w:hAnsi="Calibri" w:cs="Times New Roman"/>
                <w:b/>
                <w:sz w:val="18"/>
                <w:szCs w:val="18"/>
              </w:rPr>
              <w:t xml:space="preserve"> Metal Alloy Family</w:t>
            </w:r>
          </w:p>
        </w:tc>
      </w:tr>
      <w:tr w:rsidR="00FC29DB" w:rsidRPr="00FE022D" w14:paraId="3444B80F"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1845A187"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uLiMgSn</w:t>
            </w:r>
            <w:proofErr w:type="spellEnd"/>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4252683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Sn</w:t>
            </w:r>
            <w:r w:rsidRPr="00357DB1">
              <w:rPr>
                <w:rFonts w:ascii="Calibri" w:eastAsia="Times New Roman" w:hAnsi="Calibri" w:cs="Times New Roman"/>
                <w:sz w:val="16"/>
                <w:szCs w:val="16"/>
                <w:vertAlign w:val="subscript"/>
              </w:rPr>
              <w:t>0.2</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6E7524A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1F0CF61D"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4F4A745A" w14:textId="2AA44B39" w:rsidR="00FC29DB" w:rsidRPr="00357DB1" w:rsidRDefault="00FC29DB" w:rsidP="00950E4E">
            <w:pPr>
              <w:rPr>
                <w:rFonts w:ascii="Calibri" w:eastAsia="Times New Roman" w:hAnsi="Calibri" w:cs="Times New Roman"/>
                <w:sz w:val="16"/>
                <w:szCs w:val="16"/>
              </w:rPr>
            </w:pPr>
            <w:r w:rsidRPr="00357DB1">
              <w:rPr>
                <w:rFonts w:ascii="Calibri" w:eastAsia="Times New Roman" w:hAnsi="Calibri" w:cs="Times New Roman"/>
                <w:sz w:val="16"/>
                <w:szCs w:val="16"/>
              </w:rPr>
              <w:t>A5+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2IM</w:t>
            </w:r>
          </w:p>
        </w:tc>
        <w:tc>
          <w:tcPr>
            <w:tcW w:w="356" w:type="dxa"/>
            <w:tcBorders>
              <w:top w:val="single" w:sz="12" w:space="0" w:color="auto"/>
              <w:left w:val="single" w:sz="8" w:space="0" w:color="auto"/>
              <w:bottom w:val="nil"/>
              <w:right w:val="single" w:sz="8" w:space="0" w:color="auto"/>
            </w:tcBorders>
            <w:vAlign w:val="bottom"/>
          </w:tcPr>
          <w:p w14:paraId="765E74E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20B8152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510FE1B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695308F0" w14:textId="316DFDC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19D228C1" w14:textId="77777777" w:rsidTr="00E13E3F">
        <w:trPr>
          <w:trHeight w:val="280"/>
        </w:trPr>
        <w:tc>
          <w:tcPr>
            <w:tcW w:w="1643" w:type="dxa"/>
            <w:tcBorders>
              <w:top w:val="nil"/>
              <w:left w:val="single" w:sz="18" w:space="0" w:color="auto"/>
              <w:bottom w:val="nil"/>
              <w:right w:val="single" w:sz="8" w:space="0" w:color="auto"/>
            </w:tcBorders>
            <w:vAlign w:val="bottom"/>
          </w:tcPr>
          <w:p w14:paraId="1F57D9E7"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uLiMgZ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84F46D7"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Cu</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Z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645D6A5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EC65DD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4B0A8B5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6E91910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74B6D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59844E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4D974A99" w14:textId="2D82048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0FD0B38C" w14:textId="77777777" w:rsidTr="00E13E3F">
        <w:trPr>
          <w:trHeight w:val="280"/>
        </w:trPr>
        <w:tc>
          <w:tcPr>
            <w:tcW w:w="1643" w:type="dxa"/>
            <w:tcBorders>
              <w:top w:val="nil"/>
              <w:left w:val="single" w:sz="18" w:space="0" w:color="auto"/>
              <w:bottom w:val="nil"/>
              <w:right w:val="single" w:sz="8" w:space="0" w:color="auto"/>
            </w:tcBorders>
            <w:vAlign w:val="bottom"/>
          </w:tcPr>
          <w:p w14:paraId="1ADB91C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74735E1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CuLiMgZn</w:t>
            </w:r>
          </w:p>
        </w:tc>
        <w:tc>
          <w:tcPr>
            <w:tcW w:w="1710" w:type="dxa"/>
            <w:tcBorders>
              <w:top w:val="nil"/>
              <w:left w:val="single" w:sz="8" w:space="0" w:color="auto"/>
              <w:bottom w:val="nil"/>
              <w:right w:val="single" w:sz="8" w:space="0" w:color="auto"/>
            </w:tcBorders>
            <w:shd w:val="clear" w:color="auto" w:fill="auto"/>
            <w:noWrap/>
            <w:vAlign w:val="bottom"/>
            <w:hideMark/>
          </w:tcPr>
          <w:p w14:paraId="08EEB04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7ECF4D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87A01FF"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C16+IM</w:t>
            </w:r>
          </w:p>
        </w:tc>
        <w:tc>
          <w:tcPr>
            <w:tcW w:w="356" w:type="dxa"/>
            <w:tcBorders>
              <w:top w:val="nil"/>
              <w:left w:val="single" w:sz="8" w:space="0" w:color="auto"/>
              <w:bottom w:val="nil"/>
              <w:right w:val="single" w:sz="8" w:space="0" w:color="auto"/>
            </w:tcBorders>
            <w:vAlign w:val="bottom"/>
          </w:tcPr>
          <w:p w14:paraId="2BAB735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B73E8E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58BAD72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12DC1EE0" w14:textId="43BE896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34F64496" w14:textId="77777777" w:rsidTr="00E13E3F">
        <w:trPr>
          <w:trHeight w:val="280"/>
        </w:trPr>
        <w:tc>
          <w:tcPr>
            <w:tcW w:w="1643" w:type="dxa"/>
            <w:tcBorders>
              <w:top w:val="nil"/>
              <w:left w:val="single" w:sz="18" w:space="0" w:color="auto"/>
              <w:bottom w:val="nil"/>
              <w:right w:val="single" w:sz="8" w:space="0" w:color="auto"/>
            </w:tcBorders>
            <w:vAlign w:val="bottom"/>
          </w:tcPr>
          <w:p w14:paraId="3860B929"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LiMgScT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1AC347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Mg</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ScTi</w:t>
            </w:r>
            <w:r w:rsidRPr="00357DB1">
              <w:rPr>
                <w:rFonts w:ascii="Calibri" w:eastAsia="Times New Roman" w:hAnsi="Calibri" w:cs="Times New Roman"/>
                <w:sz w:val="16"/>
                <w:szCs w:val="16"/>
                <w:vertAlign w:val="subscript"/>
              </w:rPr>
              <w:t>1.5</w:t>
            </w:r>
          </w:p>
        </w:tc>
        <w:tc>
          <w:tcPr>
            <w:tcW w:w="1710" w:type="dxa"/>
            <w:tcBorders>
              <w:top w:val="nil"/>
              <w:left w:val="single" w:sz="8" w:space="0" w:color="auto"/>
              <w:bottom w:val="nil"/>
              <w:right w:val="single" w:sz="8" w:space="0" w:color="auto"/>
            </w:tcBorders>
            <w:shd w:val="clear" w:color="auto" w:fill="auto"/>
            <w:noWrap/>
            <w:vAlign w:val="bottom"/>
            <w:hideMark/>
          </w:tcPr>
          <w:p w14:paraId="766643AC"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A+CP</w:t>
            </w:r>
          </w:p>
        </w:tc>
        <w:tc>
          <w:tcPr>
            <w:tcW w:w="720" w:type="dxa"/>
            <w:tcBorders>
              <w:top w:val="nil"/>
              <w:left w:val="single" w:sz="8" w:space="0" w:color="auto"/>
              <w:bottom w:val="nil"/>
              <w:right w:val="single" w:sz="8" w:space="0" w:color="auto"/>
            </w:tcBorders>
            <w:shd w:val="clear" w:color="auto" w:fill="auto"/>
            <w:noWrap/>
            <w:vAlign w:val="bottom"/>
            <w:hideMark/>
          </w:tcPr>
          <w:p w14:paraId="4C3F1A6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BE4406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E8678B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7D2F10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74A76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4047E84C" w14:textId="0A9DC097"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oussef&lt;/Author&gt;&lt;Year&gt;2014&lt;/Year&gt;&lt;RecNum&gt;953&lt;/RecNum&gt;&lt;DisplayText&gt;[118]&lt;/DisplayText&gt;&lt;record&gt;&lt;rec-number&gt;953&lt;/rec-number&gt;&lt;foreign-keys&gt;&lt;key app="EN" db-id="ddervv2eyxfzffeadz9v0wpsxr0wzrvadwsp" timestamp="1441454823"&gt;953&lt;/key&gt;&lt;/foreign-keys&gt;&lt;ref-type name="Journal Article"&gt;17&lt;/ref-type&gt;&lt;contributors&gt;&lt;authors&gt;&lt;author&gt;Youssef, K.M.&lt;/author&gt;&lt;author&gt;Zaddach, A.J.&lt;/author&gt;&lt;author&gt;Niu, C.&lt;/author&gt;&lt;author&gt;Irving, D.L.&lt;/author&gt;&lt;author&gt;Koch, C.C.&lt;/author&gt;&lt;/authors&gt;&lt;/contributors&gt;&lt;titles&gt;&lt;title&gt;A novel low density, high hardness, high-entropy alloy with close-packed single-phase nanocrystalline structures&lt;/title&gt;&lt;secondary-title&gt;Mater. Res. Lett. &lt;/secondary-title&gt;&lt;/titles&gt;&lt;periodical&gt;&lt;full-title&gt;Mater. Res. Lett.&lt;/full-title&gt;&lt;/periodical&gt;&lt;pages&gt;95-99&lt;/pages&gt;&lt;volume&gt;3&lt;/volume&gt;&lt;number&gt;2&lt;/number&gt;&lt;section&gt;95&lt;/section&gt;&lt;dates&gt;&lt;year&gt;2014&lt;/year&gt;&lt;/dates&gt;&lt;urls&gt;&lt;related-urls&gt;&lt;url&gt;http://dx.doi.org/10.1080/21663831.2014.985855&lt;/url&gt;&lt;/related-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8]</w:t>
            </w:r>
            <w:r>
              <w:rPr>
                <w:rFonts w:ascii="Calibri" w:eastAsia="Times New Roman" w:hAnsi="Calibri" w:cs="Times New Roman"/>
                <w:sz w:val="16"/>
                <w:szCs w:val="16"/>
              </w:rPr>
              <w:fldChar w:fldCharType="end"/>
            </w:r>
          </w:p>
        </w:tc>
      </w:tr>
      <w:tr w:rsidR="00FC29DB" w:rsidRPr="00FE022D" w14:paraId="0EA2F2CE" w14:textId="77777777" w:rsidTr="00E13E3F">
        <w:trPr>
          <w:trHeight w:val="280"/>
        </w:trPr>
        <w:tc>
          <w:tcPr>
            <w:tcW w:w="1643" w:type="dxa"/>
            <w:tcBorders>
              <w:top w:val="nil"/>
              <w:left w:val="single" w:sz="18" w:space="0" w:color="auto"/>
              <w:bottom w:val="nil"/>
              <w:right w:val="single" w:sz="8" w:space="0" w:color="auto"/>
            </w:tcBorders>
            <w:vAlign w:val="bottom"/>
          </w:tcPr>
          <w:p w14:paraId="5E51C862"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028139C3" w14:textId="1A4B1F51"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2919F5E"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A+CP+500C/1h</w:t>
            </w:r>
          </w:p>
        </w:tc>
        <w:tc>
          <w:tcPr>
            <w:tcW w:w="720" w:type="dxa"/>
            <w:tcBorders>
              <w:top w:val="nil"/>
              <w:left w:val="single" w:sz="8" w:space="0" w:color="auto"/>
              <w:bottom w:val="nil"/>
              <w:right w:val="single" w:sz="8" w:space="0" w:color="auto"/>
            </w:tcBorders>
            <w:shd w:val="clear" w:color="auto" w:fill="auto"/>
            <w:noWrap/>
            <w:vAlign w:val="bottom"/>
            <w:hideMark/>
          </w:tcPr>
          <w:p w14:paraId="179BB57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B8D5851"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bottom w:val="nil"/>
              <w:right w:val="single" w:sz="8" w:space="0" w:color="auto"/>
            </w:tcBorders>
            <w:vAlign w:val="bottom"/>
          </w:tcPr>
          <w:p w14:paraId="0881FD3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7DDBB5A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0D52BA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CF95B7F" w14:textId="25010634"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oussef&lt;/Author&gt;&lt;Year&gt;2014&lt;/Year&gt;&lt;RecNum&gt;953&lt;/RecNum&gt;&lt;DisplayText&gt;[118]&lt;/DisplayText&gt;&lt;record&gt;&lt;rec-number&gt;953&lt;/rec-number&gt;&lt;foreign-keys&gt;&lt;key app="EN" db-id="ddervv2eyxfzffeadz9v0wpsxr0wzrvadwsp" timestamp="1441454823"&gt;953&lt;/key&gt;&lt;/foreign-keys&gt;&lt;ref-type name="Journal Article"&gt;17&lt;/ref-type&gt;&lt;contributors&gt;&lt;authors&gt;&lt;author&gt;Youssef, K.M.&lt;/author&gt;&lt;author&gt;Zaddach, A.J.&lt;/author&gt;&lt;author&gt;Niu, C.&lt;/author&gt;&lt;author&gt;Irving, D.L.&lt;/author&gt;&lt;author&gt;Koch, C.C.&lt;/author&gt;&lt;/authors&gt;&lt;/contributors&gt;&lt;titles&gt;&lt;title&gt;A novel low density, high hardness, high-entropy alloy with close-packed single-phase nanocrystalline structures&lt;/title&gt;&lt;secondary-title&gt;Mater. Res. Lett. &lt;/secondary-title&gt;&lt;/titles&gt;&lt;periodical&gt;&lt;full-title&gt;Mater. Res. Lett.&lt;/full-title&gt;&lt;/periodical&gt;&lt;pages&gt;95-99&lt;/pages&gt;&lt;volume&gt;3&lt;/volume&gt;&lt;number&gt;2&lt;/number&gt;&lt;section&gt;95&lt;/section&gt;&lt;dates&gt;&lt;year&gt;2014&lt;/year&gt;&lt;/dates&gt;&lt;urls&gt;&lt;related-urls&gt;&lt;url&gt;http://dx.doi.org/10.1080/21663831.2014.985855&lt;/url&gt;&lt;/related-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8]</w:t>
            </w:r>
            <w:r>
              <w:rPr>
                <w:rFonts w:ascii="Calibri" w:eastAsia="Times New Roman" w:hAnsi="Calibri" w:cs="Times New Roman"/>
                <w:sz w:val="16"/>
                <w:szCs w:val="16"/>
              </w:rPr>
              <w:fldChar w:fldCharType="end"/>
            </w:r>
          </w:p>
        </w:tc>
      </w:tr>
      <w:tr w:rsidR="00FC29DB" w:rsidRPr="00FE022D" w14:paraId="5E10FBC6" w14:textId="77777777" w:rsidTr="00E13E3F">
        <w:trPr>
          <w:trHeight w:val="280"/>
        </w:trPr>
        <w:tc>
          <w:tcPr>
            <w:tcW w:w="1643" w:type="dxa"/>
            <w:tcBorders>
              <w:top w:val="nil"/>
              <w:left w:val="single" w:sz="18" w:space="0" w:color="auto"/>
              <w:bottom w:val="nil"/>
              <w:right w:val="single" w:sz="8" w:space="0" w:color="auto"/>
            </w:tcBorders>
            <w:vAlign w:val="bottom"/>
          </w:tcPr>
          <w:p w14:paraId="54D9A509"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LiMgSnZn</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C9D245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Li</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MgSn</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Zn</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7387B77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895D08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66DC0C1" w14:textId="58B89391" w:rsidR="00FC29DB" w:rsidRPr="00357DB1" w:rsidRDefault="00FC29DB" w:rsidP="00950E4E">
            <w:pPr>
              <w:rPr>
                <w:rFonts w:ascii="Calibri" w:eastAsia="Times New Roman" w:hAnsi="Calibri" w:cs="Times New Roman"/>
                <w:sz w:val="16"/>
                <w:szCs w:val="16"/>
              </w:rPr>
            </w:pPr>
            <w:r>
              <w:rPr>
                <w:rFonts w:ascii="Calibri" w:eastAsia="Times New Roman" w:hAnsi="Calibri" w:cs="Times New Roman"/>
                <w:sz w:val="16"/>
                <w:szCs w:val="16"/>
              </w:rPr>
              <w:t>FCC+</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2IM</w:t>
            </w:r>
          </w:p>
        </w:tc>
        <w:tc>
          <w:tcPr>
            <w:tcW w:w="356" w:type="dxa"/>
            <w:tcBorders>
              <w:top w:val="nil"/>
              <w:left w:val="single" w:sz="8" w:space="0" w:color="auto"/>
              <w:bottom w:val="nil"/>
              <w:right w:val="single" w:sz="8" w:space="0" w:color="auto"/>
            </w:tcBorders>
            <w:vAlign w:val="bottom"/>
          </w:tcPr>
          <w:p w14:paraId="1B8893A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195BBA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nil"/>
              <w:right w:val="single" w:sz="8" w:space="0" w:color="auto"/>
            </w:tcBorders>
            <w:shd w:val="clear" w:color="auto" w:fill="auto"/>
            <w:noWrap/>
            <w:vAlign w:val="bottom"/>
            <w:hideMark/>
          </w:tcPr>
          <w:p w14:paraId="484C8F7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3C27CE79" w14:textId="5AB9AD3B"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FE022D" w14:paraId="626B9700" w14:textId="77777777" w:rsidTr="00E13E3F">
        <w:trPr>
          <w:trHeight w:val="280"/>
        </w:trPr>
        <w:tc>
          <w:tcPr>
            <w:tcW w:w="1643" w:type="dxa"/>
            <w:tcBorders>
              <w:top w:val="nil"/>
              <w:left w:val="single" w:sz="18" w:space="0" w:color="auto"/>
              <w:bottom w:val="nil"/>
              <w:right w:val="single" w:sz="8" w:space="0" w:color="auto"/>
            </w:tcBorders>
            <w:vAlign w:val="bottom"/>
          </w:tcPr>
          <w:p w14:paraId="782927E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DEBC7F7"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LiMgSnZn</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396337DB"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E62A05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18AD9334" w14:textId="1CAF299C" w:rsidR="00FC29DB" w:rsidRPr="00357DB1" w:rsidRDefault="00FC29DB" w:rsidP="00CC0D0D">
            <w:pPr>
              <w:rPr>
                <w:rFonts w:ascii="Calibri" w:eastAsia="Times New Roman" w:hAnsi="Calibri" w:cs="Times New Roman"/>
                <w:sz w:val="16"/>
                <w:szCs w:val="16"/>
              </w:rPr>
            </w:pPr>
            <w:r>
              <w:rPr>
                <w:rFonts w:ascii="Calibri" w:eastAsia="Times New Roman" w:hAnsi="Calibri" w:cs="Times New Roman"/>
                <w:sz w:val="16"/>
                <w:szCs w:val="16"/>
              </w:rPr>
              <w:t>A5+FCC+HCP+</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55F4FFD1"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3306CB2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1260" w:type="dxa"/>
            <w:tcBorders>
              <w:top w:val="nil"/>
              <w:left w:val="single" w:sz="8" w:space="0" w:color="auto"/>
              <w:bottom w:val="nil"/>
              <w:right w:val="single" w:sz="8" w:space="0" w:color="auto"/>
            </w:tcBorders>
            <w:shd w:val="clear" w:color="auto" w:fill="auto"/>
            <w:noWrap/>
            <w:vAlign w:val="bottom"/>
            <w:hideMark/>
          </w:tcPr>
          <w:p w14:paraId="26AD0D1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nil"/>
              <w:right w:val="single" w:sz="18" w:space="0" w:color="auto"/>
            </w:tcBorders>
            <w:shd w:val="clear" w:color="auto" w:fill="auto"/>
            <w:noWrap/>
            <w:vAlign w:val="bottom"/>
            <w:hideMark/>
          </w:tcPr>
          <w:p w14:paraId="57DBBE03" w14:textId="5EAAB479"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464F55" w14:paraId="0173FDAD"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565D332D"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50811765"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16</w:t>
            </w:r>
            <w:r w:rsidRPr="00357DB1">
              <w:rPr>
                <w:rFonts w:ascii="Calibri" w:eastAsia="Times New Roman" w:hAnsi="Calibri" w:cs="Times New Roman"/>
                <w:sz w:val="16"/>
                <w:szCs w:val="16"/>
              </w:rPr>
              <w:t>LiMgSnZn</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036B539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477174EF"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669FC273" w14:textId="7811210C" w:rsidR="00FC29DB" w:rsidRPr="00357DB1" w:rsidRDefault="00FC29DB" w:rsidP="00950E4E">
            <w:pPr>
              <w:rPr>
                <w:rFonts w:ascii="Calibri" w:eastAsia="Times New Roman" w:hAnsi="Calibri" w:cs="Times New Roman"/>
                <w:sz w:val="16"/>
                <w:szCs w:val="16"/>
              </w:rPr>
            </w:pPr>
            <w:r>
              <w:rPr>
                <w:rFonts w:ascii="Calibri" w:eastAsia="Times New Roman" w:hAnsi="Calibri" w:cs="Times New Roman"/>
                <w:sz w:val="16"/>
                <w:szCs w:val="16"/>
              </w:rPr>
              <w:t>A5+FCC+</w:t>
            </w:r>
            <w:r w:rsidRPr="00357DB1">
              <w:rPr>
                <w:rFonts w:ascii="Calibri" w:eastAsia="Times New Roman" w:hAnsi="Calibri" w:cs="Times New Roman"/>
                <w:sz w:val="16"/>
                <w:szCs w:val="16"/>
              </w:rPr>
              <w:t>D</w:t>
            </w:r>
            <w:r>
              <w:rPr>
                <w:rFonts w:ascii="Calibri" w:eastAsia="Times New Roman" w:hAnsi="Calibri" w:cs="Times New Roman"/>
                <w:sz w:val="16"/>
                <w:szCs w:val="16"/>
              </w:rPr>
              <w:t>0</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single" w:sz="12" w:space="0" w:color="auto"/>
              <w:right w:val="single" w:sz="8" w:space="0" w:color="auto"/>
            </w:tcBorders>
            <w:vAlign w:val="bottom"/>
          </w:tcPr>
          <w:p w14:paraId="19F39683"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30E1E62C"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654803D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 M</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16C94C58" w14:textId="3DBDE484"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Yang&lt;/Author&gt;&lt;Year&gt;2014&lt;/Year&gt;&lt;RecNum&gt;531&lt;/RecNum&gt;&lt;DisplayText&gt;[117]&lt;/DisplayText&gt;&lt;record&gt;&lt;rec-number&gt;531&lt;/rec-number&gt;&lt;foreign-keys&gt;&lt;key app="EN" db-id="ddervv2eyxfzffeadz9v0wpsxr0wzrvadwsp" timestamp="1418671660"&gt;531&lt;/key&gt;&lt;/foreign-keys&gt;&lt;ref-type name="Journal Article"&gt;17&lt;/ref-type&gt;&lt;contributors&gt;&lt;authors&gt;&lt;author&gt;Yang, X.&lt;/author&gt;&lt;author&gt;Chen, S.Y.&lt;/author&gt;&lt;author&gt;Cotton, J.D.&lt;/author&gt;&lt;author&gt;Zhang, Y.&lt;/author&gt;&lt;/authors&gt;&lt;/contributors&gt;&lt;auth-address&gt;High-Entropy Theory Center, State Key Laboratory for Advanced Metals and Materials, University of Science and Technology Beijing, Beijing, ChinaMetallic Materials Group, The Boeing Company, MC 19-HP, PO Box 3707, Seattle; WA, United States&lt;/auth-address&gt;&lt;titles&gt;&lt;title&gt;Phase Stability of Low-Density, Multiprincipal Component Alloys Containing Aluminum, Magnesium, and Lithium&lt;/title&gt;&lt;secondary-title&gt;JOM&lt;/secondary-title&gt;&lt;/titles&gt;&lt;periodical&gt;&lt;full-title&gt;JOM&lt;/full-title&gt;&lt;/periodical&gt;&lt;pages&gt;2009-2020&lt;/pages&gt;&lt;volume&gt;66&lt;/volume&gt;&lt;number&gt;10&lt;/number&gt;&lt;section&gt;2009&lt;/section&gt;&lt;keywords&gt;&lt;keyword&gt;Aluminum alloys&lt;/keyword&gt;&lt;keyword&gt;Alloys&lt;/keyword&gt;&lt;keyword&gt;Chemical bonds&lt;/keyword&gt;&lt;keyword&gt;Electronegativity&lt;/keyword&gt;&lt;keyword&gt;Entropy&lt;/keyword&gt;&lt;keyword&gt;Intermetallics&lt;/keyword&gt;&lt;keyword&gt;Lithium&lt;/keyword&gt;&lt;keyword&gt;Magnesium&lt;/keyword&gt;&lt;keyword&gt;Microstructure&lt;/keyword&gt;&lt;keyword&gt;Mixing&lt;/keyword&gt;&lt;keyword&gt;Phase stability&lt;/keyword&gt;&lt;keyword&gt;Solid solutions&lt;/keyword&gt;&lt;/keywords&gt;&lt;dates&gt;&lt;year&gt;2014&lt;/year&gt;&lt;/dates&gt;&lt;pub-location&gt;184 Thorn Hill Road, Warrendale, PA 15086, United States&lt;/pub-location&gt;&lt;publisher&gt;Minerals, Metals and Materials Society&lt;/publisher&gt;&lt;isbn&gt;10474838&lt;/isbn&gt;&lt;urls&gt;&lt;related-urls&gt;&lt;url&gt;http://dx.doi.org/10.1007/s11837-014-1059-z&lt;/url&gt;&lt;/related-urls&gt;&lt;/urls&gt;&lt;electronic-resource-num&gt;10.1007/s11837-014-1059-z&lt;/electronic-resource-num&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17]</w:t>
            </w:r>
            <w:r>
              <w:rPr>
                <w:rFonts w:ascii="Calibri" w:eastAsia="Times New Roman" w:hAnsi="Calibri" w:cs="Times New Roman"/>
                <w:sz w:val="16"/>
                <w:szCs w:val="16"/>
              </w:rPr>
              <w:fldChar w:fldCharType="end"/>
            </w:r>
          </w:p>
        </w:tc>
      </w:tr>
      <w:tr w:rsidR="00FC29DB" w:rsidRPr="0080439F" w14:paraId="6532AAE1"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4E03070F" w14:textId="2CE198AA"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4f Transition</w:t>
            </w:r>
            <w:r w:rsidRPr="0080439F">
              <w:rPr>
                <w:rFonts w:ascii="Calibri" w:eastAsia="Times New Roman" w:hAnsi="Calibri" w:cs="Times New Roman"/>
                <w:b/>
                <w:sz w:val="18"/>
                <w:szCs w:val="18"/>
              </w:rPr>
              <w:t xml:space="preserve"> Metal Alloy Family</w:t>
            </w:r>
          </w:p>
        </w:tc>
      </w:tr>
      <w:tr w:rsidR="00FC29DB" w:rsidRPr="006E1AFB" w14:paraId="452F38C5"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525BCFF7"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DyGdLuTbTm</w:t>
            </w:r>
            <w:proofErr w:type="spellEnd"/>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274615BE"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DyGdLuTbTm</w:t>
            </w:r>
            <w:proofErr w:type="spellEnd"/>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46BCD9CA"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55FBE3F6"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SS</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3B653C71"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HCP+Unk</w:t>
            </w:r>
            <w:proofErr w:type="spellEnd"/>
          </w:p>
        </w:tc>
        <w:tc>
          <w:tcPr>
            <w:tcW w:w="356" w:type="dxa"/>
            <w:tcBorders>
              <w:top w:val="single" w:sz="12" w:space="0" w:color="auto"/>
              <w:left w:val="single" w:sz="8" w:space="0" w:color="auto"/>
              <w:bottom w:val="nil"/>
              <w:right w:val="single" w:sz="8" w:space="0" w:color="auto"/>
            </w:tcBorders>
            <w:vAlign w:val="bottom"/>
          </w:tcPr>
          <w:p w14:paraId="35CCA05B"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5</w:t>
            </w:r>
          </w:p>
        </w:tc>
        <w:tc>
          <w:tcPr>
            <w:tcW w:w="454" w:type="dxa"/>
            <w:tcBorders>
              <w:top w:val="single" w:sz="12" w:space="0" w:color="auto"/>
              <w:left w:val="single" w:sz="8" w:space="0" w:color="auto"/>
              <w:bottom w:val="nil"/>
              <w:right w:val="single" w:sz="8" w:space="0" w:color="auto"/>
            </w:tcBorders>
            <w:vAlign w:val="bottom"/>
          </w:tcPr>
          <w:p w14:paraId="06308CB8"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0F93112A" w14:textId="77777777" w:rsidR="00FC29DB" w:rsidRPr="00073615" w:rsidRDefault="00FC29DB" w:rsidP="0030516B">
            <w:pPr>
              <w:jc w:val="center"/>
              <w:rPr>
                <w:rFonts w:ascii="Calibri" w:eastAsia="Times New Roman" w:hAnsi="Calibri" w:cs="Times New Roman"/>
                <w:sz w:val="16"/>
                <w:szCs w:val="16"/>
              </w:rPr>
            </w:pP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18063314" w14:textId="275B0CD1" w:rsidR="00FC29DB" w:rsidRPr="00073615" w:rsidRDefault="00FC29DB" w:rsidP="00F9662F">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r>
            <w:r w:rsidR="00F9662F" w:rsidRPr="00073615">
              <w:rPr>
                <w:rFonts w:ascii="Calibri" w:eastAsia="Times New Roman" w:hAnsi="Calibri" w:cs="Times New Roman"/>
                <w:sz w:val="16"/>
                <w:szCs w:val="16"/>
              </w:rPr>
              <w:instrText xml:space="preserve"> ADDIN EN.CITE &lt;EndNote&gt;&lt;Cite&gt;&lt;Author&gt;Takeuchi&lt;/Author&gt;&lt;Year&gt;2014&lt;/Year&gt;&lt;RecNum&gt;1038&lt;/RecNum&gt;&lt;DisplayText&gt;[119]&lt;/DisplayText&gt;&lt;record&gt;&lt;rec-number&gt;1038&lt;/rec-number&gt;&lt;foreign-keys&gt;&lt;key app="EN" db-id="ddervv2eyxfzffeadz9v0wpsxr0wzrvadwsp" timestamp="1471288769"&gt;1038&lt;/key&gt;&lt;/foreign-keys&gt;&lt;ref-type name="Journal Article"&gt;17&lt;/ref-type&gt;&lt;contributors&gt;&lt;authors&gt;&lt;author&gt;Takeuchi, A.&lt;/author&gt;&lt;author&gt;Amiya, K. &lt;/author&gt;&lt;author&gt;Wada, T. &lt;/author&gt;&lt;author&gt;Yubuta, K.&lt;/author&gt;&lt;author&gt;Zhang, W.&lt;/author&gt;&lt;/authors&gt;&lt;/contributors&gt;&lt;titles&gt;&lt;title&gt;High-Entropy Alloys with a Hexagonal Close-Packed Structure Designed by Equi-Atomic Alloy Strategy and Binary Phase Diagrams&lt;/title&gt;&lt;secondary-title&gt;JOM&lt;/secondary-title&gt;&lt;/titles&gt;&lt;periodical&gt;&lt;full-title&gt;JOM&lt;/full-title&gt;&lt;/periodical&gt;&lt;pages&gt;1984-1992&lt;/pages&gt;&lt;volume&gt;66&lt;/volume&gt;&lt;number&gt;10&lt;/number&gt;&lt;section&gt;1984&lt;/section&gt;&lt;dates&gt;&lt;year&gt;2014&lt;/year&gt;&lt;/dates&gt;&lt;urls&gt;&lt;/urls&gt;&lt;/record&gt;&lt;/Cite&gt;&lt;/EndNote&gt;</w:instrText>
            </w:r>
            <w:r w:rsidRPr="00073615">
              <w:rPr>
                <w:rFonts w:ascii="Calibri" w:eastAsia="Times New Roman" w:hAnsi="Calibri" w:cs="Times New Roman"/>
                <w:sz w:val="16"/>
                <w:szCs w:val="16"/>
              </w:rPr>
              <w:fldChar w:fldCharType="separate"/>
            </w:r>
            <w:r w:rsidR="00F9662F" w:rsidRPr="00073615">
              <w:rPr>
                <w:rFonts w:ascii="Calibri" w:eastAsia="Times New Roman" w:hAnsi="Calibri" w:cs="Times New Roman"/>
                <w:noProof/>
                <w:sz w:val="16"/>
                <w:szCs w:val="16"/>
              </w:rPr>
              <w:t>[119]</w:t>
            </w:r>
            <w:r w:rsidRPr="00073615">
              <w:rPr>
                <w:rFonts w:ascii="Calibri" w:eastAsia="Times New Roman" w:hAnsi="Calibri" w:cs="Times New Roman"/>
                <w:sz w:val="16"/>
                <w:szCs w:val="16"/>
              </w:rPr>
              <w:fldChar w:fldCharType="end"/>
            </w:r>
          </w:p>
        </w:tc>
      </w:tr>
      <w:tr w:rsidR="00FC29DB" w:rsidRPr="0094352C" w14:paraId="39B8D41A"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501E1EE2"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DyGdLuTbY</w:t>
            </w:r>
            <w:proofErr w:type="spellEnd"/>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2E939CBE"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DyGdLuTbY</w:t>
            </w:r>
            <w:proofErr w:type="spellEnd"/>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6FF0FA4A" w14:textId="77777777" w:rsidR="00FC29DB" w:rsidRPr="00073615" w:rsidRDefault="00FC29DB" w:rsidP="0030516B">
            <w:pPr>
              <w:rPr>
                <w:rFonts w:ascii="Calibri" w:eastAsia="Times New Roman" w:hAnsi="Calibri" w:cs="Times New Roman"/>
                <w:sz w:val="16"/>
                <w:szCs w:val="16"/>
              </w:rPr>
            </w:pPr>
            <w:r w:rsidRPr="00073615">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ABEDDD9"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SS</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57519623" w14:textId="77777777" w:rsidR="00FC29DB" w:rsidRPr="00073615" w:rsidRDefault="00FC29DB" w:rsidP="0030516B">
            <w:pPr>
              <w:rPr>
                <w:rFonts w:ascii="Calibri" w:eastAsia="Times New Roman" w:hAnsi="Calibri" w:cs="Times New Roman"/>
                <w:sz w:val="16"/>
                <w:szCs w:val="16"/>
              </w:rPr>
            </w:pPr>
            <w:proofErr w:type="spellStart"/>
            <w:r w:rsidRPr="00073615">
              <w:rPr>
                <w:rFonts w:ascii="Calibri" w:eastAsia="Times New Roman" w:hAnsi="Calibri" w:cs="Times New Roman"/>
                <w:sz w:val="16"/>
                <w:szCs w:val="16"/>
              </w:rPr>
              <w:t>HCP+Unk</w:t>
            </w:r>
            <w:proofErr w:type="spellEnd"/>
          </w:p>
        </w:tc>
        <w:tc>
          <w:tcPr>
            <w:tcW w:w="356" w:type="dxa"/>
            <w:tcBorders>
              <w:top w:val="nil"/>
              <w:left w:val="single" w:sz="8" w:space="0" w:color="auto"/>
              <w:bottom w:val="single" w:sz="12" w:space="0" w:color="auto"/>
              <w:right w:val="single" w:sz="8" w:space="0" w:color="auto"/>
            </w:tcBorders>
            <w:vAlign w:val="bottom"/>
          </w:tcPr>
          <w:p w14:paraId="6FF9A16A"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5</w:t>
            </w:r>
          </w:p>
        </w:tc>
        <w:tc>
          <w:tcPr>
            <w:tcW w:w="454" w:type="dxa"/>
            <w:tcBorders>
              <w:top w:val="nil"/>
              <w:left w:val="single" w:sz="8" w:space="0" w:color="auto"/>
              <w:bottom w:val="single" w:sz="12" w:space="0" w:color="auto"/>
              <w:right w:val="single" w:sz="8" w:space="0" w:color="auto"/>
            </w:tcBorders>
            <w:vAlign w:val="bottom"/>
          </w:tcPr>
          <w:p w14:paraId="56B26481" w14:textId="77777777" w:rsidR="00FC29DB" w:rsidRPr="00073615" w:rsidRDefault="00FC29DB" w:rsidP="0030516B">
            <w:pPr>
              <w:jc w:val="center"/>
              <w:rPr>
                <w:rFonts w:ascii="Calibri" w:eastAsia="Times New Roman" w:hAnsi="Calibri" w:cs="Times New Roman"/>
                <w:sz w:val="16"/>
                <w:szCs w:val="16"/>
              </w:rPr>
            </w:pPr>
            <w:r w:rsidRPr="00073615">
              <w:rPr>
                <w:rFonts w:ascii="Calibri" w:eastAsia="Times New Roman" w:hAnsi="Calibri" w:cs="Times New Roman"/>
                <w:sz w:val="16"/>
                <w:szCs w:val="16"/>
              </w:rPr>
              <w:t>2</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14C69297" w14:textId="77777777" w:rsidR="00FC29DB" w:rsidRPr="00073615" w:rsidRDefault="00FC29DB" w:rsidP="0030516B">
            <w:pPr>
              <w:jc w:val="center"/>
              <w:rPr>
                <w:rFonts w:ascii="Calibri" w:eastAsia="Times New Roman" w:hAnsi="Calibri" w:cs="Times New Roman"/>
                <w:sz w:val="16"/>
                <w:szCs w:val="16"/>
              </w:rPr>
            </w:pP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20F269A6" w14:textId="0EC00D91" w:rsidR="00FC29DB" w:rsidRPr="00073615" w:rsidRDefault="00FC29DB" w:rsidP="00F9662F">
            <w:pPr>
              <w:jc w:val="center"/>
              <w:rPr>
                <w:rFonts w:ascii="Calibri" w:eastAsia="Times New Roman" w:hAnsi="Calibri" w:cs="Times New Roman"/>
                <w:sz w:val="16"/>
                <w:szCs w:val="16"/>
              </w:rPr>
            </w:pPr>
            <w:r w:rsidRPr="00073615">
              <w:rPr>
                <w:rFonts w:ascii="Calibri" w:eastAsia="Times New Roman" w:hAnsi="Calibri" w:cs="Times New Roman"/>
                <w:sz w:val="16"/>
                <w:szCs w:val="16"/>
              </w:rPr>
              <w:fldChar w:fldCharType="begin"/>
            </w:r>
            <w:r w:rsidR="00F9662F" w:rsidRPr="00073615">
              <w:rPr>
                <w:rFonts w:ascii="Calibri" w:eastAsia="Times New Roman" w:hAnsi="Calibri" w:cs="Times New Roman"/>
                <w:sz w:val="16"/>
                <w:szCs w:val="16"/>
              </w:rPr>
              <w:instrText xml:space="preserve"> ADDIN EN.CITE &lt;EndNote&gt;&lt;Cite&gt;&lt;Author&gt;Takeuchi&lt;/Author&gt;&lt;Year&gt;2014&lt;/Year&gt;&lt;RecNum&gt;1038&lt;/RecNum&gt;&lt;DisplayText&gt;[119]&lt;/DisplayText&gt;&lt;record&gt;&lt;rec-number&gt;1038&lt;/rec-number&gt;&lt;foreign-keys&gt;&lt;key app="EN" db-id="ddervv2eyxfzffeadz9v0wpsxr0wzrvadwsp" timestamp="1471288769"&gt;1038&lt;/key&gt;&lt;/foreign-keys&gt;&lt;ref-type name="Journal Article"&gt;17&lt;/ref-type&gt;&lt;contributors&gt;&lt;authors&gt;&lt;author&gt;Takeuchi, A.&lt;/author&gt;&lt;author&gt;Amiya, K. &lt;/author&gt;&lt;author&gt;Wada, T. &lt;/author&gt;&lt;author&gt;Yubuta, K.&lt;/author&gt;&lt;author&gt;Zhang, W.&lt;/author&gt;&lt;/authors&gt;&lt;/contributors&gt;&lt;titles&gt;&lt;title&gt;High-Entropy Alloys with a Hexagonal Close-Packed Structure Designed by Equi-Atomic Alloy Strategy and Binary Phase Diagrams&lt;/title&gt;&lt;secondary-title&gt;JOM&lt;/secondary-title&gt;&lt;/titles&gt;&lt;periodical&gt;&lt;full-title&gt;JOM&lt;/full-title&gt;&lt;/periodical&gt;&lt;pages&gt;1984-1992&lt;/pages&gt;&lt;volume&gt;66&lt;/volume&gt;&lt;number&gt;10&lt;/number&gt;&lt;section&gt;1984&lt;/section&gt;&lt;dates&gt;&lt;year&gt;2014&lt;/year&gt;&lt;/dates&gt;&lt;urls&gt;&lt;/urls&gt;&lt;/record&gt;&lt;/Cite&gt;&lt;/EndNote&gt;</w:instrText>
            </w:r>
            <w:r w:rsidRPr="00073615">
              <w:rPr>
                <w:rFonts w:ascii="Calibri" w:eastAsia="Times New Roman" w:hAnsi="Calibri" w:cs="Times New Roman"/>
                <w:sz w:val="16"/>
                <w:szCs w:val="16"/>
              </w:rPr>
              <w:fldChar w:fldCharType="separate"/>
            </w:r>
            <w:r w:rsidR="00F9662F" w:rsidRPr="00073615">
              <w:rPr>
                <w:rFonts w:ascii="Calibri" w:eastAsia="Times New Roman" w:hAnsi="Calibri" w:cs="Times New Roman"/>
                <w:noProof/>
                <w:sz w:val="16"/>
                <w:szCs w:val="16"/>
              </w:rPr>
              <w:t>[119]</w:t>
            </w:r>
            <w:r w:rsidRPr="00073615">
              <w:rPr>
                <w:rFonts w:ascii="Calibri" w:eastAsia="Times New Roman" w:hAnsi="Calibri" w:cs="Times New Roman"/>
                <w:sz w:val="16"/>
                <w:szCs w:val="16"/>
              </w:rPr>
              <w:fldChar w:fldCharType="end"/>
            </w:r>
          </w:p>
        </w:tc>
      </w:tr>
      <w:tr w:rsidR="00FC29DB" w:rsidRPr="0080439F" w14:paraId="2E76B998"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4F55ED20" w14:textId="74057992"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Boride/Carbide/Nitride</w:t>
            </w:r>
            <w:r w:rsidRPr="0080439F">
              <w:rPr>
                <w:rFonts w:ascii="Calibri" w:eastAsia="Times New Roman" w:hAnsi="Calibri" w:cs="Times New Roman"/>
                <w:b/>
                <w:sz w:val="18"/>
                <w:szCs w:val="18"/>
              </w:rPr>
              <w:t xml:space="preserve"> </w:t>
            </w:r>
            <w:r>
              <w:rPr>
                <w:rFonts w:ascii="Calibri" w:eastAsia="Times New Roman" w:hAnsi="Calibri" w:cs="Times New Roman"/>
                <w:b/>
                <w:sz w:val="18"/>
                <w:szCs w:val="18"/>
              </w:rPr>
              <w:t xml:space="preserve">Metal </w:t>
            </w:r>
            <w:r w:rsidRPr="0080439F">
              <w:rPr>
                <w:rFonts w:ascii="Calibri" w:eastAsia="Times New Roman" w:hAnsi="Calibri" w:cs="Times New Roman"/>
                <w:b/>
                <w:sz w:val="18"/>
                <w:szCs w:val="18"/>
              </w:rPr>
              <w:t>Alloy Family</w:t>
            </w:r>
          </w:p>
        </w:tc>
      </w:tr>
      <w:tr w:rsidR="00FC29DB" w:rsidRPr="0094352C" w14:paraId="532ADBB2" w14:textId="77777777" w:rsidTr="00E13E3F">
        <w:trPr>
          <w:trHeight w:val="280"/>
        </w:trPr>
        <w:tc>
          <w:tcPr>
            <w:tcW w:w="1643" w:type="dxa"/>
            <w:tcBorders>
              <w:top w:val="single" w:sz="12" w:space="0" w:color="auto"/>
              <w:left w:val="single" w:sz="18" w:space="0" w:color="auto"/>
              <w:bottom w:val="nil"/>
              <w:right w:val="single" w:sz="8" w:space="0" w:color="auto"/>
            </w:tcBorders>
            <w:vAlign w:val="bottom"/>
          </w:tcPr>
          <w:p w14:paraId="6B5D5B18" w14:textId="77777777" w:rsidR="00FC29DB" w:rsidRPr="00357DB1" w:rsidRDefault="00FC29DB" w:rsidP="0030516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BCoCrCuFeNi</w:t>
            </w:r>
            <w:proofErr w:type="spellEnd"/>
          </w:p>
        </w:tc>
        <w:tc>
          <w:tcPr>
            <w:tcW w:w="1890" w:type="dxa"/>
            <w:tcBorders>
              <w:top w:val="single" w:sz="12" w:space="0" w:color="auto"/>
              <w:left w:val="single" w:sz="8" w:space="0" w:color="auto"/>
              <w:bottom w:val="nil"/>
              <w:right w:val="single" w:sz="8" w:space="0" w:color="auto"/>
            </w:tcBorders>
            <w:shd w:val="clear" w:color="auto" w:fill="auto"/>
            <w:noWrap/>
            <w:vAlign w:val="bottom"/>
            <w:hideMark/>
          </w:tcPr>
          <w:p w14:paraId="777CA66B"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CrCuFeNi</w:t>
            </w:r>
          </w:p>
        </w:tc>
        <w:tc>
          <w:tcPr>
            <w:tcW w:w="1710" w:type="dxa"/>
            <w:tcBorders>
              <w:top w:val="single" w:sz="12" w:space="0" w:color="auto"/>
              <w:left w:val="single" w:sz="8" w:space="0" w:color="auto"/>
              <w:bottom w:val="nil"/>
              <w:right w:val="single" w:sz="8" w:space="0" w:color="auto"/>
            </w:tcBorders>
            <w:shd w:val="clear" w:color="auto" w:fill="auto"/>
            <w:noWrap/>
            <w:vAlign w:val="bottom"/>
            <w:hideMark/>
          </w:tcPr>
          <w:p w14:paraId="04095D12"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bottom w:val="nil"/>
              <w:right w:val="single" w:sz="8" w:space="0" w:color="auto"/>
            </w:tcBorders>
            <w:shd w:val="clear" w:color="auto" w:fill="auto"/>
            <w:noWrap/>
            <w:vAlign w:val="bottom"/>
            <w:hideMark/>
          </w:tcPr>
          <w:p w14:paraId="76443B4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bottom w:val="nil"/>
              <w:right w:val="single" w:sz="8" w:space="0" w:color="auto"/>
            </w:tcBorders>
            <w:shd w:val="clear" w:color="auto" w:fill="auto"/>
            <w:noWrap/>
            <w:vAlign w:val="bottom"/>
            <w:hideMark/>
          </w:tcPr>
          <w:p w14:paraId="32A3E8EB"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single" w:sz="12" w:space="0" w:color="auto"/>
              <w:left w:val="single" w:sz="8" w:space="0" w:color="auto"/>
              <w:bottom w:val="nil"/>
              <w:right w:val="single" w:sz="8" w:space="0" w:color="auto"/>
            </w:tcBorders>
            <w:vAlign w:val="bottom"/>
          </w:tcPr>
          <w:p w14:paraId="552B413B"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single" w:sz="12" w:space="0" w:color="auto"/>
              <w:left w:val="single" w:sz="8" w:space="0" w:color="auto"/>
              <w:bottom w:val="nil"/>
              <w:right w:val="single" w:sz="8" w:space="0" w:color="auto"/>
            </w:tcBorders>
            <w:vAlign w:val="bottom"/>
          </w:tcPr>
          <w:p w14:paraId="777267A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bottom w:val="nil"/>
              <w:right w:val="single" w:sz="8" w:space="0" w:color="auto"/>
            </w:tcBorders>
            <w:shd w:val="clear" w:color="auto" w:fill="auto"/>
            <w:noWrap/>
            <w:vAlign w:val="bottom"/>
            <w:hideMark/>
          </w:tcPr>
          <w:p w14:paraId="7B00194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single" w:sz="12" w:space="0" w:color="auto"/>
              <w:left w:val="single" w:sz="8" w:space="0" w:color="auto"/>
              <w:bottom w:val="nil"/>
              <w:right w:val="single" w:sz="18" w:space="0" w:color="auto"/>
            </w:tcBorders>
            <w:shd w:val="clear" w:color="auto" w:fill="auto"/>
            <w:noWrap/>
            <w:vAlign w:val="bottom"/>
            <w:hideMark/>
          </w:tcPr>
          <w:p w14:paraId="4DD5E8D8" w14:textId="0B568CA4" w:rsidR="00FC29DB" w:rsidRPr="00357DB1" w:rsidRDefault="00FC29DB" w:rsidP="00C6690C">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19C557A9" w14:textId="77777777" w:rsidTr="00E13E3F">
        <w:trPr>
          <w:trHeight w:val="280"/>
        </w:trPr>
        <w:tc>
          <w:tcPr>
            <w:tcW w:w="1643" w:type="dxa"/>
            <w:tcBorders>
              <w:top w:val="nil"/>
              <w:left w:val="single" w:sz="18" w:space="0" w:color="auto"/>
              <w:bottom w:val="nil"/>
              <w:right w:val="single" w:sz="8" w:space="0" w:color="auto"/>
            </w:tcBorders>
            <w:vAlign w:val="bottom"/>
          </w:tcPr>
          <w:p w14:paraId="7A414A5A"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5CE5EF9"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w:t>
            </w:r>
            <w:r w:rsidRPr="00357DB1">
              <w:rPr>
                <w:rFonts w:ascii="Calibri" w:eastAsia="Times New Roman" w:hAnsi="Calibri" w:cs="Times New Roman"/>
                <w:sz w:val="16"/>
                <w:szCs w:val="16"/>
                <w:vertAlign w:val="subscript"/>
              </w:rPr>
              <w:t>0.6</w:t>
            </w:r>
            <w:r w:rsidRPr="00357DB1">
              <w:rPr>
                <w:rFonts w:ascii="Calibri" w:eastAsia="Times New Roman" w:hAnsi="Calibri" w:cs="Times New Roman"/>
                <w:sz w:val="16"/>
                <w:szCs w:val="16"/>
              </w:rPr>
              <w:t>CoCrCuFeNi</w:t>
            </w:r>
          </w:p>
        </w:tc>
        <w:tc>
          <w:tcPr>
            <w:tcW w:w="1710" w:type="dxa"/>
            <w:tcBorders>
              <w:top w:val="nil"/>
              <w:left w:val="single" w:sz="8" w:space="0" w:color="auto"/>
              <w:bottom w:val="nil"/>
              <w:right w:val="single" w:sz="8" w:space="0" w:color="auto"/>
            </w:tcBorders>
            <w:shd w:val="clear" w:color="auto" w:fill="auto"/>
            <w:noWrap/>
            <w:vAlign w:val="bottom"/>
            <w:hideMark/>
          </w:tcPr>
          <w:p w14:paraId="491E4F19"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CD475A"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037164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IM</w:t>
            </w:r>
          </w:p>
        </w:tc>
        <w:tc>
          <w:tcPr>
            <w:tcW w:w="356" w:type="dxa"/>
            <w:tcBorders>
              <w:top w:val="nil"/>
              <w:left w:val="single" w:sz="8" w:space="0" w:color="auto"/>
              <w:bottom w:val="nil"/>
              <w:right w:val="single" w:sz="8" w:space="0" w:color="auto"/>
            </w:tcBorders>
            <w:vAlign w:val="bottom"/>
          </w:tcPr>
          <w:p w14:paraId="7C5F29D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69D4FAD7"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AA7ECF0"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07397D12" w14:textId="49EE53BD"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262BE435" w14:textId="77777777" w:rsidTr="00E13E3F">
        <w:trPr>
          <w:trHeight w:val="280"/>
        </w:trPr>
        <w:tc>
          <w:tcPr>
            <w:tcW w:w="1643" w:type="dxa"/>
            <w:tcBorders>
              <w:top w:val="nil"/>
              <w:left w:val="single" w:sz="18" w:space="0" w:color="auto"/>
              <w:bottom w:val="nil"/>
              <w:right w:val="single" w:sz="8" w:space="0" w:color="auto"/>
            </w:tcBorders>
            <w:vAlign w:val="bottom"/>
          </w:tcPr>
          <w:p w14:paraId="35E0FD6A"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3669D1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BCoCrCuFeNi</w:t>
            </w:r>
          </w:p>
        </w:tc>
        <w:tc>
          <w:tcPr>
            <w:tcW w:w="1710" w:type="dxa"/>
            <w:tcBorders>
              <w:top w:val="nil"/>
              <w:left w:val="single" w:sz="8" w:space="0" w:color="auto"/>
              <w:bottom w:val="nil"/>
              <w:right w:val="single" w:sz="8" w:space="0" w:color="auto"/>
            </w:tcBorders>
            <w:shd w:val="clear" w:color="auto" w:fill="auto"/>
            <w:noWrap/>
            <w:vAlign w:val="bottom"/>
            <w:hideMark/>
          </w:tcPr>
          <w:p w14:paraId="62A5E73A"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1A494C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71EC8808"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L1</w:t>
            </w:r>
            <w:r w:rsidRPr="00357DB1">
              <w:rPr>
                <w:rFonts w:ascii="Calibri" w:eastAsia="Times New Roman" w:hAnsi="Calibri" w:cs="Times New Roman"/>
                <w:sz w:val="16"/>
                <w:szCs w:val="16"/>
                <w:vertAlign w:val="subscript"/>
              </w:rPr>
              <w:t>2</w:t>
            </w:r>
            <w:r w:rsidRPr="00357DB1">
              <w:rPr>
                <w:rFonts w:ascii="Calibri" w:eastAsia="Times New Roman" w:hAnsi="Calibri" w:cs="Times New Roman"/>
                <w:sz w:val="16"/>
                <w:szCs w:val="16"/>
              </w:rPr>
              <w:t>+IM</w:t>
            </w:r>
          </w:p>
        </w:tc>
        <w:tc>
          <w:tcPr>
            <w:tcW w:w="356" w:type="dxa"/>
            <w:tcBorders>
              <w:top w:val="nil"/>
              <w:left w:val="single" w:sz="8" w:space="0" w:color="auto"/>
              <w:bottom w:val="nil"/>
              <w:right w:val="single" w:sz="8" w:space="0" w:color="auto"/>
            </w:tcBorders>
            <w:vAlign w:val="bottom"/>
          </w:tcPr>
          <w:p w14:paraId="1A2B90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7</w:t>
            </w:r>
          </w:p>
        </w:tc>
        <w:tc>
          <w:tcPr>
            <w:tcW w:w="454" w:type="dxa"/>
            <w:tcBorders>
              <w:top w:val="nil"/>
              <w:left w:val="single" w:sz="8" w:space="0" w:color="auto"/>
              <w:bottom w:val="nil"/>
              <w:right w:val="single" w:sz="8" w:space="0" w:color="auto"/>
            </w:tcBorders>
            <w:vAlign w:val="bottom"/>
          </w:tcPr>
          <w:p w14:paraId="145DA4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6786CCD1"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 W</w:t>
            </w:r>
          </w:p>
        </w:tc>
        <w:tc>
          <w:tcPr>
            <w:tcW w:w="810" w:type="dxa"/>
            <w:tcBorders>
              <w:top w:val="nil"/>
              <w:left w:val="single" w:sz="8" w:space="0" w:color="auto"/>
              <w:bottom w:val="nil"/>
              <w:right w:val="single" w:sz="18" w:space="0" w:color="auto"/>
            </w:tcBorders>
            <w:shd w:val="clear" w:color="auto" w:fill="auto"/>
            <w:noWrap/>
            <w:vAlign w:val="bottom"/>
            <w:hideMark/>
          </w:tcPr>
          <w:p w14:paraId="396C510E" w14:textId="7F06079A"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Hsu&lt;/Author&gt;&lt;Year&gt;2004&lt;/Year&gt;&lt;RecNum&gt;945&lt;/RecNum&gt;&lt;DisplayText&gt;[13]&lt;/DisplayText&gt;&lt;record&gt;&lt;rec-number&gt;945&lt;/rec-number&gt;&lt;foreign-keys&gt;&lt;key app="EN" db-id="ddervv2eyxfzffeadz9v0wpsxr0wzrvadwsp" timestamp="1440008006"&gt;945&lt;/key&gt;&lt;/foreign-keys&gt;&lt;ref-type name="Journal Article"&gt;17&lt;/ref-type&gt;&lt;contributors&gt;&lt;authors&gt;&lt;author&gt;C.-Y. Hsu&lt;/author&gt;&lt;author&gt;J.-W. Yeh&lt;/author&gt;&lt;author&gt;S.-K. Chen&lt;/author&gt;&lt;author&gt;T.-T.Shun&lt;/author&gt;&lt;/authors&gt;&lt;/contributors&gt;&lt;titles&gt;&lt;title&gt;&lt;style face="normal" font="default" size="100%"&gt;Wear resistance and high-temperature compression strength of FCC CuCoNiCrAl&lt;/style&gt;&lt;style face="subscript" font="default" size="100%"&gt;0.5&lt;/style&gt;&lt;style face="normal" font="default" size="100%"&gt;Fe alloy with boron addition&lt;/style&gt;&lt;/title&gt;&lt;secondary-title&gt;Metall. Mater. Trans. A&lt;/secondary-title&gt;&lt;/titles&gt;&lt;periodical&gt;&lt;full-title&gt;Metall. Mater. Trans. A&lt;/full-title&gt;&lt;/periodical&gt;&lt;pages&gt;1465-1469&lt;/pages&gt;&lt;volume&gt;35A&lt;/volume&gt;&lt;section&gt;1465&lt;/section&gt;&lt;dates&gt;&lt;year&gt;2004&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13]</w:t>
            </w:r>
            <w:r>
              <w:rPr>
                <w:rFonts w:ascii="Calibri" w:eastAsia="Times New Roman" w:hAnsi="Calibri" w:cs="Times New Roman"/>
                <w:sz w:val="16"/>
                <w:szCs w:val="16"/>
              </w:rPr>
              <w:fldChar w:fldCharType="end"/>
            </w:r>
          </w:p>
        </w:tc>
      </w:tr>
      <w:tr w:rsidR="00FC29DB" w:rsidRPr="0094352C" w14:paraId="230F79B4" w14:textId="77777777" w:rsidTr="00E13E3F">
        <w:trPr>
          <w:trHeight w:val="280"/>
        </w:trPr>
        <w:tc>
          <w:tcPr>
            <w:tcW w:w="1643" w:type="dxa"/>
            <w:tcBorders>
              <w:top w:val="nil"/>
              <w:left w:val="single" w:sz="18" w:space="0" w:color="auto"/>
              <w:bottom w:val="nil"/>
              <w:right w:val="single" w:sz="8" w:space="0" w:color="auto"/>
            </w:tcBorders>
            <w:vAlign w:val="bottom"/>
          </w:tcPr>
          <w:p w14:paraId="090AC70D" w14:textId="6C0FFAF3" w:rsidR="00FC29DB" w:rsidRPr="00357DB1" w:rsidRDefault="00FC29DB" w:rsidP="0030516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CoCr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7D82F218" w14:textId="4A9D3BB1"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1</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238E81A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D108BC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ECE4BC5"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7B3DAA8A"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7C4789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175296C4"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66E9E3D" w14:textId="44D36C8E"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03143A15" w14:textId="77777777" w:rsidTr="00E13E3F">
        <w:trPr>
          <w:trHeight w:val="280"/>
        </w:trPr>
        <w:tc>
          <w:tcPr>
            <w:tcW w:w="1643" w:type="dxa"/>
            <w:tcBorders>
              <w:top w:val="nil"/>
              <w:left w:val="single" w:sz="18" w:space="0" w:color="auto"/>
              <w:bottom w:val="nil"/>
              <w:right w:val="single" w:sz="8" w:space="0" w:color="auto"/>
            </w:tcBorders>
            <w:vAlign w:val="bottom"/>
          </w:tcPr>
          <w:p w14:paraId="2515CFF1"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0D70599" w14:textId="69A8ECF4"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2</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63FEAF7F"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C9F911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508D5BFF"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5A0F142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F85508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6EE02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209ADA5E" w14:textId="7ECF42C0"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4E3638F3" w14:textId="77777777" w:rsidTr="00E13E3F">
        <w:trPr>
          <w:trHeight w:val="280"/>
        </w:trPr>
        <w:tc>
          <w:tcPr>
            <w:tcW w:w="1643" w:type="dxa"/>
            <w:tcBorders>
              <w:top w:val="nil"/>
              <w:left w:val="single" w:sz="18" w:space="0" w:color="auto"/>
              <w:bottom w:val="nil"/>
              <w:right w:val="single" w:sz="8" w:space="0" w:color="auto"/>
            </w:tcBorders>
            <w:vAlign w:val="bottom"/>
          </w:tcPr>
          <w:p w14:paraId="1B017593"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2084FF6" w14:textId="4B21BA68"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3</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3F055C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616883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4975255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2E262F4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09F0AB3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E5DA9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3D008D41" w14:textId="7B567060"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4B7C9A04" w14:textId="77777777" w:rsidTr="00E13E3F">
        <w:trPr>
          <w:trHeight w:val="280"/>
        </w:trPr>
        <w:tc>
          <w:tcPr>
            <w:tcW w:w="1643" w:type="dxa"/>
            <w:tcBorders>
              <w:top w:val="nil"/>
              <w:left w:val="single" w:sz="18" w:space="0" w:color="auto"/>
              <w:bottom w:val="nil"/>
              <w:right w:val="single" w:sz="8" w:space="0" w:color="auto"/>
            </w:tcBorders>
            <w:vAlign w:val="bottom"/>
          </w:tcPr>
          <w:p w14:paraId="410AD466"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57831489" w14:textId="59BC0D44"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4</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5AB7B08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3FCD07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4D62466"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463F1540"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7D1F1AE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D58FEC5"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4A328B08" w14:textId="68A8BC62"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16CD2CDC" w14:textId="77777777" w:rsidTr="00E13E3F">
        <w:trPr>
          <w:trHeight w:val="280"/>
        </w:trPr>
        <w:tc>
          <w:tcPr>
            <w:tcW w:w="1643" w:type="dxa"/>
            <w:tcBorders>
              <w:top w:val="nil"/>
              <w:left w:val="single" w:sz="18" w:space="0" w:color="auto"/>
              <w:bottom w:val="nil"/>
              <w:right w:val="single" w:sz="8" w:space="0" w:color="auto"/>
            </w:tcBorders>
            <w:vAlign w:val="bottom"/>
          </w:tcPr>
          <w:p w14:paraId="07CB7739"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23A97909" w14:textId="058C2A62"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0.5</w:t>
            </w:r>
            <w:r w:rsidRPr="00357DB1">
              <w:rPr>
                <w:rFonts w:ascii="Calibri" w:eastAsia="Times New Roman" w:hAnsi="Calibri" w:cs="Times New Roman"/>
                <w:sz w:val="16"/>
                <w:szCs w:val="16"/>
              </w:rPr>
              <w:t>CoCrFeNi</w:t>
            </w:r>
          </w:p>
        </w:tc>
        <w:tc>
          <w:tcPr>
            <w:tcW w:w="1710" w:type="dxa"/>
            <w:tcBorders>
              <w:top w:val="nil"/>
              <w:left w:val="single" w:sz="8" w:space="0" w:color="auto"/>
              <w:bottom w:val="nil"/>
              <w:right w:val="single" w:sz="8" w:space="0" w:color="auto"/>
            </w:tcBorders>
            <w:shd w:val="clear" w:color="auto" w:fill="auto"/>
            <w:noWrap/>
            <w:vAlign w:val="bottom"/>
            <w:hideMark/>
          </w:tcPr>
          <w:p w14:paraId="37951201"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CE091FE"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7E4DB11C"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BCC+IM</w:t>
            </w:r>
          </w:p>
        </w:tc>
        <w:tc>
          <w:tcPr>
            <w:tcW w:w="356" w:type="dxa"/>
            <w:tcBorders>
              <w:top w:val="nil"/>
              <w:left w:val="single" w:sz="8" w:space="0" w:color="auto"/>
              <w:bottom w:val="nil"/>
              <w:right w:val="single" w:sz="8" w:space="0" w:color="auto"/>
            </w:tcBorders>
            <w:vAlign w:val="bottom"/>
          </w:tcPr>
          <w:p w14:paraId="0590787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126AE386"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29A7412E"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107C4FB7" w14:textId="2B23A2D1"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68B50AA0" w14:textId="77777777" w:rsidTr="00E13E3F">
        <w:trPr>
          <w:trHeight w:val="280"/>
        </w:trPr>
        <w:tc>
          <w:tcPr>
            <w:tcW w:w="1643" w:type="dxa"/>
            <w:tcBorders>
              <w:top w:val="nil"/>
              <w:left w:val="single" w:sz="18" w:space="0" w:color="auto"/>
              <w:bottom w:val="nil"/>
              <w:right w:val="single" w:sz="8" w:space="0" w:color="auto"/>
            </w:tcBorders>
            <w:vAlign w:val="bottom"/>
          </w:tcPr>
          <w:p w14:paraId="4B70F752"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7CCF09C" w14:textId="4AF5403A" w:rsidR="00FC29DB" w:rsidRPr="00357DB1" w:rsidRDefault="00FC29DB" w:rsidP="00F8572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CoCr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C37792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172E7C0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6D598D68" w14:textId="3FB07DF2" w:rsidR="00FC29DB" w:rsidRPr="00357DB1" w:rsidRDefault="00FC29DB" w:rsidP="00EF7BE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Graphite+IM</w:t>
            </w:r>
            <w:proofErr w:type="spellEnd"/>
          </w:p>
        </w:tc>
        <w:tc>
          <w:tcPr>
            <w:tcW w:w="356" w:type="dxa"/>
            <w:tcBorders>
              <w:top w:val="nil"/>
              <w:left w:val="single" w:sz="8" w:space="0" w:color="auto"/>
              <w:bottom w:val="nil"/>
              <w:right w:val="single" w:sz="8" w:space="0" w:color="auto"/>
            </w:tcBorders>
            <w:vAlign w:val="bottom"/>
          </w:tcPr>
          <w:p w14:paraId="1F92BFB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5BD105AD"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nil"/>
              <w:right w:val="single" w:sz="8" w:space="0" w:color="auto"/>
            </w:tcBorders>
            <w:shd w:val="clear" w:color="auto" w:fill="auto"/>
            <w:noWrap/>
            <w:vAlign w:val="bottom"/>
            <w:hideMark/>
          </w:tcPr>
          <w:p w14:paraId="7CD39AE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nil"/>
              <w:right w:val="single" w:sz="18" w:space="0" w:color="auto"/>
            </w:tcBorders>
            <w:shd w:val="clear" w:color="auto" w:fill="auto"/>
            <w:noWrap/>
            <w:vAlign w:val="bottom"/>
            <w:hideMark/>
          </w:tcPr>
          <w:p w14:paraId="5CEAA70C" w14:textId="7AE94201"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94352C" w14:paraId="759B1D19" w14:textId="77777777" w:rsidTr="00E13E3F">
        <w:trPr>
          <w:trHeight w:val="280"/>
        </w:trPr>
        <w:tc>
          <w:tcPr>
            <w:tcW w:w="1643" w:type="dxa"/>
            <w:tcBorders>
              <w:top w:val="nil"/>
              <w:left w:val="single" w:sz="18" w:space="0" w:color="auto"/>
              <w:bottom w:val="single" w:sz="12" w:space="0" w:color="auto"/>
              <w:right w:val="single" w:sz="8" w:space="0" w:color="auto"/>
            </w:tcBorders>
            <w:vAlign w:val="bottom"/>
          </w:tcPr>
          <w:p w14:paraId="0948F673" w14:textId="77777777" w:rsidR="00FC29DB" w:rsidRPr="00357DB1" w:rsidRDefault="00FC29DB" w:rsidP="0030516B">
            <w:pPr>
              <w:rPr>
                <w:rFonts w:ascii="Calibri" w:eastAsia="Times New Roman" w:hAnsi="Calibri" w:cs="Times New Roman"/>
                <w:sz w:val="16"/>
                <w:szCs w:val="16"/>
              </w:rPr>
            </w:pPr>
          </w:p>
        </w:tc>
        <w:tc>
          <w:tcPr>
            <w:tcW w:w="1890" w:type="dxa"/>
            <w:tcBorders>
              <w:top w:val="nil"/>
              <w:left w:val="single" w:sz="8" w:space="0" w:color="auto"/>
              <w:bottom w:val="single" w:sz="12" w:space="0" w:color="auto"/>
              <w:right w:val="single" w:sz="8" w:space="0" w:color="auto"/>
            </w:tcBorders>
            <w:shd w:val="clear" w:color="auto" w:fill="auto"/>
            <w:noWrap/>
            <w:vAlign w:val="bottom"/>
            <w:hideMark/>
          </w:tcPr>
          <w:p w14:paraId="4F233D71" w14:textId="688969BB" w:rsidR="00FC29DB" w:rsidRPr="00357DB1" w:rsidRDefault="00FC29DB" w:rsidP="00F85723">
            <w:pPr>
              <w:rPr>
                <w:rFonts w:ascii="Calibri" w:eastAsia="Times New Roman" w:hAnsi="Calibri" w:cs="Times New Roman"/>
                <w:sz w:val="16"/>
                <w:szCs w:val="16"/>
              </w:rPr>
            </w:pPr>
            <w:r w:rsidRPr="00357DB1">
              <w:rPr>
                <w:rFonts w:ascii="Calibri" w:eastAsia="Times New Roman" w:hAnsi="Calibri" w:cs="Times New Roman"/>
                <w:sz w:val="16"/>
                <w:szCs w:val="16"/>
              </w:rPr>
              <w:t>AlC</w:t>
            </w:r>
            <w:r w:rsidRPr="00357DB1">
              <w:rPr>
                <w:rFonts w:ascii="Calibri" w:eastAsia="Times New Roman" w:hAnsi="Calibri" w:cs="Times New Roman"/>
                <w:sz w:val="16"/>
                <w:szCs w:val="16"/>
                <w:vertAlign w:val="subscript"/>
              </w:rPr>
              <w:t>1.5</w:t>
            </w:r>
            <w:r w:rsidRPr="00357DB1">
              <w:rPr>
                <w:rFonts w:ascii="Calibri" w:eastAsia="Times New Roman" w:hAnsi="Calibri" w:cs="Times New Roman"/>
                <w:sz w:val="16"/>
                <w:szCs w:val="16"/>
              </w:rPr>
              <w:t>CoCrFeNi</w:t>
            </w:r>
          </w:p>
        </w:tc>
        <w:tc>
          <w:tcPr>
            <w:tcW w:w="1710" w:type="dxa"/>
            <w:tcBorders>
              <w:top w:val="nil"/>
              <w:left w:val="single" w:sz="8" w:space="0" w:color="auto"/>
              <w:bottom w:val="single" w:sz="12" w:space="0" w:color="auto"/>
              <w:right w:val="single" w:sz="8" w:space="0" w:color="auto"/>
            </w:tcBorders>
            <w:shd w:val="clear" w:color="auto" w:fill="auto"/>
            <w:noWrap/>
            <w:vAlign w:val="bottom"/>
            <w:hideMark/>
          </w:tcPr>
          <w:p w14:paraId="15F90393"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single" w:sz="12" w:space="0" w:color="auto"/>
              <w:right w:val="single" w:sz="8" w:space="0" w:color="auto"/>
            </w:tcBorders>
            <w:shd w:val="clear" w:color="auto" w:fill="auto"/>
            <w:noWrap/>
            <w:vAlign w:val="bottom"/>
            <w:hideMark/>
          </w:tcPr>
          <w:p w14:paraId="0D0AEAFC"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single" w:sz="12" w:space="0" w:color="auto"/>
              <w:right w:val="single" w:sz="8" w:space="0" w:color="auto"/>
            </w:tcBorders>
            <w:shd w:val="clear" w:color="auto" w:fill="auto"/>
            <w:noWrap/>
            <w:vAlign w:val="bottom"/>
            <w:hideMark/>
          </w:tcPr>
          <w:p w14:paraId="76E56B15" w14:textId="60AA089D" w:rsidR="00FC29DB" w:rsidRPr="00357DB1" w:rsidRDefault="00FC29DB" w:rsidP="00EF7BED">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CC+Graphite+IM</w:t>
            </w:r>
            <w:proofErr w:type="spellEnd"/>
          </w:p>
        </w:tc>
        <w:tc>
          <w:tcPr>
            <w:tcW w:w="356" w:type="dxa"/>
            <w:tcBorders>
              <w:top w:val="nil"/>
              <w:left w:val="single" w:sz="8" w:space="0" w:color="auto"/>
              <w:bottom w:val="single" w:sz="12" w:space="0" w:color="auto"/>
              <w:right w:val="single" w:sz="8" w:space="0" w:color="auto"/>
            </w:tcBorders>
            <w:vAlign w:val="bottom"/>
          </w:tcPr>
          <w:p w14:paraId="5A4A04E8"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single" w:sz="12" w:space="0" w:color="auto"/>
              <w:right w:val="single" w:sz="8" w:space="0" w:color="auto"/>
            </w:tcBorders>
            <w:vAlign w:val="bottom"/>
          </w:tcPr>
          <w:p w14:paraId="64AB10EB"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1260" w:type="dxa"/>
            <w:tcBorders>
              <w:top w:val="nil"/>
              <w:left w:val="single" w:sz="8" w:space="0" w:color="auto"/>
              <w:bottom w:val="single" w:sz="12" w:space="0" w:color="auto"/>
              <w:right w:val="single" w:sz="8" w:space="0" w:color="auto"/>
            </w:tcBorders>
            <w:shd w:val="clear" w:color="auto" w:fill="auto"/>
            <w:noWrap/>
            <w:vAlign w:val="bottom"/>
            <w:hideMark/>
          </w:tcPr>
          <w:p w14:paraId="11B50302"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M</w:t>
            </w:r>
          </w:p>
        </w:tc>
        <w:tc>
          <w:tcPr>
            <w:tcW w:w="810" w:type="dxa"/>
            <w:tcBorders>
              <w:top w:val="nil"/>
              <w:left w:val="single" w:sz="8" w:space="0" w:color="auto"/>
              <w:bottom w:val="single" w:sz="12" w:space="0" w:color="auto"/>
              <w:right w:val="single" w:sz="18" w:space="0" w:color="auto"/>
            </w:tcBorders>
            <w:shd w:val="clear" w:color="auto" w:fill="auto"/>
            <w:noWrap/>
            <w:vAlign w:val="bottom"/>
            <w:hideMark/>
          </w:tcPr>
          <w:p w14:paraId="68410BF6" w14:textId="78DAC3E6" w:rsidR="00FC29DB" w:rsidRPr="00357DB1" w:rsidRDefault="00FC29DB" w:rsidP="00C6690C">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C6690C">
              <w:rPr>
                <w:rFonts w:ascii="Calibri" w:eastAsia="Times New Roman" w:hAnsi="Calibri" w:cs="Times New Roman"/>
                <w:sz w:val="16"/>
                <w:szCs w:val="16"/>
              </w:rPr>
              <w:instrText xml:space="preserve"> ADDIN EN.CITE &lt;EndNote&gt;&lt;Cite&gt;&lt;Author&gt;Zhu&lt;/Author&gt;&lt;Year&gt;2011&lt;/Year&gt;&lt;RecNum&gt;914&lt;/RecNum&gt;&lt;DisplayText&gt;[58]&lt;/DisplayText&gt;&lt;record&gt;&lt;rec-number&gt;914&lt;/rec-number&gt;&lt;foreign-keys&gt;&lt;key app="EN" db-id="ddervv2eyxfzffeadz9v0wpsxr0wzrvadwsp" timestamp="1418674496"&gt;914&lt;/key&gt;&lt;/foreign-keys&gt;&lt;ref-type name="Journal Article"&gt;17&lt;/ref-type&gt;&lt;contributors&gt;&lt;authors&gt;&lt;author&gt;Zhu, J. M.&lt;/author&gt;&lt;author&gt;Fu, H. M.&lt;/author&gt;&lt;author&gt;Zhang, H. F.&lt;/author&gt;&lt;author&gt;Wang, A. M.&lt;/author&gt;&lt;author&gt;Li, H.&lt;/author&gt;&lt;author&gt;Hu, Z. Q.&lt;/author&gt;&lt;/authors&gt;&lt;/contributors&gt;&lt;titles&gt;&lt;title&gt;&lt;style face="normal" font="default" size="100%"&gt;Microstructure and compressive properties of multiprincipal component AlCoCrFeNiC&lt;/style&gt;&lt;style face="subscript" font="default" size="100%"&gt;x&lt;/style&gt;&lt;style face="normal" font="default" size="100%"&gt; alloys&lt;/style&gt;&lt;/title&gt;&lt;secondary-title&gt;J. Alloys Compd.&lt;/secondary-title&gt;&lt;/titles&gt;&lt;periodical&gt;&lt;full-title&gt;J. Alloys Compd.&lt;/full-title&gt;&lt;/periodical&gt;&lt;pages&gt;3476-3480&lt;/pages&gt;&lt;volume&gt;509&lt;/volume&gt;&lt;number&gt;8&lt;/number&gt;&lt;dates&gt;&lt;year&gt;2011&lt;/year&gt;&lt;pub-dates&gt;&lt;date&gt;Feb&lt;/date&gt;&lt;/pub-dates&gt;&lt;/dates&gt;&lt;isbn&gt;0925-8388&lt;/isbn&gt;&lt;accession-num&gt;WOS:000287570200011&lt;/accession-num&gt;&lt;urls&gt;&lt;related-urls&gt;&lt;url&gt;&amp;lt;Go to ISI&amp;gt;://WOS:000287570200011&lt;/url&gt;&lt;/related-urls&gt;&lt;/urls&gt;&lt;electronic-resource-num&gt;10.1016/j.jallcom.2010.10.047&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58]</w:t>
            </w:r>
            <w:r>
              <w:rPr>
                <w:rFonts w:ascii="Calibri" w:eastAsia="Times New Roman" w:hAnsi="Calibri" w:cs="Times New Roman"/>
                <w:sz w:val="16"/>
                <w:szCs w:val="16"/>
              </w:rPr>
              <w:fldChar w:fldCharType="end"/>
            </w:r>
          </w:p>
        </w:tc>
      </w:tr>
      <w:tr w:rsidR="00FC29DB" w:rsidRPr="0080439F" w14:paraId="215D514F" w14:textId="77777777" w:rsidTr="00E13E3F">
        <w:trPr>
          <w:trHeight w:hRule="exact" w:val="245"/>
        </w:trPr>
        <w:tc>
          <w:tcPr>
            <w:tcW w:w="10913" w:type="dxa"/>
            <w:gridSpan w:val="9"/>
            <w:tcBorders>
              <w:top w:val="single" w:sz="8" w:space="0" w:color="auto"/>
              <w:left w:val="single" w:sz="18" w:space="0" w:color="auto"/>
              <w:bottom w:val="nil"/>
              <w:right w:val="single" w:sz="18" w:space="0" w:color="auto"/>
            </w:tcBorders>
            <w:shd w:val="clear" w:color="auto" w:fill="F3F3F3"/>
            <w:vAlign w:val="center"/>
          </w:tcPr>
          <w:p w14:paraId="638FDEA5" w14:textId="5FEF3AF3" w:rsidR="00FC29DB" w:rsidRPr="0080439F" w:rsidRDefault="00FC29DB" w:rsidP="004129DF">
            <w:pPr>
              <w:spacing w:line="180" w:lineRule="exact"/>
              <w:jc w:val="center"/>
              <w:rPr>
                <w:rFonts w:ascii="Calibri" w:eastAsia="Times New Roman" w:hAnsi="Calibri" w:cs="Times New Roman"/>
                <w:sz w:val="18"/>
                <w:szCs w:val="18"/>
              </w:rPr>
            </w:pPr>
            <w:r>
              <w:rPr>
                <w:rFonts w:ascii="Calibri" w:eastAsia="Times New Roman" w:hAnsi="Calibri" w:cs="Times New Roman"/>
                <w:b/>
                <w:sz w:val="18"/>
                <w:szCs w:val="18"/>
              </w:rPr>
              <w:t>Other CCA Families</w:t>
            </w:r>
          </w:p>
        </w:tc>
      </w:tr>
      <w:tr w:rsidR="00FC29DB" w:rsidRPr="0094352C" w14:paraId="70552303" w14:textId="77777777" w:rsidTr="00E13E3F">
        <w:trPr>
          <w:trHeight w:val="280"/>
        </w:trPr>
        <w:tc>
          <w:tcPr>
            <w:tcW w:w="1643" w:type="dxa"/>
            <w:tcBorders>
              <w:top w:val="single" w:sz="12" w:space="0" w:color="auto"/>
              <w:left w:val="single" w:sz="18" w:space="0" w:color="auto"/>
              <w:right w:val="single" w:sz="8" w:space="0" w:color="auto"/>
            </w:tcBorders>
            <w:vAlign w:val="bottom"/>
          </w:tcPr>
          <w:p w14:paraId="7D3E2397"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uNi</w:t>
            </w:r>
            <w:proofErr w:type="spellEnd"/>
          </w:p>
        </w:tc>
        <w:tc>
          <w:tcPr>
            <w:tcW w:w="1890" w:type="dxa"/>
            <w:tcBorders>
              <w:top w:val="single" w:sz="12" w:space="0" w:color="auto"/>
              <w:left w:val="single" w:sz="8" w:space="0" w:color="auto"/>
              <w:right w:val="single" w:sz="8" w:space="0" w:color="auto"/>
            </w:tcBorders>
            <w:shd w:val="clear" w:color="auto" w:fill="auto"/>
            <w:noWrap/>
            <w:vAlign w:val="bottom"/>
            <w:hideMark/>
          </w:tcPr>
          <w:p w14:paraId="53E86399"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AlCuNi</w:t>
            </w:r>
            <w:proofErr w:type="spellEnd"/>
          </w:p>
        </w:tc>
        <w:tc>
          <w:tcPr>
            <w:tcW w:w="1710" w:type="dxa"/>
            <w:tcBorders>
              <w:top w:val="single" w:sz="12" w:space="0" w:color="auto"/>
              <w:left w:val="single" w:sz="8" w:space="0" w:color="auto"/>
              <w:right w:val="single" w:sz="8" w:space="0" w:color="auto"/>
            </w:tcBorders>
            <w:shd w:val="clear" w:color="auto" w:fill="auto"/>
            <w:noWrap/>
            <w:vAlign w:val="bottom"/>
            <w:hideMark/>
          </w:tcPr>
          <w:p w14:paraId="1541B548"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single" w:sz="12" w:space="0" w:color="auto"/>
              <w:left w:val="single" w:sz="8" w:space="0" w:color="auto"/>
              <w:right w:val="single" w:sz="8" w:space="0" w:color="auto"/>
            </w:tcBorders>
            <w:shd w:val="clear" w:color="auto" w:fill="auto"/>
            <w:noWrap/>
            <w:vAlign w:val="bottom"/>
            <w:hideMark/>
          </w:tcPr>
          <w:p w14:paraId="14D456B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single" w:sz="12" w:space="0" w:color="auto"/>
              <w:left w:val="single" w:sz="8" w:space="0" w:color="auto"/>
              <w:right w:val="single" w:sz="8" w:space="0" w:color="auto"/>
            </w:tcBorders>
            <w:shd w:val="clear" w:color="auto" w:fill="auto"/>
            <w:noWrap/>
            <w:vAlign w:val="bottom"/>
            <w:hideMark/>
          </w:tcPr>
          <w:p w14:paraId="310E5503"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B2</w:t>
            </w:r>
          </w:p>
        </w:tc>
        <w:tc>
          <w:tcPr>
            <w:tcW w:w="356" w:type="dxa"/>
            <w:tcBorders>
              <w:top w:val="single" w:sz="12" w:space="0" w:color="auto"/>
              <w:left w:val="single" w:sz="8" w:space="0" w:color="auto"/>
              <w:right w:val="single" w:sz="8" w:space="0" w:color="auto"/>
            </w:tcBorders>
            <w:vAlign w:val="bottom"/>
          </w:tcPr>
          <w:p w14:paraId="0DE01AF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single" w:sz="12" w:space="0" w:color="auto"/>
              <w:left w:val="single" w:sz="8" w:space="0" w:color="auto"/>
              <w:right w:val="single" w:sz="8" w:space="0" w:color="auto"/>
            </w:tcBorders>
            <w:vAlign w:val="bottom"/>
          </w:tcPr>
          <w:p w14:paraId="697795D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single" w:sz="12" w:space="0" w:color="auto"/>
              <w:left w:val="single" w:sz="8" w:space="0" w:color="auto"/>
              <w:right w:val="single" w:sz="8" w:space="0" w:color="auto"/>
            </w:tcBorders>
            <w:shd w:val="clear" w:color="auto" w:fill="auto"/>
            <w:noWrap/>
            <w:vAlign w:val="bottom"/>
            <w:hideMark/>
          </w:tcPr>
          <w:p w14:paraId="2BBCAC68"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single" w:sz="12" w:space="0" w:color="auto"/>
              <w:left w:val="single" w:sz="8" w:space="0" w:color="auto"/>
              <w:right w:val="single" w:sz="18" w:space="0" w:color="auto"/>
            </w:tcBorders>
            <w:shd w:val="clear" w:color="auto" w:fill="auto"/>
            <w:noWrap/>
            <w:vAlign w:val="bottom"/>
            <w:hideMark/>
          </w:tcPr>
          <w:p w14:paraId="002ECDF4" w14:textId="20B9B7B1"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Yeh&lt;/Author&gt;&lt;Year&gt;2007&lt;/Year&gt;&lt;RecNum&gt;1035&lt;/RecNum&gt;&lt;DisplayText&gt;[25]&lt;/DisplayText&gt;&lt;record&gt;&lt;rec-number&gt;1035&lt;/rec-number&gt;&lt;foreign-keys&gt;&lt;key app="EN" db-id="ddervv2eyxfzffeadz9v0wpsxr0wzrvadwsp" timestamp="1470751054"&gt;1035&lt;/key&gt;&lt;/foreign-keys&gt;&lt;ref-type name="Journal Article"&gt;17&lt;/ref-type&gt;&lt;contributors&gt;&lt;authors&gt;&lt;author&gt;J.-W. Yeh&lt;/author&gt;&lt;author&gt;S.-Y. Chang&lt;/author&gt;&lt;author&gt;Y.-D. Honga&lt;/author&gt;&lt;author&gt;S.-K. Chen&lt;/author&gt;&lt;author&gt;S.-J. Lin&lt;/author&gt;&lt;/authors&gt;&lt;/contributors&gt;&lt;titles&gt;&lt;title&gt;Anomalous decrease in X-ray diffraction intensities of Cu–Ni–Al–Co–Cr–Fe–Si alloy systems with multi-principal elements&lt;/title&gt;&lt;secondary-title&gt;Mat. Chem. Phys.&lt;/secondary-title&gt;&lt;/titles&gt;&lt;periodical&gt;&lt;full-title&gt;Mat. Chem. Phys.&lt;/full-title&gt;&lt;/periodical&gt;&lt;pages&gt;41-46&lt;/pages&gt;&lt;volume&gt;103&lt;/volume&gt;&lt;section&gt;41&lt;/section&gt;&lt;dates&gt;&lt;year&gt;2007&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5]</w:t>
            </w:r>
            <w:r>
              <w:rPr>
                <w:rFonts w:ascii="Calibri" w:eastAsia="Times New Roman" w:hAnsi="Calibri" w:cs="Times New Roman"/>
                <w:sz w:val="16"/>
                <w:szCs w:val="16"/>
              </w:rPr>
              <w:fldChar w:fldCharType="end"/>
            </w:r>
          </w:p>
        </w:tc>
      </w:tr>
      <w:tr w:rsidR="00FC29DB" w:rsidRPr="0094352C" w14:paraId="76D085F3" w14:textId="77777777" w:rsidTr="00E13E3F">
        <w:trPr>
          <w:trHeight w:val="280"/>
        </w:trPr>
        <w:tc>
          <w:tcPr>
            <w:tcW w:w="1643" w:type="dxa"/>
            <w:tcBorders>
              <w:top w:val="nil"/>
              <w:left w:val="single" w:sz="18" w:space="0" w:color="auto"/>
              <w:bottom w:val="nil"/>
              <w:right w:val="single" w:sz="8" w:space="0" w:color="auto"/>
            </w:tcBorders>
            <w:vAlign w:val="bottom"/>
          </w:tcPr>
          <w:p w14:paraId="66EE5075"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eCuNiTiV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5F9182AD"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BeCuNiTiV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C4F0F72"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30107822"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IM</w:t>
            </w:r>
          </w:p>
        </w:tc>
        <w:tc>
          <w:tcPr>
            <w:tcW w:w="2070" w:type="dxa"/>
            <w:tcBorders>
              <w:top w:val="nil"/>
              <w:left w:val="single" w:sz="8" w:space="0" w:color="auto"/>
              <w:bottom w:val="nil"/>
              <w:right w:val="single" w:sz="8" w:space="0" w:color="auto"/>
            </w:tcBorders>
            <w:shd w:val="clear" w:color="auto" w:fill="auto"/>
            <w:noWrap/>
            <w:vAlign w:val="bottom"/>
            <w:hideMark/>
          </w:tcPr>
          <w:p w14:paraId="02DD839A"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Unk</w:t>
            </w:r>
          </w:p>
        </w:tc>
        <w:tc>
          <w:tcPr>
            <w:tcW w:w="356" w:type="dxa"/>
            <w:tcBorders>
              <w:top w:val="nil"/>
              <w:left w:val="single" w:sz="8" w:space="0" w:color="auto"/>
              <w:bottom w:val="nil"/>
              <w:right w:val="single" w:sz="8" w:space="0" w:color="auto"/>
            </w:tcBorders>
            <w:vAlign w:val="bottom"/>
          </w:tcPr>
          <w:p w14:paraId="070E56D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6</w:t>
            </w:r>
          </w:p>
        </w:tc>
        <w:tc>
          <w:tcPr>
            <w:tcW w:w="454" w:type="dxa"/>
            <w:tcBorders>
              <w:top w:val="nil"/>
              <w:left w:val="single" w:sz="8" w:space="0" w:color="auto"/>
              <w:bottom w:val="nil"/>
              <w:right w:val="single" w:sz="8" w:space="0" w:color="auto"/>
            </w:tcBorders>
            <w:vAlign w:val="bottom"/>
          </w:tcPr>
          <w:p w14:paraId="4C26D3F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089EBBB6" w14:textId="77777777" w:rsidR="00FC29DB" w:rsidRPr="00357DB1" w:rsidRDefault="00FC29DB" w:rsidP="00D26DC3">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4C93EB84" w14:textId="41E1F6BE"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hang&lt;/Author&gt;&lt;Year&gt;2008&lt;/Year&gt;&lt;RecNum&gt;52&lt;/RecNum&gt;&lt;DisplayText&gt;[24]&lt;/DisplayText&gt;&lt;record&gt;&lt;rec-number&gt;52&lt;/rec-number&gt;&lt;foreign-keys&gt;&lt;key app="EN" db-id="ddervv2eyxfzffeadz9v0wpsxr0wzrvadwsp" timestamp="1377528769"&gt;52&lt;/key&gt;&lt;/foreign-keys&gt;&lt;ref-type name="Journal Article"&gt;17&lt;/ref-type&gt;&lt;contributors&gt;&lt;authors&gt;&lt;author&gt;Y. Zhang&lt;/author&gt;&lt;author&gt;Y.J. Zhou&lt;/author&gt;&lt;author&gt;J.P. Lin&lt;/author&gt;&lt;author&gt;G.L. Chen&lt;/author&gt;&lt;author&gt;P.K. Liaw&lt;/author&gt;&lt;/authors&gt;&lt;/contributors&gt;&lt;titles&gt;&lt;title&gt;Solid-solution phase formation rules for multi-component alloys&lt;/title&gt;&lt;secondary-title&gt;Adv. Eng. Mat.&lt;/secondary-title&gt;&lt;/titles&gt;&lt;periodical&gt;&lt;full-title&gt;Adv. Eng. Mat.&lt;/full-title&gt;&lt;/periodical&gt;&lt;pages&gt;534-538&lt;/pages&gt;&lt;volume&gt;10&lt;/volume&gt;&lt;number&gt;6&lt;/number&gt;&lt;dates&gt;&lt;year&gt;2008&lt;/year&gt;&lt;/dates&gt;&lt;urls&gt;&lt;/urls&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24]</w:t>
            </w:r>
            <w:r>
              <w:rPr>
                <w:rFonts w:ascii="Calibri" w:eastAsia="Times New Roman" w:hAnsi="Calibri" w:cs="Times New Roman"/>
                <w:sz w:val="16"/>
                <w:szCs w:val="16"/>
              </w:rPr>
              <w:fldChar w:fldCharType="end"/>
            </w:r>
          </w:p>
        </w:tc>
      </w:tr>
      <w:tr w:rsidR="00FC29DB" w:rsidRPr="00DF3E3D" w14:paraId="6DCC153B" w14:textId="77777777" w:rsidTr="00E13E3F">
        <w:trPr>
          <w:trHeight w:val="280"/>
        </w:trPr>
        <w:tc>
          <w:tcPr>
            <w:tcW w:w="1643" w:type="dxa"/>
            <w:tcBorders>
              <w:top w:val="nil"/>
              <w:left w:val="single" w:sz="18" w:space="0" w:color="auto"/>
              <w:bottom w:val="nil"/>
              <w:right w:val="single" w:sz="8" w:space="0" w:color="auto"/>
            </w:tcBorders>
            <w:vAlign w:val="bottom"/>
          </w:tcPr>
          <w:p w14:paraId="2E703104"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115270B"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r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43879A80"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443F019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402D80BC" w14:textId="1CFF7AC9" w:rsidR="00FC29DB" w:rsidRPr="00357DB1" w:rsidRDefault="00FC29DB" w:rsidP="00CF25F0">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CB0759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089B7AF9"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4FC94B84"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7862F578" w14:textId="75FE227E"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3FEB2D79" w14:textId="77777777" w:rsidTr="00E13E3F">
        <w:trPr>
          <w:trHeight w:val="280"/>
        </w:trPr>
        <w:tc>
          <w:tcPr>
            <w:tcW w:w="1643" w:type="dxa"/>
            <w:tcBorders>
              <w:top w:val="nil"/>
              <w:left w:val="single" w:sz="18" w:space="0" w:color="auto"/>
              <w:bottom w:val="nil"/>
              <w:right w:val="single" w:sz="8" w:space="0" w:color="auto"/>
            </w:tcBorders>
            <w:vAlign w:val="bottom"/>
          </w:tcPr>
          <w:p w14:paraId="30D33944"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Hf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3248A372"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CuHf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27B319A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1CEC7304" w14:textId="0923717B"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05154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7C0E20C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50D5AC6"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C6032FA"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01905A85" w14:textId="44E0C27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493490" w14:paraId="3D2BE0FF" w14:textId="77777777" w:rsidTr="00E13E3F">
        <w:trPr>
          <w:trHeight w:val="280"/>
        </w:trPr>
        <w:tc>
          <w:tcPr>
            <w:tcW w:w="1643" w:type="dxa"/>
            <w:tcBorders>
              <w:top w:val="nil"/>
              <w:left w:val="single" w:sz="18" w:space="0" w:color="auto"/>
              <w:bottom w:val="nil"/>
              <w:right w:val="single" w:sz="8" w:space="0" w:color="auto"/>
            </w:tcBorders>
            <w:vAlign w:val="bottom"/>
          </w:tcPr>
          <w:p w14:paraId="6A30DF98"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6FFEB331"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192D4B0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MA+SPS</w:t>
            </w:r>
          </w:p>
        </w:tc>
        <w:tc>
          <w:tcPr>
            <w:tcW w:w="720" w:type="dxa"/>
            <w:tcBorders>
              <w:top w:val="nil"/>
              <w:left w:val="single" w:sz="8" w:space="0" w:color="auto"/>
              <w:bottom w:val="nil"/>
              <w:right w:val="single" w:sz="8" w:space="0" w:color="auto"/>
            </w:tcBorders>
            <w:shd w:val="clear" w:color="auto" w:fill="auto"/>
            <w:noWrap/>
            <w:vAlign w:val="bottom"/>
            <w:hideMark/>
          </w:tcPr>
          <w:p w14:paraId="79A2FD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CE670D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2F8438A2"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7E7D65C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BB790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C31C08D" w14:textId="29091CF5"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Praveen&lt;/Author&gt;&lt;Year&gt;2012&lt;/Year&gt;&lt;RecNum&gt;755&lt;/RecNum&gt;&lt;DisplayText&gt;[3]&lt;/DisplayText&gt;&lt;record&gt;&lt;rec-number&gt;755&lt;/rec-number&gt;&lt;foreign-keys&gt;&lt;key app="EN" db-id="ddervv2eyxfzffeadz9v0wpsxr0wzrvadwsp" timestamp="1418674494"&gt;755&lt;/key&gt;&lt;/foreign-keys&gt;&lt;ref-type name="Journal Article"&gt;17&lt;/ref-type&gt;&lt;contributors&gt;&lt;authors&gt;&lt;author&gt;S. Praveen&lt;/author&gt;&lt;author&gt;B.S. Murty&lt;/author&gt;&lt;author&gt;R.S. Kottada&lt;/author&gt;&lt;/authors&gt;&lt;/contributors&gt;&lt;titles&gt;&lt;title&gt;Alloying behavior in multi-component AlCoCrCuFe and NiCoCrCuFe high entropy alloys&lt;/title&gt;&lt;secondary-title&gt;Mater. Sci. Eng. A&lt;/secondary-title&gt;&lt;/titles&gt;&lt;periodical&gt;&lt;full-title&gt;Mater. Sci. Eng. A&lt;/full-title&gt;&lt;/periodical&gt;&lt;pages&gt;83-89&lt;/pages&gt;&lt;volume&gt;534&lt;/volume&gt;&lt;dates&gt;&lt;year&gt;2012&lt;/year&gt;&lt;pub-dates&gt;&lt;date&gt;Feb&lt;/date&gt;&lt;/pub-dates&gt;&lt;/dates&gt;&lt;isbn&gt;0921-5093&lt;/isbn&gt;&lt;accession-num&gt;WOS:000301989600012&lt;/accession-num&gt;&lt;urls&gt;&lt;related-urls&gt;&lt;url&gt;&amp;lt;Go to ISI&amp;gt;://WOS:000301989600012&lt;/url&gt;&lt;/related-urls&gt;&lt;/urls&gt;&lt;electronic-resource-num&gt;10.1016/j.msea.2011.11.04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3]</w:t>
            </w:r>
            <w:r>
              <w:rPr>
                <w:rFonts w:ascii="Calibri" w:eastAsia="Times New Roman" w:hAnsi="Calibri" w:cs="Times New Roman"/>
                <w:sz w:val="16"/>
                <w:szCs w:val="16"/>
              </w:rPr>
              <w:fldChar w:fldCharType="end"/>
            </w:r>
          </w:p>
        </w:tc>
      </w:tr>
      <w:tr w:rsidR="00FC29DB" w:rsidRPr="00A06246" w14:paraId="54A5CAE6" w14:textId="77777777" w:rsidTr="00E13E3F">
        <w:trPr>
          <w:trHeight w:val="280"/>
        </w:trPr>
        <w:tc>
          <w:tcPr>
            <w:tcW w:w="1643" w:type="dxa"/>
            <w:tcBorders>
              <w:top w:val="nil"/>
              <w:left w:val="single" w:sz="18" w:space="0" w:color="auto"/>
              <w:bottom w:val="nil"/>
              <w:right w:val="single" w:sz="8" w:space="0" w:color="auto"/>
            </w:tcBorders>
            <w:vAlign w:val="bottom"/>
          </w:tcPr>
          <w:p w14:paraId="5158001E"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8094EFF" w14:textId="4EFD28D0"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58286D2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1EFFC7C"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EB5E4EF"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31C6E0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24B5EE2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727DAE9F" w14:textId="77777777" w:rsidR="00FC29DB" w:rsidRPr="00357DB1" w:rsidRDefault="00FC29DB" w:rsidP="00C94778">
            <w:pPr>
              <w:jc w:val="center"/>
              <w:rPr>
                <w:rFonts w:ascii="Calibri" w:eastAsia="Times New Roman" w:hAnsi="Calibri" w:cs="Times New Roman"/>
                <w:sz w:val="16"/>
                <w:szCs w:val="16"/>
              </w:rPr>
            </w:pPr>
          </w:p>
        </w:tc>
        <w:tc>
          <w:tcPr>
            <w:tcW w:w="810" w:type="dxa"/>
            <w:tcBorders>
              <w:top w:val="nil"/>
              <w:left w:val="single" w:sz="8" w:space="0" w:color="auto"/>
              <w:bottom w:val="nil"/>
              <w:right w:val="single" w:sz="18" w:space="0" w:color="auto"/>
            </w:tcBorders>
            <w:shd w:val="clear" w:color="auto" w:fill="auto"/>
            <w:noWrap/>
            <w:vAlign w:val="bottom"/>
            <w:hideMark/>
          </w:tcPr>
          <w:p w14:paraId="5AA0F7E8" w14:textId="465A859F"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ang&lt;/Author&gt;&lt;Year&gt;2012&lt;/Year&gt;&lt;RecNum&gt;323&lt;/RecNum&gt;&lt;DisplayText&gt;[68]&lt;/DisplayText&gt;&lt;record&gt;&lt;rec-number&gt;323&lt;/rec-number&gt;&lt;foreign-keys&gt;&lt;key app="EN" db-id="ddervv2eyxfzffeadz9v0wpsxr0wzrvadwsp" timestamp="1416268740"&gt;323&lt;/key&gt;&lt;/foreign-keys&gt;&lt;ref-type name="Journal Article"&gt;17&lt;/ref-type&gt;&lt;contributors&gt;&lt;authors&gt;&lt;author&gt;Wang, X.&lt;/author&gt;&lt;author&gt;Xie, H.&lt;/author&gt;&lt;author&gt;Jia, L.&lt;/author&gt;&lt;author&gt;Lu, Z.L.&lt;/author&gt;&lt;/authors&gt;&lt;/contributors&gt;&lt;titles&gt;&lt;title&gt;Effect of Ti, Al and Cu addition on structural evolution and phase constitution of FeCoNi system equimolar alloys&lt;/title&gt;&lt;secondary-title&gt;Mater. Sci. Forum&lt;/secondary-title&gt;&lt;/titles&gt;&lt;periodical&gt;&lt;full-title&gt;Mater. Sci. Forum&lt;/full-title&gt;&lt;/periodical&gt;&lt;pages&gt;335-338&lt;/pages&gt;&lt;volume&gt;724&lt;/volume&gt;&lt;section&gt;335&lt;/section&gt;&lt;dates&gt;&lt;year&gt;2012&lt;/year&gt;&lt;/dates&gt;&lt;urls&gt;&lt;/urls&gt;&lt;electronic-resource-num&gt;10.4028/www.scientific.net/MSF.724.335&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68]</w:t>
            </w:r>
            <w:r>
              <w:rPr>
                <w:rFonts w:ascii="Calibri" w:eastAsia="Times New Roman" w:hAnsi="Calibri" w:cs="Times New Roman"/>
                <w:sz w:val="16"/>
                <w:szCs w:val="16"/>
              </w:rPr>
              <w:fldChar w:fldCharType="end"/>
            </w:r>
          </w:p>
        </w:tc>
      </w:tr>
      <w:tr w:rsidR="00FC29DB" w:rsidRPr="00493490" w14:paraId="6AE1A00B" w14:textId="77777777" w:rsidTr="00E13E3F">
        <w:trPr>
          <w:trHeight w:val="280"/>
        </w:trPr>
        <w:tc>
          <w:tcPr>
            <w:tcW w:w="1643" w:type="dxa"/>
            <w:tcBorders>
              <w:top w:val="nil"/>
              <w:left w:val="single" w:sz="18" w:space="0" w:color="auto"/>
              <w:bottom w:val="nil"/>
              <w:right w:val="single" w:sz="8" w:space="0" w:color="auto"/>
            </w:tcBorders>
            <w:vAlign w:val="bottom"/>
          </w:tcPr>
          <w:p w14:paraId="462F18E4"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17DAB21B" w14:textId="61138ADA"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3BEF700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BA99B8D"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64C1565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681A8459"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5C54396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29F90F"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33447E7B" w14:textId="4E794CB9"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DF3E3D" w14:paraId="6A3707D5" w14:textId="77777777" w:rsidTr="00E13E3F">
        <w:trPr>
          <w:trHeight w:val="280"/>
        </w:trPr>
        <w:tc>
          <w:tcPr>
            <w:tcW w:w="1643" w:type="dxa"/>
            <w:tcBorders>
              <w:top w:val="nil"/>
              <w:left w:val="single" w:sz="18" w:space="0" w:color="auto"/>
              <w:bottom w:val="nil"/>
              <w:right w:val="single" w:sz="8" w:space="0" w:color="auto"/>
            </w:tcBorders>
            <w:vAlign w:val="bottom"/>
          </w:tcPr>
          <w:p w14:paraId="0057C234"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1C1F6B8" w14:textId="45C2BE7D" w:rsidR="00FC29DB" w:rsidRPr="00357DB1" w:rsidRDefault="00FC29DB" w:rsidP="00C94778">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4922C2A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bottom w:val="nil"/>
              <w:right w:val="single" w:sz="8" w:space="0" w:color="auto"/>
            </w:tcBorders>
            <w:shd w:val="clear" w:color="auto" w:fill="auto"/>
            <w:noWrap/>
            <w:vAlign w:val="bottom"/>
            <w:hideMark/>
          </w:tcPr>
          <w:p w14:paraId="5592E97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0138826"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085ACE55"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1EAA5305"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73FBA89"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32E3C142" w14:textId="1F942F5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279B5A29" w14:textId="77777777" w:rsidTr="00E13E3F">
        <w:trPr>
          <w:trHeight w:val="280"/>
        </w:trPr>
        <w:tc>
          <w:tcPr>
            <w:tcW w:w="1643" w:type="dxa"/>
            <w:tcBorders>
              <w:top w:val="nil"/>
              <w:left w:val="single" w:sz="18" w:space="0" w:color="auto"/>
              <w:bottom w:val="nil"/>
              <w:right w:val="single" w:sz="8" w:space="0" w:color="auto"/>
            </w:tcBorders>
            <w:vAlign w:val="bottom"/>
          </w:tcPr>
          <w:p w14:paraId="04E36B4D"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FeNiS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3982AB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25</w:t>
            </w:r>
          </w:p>
        </w:tc>
        <w:tc>
          <w:tcPr>
            <w:tcW w:w="1710" w:type="dxa"/>
            <w:tcBorders>
              <w:top w:val="nil"/>
              <w:left w:val="single" w:sz="8" w:space="0" w:color="auto"/>
              <w:bottom w:val="nil"/>
              <w:right w:val="single" w:sz="8" w:space="0" w:color="auto"/>
            </w:tcBorders>
            <w:shd w:val="clear" w:color="auto" w:fill="auto"/>
            <w:noWrap/>
            <w:vAlign w:val="bottom"/>
            <w:hideMark/>
          </w:tcPr>
          <w:p w14:paraId="1FAA60E1"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6653616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7CC286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5E35A5B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4B2267B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01F0DCD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1054573B" w14:textId="54EC3E8B"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94352C" w14:paraId="55AADD87" w14:textId="77777777" w:rsidTr="00E13E3F">
        <w:trPr>
          <w:trHeight w:val="280"/>
        </w:trPr>
        <w:tc>
          <w:tcPr>
            <w:tcW w:w="1643" w:type="dxa"/>
            <w:tcBorders>
              <w:top w:val="nil"/>
              <w:left w:val="single" w:sz="18" w:space="0" w:color="auto"/>
              <w:bottom w:val="nil"/>
              <w:right w:val="single" w:sz="8" w:space="0" w:color="auto"/>
            </w:tcBorders>
            <w:vAlign w:val="bottom"/>
          </w:tcPr>
          <w:p w14:paraId="26BD7177"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CB6A37E"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5</w:t>
            </w:r>
          </w:p>
        </w:tc>
        <w:tc>
          <w:tcPr>
            <w:tcW w:w="1710" w:type="dxa"/>
            <w:tcBorders>
              <w:top w:val="nil"/>
              <w:left w:val="single" w:sz="8" w:space="0" w:color="auto"/>
              <w:bottom w:val="nil"/>
              <w:right w:val="single" w:sz="8" w:space="0" w:color="auto"/>
            </w:tcBorders>
            <w:shd w:val="clear" w:color="auto" w:fill="auto"/>
            <w:noWrap/>
            <w:vAlign w:val="bottom"/>
            <w:hideMark/>
          </w:tcPr>
          <w:p w14:paraId="15AAFAA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5B5DD4D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39BC3572"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Ni</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Si</w:t>
            </w:r>
          </w:p>
        </w:tc>
        <w:tc>
          <w:tcPr>
            <w:tcW w:w="356" w:type="dxa"/>
            <w:tcBorders>
              <w:top w:val="nil"/>
              <w:left w:val="single" w:sz="8" w:space="0" w:color="auto"/>
              <w:bottom w:val="nil"/>
              <w:right w:val="single" w:sz="8" w:space="0" w:color="auto"/>
            </w:tcBorders>
            <w:vAlign w:val="bottom"/>
          </w:tcPr>
          <w:p w14:paraId="045B265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37DB905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D3DD357"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7E19A1B" w14:textId="073011A5"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94352C" w14:paraId="107B8AE8" w14:textId="77777777" w:rsidTr="00E13E3F">
        <w:trPr>
          <w:trHeight w:val="280"/>
        </w:trPr>
        <w:tc>
          <w:tcPr>
            <w:tcW w:w="1643" w:type="dxa"/>
            <w:tcBorders>
              <w:top w:val="nil"/>
              <w:left w:val="single" w:sz="18" w:space="0" w:color="auto"/>
              <w:bottom w:val="nil"/>
              <w:right w:val="single" w:sz="8" w:space="0" w:color="auto"/>
            </w:tcBorders>
            <w:vAlign w:val="bottom"/>
          </w:tcPr>
          <w:p w14:paraId="31CD77FE" w14:textId="77777777" w:rsidR="00FC29DB" w:rsidRPr="00357DB1" w:rsidRDefault="00FC29DB" w:rsidP="00C94778">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32810DA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CoFeNiSi</w:t>
            </w:r>
            <w:r w:rsidRPr="00357DB1">
              <w:rPr>
                <w:rFonts w:ascii="Calibri" w:eastAsia="Times New Roman" w:hAnsi="Calibri" w:cs="Times New Roman"/>
                <w:sz w:val="16"/>
                <w:szCs w:val="16"/>
                <w:vertAlign w:val="subscript"/>
              </w:rPr>
              <w:t>0.75</w:t>
            </w:r>
          </w:p>
        </w:tc>
        <w:tc>
          <w:tcPr>
            <w:tcW w:w="1710" w:type="dxa"/>
            <w:tcBorders>
              <w:top w:val="nil"/>
              <w:left w:val="single" w:sz="8" w:space="0" w:color="auto"/>
              <w:bottom w:val="nil"/>
              <w:right w:val="single" w:sz="8" w:space="0" w:color="auto"/>
            </w:tcBorders>
            <w:shd w:val="clear" w:color="auto" w:fill="auto"/>
            <w:noWrap/>
            <w:vAlign w:val="bottom"/>
            <w:hideMark/>
          </w:tcPr>
          <w:p w14:paraId="1BF5E3B0"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432CA1DE"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IM</w:t>
            </w:r>
          </w:p>
        </w:tc>
        <w:tc>
          <w:tcPr>
            <w:tcW w:w="2070" w:type="dxa"/>
            <w:tcBorders>
              <w:top w:val="nil"/>
              <w:left w:val="single" w:sz="8" w:space="0" w:color="auto"/>
              <w:bottom w:val="nil"/>
              <w:right w:val="single" w:sz="8" w:space="0" w:color="auto"/>
            </w:tcBorders>
            <w:shd w:val="clear" w:color="auto" w:fill="auto"/>
            <w:noWrap/>
            <w:vAlign w:val="bottom"/>
            <w:hideMark/>
          </w:tcPr>
          <w:p w14:paraId="224A8DB4"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Ni</w:t>
            </w:r>
            <w:r w:rsidRPr="00357DB1">
              <w:rPr>
                <w:rFonts w:ascii="Calibri" w:eastAsia="Times New Roman" w:hAnsi="Calibri" w:cs="Times New Roman"/>
                <w:sz w:val="16"/>
                <w:szCs w:val="16"/>
                <w:vertAlign w:val="subscript"/>
              </w:rPr>
              <w:t>3</w:t>
            </w:r>
            <w:r w:rsidRPr="00357DB1">
              <w:rPr>
                <w:rFonts w:ascii="Calibri" w:eastAsia="Times New Roman" w:hAnsi="Calibri" w:cs="Times New Roman"/>
                <w:sz w:val="16"/>
                <w:szCs w:val="16"/>
              </w:rPr>
              <w:t>Si</w:t>
            </w:r>
          </w:p>
        </w:tc>
        <w:tc>
          <w:tcPr>
            <w:tcW w:w="356" w:type="dxa"/>
            <w:tcBorders>
              <w:top w:val="nil"/>
              <w:left w:val="single" w:sz="8" w:space="0" w:color="auto"/>
              <w:bottom w:val="nil"/>
              <w:right w:val="single" w:sz="8" w:space="0" w:color="auto"/>
            </w:tcBorders>
            <w:vAlign w:val="bottom"/>
          </w:tcPr>
          <w:p w14:paraId="212AF3E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bottom w:val="nil"/>
              <w:right w:val="single" w:sz="8" w:space="0" w:color="auto"/>
            </w:tcBorders>
            <w:vAlign w:val="bottom"/>
          </w:tcPr>
          <w:p w14:paraId="07DACF2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2</w:t>
            </w:r>
          </w:p>
        </w:tc>
        <w:tc>
          <w:tcPr>
            <w:tcW w:w="1260" w:type="dxa"/>
            <w:tcBorders>
              <w:top w:val="nil"/>
              <w:left w:val="single" w:sz="8" w:space="0" w:color="auto"/>
              <w:bottom w:val="nil"/>
              <w:right w:val="single" w:sz="8" w:space="0" w:color="auto"/>
            </w:tcBorders>
            <w:shd w:val="clear" w:color="auto" w:fill="auto"/>
            <w:noWrap/>
            <w:vAlign w:val="bottom"/>
            <w:hideMark/>
          </w:tcPr>
          <w:p w14:paraId="704947B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 M, MAG, R</w:t>
            </w:r>
          </w:p>
        </w:tc>
        <w:tc>
          <w:tcPr>
            <w:tcW w:w="810" w:type="dxa"/>
            <w:tcBorders>
              <w:top w:val="nil"/>
              <w:left w:val="single" w:sz="8" w:space="0" w:color="auto"/>
              <w:bottom w:val="nil"/>
              <w:right w:val="single" w:sz="18" w:space="0" w:color="auto"/>
            </w:tcBorders>
            <w:shd w:val="clear" w:color="auto" w:fill="auto"/>
            <w:noWrap/>
            <w:vAlign w:val="bottom"/>
            <w:hideMark/>
          </w:tcPr>
          <w:p w14:paraId="4651BEDA" w14:textId="4D7D42CD" w:rsidR="00FC29DB" w:rsidRPr="00357DB1" w:rsidRDefault="00FC29DB" w:rsidP="00B34BFA">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Zuo&lt;/Author&gt;&lt;Year&gt;2014&lt;/Year&gt;&lt;RecNum&gt;917&lt;/RecNum&gt;&lt;DisplayText&gt;[70]&lt;/DisplayText&gt;&lt;record&gt;&lt;rec-number&gt;917&lt;/rec-number&gt;&lt;foreign-keys&gt;&lt;key app="EN" db-id="ddervv2eyxfzffeadz9v0wpsxr0wzrvadwsp" timestamp="1418674496"&gt;917&lt;/key&gt;&lt;/foreign-keys&gt;&lt;ref-type name="Journal Article"&gt;17&lt;/ref-type&gt;&lt;contributors&gt;&lt;authors&gt;&lt;author&gt;Zuo, T.T.&lt;/author&gt;&lt;author&gt;Li, R.B.&lt;/author&gt;&lt;author&gt;Ren, X.J.&lt;/author&gt;&lt;author&gt;Zhang, Y.&lt;/author&gt;&lt;/authors&gt;&lt;/contributors&gt;&lt;titles&gt;&lt;title&gt;Effects of Al and Si addition on the structure and properties of CoFeNi equal atomic ratio alloy&lt;/title&gt;&lt;secondary-title&gt;J. Magn. Magn. Mater.&lt;/secondary-title&gt;&lt;/titles&gt;&lt;periodical&gt;&lt;full-title&gt;J. Magn. Magn. Mater.&lt;/full-title&gt;&lt;/periodical&gt;&lt;pages&gt;60-68&lt;/pages&gt;&lt;volume&gt;371&lt;/volume&gt;&lt;dates&gt;&lt;year&gt;2014&lt;/year&gt;&lt;pub-dates&gt;&lt;date&gt;Dec&lt;/date&gt;&lt;/pub-dates&gt;&lt;/dates&gt;&lt;isbn&gt;0304-8853&lt;/isbn&gt;&lt;accession-num&gt;WOS:000341165000011&lt;/accession-num&gt;&lt;urls&gt;&lt;related-urls&gt;&lt;url&gt;&amp;lt;Go to ISI&amp;gt;://WOS:000341165000011&lt;/url&gt;&lt;/related-urls&gt;&lt;/urls&gt;&lt;electronic-resource-num&gt;10.1016/j.jmmm.2014.07.023&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70]</w:t>
            </w:r>
            <w:r>
              <w:rPr>
                <w:rFonts w:ascii="Calibri" w:eastAsia="Times New Roman" w:hAnsi="Calibri" w:cs="Times New Roman"/>
                <w:sz w:val="16"/>
                <w:szCs w:val="16"/>
              </w:rPr>
              <w:fldChar w:fldCharType="end"/>
            </w:r>
          </w:p>
        </w:tc>
      </w:tr>
      <w:tr w:rsidR="00FC29DB" w:rsidRPr="00DF3E3D" w14:paraId="5AEA3B97" w14:textId="77777777" w:rsidTr="00E13E3F">
        <w:trPr>
          <w:trHeight w:val="280"/>
        </w:trPr>
        <w:tc>
          <w:tcPr>
            <w:tcW w:w="1643" w:type="dxa"/>
            <w:tcBorders>
              <w:top w:val="nil"/>
              <w:left w:val="single" w:sz="18" w:space="0" w:color="auto"/>
              <w:bottom w:val="nil"/>
              <w:right w:val="single" w:sz="8" w:space="0" w:color="auto"/>
            </w:tcBorders>
            <w:vAlign w:val="bottom"/>
          </w:tcPr>
          <w:p w14:paraId="2EAC4B52"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2D25897"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o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A9D5D7D"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02186CF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7E17F5A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7837BF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0DBCFB9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60B8DB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24488D7C" w14:textId="7CD1AA90"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DF3E3D" w14:paraId="36148D7A" w14:textId="77777777" w:rsidTr="00E13E3F">
        <w:trPr>
          <w:trHeight w:val="280"/>
        </w:trPr>
        <w:tc>
          <w:tcPr>
            <w:tcW w:w="1643" w:type="dxa"/>
            <w:tcBorders>
              <w:top w:val="nil"/>
              <w:left w:val="single" w:sz="18" w:space="0" w:color="auto"/>
              <w:right w:val="single" w:sz="8" w:space="0" w:color="auto"/>
            </w:tcBorders>
            <w:vAlign w:val="bottom"/>
          </w:tcPr>
          <w:p w14:paraId="4A8FBD8C"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FeNi</w:t>
            </w:r>
            <w:proofErr w:type="spellEnd"/>
          </w:p>
        </w:tc>
        <w:tc>
          <w:tcPr>
            <w:tcW w:w="1890" w:type="dxa"/>
            <w:tcBorders>
              <w:top w:val="nil"/>
              <w:left w:val="single" w:sz="8" w:space="0" w:color="auto"/>
              <w:right w:val="single" w:sz="8" w:space="0" w:color="auto"/>
            </w:tcBorders>
            <w:shd w:val="clear" w:color="auto" w:fill="auto"/>
            <w:noWrap/>
            <w:vAlign w:val="bottom"/>
            <w:hideMark/>
          </w:tcPr>
          <w:p w14:paraId="076777A2"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rFeNi</w:t>
            </w:r>
            <w:proofErr w:type="spellEnd"/>
          </w:p>
        </w:tc>
        <w:tc>
          <w:tcPr>
            <w:tcW w:w="1710" w:type="dxa"/>
            <w:tcBorders>
              <w:top w:val="nil"/>
              <w:left w:val="single" w:sz="8" w:space="0" w:color="auto"/>
              <w:right w:val="single" w:sz="8" w:space="0" w:color="auto"/>
            </w:tcBorders>
            <w:shd w:val="clear" w:color="auto" w:fill="auto"/>
            <w:noWrap/>
            <w:vAlign w:val="bottom"/>
            <w:hideMark/>
          </w:tcPr>
          <w:p w14:paraId="2765382D"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1200/24h/WQ</w:t>
            </w:r>
          </w:p>
        </w:tc>
        <w:tc>
          <w:tcPr>
            <w:tcW w:w="720" w:type="dxa"/>
            <w:tcBorders>
              <w:top w:val="nil"/>
              <w:left w:val="single" w:sz="8" w:space="0" w:color="auto"/>
              <w:right w:val="single" w:sz="8" w:space="0" w:color="auto"/>
            </w:tcBorders>
            <w:shd w:val="clear" w:color="auto" w:fill="auto"/>
            <w:noWrap/>
            <w:vAlign w:val="bottom"/>
            <w:hideMark/>
          </w:tcPr>
          <w:p w14:paraId="7128E445"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48CA27AC"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right w:val="single" w:sz="8" w:space="0" w:color="auto"/>
            </w:tcBorders>
            <w:vAlign w:val="bottom"/>
          </w:tcPr>
          <w:p w14:paraId="0E60CE0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right w:val="single" w:sz="8" w:space="0" w:color="auto"/>
            </w:tcBorders>
            <w:vAlign w:val="bottom"/>
          </w:tcPr>
          <w:p w14:paraId="32CC7C2B"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69C45C1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2D0E5386" w14:textId="351518DA"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94352C" w14:paraId="1364B20D" w14:textId="77777777" w:rsidTr="00E13E3F">
        <w:trPr>
          <w:trHeight w:val="280"/>
        </w:trPr>
        <w:tc>
          <w:tcPr>
            <w:tcW w:w="1643" w:type="dxa"/>
            <w:tcBorders>
              <w:top w:val="nil"/>
              <w:left w:val="single" w:sz="18" w:space="0" w:color="auto"/>
              <w:bottom w:val="nil"/>
              <w:right w:val="single" w:sz="8" w:space="0" w:color="auto"/>
            </w:tcBorders>
            <w:vAlign w:val="bottom"/>
          </w:tcPr>
          <w:p w14:paraId="3986C743"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uFeHf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0297248B"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uFeHf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7B619BBE"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6AA0D184" w14:textId="557652AC"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3692B1B6"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34B85727"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1EF44A5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1CD39C0E"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7D169960" w14:textId="02634C4A"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7C376E" w14:paraId="1BCC07A5" w14:textId="77777777" w:rsidTr="00E13E3F">
        <w:trPr>
          <w:trHeight w:val="280"/>
        </w:trPr>
        <w:tc>
          <w:tcPr>
            <w:tcW w:w="1643" w:type="dxa"/>
            <w:tcBorders>
              <w:top w:val="nil"/>
              <w:left w:val="single" w:sz="18" w:space="0" w:color="auto"/>
              <w:bottom w:val="nil"/>
              <w:right w:val="single" w:sz="8" w:space="0" w:color="auto"/>
            </w:tcBorders>
            <w:vAlign w:val="bottom"/>
          </w:tcPr>
          <w:p w14:paraId="0C89CB57"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uHfNiTiZr</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1D4A91F6" w14:textId="77777777" w:rsidR="00FC29DB" w:rsidRPr="00357DB1" w:rsidRDefault="00FC29DB" w:rsidP="00D26DC3">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CuHfNiTiZr</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50CE5D89"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MS</w:t>
            </w:r>
          </w:p>
        </w:tc>
        <w:tc>
          <w:tcPr>
            <w:tcW w:w="720" w:type="dxa"/>
            <w:tcBorders>
              <w:top w:val="nil"/>
              <w:left w:val="single" w:sz="8" w:space="0" w:color="auto"/>
              <w:bottom w:val="nil"/>
              <w:right w:val="single" w:sz="8" w:space="0" w:color="auto"/>
            </w:tcBorders>
            <w:shd w:val="clear" w:color="auto" w:fill="auto"/>
            <w:noWrap/>
            <w:vAlign w:val="bottom"/>
            <w:hideMark/>
          </w:tcPr>
          <w:p w14:paraId="17E74270" w14:textId="58A4C90D"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1DEC8B38"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16A5B698"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6E5A9120"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237E636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42B813C0" w14:textId="2A38BA60"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7C376E" w14:paraId="77CAC3C4" w14:textId="77777777" w:rsidTr="00E13E3F">
        <w:trPr>
          <w:trHeight w:val="280"/>
        </w:trPr>
        <w:tc>
          <w:tcPr>
            <w:tcW w:w="1643" w:type="dxa"/>
            <w:tcBorders>
              <w:top w:val="nil"/>
              <w:left w:val="single" w:sz="18" w:space="0" w:color="auto"/>
              <w:bottom w:val="nil"/>
              <w:right w:val="single" w:sz="8" w:space="0" w:color="auto"/>
            </w:tcBorders>
            <w:vAlign w:val="bottom"/>
          </w:tcPr>
          <w:p w14:paraId="62B4ABC1" w14:textId="77777777" w:rsidR="00FC29DB" w:rsidRPr="00357DB1" w:rsidRDefault="00FC29DB" w:rsidP="00D26DC3">
            <w:pPr>
              <w:rPr>
                <w:rFonts w:ascii="Calibri" w:eastAsia="Times New Roman" w:hAnsi="Calibri" w:cs="Times New Roman"/>
                <w:sz w:val="16"/>
                <w:szCs w:val="16"/>
              </w:rPr>
            </w:pPr>
          </w:p>
        </w:tc>
        <w:tc>
          <w:tcPr>
            <w:tcW w:w="1890" w:type="dxa"/>
            <w:tcBorders>
              <w:top w:val="nil"/>
              <w:left w:val="single" w:sz="8" w:space="0" w:color="auto"/>
              <w:bottom w:val="nil"/>
              <w:right w:val="single" w:sz="8" w:space="0" w:color="auto"/>
            </w:tcBorders>
            <w:shd w:val="clear" w:color="auto" w:fill="auto"/>
            <w:noWrap/>
            <w:vAlign w:val="bottom"/>
            <w:hideMark/>
          </w:tcPr>
          <w:p w14:paraId="482DF2D0" w14:textId="5B128D76" w:rsidR="00FC29DB" w:rsidRPr="00357DB1" w:rsidRDefault="00FC29DB" w:rsidP="00D26DC3">
            <w:pPr>
              <w:rPr>
                <w:rFonts w:ascii="Calibri" w:eastAsia="Times New Roman" w:hAnsi="Calibri" w:cs="Times New Roman"/>
                <w:sz w:val="16"/>
                <w:szCs w:val="16"/>
              </w:rPr>
            </w:pPr>
          </w:p>
        </w:tc>
        <w:tc>
          <w:tcPr>
            <w:tcW w:w="1710" w:type="dxa"/>
            <w:tcBorders>
              <w:top w:val="nil"/>
              <w:left w:val="single" w:sz="8" w:space="0" w:color="auto"/>
              <w:bottom w:val="nil"/>
              <w:right w:val="single" w:sz="8" w:space="0" w:color="auto"/>
            </w:tcBorders>
            <w:shd w:val="clear" w:color="auto" w:fill="auto"/>
            <w:noWrap/>
            <w:vAlign w:val="bottom"/>
            <w:hideMark/>
          </w:tcPr>
          <w:p w14:paraId="25C8FE64"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C</w:t>
            </w:r>
          </w:p>
        </w:tc>
        <w:tc>
          <w:tcPr>
            <w:tcW w:w="720" w:type="dxa"/>
            <w:tcBorders>
              <w:top w:val="nil"/>
              <w:left w:val="single" w:sz="8" w:space="0" w:color="auto"/>
              <w:bottom w:val="nil"/>
              <w:right w:val="single" w:sz="8" w:space="0" w:color="auto"/>
            </w:tcBorders>
            <w:shd w:val="clear" w:color="auto" w:fill="auto"/>
            <w:noWrap/>
            <w:vAlign w:val="bottom"/>
            <w:hideMark/>
          </w:tcPr>
          <w:p w14:paraId="2AD3FA3A" w14:textId="5EE40131"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213349E1" w14:textId="77777777" w:rsidR="00FC29DB" w:rsidRPr="00357DB1" w:rsidRDefault="00FC29DB" w:rsidP="00D26DC3">
            <w:pPr>
              <w:rPr>
                <w:rFonts w:ascii="Calibri" w:eastAsia="Times New Roman" w:hAnsi="Calibri" w:cs="Times New Roman"/>
                <w:sz w:val="16"/>
                <w:szCs w:val="16"/>
              </w:rPr>
            </w:pPr>
            <w:r w:rsidRPr="00357DB1">
              <w:rPr>
                <w:rFonts w:ascii="Calibri" w:eastAsia="Times New Roman" w:hAnsi="Calibri" w:cs="Times New Roman"/>
                <w:sz w:val="16"/>
                <w:szCs w:val="16"/>
              </w:rPr>
              <w:t>AM</w:t>
            </w:r>
          </w:p>
        </w:tc>
        <w:tc>
          <w:tcPr>
            <w:tcW w:w="356" w:type="dxa"/>
            <w:tcBorders>
              <w:top w:val="nil"/>
              <w:left w:val="single" w:sz="8" w:space="0" w:color="auto"/>
              <w:bottom w:val="nil"/>
              <w:right w:val="single" w:sz="8" w:space="0" w:color="auto"/>
            </w:tcBorders>
            <w:vAlign w:val="bottom"/>
          </w:tcPr>
          <w:p w14:paraId="47A6092A"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5</w:t>
            </w:r>
          </w:p>
        </w:tc>
        <w:tc>
          <w:tcPr>
            <w:tcW w:w="454" w:type="dxa"/>
            <w:tcBorders>
              <w:top w:val="nil"/>
              <w:left w:val="single" w:sz="8" w:space="0" w:color="auto"/>
              <w:bottom w:val="nil"/>
              <w:right w:val="single" w:sz="8" w:space="0" w:color="auto"/>
            </w:tcBorders>
            <w:vAlign w:val="bottom"/>
          </w:tcPr>
          <w:p w14:paraId="47BA749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571780A6" w14:textId="77777777" w:rsidR="00FC29DB" w:rsidRPr="00357DB1" w:rsidRDefault="00FC29DB" w:rsidP="00D26DC3">
            <w:pPr>
              <w:jc w:val="center"/>
              <w:rPr>
                <w:rFonts w:ascii="Calibri" w:eastAsia="Times New Roman" w:hAnsi="Calibri" w:cs="Times New Roman"/>
                <w:sz w:val="16"/>
                <w:szCs w:val="16"/>
              </w:rPr>
            </w:pPr>
            <w:r w:rsidRPr="00357DB1">
              <w:rPr>
                <w:rFonts w:ascii="Calibri" w:eastAsia="Times New Roman" w:hAnsi="Calibri" w:cs="Times New Roman"/>
                <w:sz w:val="16"/>
                <w:szCs w:val="16"/>
              </w:rPr>
              <w:t>DSC, M</w:t>
            </w:r>
          </w:p>
        </w:tc>
        <w:tc>
          <w:tcPr>
            <w:tcW w:w="810" w:type="dxa"/>
            <w:tcBorders>
              <w:top w:val="nil"/>
              <w:left w:val="single" w:sz="8" w:space="0" w:color="auto"/>
              <w:bottom w:val="nil"/>
              <w:right w:val="single" w:sz="18" w:space="0" w:color="auto"/>
            </w:tcBorders>
            <w:shd w:val="clear" w:color="auto" w:fill="auto"/>
            <w:noWrap/>
            <w:vAlign w:val="bottom"/>
            <w:hideMark/>
          </w:tcPr>
          <w:p w14:paraId="3BAF3832" w14:textId="2D841B07" w:rsidR="00FC29DB" w:rsidRPr="00357DB1" w:rsidRDefault="00FC29DB" w:rsidP="00F9662F">
            <w:pPr>
              <w:jc w:val="center"/>
              <w:rPr>
                <w:rFonts w:ascii="Calibri" w:eastAsia="Times New Roman" w:hAnsi="Calibri" w:cs="Times New Roman"/>
                <w:sz w:val="16"/>
                <w:szCs w:val="16"/>
                <w:highlight w:val="yellow"/>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Ma&lt;/Author&gt;&lt;Year&gt;2002&lt;/Year&gt;&lt;RecNum&gt;1037&lt;/RecNum&gt;&lt;DisplayText&gt;[120]&lt;/DisplayText&gt;&lt;record&gt;&lt;rec-number&gt;1037&lt;/rec-number&gt;&lt;foreign-keys&gt;&lt;key app="EN" db-id="ddervv2eyxfzffeadz9v0wpsxr0wzrvadwsp" timestamp="1471280851"&gt;1037&lt;/key&gt;&lt;/foreign-keys&gt;&lt;ref-type name="Journal Article"&gt;17&lt;/ref-type&gt;&lt;contributors&gt;&lt;authors&gt;&lt;author&gt;Ma, L.&lt;/author&gt;&lt;author&gt;Wang, L.&lt;/author&gt;&lt;author&gt;Zhang, T.&lt;/author&gt;&lt;author&gt;Inoue, A.&lt;/author&gt;&lt;/authors&gt;&lt;/contributors&gt;&lt;titles&gt;&lt;title&gt;Bulk glass formation of Ti-Zr-Hf-Cu-M (M=Fe, Co, Ni) alloys&lt;/title&gt;&lt;secondary-title&gt;Mater. Trans. JIM&lt;/secondary-title&gt;&lt;/titles&gt;&lt;periodical&gt;&lt;full-title&gt;Mater. Trans. JIM&lt;/full-title&gt;&lt;/periodical&gt;&lt;pages&gt;277-280&lt;/pages&gt;&lt;volume&gt;43&lt;/volume&gt;&lt;number&gt;2&lt;/number&gt;&lt;section&gt;277&lt;/section&gt;&lt;dates&gt;&lt;year&gt;2002&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0]</w:t>
            </w:r>
            <w:r>
              <w:rPr>
                <w:rFonts w:ascii="Calibri" w:eastAsia="Times New Roman" w:hAnsi="Calibri" w:cs="Times New Roman"/>
                <w:sz w:val="16"/>
                <w:szCs w:val="16"/>
              </w:rPr>
              <w:fldChar w:fldCharType="end"/>
            </w:r>
          </w:p>
        </w:tc>
      </w:tr>
      <w:tr w:rsidR="00FC29DB" w:rsidRPr="00DF3E3D" w14:paraId="07914CD3" w14:textId="77777777" w:rsidTr="00E13E3F">
        <w:trPr>
          <w:trHeight w:val="280"/>
        </w:trPr>
        <w:tc>
          <w:tcPr>
            <w:tcW w:w="1643" w:type="dxa"/>
            <w:tcBorders>
              <w:top w:val="nil"/>
              <w:left w:val="single" w:sz="18" w:space="0" w:color="auto"/>
              <w:bottom w:val="nil"/>
              <w:right w:val="single" w:sz="8" w:space="0" w:color="auto"/>
            </w:tcBorders>
            <w:vAlign w:val="bottom"/>
          </w:tcPr>
          <w:p w14:paraId="421B2C92" w14:textId="77777777" w:rsidR="00FC29DB" w:rsidRPr="00357DB1" w:rsidRDefault="00FC29DB" w:rsidP="0030516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eMnNi</w:t>
            </w:r>
            <w:proofErr w:type="spellEnd"/>
          </w:p>
        </w:tc>
        <w:tc>
          <w:tcPr>
            <w:tcW w:w="1890" w:type="dxa"/>
            <w:tcBorders>
              <w:top w:val="nil"/>
              <w:left w:val="single" w:sz="8" w:space="0" w:color="auto"/>
              <w:bottom w:val="nil"/>
              <w:right w:val="single" w:sz="8" w:space="0" w:color="auto"/>
            </w:tcBorders>
            <w:shd w:val="clear" w:color="auto" w:fill="auto"/>
            <w:noWrap/>
            <w:vAlign w:val="bottom"/>
            <w:hideMark/>
          </w:tcPr>
          <w:p w14:paraId="2789BCE0" w14:textId="77777777" w:rsidR="00FC29DB" w:rsidRPr="00357DB1" w:rsidRDefault="00FC29DB" w:rsidP="0030516B">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FeMnNi</w:t>
            </w:r>
            <w:proofErr w:type="spellEnd"/>
          </w:p>
        </w:tc>
        <w:tc>
          <w:tcPr>
            <w:tcW w:w="1710" w:type="dxa"/>
            <w:tcBorders>
              <w:top w:val="nil"/>
              <w:left w:val="single" w:sz="8" w:space="0" w:color="auto"/>
              <w:bottom w:val="nil"/>
              <w:right w:val="single" w:sz="8" w:space="0" w:color="auto"/>
            </w:tcBorders>
            <w:shd w:val="clear" w:color="auto" w:fill="auto"/>
            <w:noWrap/>
            <w:vAlign w:val="bottom"/>
            <w:hideMark/>
          </w:tcPr>
          <w:p w14:paraId="6A1F9D10"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AC+1100/24h/WQ</w:t>
            </w:r>
          </w:p>
        </w:tc>
        <w:tc>
          <w:tcPr>
            <w:tcW w:w="720" w:type="dxa"/>
            <w:tcBorders>
              <w:top w:val="nil"/>
              <w:left w:val="single" w:sz="8" w:space="0" w:color="auto"/>
              <w:bottom w:val="nil"/>
              <w:right w:val="single" w:sz="8" w:space="0" w:color="auto"/>
            </w:tcBorders>
            <w:shd w:val="clear" w:color="auto" w:fill="auto"/>
            <w:noWrap/>
            <w:vAlign w:val="bottom"/>
            <w:hideMark/>
          </w:tcPr>
          <w:p w14:paraId="59D957C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nil"/>
              <w:right w:val="single" w:sz="8" w:space="0" w:color="auto"/>
            </w:tcBorders>
            <w:shd w:val="clear" w:color="auto" w:fill="auto"/>
            <w:noWrap/>
            <w:vAlign w:val="bottom"/>
            <w:hideMark/>
          </w:tcPr>
          <w:p w14:paraId="0209A638" w14:textId="77777777" w:rsidR="00FC29DB" w:rsidRPr="00357DB1" w:rsidRDefault="00FC29DB" w:rsidP="0030516B">
            <w:pPr>
              <w:rPr>
                <w:rFonts w:ascii="Calibri" w:eastAsia="Times New Roman" w:hAnsi="Calibri" w:cs="Times New Roman"/>
                <w:sz w:val="16"/>
                <w:szCs w:val="16"/>
              </w:rPr>
            </w:pPr>
            <w:r w:rsidRPr="00357DB1">
              <w:rPr>
                <w:rFonts w:ascii="Calibri" w:eastAsia="Times New Roman" w:hAnsi="Calibri" w:cs="Times New Roman"/>
                <w:sz w:val="16"/>
                <w:szCs w:val="16"/>
              </w:rPr>
              <w:t>FCC</w:t>
            </w:r>
          </w:p>
        </w:tc>
        <w:tc>
          <w:tcPr>
            <w:tcW w:w="356" w:type="dxa"/>
            <w:tcBorders>
              <w:top w:val="nil"/>
              <w:left w:val="single" w:sz="8" w:space="0" w:color="auto"/>
              <w:bottom w:val="nil"/>
              <w:right w:val="single" w:sz="8" w:space="0" w:color="auto"/>
            </w:tcBorders>
            <w:vAlign w:val="bottom"/>
          </w:tcPr>
          <w:p w14:paraId="473A70E9"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nil"/>
              <w:right w:val="single" w:sz="8" w:space="0" w:color="auto"/>
            </w:tcBorders>
            <w:vAlign w:val="bottom"/>
          </w:tcPr>
          <w:p w14:paraId="280A67D3"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nil"/>
              <w:right w:val="single" w:sz="8" w:space="0" w:color="auto"/>
            </w:tcBorders>
            <w:shd w:val="clear" w:color="auto" w:fill="auto"/>
            <w:noWrap/>
            <w:vAlign w:val="bottom"/>
            <w:hideMark/>
          </w:tcPr>
          <w:p w14:paraId="323DD794" w14:textId="77777777" w:rsidR="00FC29DB" w:rsidRPr="00357DB1" w:rsidRDefault="00FC29DB" w:rsidP="0030516B">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nil"/>
              <w:right w:val="single" w:sz="18" w:space="0" w:color="auto"/>
            </w:tcBorders>
            <w:shd w:val="clear" w:color="auto" w:fill="auto"/>
            <w:noWrap/>
            <w:vAlign w:val="bottom"/>
            <w:hideMark/>
          </w:tcPr>
          <w:p w14:paraId="09841F03" w14:textId="348B2CFB" w:rsidR="00FC29DB" w:rsidRPr="00357DB1" w:rsidRDefault="00FC29DB" w:rsidP="00B34BFA">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Pr>
                <w:rFonts w:ascii="Calibri" w:eastAsia="Times New Roman" w:hAnsi="Calibri" w:cs="Times New Roman"/>
                <w:sz w:val="16"/>
                <w:szCs w:val="16"/>
              </w:rPr>
              <w:instrText xml:space="preserve"> ADDIN EN.CITE &lt;EndNote&gt;&lt;Cite&gt;&lt;Author&gt;Wu&lt;/Author&gt;&lt;Year&gt;2014&lt;/Year&gt;&lt;RecNum&gt;486&lt;/RecNum&gt;&lt;DisplayText&gt;[89]&lt;/DisplayText&gt;&lt;record&gt;&lt;rec-number&gt;486&lt;/rec-number&gt;&lt;foreign-keys&gt;&lt;key app="EN" db-id="ddervv2eyxfzffeadz9v0wpsxr0wzrvadwsp" timestamp="1418671660"&gt;486&lt;/key&gt;&lt;/foreign-keys&gt;&lt;ref-type name="Journal Article"&gt;17&lt;/ref-type&gt;&lt;contributors&gt;&lt;authors&gt;&lt;author&gt;Wu, Z.&lt;/author&gt;&lt;author&gt;Bei, H.&lt;/author&gt;&lt;author&gt;Otto, F.&lt;/author&gt;&lt;author&gt;Pharr, G.M.&lt;/author&gt;&lt;author&gt;George, E.P.&lt;/author&gt;&lt;/authors&gt;&lt;/contributors&gt;&lt;auth-address&gt;Materials Science and Engineering Department, University of Tennessee, Knoxville, TN 37996, United StatesMaterials Science and Technology Division, Oak Ridge National Laboratory, Oak Ridge, TN 37831, United States&lt;/auth-address&gt;&lt;titles&gt;&lt;title&gt;Recovery, recrystallization, grain growth and phase stability of a family of FCC-structured multi-component equiatomic solid solution alloys&lt;/title&gt;&lt;secondary-title&gt;Intermetallics&lt;/secondary-title&gt;&lt;/titles&gt;&lt;periodical&gt;&lt;full-title&gt;Intermetallics&lt;/full-title&gt;&lt;/periodical&gt;&lt;pages&gt;131-140&lt;/pages&gt;&lt;volume&gt;46&lt;/volume&gt;&lt;keywords&gt;&lt;keyword&gt;Grain growth&lt;/keyword&gt;&lt;keyword&gt;Alloying elements&lt;/keyword&gt;&lt;keyword&gt;Binary alloys&lt;/keyword&gt;&lt;keyword&gt;Cerium alloys&lt;/keyword&gt;&lt;keyword&gt;Crystal microstructure&lt;/keyword&gt;&lt;keyword&gt;Entropy&lt;/keyword&gt;&lt;keyword&gt;Grain size and shape&lt;/keyword&gt;&lt;keyword&gt;Nickel&lt;/keyword&gt;&lt;keyword&gt;Phase stability&lt;/keyword&gt;&lt;keyword&gt;Plastic flow&lt;/keyword&gt;&lt;keyword&gt;Recovery&lt;/keyword&gt;&lt;keyword&gt;Recrystallization (metallurgy)&lt;/keyword&gt;&lt;keyword&gt;Rolling&lt;/keyword&gt;&lt;keyword&gt;Scanning electron microscopy&lt;/keyword&gt;&lt;keyword&gt;Solid solutions&lt;/keyword&gt;&lt;keyword&gt;X ray diffraction&lt;/keyword&gt;&lt;/keywords&gt;&lt;dates&gt;&lt;year&gt;2014&lt;/year&gt;&lt;/dates&gt;&lt;pub-location&gt;Langford Lane, Kidlington, Oxford, OX5 1GB, United Kingdom&lt;/pub-location&gt;&lt;publisher&gt;Elsevier Ltd&lt;/publisher&gt;&lt;isbn&gt;09669795&lt;/isbn&gt;&lt;urls&gt;&lt;related-urls&gt;&lt;url&gt;http://dx.doi.org/10.1016/j.intermet.2013.10.024&lt;/url&gt;&lt;/related-urls&gt;&lt;/urls&gt;&lt;electronic-resource-num&gt;10.1016/j.intermet.2013.10.024&lt;/electronic-resource-num&gt;&lt;/record&gt;&lt;/Cite&gt;&lt;/EndNote&gt;</w:instrText>
            </w:r>
            <w:r>
              <w:rPr>
                <w:rFonts w:ascii="Calibri" w:eastAsia="Times New Roman" w:hAnsi="Calibri" w:cs="Times New Roman"/>
                <w:sz w:val="16"/>
                <w:szCs w:val="16"/>
              </w:rPr>
              <w:fldChar w:fldCharType="separate"/>
            </w:r>
            <w:r>
              <w:rPr>
                <w:rFonts w:ascii="Calibri" w:eastAsia="Times New Roman" w:hAnsi="Calibri" w:cs="Times New Roman"/>
                <w:noProof/>
                <w:sz w:val="16"/>
                <w:szCs w:val="16"/>
              </w:rPr>
              <w:t>[89]</w:t>
            </w:r>
            <w:r>
              <w:rPr>
                <w:rFonts w:ascii="Calibri" w:eastAsia="Times New Roman" w:hAnsi="Calibri" w:cs="Times New Roman"/>
                <w:sz w:val="16"/>
                <w:szCs w:val="16"/>
              </w:rPr>
              <w:fldChar w:fldCharType="end"/>
            </w:r>
          </w:p>
        </w:tc>
      </w:tr>
      <w:tr w:rsidR="00FC29DB" w:rsidRPr="00D53059" w14:paraId="05A80204" w14:textId="77777777" w:rsidTr="00E13E3F">
        <w:trPr>
          <w:trHeight w:val="280"/>
        </w:trPr>
        <w:tc>
          <w:tcPr>
            <w:tcW w:w="1643" w:type="dxa"/>
            <w:tcBorders>
              <w:top w:val="nil"/>
              <w:left w:val="single" w:sz="18" w:space="0" w:color="auto"/>
              <w:right w:val="single" w:sz="8" w:space="0" w:color="auto"/>
            </w:tcBorders>
            <w:vAlign w:val="bottom"/>
          </w:tcPr>
          <w:p w14:paraId="4C664528"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PdRhRu</w:t>
            </w:r>
            <w:proofErr w:type="spellEnd"/>
          </w:p>
        </w:tc>
        <w:tc>
          <w:tcPr>
            <w:tcW w:w="1890" w:type="dxa"/>
            <w:tcBorders>
              <w:top w:val="nil"/>
              <w:left w:val="single" w:sz="8" w:space="0" w:color="auto"/>
              <w:right w:val="single" w:sz="8" w:space="0" w:color="auto"/>
            </w:tcBorders>
            <w:shd w:val="clear" w:color="auto" w:fill="auto"/>
            <w:noWrap/>
            <w:vAlign w:val="bottom"/>
            <w:hideMark/>
          </w:tcPr>
          <w:p w14:paraId="0A77EE18"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PdRhRu</w:t>
            </w:r>
            <w:proofErr w:type="spellEnd"/>
          </w:p>
        </w:tc>
        <w:tc>
          <w:tcPr>
            <w:tcW w:w="1710" w:type="dxa"/>
            <w:tcBorders>
              <w:top w:val="nil"/>
              <w:left w:val="single" w:sz="8" w:space="0" w:color="auto"/>
              <w:right w:val="single" w:sz="8" w:space="0" w:color="auto"/>
            </w:tcBorders>
            <w:shd w:val="clear" w:color="auto" w:fill="auto"/>
            <w:noWrap/>
            <w:vAlign w:val="bottom"/>
            <w:hideMark/>
          </w:tcPr>
          <w:p w14:paraId="35F5CB09"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700C/20h</w:t>
            </w:r>
          </w:p>
        </w:tc>
        <w:tc>
          <w:tcPr>
            <w:tcW w:w="720" w:type="dxa"/>
            <w:tcBorders>
              <w:top w:val="nil"/>
              <w:left w:val="single" w:sz="8" w:space="0" w:color="auto"/>
              <w:right w:val="single" w:sz="8" w:space="0" w:color="auto"/>
            </w:tcBorders>
            <w:shd w:val="clear" w:color="auto" w:fill="auto"/>
            <w:noWrap/>
            <w:vAlign w:val="bottom"/>
            <w:hideMark/>
          </w:tcPr>
          <w:p w14:paraId="317AFA9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right w:val="single" w:sz="8" w:space="0" w:color="auto"/>
            </w:tcBorders>
            <w:shd w:val="clear" w:color="auto" w:fill="auto"/>
            <w:noWrap/>
            <w:vAlign w:val="bottom"/>
            <w:hideMark/>
          </w:tcPr>
          <w:p w14:paraId="55EBBF3B"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right w:val="single" w:sz="8" w:space="0" w:color="auto"/>
            </w:tcBorders>
            <w:vAlign w:val="bottom"/>
          </w:tcPr>
          <w:p w14:paraId="50140E8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4</w:t>
            </w:r>
          </w:p>
        </w:tc>
        <w:tc>
          <w:tcPr>
            <w:tcW w:w="454" w:type="dxa"/>
            <w:tcBorders>
              <w:top w:val="nil"/>
              <w:left w:val="single" w:sz="8" w:space="0" w:color="auto"/>
              <w:right w:val="single" w:sz="8" w:space="0" w:color="auto"/>
            </w:tcBorders>
            <w:vAlign w:val="bottom"/>
          </w:tcPr>
          <w:p w14:paraId="2C7D3D10"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right w:val="single" w:sz="8" w:space="0" w:color="auto"/>
            </w:tcBorders>
            <w:shd w:val="clear" w:color="auto" w:fill="auto"/>
            <w:noWrap/>
            <w:vAlign w:val="bottom"/>
            <w:hideMark/>
          </w:tcPr>
          <w:p w14:paraId="5B9C4C41"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right w:val="single" w:sz="18" w:space="0" w:color="auto"/>
            </w:tcBorders>
            <w:shd w:val="clear" w:color="auto" w:fill="auto"/>
            <w:noWrap/>
            <w:vAlign w:val="bottom"/>
            <w:hideMark/>
          </w:tcPr>
          <w:p w14:paraId="1626315B" w14:textId="15FB4BAF"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Paschoal&lt;/Author&gt;&lt;Year&gt;1983&lt;/Year&gt;&lt;RecNum&gt;954&lt;/RecNum&gt;&lt;DisplayText&gt;[121]&lt;/DisplayText&gt;&lt;record&gt;&lt;rec-number&gt;954&lt;/rec-number&gt;&lt;foreign-keys&gt;&lt;key app="EN" db-id="ddervv2eyxfzffeadz9v0wpsxr0wzrvadwsp" timestamp="1441462191"&gt;954&lt;/key&gt;&lt;/foreign-keys&gt;&lt;ref-type name="Journal Article"&gt;17&lt;/ref-type&gt;&lt;contributors&gt;&lt;authors&gt;&lt;author&gt;Paschoal, J.O.A.&lt;/author&gt;&lt;author&gt;Kleykamp, H.&lt;/author&gt;&lt;author&gt;Thummler, F.&lt;/author&gt;&lt;/authors&gt;&lt;/contributors&gt;&lt;titles&gt;&lt;title&gt;Phase equilibria in the quaternary molybdenum-ruthenium-rhodium-palladium system&lt;/title&gt;&lt;secondary-title&gt;Z. Metallkd.&lt;/secondary-title&gt;&lt;/titles&gt;&lt;periodical&gt;&lt;full-title&gt;Z. Metallkd.&lt;/full-title&gt;&lt;/periodical&gt;&lt;pages&gt;652&lt;/pages&gt;&lt;volume&gt;74&lt;/volume&gt;&lt;dates&gt;&lt;year&gt;1983&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1]</w:t>
            </w:r>
            <w:r>
              <w:rPr>
                <w:rFonts w:ascii="Calibri" w:eastAsia="Times New Roman" w:hAnsi="Calibri" w:cs="Times New Roman"/>
                <w:sz w:val="16"/>
                <w:szCs w:val="16"/>
              </w:rPr>
              <w:fldChar w:fldCharType="end"/>
            </w:r>
          </w:p>
        </w:tc>
      </w:tr>
      <w:tr w:rsidR="00FC29DB" w:rsidRPr="00C1239C" w14:paraId="718CD7B3" w14:textId="77777777" w:rsidTr="00E13E3F">
        <w:trPr>
          <w:trHeight w:val="280"/>
        </w:trPr>
        <w:tc>
          <w:tcPr>
            <w:tcW w:w="1643" w:type="dxa"/>
            <w:tcBorders>
              <w:top w:val="nil"/>
              <w:left w:val="single" w:sz="18" w:space="0" w:color="auto"/>
              <w:bottom w:val="single" w:sz="18" w:space="0" w:color="auto"/>
              <w:right w:val="single" w:sz="8" w:space="0" w:color="auto"/>
            </w:tcBorders>
            <w:vAlign w:val="bottom"/>
          </w:tcPr>
          <w:p w14:paraId="6E2B7603"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RhRu</w:t>
            </w:r>
            <w:proofErr w:type="spellEnd"/>
          </w:p>
        </w:tc>
        <w:tc>
          <w:tcPr>
            <w:tcW w:w="1890" w:type="dxa"/>
            <w:tcBorders>
              <w:top w:val="nil"/>
              <w:left w:val="single" w:sz="8" w:space="0" w:color="auto"/>
              <w:bottom w:val="single" w:sz="18" w:space="0" w:color="auto"/>
              <w:right w:val="single" w:sz="8" w:space="0" w:color="auto"/>
            </w:tcBorders>
            <w:shd w:val="clear" w:color="auto" w:fill="auto"/>
            <w:noWrap/>
            <w:vAlign w:val="bottom"/>
            <w:hideMark/>
          </w:tcPr>
          <w:p w14:paraId="145B4A40" w14:textId="77777777" w:rsidR="00FC29DB" w:rsidRPr="00357DB1" w:rsidRDefault="00FC29DB" w:rsidP="00C94778">
            <w:pPr>
              <w:rPr>
                <w:rFonts w:ascii="Calibri" w:eastAsia="Times New Roman" w:hAnsi="Calibri" w:cs="Times New Roman"/>
                <w:sz w:val="16"/>
                <w:szCs w:val="16"/>
              </w:rPr>
            </w:pPr>
            <w:proofErr w:type="spellStart"/>
            <w:r w:rsidRPr="00357DB1">
              <w:rPr>
                <w:rFonts w:ascii="Calibri" w:eastAsia="Times New Roman" w:hAnsi="Calibri" w:cs="Times New Roman"/>
                <w:sz w:val="16"/>
                <w:szCs w:val="16"/>
              </w:rPr>
              <w:t>MoRhRu</w:t>
            </w:r>
            <w:proofErr w:type="spellEnd"/>
          </w:p>
        </w:tc>
        <w:tc>
          <w:tcPr>
            <w:tcW w:w="1710" w:type="dxa"/>
            <w:tcBorders>
              <w:top w:val="nil"/>
              <w:left w:val="single" w:sz="8" w:space="0" w:color="auto"/>
              <w:bottom w:val="single" w:sz="18" w:space="0" w:color="auto"/>
              <w:right w:val="single" w:sz="8" w:space="0" w:color="auto"/>
            </w:tcBorders>
            <w:shd w:val="clear" w:color="auto" w:fill="auto"/>
            <w:noWrap/>
            <w:vAlign w:val="bottom"/>
            <w:hideMark/>
          </w:tcPr>
          <w:p w14:paraId="0D3C4827"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AC+1700C/20h</w:t>
            </w:r>
          </w:p>
        </w:tc>
        <w:tc>
          <w:tcPr>
            <w:tcW w:w="720" w:type="dxa"/>
            <w:tcBorders>
              <w:top w:val="nil"/>
              <w:left w:val="single" w:sz="8" w:space="0" w:color="auto"/>
              <w:bottom w:val="single" w:sz="18" w:space="0" w:color="auto"/>
              <w:right w:val="single" w:sz="8" w:space="0" w:color="auto"/>
            </w:tcBorders>
            <w:shd w:val="clear" w:color="auto" w:fill="auto"/>
            <w:noWrap/>
            <w:vAlign w:val="bottom"/>
            <w:hideMark/>
          </w:tcPr>
          <w:p w14:paraId="5CA8BDE8"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SS</w:t>
            </w:r>
          </w:p>
        </w:tc>
        <w:tc>
          <w:tcPr>
            <w:tcW w:w="2070" w:type="dxa"/>
            <w:tcBorders>
              <w:top w:val="nil"/>
              <w:left w:val="single" w:sz="8" w:space="0" w:color="auto"/>
              <w:bottom w:val="single" w:sz="18" w:space="0" w:color="auto"/>
              <w:right w:val="single" w:sz="8" w:space="0" w:color="auto"/>
            </w:tcBorders>
            <w:shd w:val="clear" w:color="auto" w:fill="auto"/>
            <w:noWrap/>
            <w:vAlign w:val="bottom"/>
            <w:hideMark/>
          </w:tcPr>
          <w:p w14:paraId="508A60E5" w14:textId="77777777" w:rsidR="00FC29DB" w:rsidRPr="00357DB1" w:rsidRDefault="00FC29DB" w:rsidP="00C94778">
            <w:pPr>
              <w:rPr>
                <w:rFonts w:ascii="Calibri" w:eastAsia="Times New Roman" w:hAnsi="Calibri" w:cs="Times New Roman"/>
                <w:sz w:val="16"/>
                <w:szCs w:val="16"/>
              </w:rPr>
            </w:pPr>
            <w:r w:rsidRPr="00357DB1">
              <w:rPr>
                <w:rFonts w:ascii="Calibri" w:eastAsia="Times New Roman" w:hAnsi="Calibri" w:cs="Times New Roman"/>
                <w:sz w:val="16"/>
                <w:szCs w:val="16"/>
              </w:rPr>
              <w:t>HCP</w:t>
            </w:r>
          </w:p>
        </w:tc>
        <w:tc>
          <w:tcPr>
            <w:tcW w:w="356" w:type="dxa"/>
            <w:tcBorders>
              <w:top w:val="nil"/>
              <w:left w:val="single" w:sz="8" w:space="0" w:color="auto"/>
              <w:bottom w:val="single" w:sz="18" w:space="0" w:color="auto"/>
              <w:right w:val="single" w:sz="8" w:space="0" w:color="auto"/>
            </w:tcBorders>
            <w:vAlign w:val="bottom"/>
          </w:tcPr>
          <w:p w14:paraId="67B41572"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3</w:t>
            </w:r>
          </w:p>
        </w:tc>
        <w:tc>
          <w:tcPr>
            <w:tcW w:w="454" w:type="dxa"/>
            <w:tcBorders>
              <w:top w:val="nil"/>
              <w:left w:val="single" w:sz="8" w:space="0" w:color="auto"/>
              <w:bottom w:val="single" w:sz="18" w:space="0" w:color="auto"/>
              <w:right w:val="single" w:sz="8" w:space="0" w:color="auto"/>
            </w:tcBorders>
            <w:vAlign w:val="bottom"/>
          </w:tcPr>
          <w:p w14:paraId="02A7919B"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1</w:t>
            </w:r>
          </w:p>
        </w:tc>
        <w:tc>
          <w:tcPr>
            <w:tcW w:w="1260" w:type="dxa"/>
            <w:tcBorders>
              <w:top w:val="nil"/>
              <w:left w:val="single" w:sz="8" w:space="0" w:color="auto"/>
              <w:bottom w:val="single" w:sz="18" w:space="0" w:color="auto"/>
              <w:right w:val="single" w:sz="8" w:space="0" w:color="auto"/>
            </w:tcBorders>
            <w:shd w:val="clear" w:color="auto" w:fill="auto"/>
            <w:noWrap/>
            <w:vAlign w:val="bottom"/>
            <w:hideMark/>
          </w:tcPr>
          <w:p w14:paraId="71899CF4" w14:textId="77777777" w:rsidR="00FC29DB" w:rsidRPr="00357DB1" w:rsidRDefault="00FC29DB" w:rsidP="00C94778">
            <w:pPr>
              <w:jc w:val="center"/>
              <w:rPr>
                <w:rFonts w:ascii="Calibri" w:eastAsia="Times New Roman" w:hAnsi="Calibri" w:cs="Times New Roman"/>
                <w:sz w:val="16"/>
                <w:szCs w:val="16"/>
              </w:rPr>
            </w:pPr>
            <w:r w:rsidRPr="00357DB1">
              <w:rPr>
                <w:rFonts w:ascii="Calibri" w:eastAsia="Times New Roman" w:hAnsi="Calibri" w:cs="Times New Roman"/>
                <w:sz w:val="16"/>
                <w:szCs w:val="16"/>
              </w:rPr>
              <w:t>H</w:t>
            </w:r>
          </w:p>
        </w:tc>
        <w:tc>
          <w:tcPr>
            <w:tcW w:w="810" w:type="dxa"/>
            <w:tcBorders>
              <w:top w:val="nil"/>
              <w:left w:val="single" w:sz="8" w:space="0" w:color="auto"/>
              <w:bottom w:val="single" w:sz="18" w:space="0" w:color="auto"/>
              <w:right w:val="single" w:sz="18" w:space="0" w:color="auto"/>
            </w:tcBorders>
            <w:shd w:val="clear" w:color="auto" w:fill="auto"/>
            <w:noWrap/>
            <w:vAlign w:val="bottom"/>
            <w:hideMark/>
          </w:tcPr>
          <w:p w14:paraId="47573EF1" w14:textId="25277000" w:rsidR="00FC29DB" w:rsidRPr="00357DB1" w:rsidRDefault="00FC29DB" w:rsidP="00F9662F">
            <w:pPr>
              <w:jc w:val="center"/>
              <w:rPr>
                <w:rFonts w:ascii="Calibri" w:eastAsia="Times New Roman" w:hAnsi="Calibri" w:cs="Times New Roman"/>
                <w:sz w:val="16"/>
                <w:szCs w:val="16"/>
              </w:rPr>
            </w:pPr>
            <w:r>
              <w:rPr>
                <w:rFonts w:ascii="Calibri" w:eastAsia="Times New Roman" w:hAnsi="Calibri" w:cs="Times New Roman"/>
                <w:sz w:val="16"/>
                <w:szCs w:val="16"/>
              </w:rPr>
              <w:fldChar w:fldCharType="begin"/>
            </w:r>
            <w:r w:rsidR="00F9662F">
              <w:rPr>
                <w:rFonts w:ascii="Calibri" w:eastAsia="Times New Roman" w:hAnsi="Calibri" w:cs="Times New Roman"/>
                <w:sz w:val="16"/>
                <w:szCs w:val="16"/>
              </w:rPr>
              <w:instrText xml:space="preserve"> ADDIN EN.CITE &lt;EndNote&gt;&lt;Cite&gt;&lt;Author&gt;Paschoal&lt;/Author&gt;&lt;Year&gt;1983&lt;/Year&gt;&lt;RecNum&gt;954&lt;/RecNum&gt;&lt;DisplayText&gt;[121]&lt;/DisplayText&gt;&lt;record&gt;&lt;rec-number&gt;954&lt;/rec-number&gt;&lt;foreign-keys&gt;&lt;key app="EN" db-id="ddervv2eyxfzffeadz9v0wpsxr0wzrvadwsp" timestamp="1441462191"&gt;954&lt;/key&gt;&lt;/foreign-keys&gt;&lt;ref-type name="Journal Article"&gt;17&lt;/ref-type&gt;&lt;contributors&gt;&lt;authors&gt;&lt;author&gt;Paschoal, J.O.A.&lt;/author&gt;&lt;author&gt;Kleykamp, H.&lt;/author&gt;&lt;author&gt;Thummler, F.&lt;/author&gt;&lt;/authors&gt;&lt;/contributors&gt;&lt;titles&gt;&lt;title&gt;Phase equilibria in the quaternary molybdenum-ruthenium-rhodium-palladium system&lt;/title&gt;&lt;secondary-title&gt;Z. Metallkd.&lt;/secondary-title&gt;&lt;/titles&gt;&lt;periodical&gt;&lt;full-title&gt;Z. Metallkd.&lt;/full-title&gt;&lt;/periodical&gt;&lt;pages&gt;652&lt;/pages&gt;&lt;volume&gt;74&lt;/volume&gt;&lt;dates&gt;&lt;year&gt;1983&lt;/year&gt;&lt;/dates&gt;&lt;urls&gt;&lt;/urls&gt;&lt;/record&gt;&lt;/Cite&gt;&lt;/EndNote&gt;</w:instrText>
            </w:r>
            <w:r>
              <w:rPr>
                <w:rFonts w:ascii="Calibri" w:eastAsia="Times New Roman" w:hAnsi="Calibri" w:cs="Times New Roman"/>
                <w:sz w:val="16"/>
                <w:szCs w:val="16"/>
              </w:rPr>
              <w:fldChar w:fldCharType="separate"/>
            </w:r>
            <w:r w:rsidR="00F9662F">
              <w:rPr>
                <w:rFonts w:ascii="Calibri" w:eastAsia="Times New Roman" w:hAnsi="Calibri" w:cs="Times New Roman"/>
                <w:noProof/>
                <w:sz w:val="16"/>
                <w:szCs w:val="16"/>
              </w:rPr>
              <w:t>[121]</w:t>
            </w:r>
            <w:r>
              <w:rPr>
                <w:rFonts w:ascii="Calibri" w:eastAsia="Times New Roman" w:hAnsi="Calibri" w:cs="Times New Roman"/>
                <w:sz w:val="16"/>
                <w:szCs w:val="16"/>
              </w:rPr>
              <w:fldChar w:fldCharType="end"/>
            </w:r>
          </w:p>
        </w:tc>
      </w:tr>
    </w:tbl>
    <w:p w14:paraId="36D3EFC6" w14:textId="77777777" w:rsidR="00E9407C" w:rsidRDefault="00E9407C"/>
    <w:p w14:paraId="03BC372E" w14:textId="77777777" w:rsidR="00BA3B63" w:rsidRDefault="00BA3B63">
      <w:pPr>
        <w:sectPr w:rsidR="00BA3B63" w:rsidSect="00BC5C69">
          <w:pgSz w:w="12240" w:h="20160"/>
          <w:pgMar w:top="720" w:right="576" w:bottom="720" w:left="576" w:header="720" w:footer="720" w:gutter="0"/>
          <w:cols w:space="720"/>
          <w:docGrid w:linePitch="360"/>
        </w:sectPr>
      </w:pPr>
    </w:p>
    <w:p w14:paraId="1C06A854" w14:textId="20D49B49" w:rsidR="00E9407C" w:rsidRPr="00666F69" w:rsidRDefault="00666F69" w:rsidP="00170C53">
      <w:pPr>
        <w:spacing w:after="120"/>
        <w:outlineLvl w:val="0"/>
        <w:rPr>
          <w:b/>
        </w:rPr>
      </w:pPr>
      <w:r w:rsidRPr="00666F69">
        <w:rPr>
          <w:b/>
        </w:rPr>
        <w:lastRenderedPageBreak/>
        <w:t>REFERENCES</w:t>
      </w:r>
    </w:p>
    <w:p w14:paraId="50A63765" w14:textId="77777777" w:rsidR="0037068B" w:rsidRPr="0037068B" w:rsidRDefault="00B34BFA" w:rsidP="0037068B">
      <w:pPr>
        <w:pStyle w:val="EndNoteBibliography"/>
        <w:spacing w:after="120" w:line="320" w:lineRule="exact"/>
        <w:ind w:left="720" w:hanging="720"/>
        <w:rPr>
          <w:noProof/>
        </w:rPr>
      </w:pPr>
      <w:r w:rsidRPr="00574661">
        <w:fldChar w:fldCharType="begin"/>
      </w:r>
      <w:r w:rsidRPr="00574661">
        <w:instrText xml:space="preserve"> ADDIN EN.REFLIST </w:instrText>
      </w:r>
      <w:r w:rsidRPr="00574661">
        <w:fldChar w:fldCharType="separate"/>
      </w:r>
      <w:r w:rsidR="0037068B" w:rsidRPr="0037068B">
        <w:rPr>
          <w:noProof/>
        </w:rPr>
        <w:t>[1]</w:t>
      </w:r>
      <w:r w:rsidR="0037068B" w:rsidRPr="0037068B">
        <w:rPr>
          <w:noProof/>
        </w:rPr>
        <w:tab/>
        <w:t>U.S. Hsu, U.D. Hung, J.W. Yeh, S.K. Chen, Y.S. Huang, C.C. Yang. Alloying behavior of iron, gold and silver in AlCoCrCuNi-based equimolar high-entropy alloys, Mater. Sci. Eng. A 460-461 (2007) 403-408.</w:t>
      </w:r>
    </w:p>
    <w:p w14:paraId="51DBD6C5" w14:textId="77777777" w:rsidR="0037068B" w:rsidRPr="0037068B" w:rsidRDefault="0037068B" w:rsidP="0037068B">
      <w:pPr>
        <w:pStyle w:val="EndNoteBibliography"/>
        <w:spacing w:after="120" w:line="320" w:lineRule="exact"/>
        <w:ind w:left="720" w:hanging="720"/>
        <w:rPr>
          <w:noProof/>
        </w:rPr>
      </w:pPr>
      <w:r w:rsidRPr="0037068B">
        <w:rPr>
          <w:noProof/>
        </w:rPr>
        <w:t>[2]</w:t>
      </w:r>
      <w:r w:rsidRPr="0037068B">
        <w:rPr>
          <w:noProof/>
        </w:rPr>
        <w:tab/>
        <w:t>G.-Y. Ke, S.-K. Chen, T. Hsu, J.-W. Yeh. FCC and BCC equivalents in as-cast solid solutions of Al</w:t>
      </w:r>
      <w:r w:rsidRPr="0037068B">
        <w:rPr>
          <w:noProof/>
          <w:vertAlign w:val="subscript"/>
        </w:rPr>
        <w:t>x</w:t>
      </w:r>
      <w:r w:rsidRPr="0037068B">
        <w:rPr>
          <w:noProof/>
        </w:rPr>
        <w:t xml:space="preserve">Co </w:t>
      </w:r>
      <w:r w:rsidRPr="0037068B">
        <w:rPr>
          <w:noProof/>
          <w:vertAlign w:val="subscript"/>
        </w:rPr>
        <w:t>y</w:t>
      </w:r>
      <w:r w:rsidRPr="0037068B">
        <w:rPr>
          <w:noProof/>
        </w:rPr>
        <w:t>Cr</w:t>
      </w:r>
      <w:r w:rsidRPr="0037068B">
        <w:rPr>
          <w:noProof/>
          <w:vertAlign w:val="subscript"/>
        </w:rPr>
        <w:t>z</w:t>
      </w:r>
      <w:r w:rsidRPr="0037068B">
        <w:rPr>
          <w:noProof/>
        </w:rPr>
        <w:t>Cu</w:t>
      </w:r>
      <w:r w:rsidRPr="0037068B">
        <w:rPr>
          <w:noProof/>
          <w:vertAlign w:val="subscript"/>
        </w:rPr>
        <w:t>0.5</w:t>
      </w:r>
      <w:r w:rsidRPr="0037068B">
        <w:rPr>
          <w:noProof/>
        </w:rPr>
        <w:t>Fe</w:t>
      </w:r>
      <w:r w:rsidRPr="0037068B">
        <w:rPr>
          <w:noProof/>
          <w:vertAlign w:val="subscript"/>
        </w:rPr>
        <w:t>v</w:t>
      </w:r>
      <w:r w:rsidRPr="0037068B">
        <w:rPr>
          <w:noProof/>
        </w:rPr>
        <w:t>Ni</w:t>
      </w:r>
      <w:r w:rsidRPr="0037068B">
        <w:rPr>
          <w:noProof/>
          <w:vertAlign w:val="subscript"/>
        </w:rPr>
        <w:t>w</w:t>
      </w:r>
      <w:r w:rsidRPr="0037068B">
        <w:rPr>
          <w:noProof/>
        </w:rPr>
        <w:t xml:space="preserve"> high-entropy alloys, Ann. Chim. Sci. Mat. 31 (2006) 669-683.</w:t>
      </w:r>
    </w:p>
    <w:p w14:paraId="1ACF2F2E" w14:textId="77777777" w:rsidR="0037068B" w:rsidRPr="0037068B" w:rsidRDefault="0037068B" w:rsidP="0037068B">
      <w:pPr>
        <w:pStyle w:val="EndNoteBibliography"/>
        <w:spacing w:after="120" w:line="320" w:lineRule="exact"/>
        <w:ind w:left="720" w:hanging="720"/>
        <w:rPr>
          <w:noProof/>
        </w:rPr>
      </w:pPr>
      <w:r w:rsidRPr="0037068B">
        <w:rPr>
          <w:noProof/>
        </w:rPr>
        <w:t>[3]</w:t>
      </w:r>
      <w:r w:rsidRPr="0037068B">
        <w:rPr>
          <w:noProof/>
        </w:rPr>
        <w:tab/>
        <w:t>S. Praveen, B.S. Murty, R.S. Kottada. Alloying behavior in multi-component AlCoCrCuFe and NiCoCrCuFe high entropy alloys, Mater. Sci. Eng. A 534 (2012) 83-89.</w:t>
      </w:r>
    </w:p>
    <w:p w14:paraId="7170F072" w14:textId="77777777" w:rsidR="0037068B" w:rsidRPr="0037068B" w:rsidRDefault="0037068B" w:rsidP="0037068B">
      <w:pPr>
        <w:pStyle w:val="EndNoteBibliography"/>
        <w:spacing w:after="120" w:line="320" w:lineRule="exact"/>
        <w:ind w:left="720" w:hanging="720"/>
        <w:rPr>
          <w:noProof/>
        </w:rPr>
      </w:pPr>
      <w:r w:rsidRPr="0037068B">
        <w:rPr>
          <w:noProof/>
        </w:rPr>
        <w:t>[4]</w:t>
      </w:r>
      <w:r w:rsidRPr="0037068B">
        <w:rPr>
          <w:noProof/>
        </w:rPr>
        <w:tab/>
        <w:t>B.S. Li, Y.P. Wang, M.X. Ren, C. Yang, H.Z. Fu. Effects of Mn, Ti and V on the microstructure and properties of AlCrFeCoNiCu high entropy alloy, Mater. Sci. Eng. A 498 (2008) 482-486.</w:t>
      </w:r>
    </w:p>
    <w:p w14:paraId="17274E74" w14:textId="77777777" w:rsidR="0037068B" w:rsidRPr="0037068B" w:rsidRDefault="0037068B" w:rsidP="0037068B">
      <w:pPr>
        <w:pStyle w:val="EndNoteBibliography"/>
        <w:spacing w:after="120" w:line="320" w:lineRule="exact"/>
        <w:ind w:left="720" w:hanging="720"/>
        <w:rPr>
          <w:noProof/>
        </w:rPr>
      </w:pPr>
      <w:r w:rsidRPr="0037068B">
        <w:rPr>
          <w:noProof/>
        </w:rPr>
        <w:t>[5]</w:t>
      </w:r>
      <w:r w:rsidRPr="0037068B">
        <w:rPr>
          <w:noProof/>
        </w:rPr>
        <w:tab/>
        <w:t>Y.J. Zhou, Y. Zhang, Y.L. Wang, G.L. Chen. Microstructure and compressive properties of multicomponent Al</w:t>
      </w:r>
      <w:r w:rsidRPr="0037068B">
        <w:rPr>
          <w:noProof/>
          <w:vertAlign w:val="subscript"/>
        </w:rPr>
        <w:t>x</w:t>
      </w:r>
      <w:r w:rsidRPr="0037068B">
        <w:rPr>
          <w:noProof/>
        </w:rPr>
        <w:t>(TiVCrMnFeCoNiCu)</w:t>
      </w:r>
      <w:r w:rsidRPr="0037068B">
        <w:rPr>
          <w:noProof/>
          <w:vertAlign w:val="subscript"/>
        </w:rPr>
        <w:t>100−x</w:t>
      </w:r>
      <w:r w:rsidRPr="0037068B">
        <w:rPr>
          <w:noProof/>
        </w:rPr>
        <w:t xml:space="preserve"> high-entropy alloys, Mater. Sci. Eng. A 454-455 (2007) 260-265.</w:t>
      </w:r>
    </w:p>
    <w:p w14:paraId="079B4230" w14:textId="77777777" w:rsidR="0037068B" w:rsidRPr="0037068B" w:rsidRDefault="0037068B" w:rsidP="0037068B">
      <w:pPr>
        <w:pStyle w:val="EndNoteBibliography"/>
        <w:spacing w:after="120" w:line="320" w:lineRule="exact"/>
        <w:ind w:left="720" w:hanging="720"/>
        <w:rPr>
          <w:noProof/>
        </w:rPr>
      </w:pPr>
      <w:r w:rsidRPr="0037068B">
        <w:rPr>
          <w:noProof/>
        </w:rPr>
        <w:t>[6]</w:t>
      </w:r>
      <w:r w:rsidRPr="0037068B">
        <w:rPr>
          <w:noProof/>
        </w:rPr>
        <w:tab/>
        <w:t>J.M. Zhu, H.F. Zhang, H.M. Fu, A.M. Wang, H. Li, Z.Q. Hu. Microstructures and compressive properties of multicomponent AlCoCrCuFeNiMo</w:t>
      </w:r>
      <w:r w:rsidRPr="0037068B">
        <w:rPr>
          <w:noProof/>
          <w:vertAlign w:val="subscript"/>
        </w:rPr>
        <w:t>x</w:t>
      </w:r>
      <w:r w:rsidRPr="0037068B">
        <w:rPr>
          <w:noProof/>
        </w:rPr>
        <w:t xml:space="preserve"> alloys, J. Alloys Compd. 497 (2010) 52-56.</w:t>
      </w:r>
    </w:p>
    <w:p w14:paraId="513640CE" w14:textId="77777777" w:rsidR="0037068B" w:rsidRPr="0037068B" w:rsidRDefault="0037068B" w:rsidP="0037068B">
      <w:pPr>
        <w:pStyle w:val="EndNoteBibliography"/>
        <w:spacing w:after="120" w:line="320" w:lineRule="exact"/>
        <w:ind w:left="720" w:hanging="720"/>
        <w:rPr>
          <w:noProof/>
        </w:rPr>
      </w:pPr>
      <w:r w:rsidRPr="0037068B">
        <w:rPr>
          <w:noProof/>
        </w:rPr>
        <w:t>[7]</w:t>
      </w:r>
      <w:r w:rsidRPr="0037068B">
        <w:rPr>
          <w:noProof/>
        </w:rPr>
        <w:tab/>
        <w:t>Y.J. Zhou, Y. Zhang, F.J. Wang, G.L. Chen. Phase transformation induced by lattice distortion in multiprincipal component CoCrFeNiCu</w:t>
      </w:r>
      <w:r w:rsidRPr="0037068B">
        <w:rPr>
          <w:noProof/>
          <w:vertAlign w:val="subscript"/>
        </w:rPr>
        <w:t>x</w:t>
      </w:r>
      <w:r w:rsidRPr="0037068B">
        <w:rPr>
          <w:noProof/>
        </w:rPr>
        <w:t>Al</w:t>
      </w:r>
      <w:r w:rsidRPr="0037068B">
        <w:rPr>
          <w:noProof/>
          <w:vertAlign w:val="subscript"/>
        </w:rPr>
        <w:t>1−x</w:t>
      </w:r>
      <w:r w:rsidRPr="0037068B">
        <w:rPr>
          <w:noProof/>
        </w:rPr>
        <w:t xml:space="preserve"> solid-solution alloys, Appl. Phys. Lett. 92 (2008) 241917.</w:t>
      </w:r>
    </w:p>
    <w:p w14:paraId="36E405AE" w14:textId="77777777" w:rsidR="0037068B" w:rsidRPr="0037068B" w:rsidRDefault="0037068B" w:rsidP="0037068B">
      <w:pPr>
        <w:pStyle w:val="EndNoteBibliography"/>
        <w:spacing w:after="120" w:line="320" w:lineRule="exact"/>
        <w:ind w:left="720" w:hanging="720"/>
        <w:rPr>
          <w:noProof/>
        </w:rPr>
      </w:pPr>
      <w:r w:rsidRPr="0037068B">
        <w:rPr>
          <w:noProof/>
        </w:rPr>
        <w:t>[8]</w:t>
      </w:r>
      <w:r w:rsidRPr="0037068B">
        <w:rPr>
          <w:noProof/>
        </w:rPr>
        <w:tab/>
        <w:t>M.-H. Tsai, Y. Yuan, G. Cheng, W. Xu, K.-Y. Tsai, C.-W. Tsai, W.W. Jian, C.-C. Juan, W.-J. Shen, M.-H. Chuang, J.-W. Yeh, Y.T. Zhu. Morphology, structure and composition of precipitates in Al</w:t>
      </w:r>
      <w:r w:rsidRPr="0037068B">
        <w:rPr>
          <w:noProof/>
          <w:vertAlign w:val="subscript"/>
        </w:rPr>
        <w:t>0.3</w:t>
      </w:r>
      <w:r w:rsidRPr="0037068B">
        <w:rPr>
          <w:noProof/>
        </w:rPr>
        <w:t>CoCrCu</w:t>
      </w:r>
      <w:r w:rsidRPr="0037068B">
        <w:rPr>
          <w:noProof/>
          <w:vertAlign w:val="subscript"/>
        </w:rPr>
        <w:t>0.5</w:t>
      </w:r>
      <w:r w:rsidRPr="0037068B">
        <w:rPr>
          <w:noProof/>
        </w:rPr>
        <w:t>FeNi high-entropy alloy, Intermetallics 32 (2013) 329-336.</w:t>
      </w:r>
    </w:p>
    <w:p w14:paraId="7147F8DF" w14:textId="77777777" w:rsidR="0037068B" w:rsidRPr="0037068B" w:rsidRDefault="0037068B" w:rsidP="0037068B">
      <w:pPr>
        <w:pStyle w:val="EndNoteBibliography"/>
        <w:spacing w:after="120" w:line="320" w:lineRule="exact"/>
        <w:ind w:left="720" w:hanging="720"/>
        <w:rPr>
          <w:noProof/>
        </w:rPr>
      </w:pPr>
      <w:r w:rsidRPr="0037068B">
        <w:rPr>
          <w:noProof/>
        </w:rPr>
        <w:t>[9]</w:t>
      </w:r>
      <w:r w:rsidRPr="0037068B">
        <w:rPr>
          <w:noProof/>
        </w:rPr>
        <w:tab/>
        <w:t>J.-W. Yeh, S.-K. Chen, S.-J. Lin, J.-Y. Gan, T.-S. Chin, T.-T. Shun, C.-H. Tsau, S.-Y. Chang. Nanostructured high-entropy alloys with multiple principal elements: Novel alloy design concepts and outcomes, Adv. Eng. Mat. 6 (2004) 299-303.</w:t>
      </w:r>
    </w:p>
    <w:p w14:paraId="77DE4436" w14:textId="77777777" w:rsidR="0037068B" w:rsidRPr="0037068B" w:rsidRDefault="0037068B" w:rsidP="0037068B">
      <w:pPr>
        <w:pStyle w:val="EndNoteBibliography"/>
        <w:spacing w:after="120" w:line="320" w:lineRule="exact"/>
        <w:ind w:left="720" w:hanging="720"/>
        <w:rPr>
          <w:noProof/>
        </w:rPr>
      </w:pPr>
      <w:r w:rsidRPr="0037068B">
        <w:rPr>
          <w:noProof/>
        </w:rPr>
        <w:t>[10]</w:t>
      </w:r>
      <w:r w:rsidRPr="0037068B">
        <w:rPr>
          <w:noProof/>
        </w:rPr>
        <w:tab/>
        <w:t>H.-Y. Chen, C.-W. Tsai, C.-C. Tung, J.-W. Yeh, T.-T. Shun, C.-C. Yang, S.-K. Chen. Effect of the substitution of Co by Mn in Al-Cr-Cu-Fe-Co-Ni high-entropy alloys, Ann. Chim. Sci. Mat. 31 (2006) 685-698.</w:t>
      </w:r>
    </w:p>
    <w:p w14:paraId="531ACDB8" w14:textId="77777777" w:rsidR="0037068B" w:rsidRPr="0037068B" w:rsidRDefault="0037068B" w:rsidP="0037068B">
      <w:pPr>
        <w:pStyle w:val="EndNoteBibliography"/>
        <w:spacing w:after="120" w:line="320" w:lineRule="exact"/>
        <w:ind w:left="720" w:hanging="720"/>
        <w:rPr>
          <w:noProof/>
        </w:rPr>
      </w:pPr>
      <w:r w:rsidRPr="0037068B">
        <w:rPr>
          <w:noProof/>
        </w:rPr>
        <w:t>[11]</w:t>
      </w:r>
      <w:r w:rsidRPr="0037068B">
        <w:rPr>
          <w:noProof/>
        </w:rPr>
        <w:tab/>
        <w:t>A. Manzoni, H. Daoud, S. Mondal, S. van Smaalen, R. Volkl, U. Glatzel, N. Wanderka. Investigation of phases in Al</w:t>
      </w:r>
      <w:r w:rsidRPr="0037068B">
        <w:rPr>
          <w:noProof/>
          <w:vertAlign w:val="subscript"/>
        </w:rPr>
        <w:t>23</w:t>
      </w:r>
      <w:r w:rsidRPr="0037068B">
        <w:rPr>
          <w:noProof/>
        </w:rPr>
        <w:t>Co</w:t>
      </w:r>
      <w:r w:rsidRPr="0037068B">
        <w:rPr>
          <w:noProof/>
          <w:vertAlign w:val="subscript"/>
        </w:rPr>
        <w:t>15</w:t>
      </w:r>
      <w:r w:rsidRPr="0037068B">
        <w:rPr>
          <w:noProof/>
        </w:rPr>
        <w:t>Cr</w:t>
      </w:r>
      <w:r w:rsidRPr="0037068B">
        <w:rPr>
          <w:noProof/>
          <w:vertAlign w:val="subscript"/>
        </w:rPr>
        <w:t>23</w:t>
      </w:r>
      <w:r w:rsidRPr="0037068B">
        <w:rPr>
          <w:noProof/>
        </w:rPr>
        <w:t>Cu</w:t>
      </w:r>
      <w:r w:rsidRPr="0037068B">
        <w:rPr>
          <w:noProof/>
          <w:vertAlign w:val="subscript"/>
        </w:rPr>
        <w:t>8</w:t>
      </w:r>
      <w:r w:rsidRPr="0037068B">
        <w:rPr>
          <w:noProof/>
        </w:rPr>
        <w:t>Fe</w:t>
      </w:r>
      <w:r w:rsidRPr="0037068B">
        <w:rPr>
          <w:noProof/>
          <w:vertAlign w:val="subscript"/>
        </w:rPr>
        <w:t>15</w:t>
      </w:r>
      <w:r w:rsidRPr="0037068B">
        <w:rPr>
          <w:noProof/>
        </w:rPr>
        <w:t>Ni</w:t>
      </w:r>
      <w:r w:rsidRPr="0037068B">
        <w:rPr>
          <w:noProof/>
          <w:vertAlign w:val="subscript"/>
        </w:rPr>
        <w:t>16</w:t>
      </w:r>
      <w:r w:rsidRPr="0037068B">
        <w:rPr>
          <w:noProof/>
        </w:rPr>
        <w:t xml:space="preserve"> and Al</w:t>
      </w:r>
      <w:r w:rsidRPr="0037068B">
        <w:rPr>
          <w:noProof/>
          <w:vertAlign w:val="subscript"/>
        </w:rPr>
        <w:t>8</w:t>
      </w:r>
      <w:r w:rsidRPr="0037068B">
        <w:rPr>
          <w:noProof/>
        </w:rPr>
        <w:t>Co</w:t>
      </w:r>
      <w:r w:rsidRPr="0037068B">
        <w:rPr>
          <w:noProof/>
          <w:vertAlign w:val="subscript"/>
        </w:rPr>
        <w:t>17</w:t>
      </w:r>
      <w:r w:rsidRPr="0037068B">
        <w:rPr>
          <w:noProof/>
        </w:rPr>
        <w:t>Cr</w:t>
      </w:r>
      <w:r w:rsidRPr="0037068B">
        <w:rPr>
          <w:noProof/>
          <w:vertAlign w:val="subscript"/>
        </w:rPr>
        <w:t>17</w:t>
      </w:r>
      <w:r w:rsidRPr="0037068B">
        <w:rPr>
          <w:noProof/>
        </w:rPr>
        <w:t>Cu</w:t>
      </w:r>
      <w:r w:rsidRPr="0037068B">
        <w:rPr>
          <w:noProof/>
          <w:vertAlign w:val="subscript"/>
        </w:rPr>
        <w:t>8</w:t>
      </w:r>
      <w:r w:rsidRPr="0037068B">
        <w:rPr>
          <w:noProof/>
        </w:rPr>
        <w:t>Fe</w:t>
      </w:r>
      <w:r w:rsidRPr="0037068B">
        <w:rPr>
          <w:noProof/>
          <w:vertAlign w:val="subscript"/>
        </w:rPr>
        <w:t>17</w:t>
      </w:r>
      <w:r w:rsidRPr="0037068B">
        <w:rPr>
          <w:noProof/>
        </w:rPr>
        <w:t>Ni</w:t>
      </w:r>
      <w:r w:rsidRPr="0037068B">
        <w:rPr>
          <w:noProof/>
          <w:vertAlign w:val="subscript"/>
        </w:rPr>
        <w:t>33</w:t>
      </w:r>
      <w:r w:rsidRPr="0037068B">
        <w:rPr>
          <w:noProof/>
        </w:rPr>
        <w:t xml:space="preserve"> high entropy alloys and comparison with equilibrium phases predicted by Thermo-Calc, J. Alloys Compd. 552 (2013) 430-436.</w:t>
      </w:r>
    </w:p>
    <w:p w14:paraId="6D74B486" w14:textId="77777777" w:rsidR="0037068B" w:rsidRPr="0037068B" w:rsidRDefault="0037068B" w:rsidP="0037068B">
      <w:pPr>
        <w:pStyle w:val="EndNoteBibliography"/>
        <w:spacing w:after="120" w:line="320" w:lineRule="exact"/>
        <w:ind w:left="720" w:hanging="720"/>
        <w:rPr>
          <w:noProof/>
        </w:rPr>
      </w:pPr>
      <w:r w:rsidRPr="0037068B">
        <w:rPr>
          <w:noProof/>
        </w:rPr>
        <w:t>[12]</w:t>
      </w:r>
      <w:r w:rsidRPr="0037068B">
        <w:rPr>
          <w:noProof/>
        </w:rPr>
        <w:tab/>
        <w:t>J.-W. Yeh, S.-K. Chen, J.-W. Gan, S.-J. Lin, T.-S. Chin, T.-T.Shun, C.-H. Tsau, S.-Y. Chang. Formation of simple crystal structures in Cu-Co-Ni-Cr-Al-Fe-Ti-V alloys with multiprincipal metallic elements, Metall. Mater. Trans. A 35A (2004) 2533-2536.</w:t>
      </w:r>
    </w:p>
    <w:p w14:paraId="43DB916B" w14:textId="77777777" w:rsidR="0037068B" w:rsidRPr="0037068B" w:rsidRDefault="0037068B" w:rsidP="0037068B">
      <w:pPr>
        <w:pStyle w:val="EndNoteBibliography"/>
        <w:spacing w:after="120" w:line="320" w:lineRule="exact"/>
        <w:ind w:left="720" w:hanging="720"/>
        <w:rPr>
          <w:noProof/>
        </w:rPr>
      </w:pPr>
      <w:r w:rsidRPr="0037068B">
        <w:rPr>
          <w:noProof/>
        </w:rPr>
        <w:t>[13]</w:t>
      </w:r>
      <w:r w:rsidRPr="0037068B">
        <w:rPr>
          <w:noProof/>
        </w:rPr>
        <w:tab/>
        <w:t>C.-Y. Hsu, J.-W. Yeh, S.-K. Chen, T.-T.Shun. Wear resistance and high-temperature compression strength of FCC CuCoNiCrAl</w:t>
      </w:r>
      <w:r w:rsidRPr="0037068B">
        <w:rPr>
          <w:noProof/>
          <w:vertAlign w:val="subscript"/>
        </w:rPr>
        <w:t>0.5</w:t>
      </w:r>
      <w:r w:rsidRPr="0037068B">
        <w:rPr>
          <w:noProof/>
        </w:rPr>
        <w:t>Fe alloy with boron addition, Metall. Mater. Trans. A 35A (2004) 1465-1469.</w:t>
      </w:r>
    </w:p>
    <w:p w14:paraId="4D05FC1A" w14:textId="77777777" w:rsidR="0037068B" w:rsidRPr="0037068B" w:rsidRDefault="0037068B" w:rsidP="0037068B">
      <w:pPr>
        <w:pStyle w:val="EndNoteBibliography"/>
        <w:spacing w:after="120" w:line="320" w:lineRule="exact"/>
        <w:ind w:left="720" w:hanging="720"/>
        <w:rPr>
          <w:noProof/>
        </w:rPr>
      </w:pPr>
      <w:r w:rsidRPr="0037068B">
        <w:rPr>
          <w:noProof/>
        </w:rPr>
        <w:t>[14]</w:t>
      </w:r>
      <w:r w:rsidRPr="0037068B">
        <w:rPr>
          <w:noProof/>
        </w:rPr>
        <w:tab/>
        <w:t>J.-M. Wu, S.-J. Lin, J.-W. Yeh, S.-K. Chen, Y.-S. Huang. Adhesive wear behavior of Al</w:t>
      </w:r>
      <w:r w:rsidRPr="0037068B">
        <w:rPr>
          <w:noProof/>
          <w:vertAlign w:val="subscript"/>
        </w:rPr>
        <w:t>x</w:t>
      </w:r>
      <w:r w:rsidRPr="0037068B">
        <w:rPr>
          <w:noProof/>
        </w:rPr>
        <w:t>CoCrCuFeNi high-entropy alloys as a function of aluminum content, Wear 261 (2006) 513-519.</w:t>
      </w:r>
    </w:p>
    <w:p w14:paraId="16EA99CB" w14:textId="77777777" w:rsidR="0037068B" w:rsidRPr="0037068B" w:rsidRDefault="0037068B" w:rsidP="0037068B">
      <w:pPr>
        <w:pStyle w:val="EndNoteBibliography"/>
        <w:spacing w:after="120" w:line="320" w:lineRule="exact"/>
        <w:ind w:left="720" w:hanging="720"/>
        <w:rPr>
          <w:noProof/>
        </w:rPr>
      </w:pPr>
      <w:r w:rsidRPr="0037068B">
        <w:rPr>
          <w:noProof/>
        </w:rPr>
        <w:t>[15]</w:t>
      </w:r>
      <w:r w:rsidRPr="0037068B">
        <w:rPr>
          <w:noProof/>
        </w:rPr>
        <w:tab/>
        <w:t>M.-R. Chen, S.-J. Lin, J.-W. Yeh, S.-K. Chen, Y.-S. Huang, C.-P. Tu. Microstructure and properties of Al</w:t>
      </w:r>
      <w:r w:rsidRPr="0037068B">
        <w:rPr>
          <w:noProof/>
          <w:vertAlign w:val="subscript"/>
        </w:rPr>
        <w:t>0.5</w:t>
      </w:r>
      <w:r w:rsidRPr="0037068B">
        <w:rPr>
          <w:noProof/>
        </w:rPr>
        <w:t>CoCrCuFeNiTi</w:t>
      </w:r>
      <w:r w:rsidRPr="0037068B">
        <w:rPr>
          <w:noProof/>
          <w:vertAlign w:val="subscript"/>
        </w:rPr>
        <w:t>x</w:t>
      </w:r>
      <w:r w:rsidRPr="0037068B">
        <w:rPr>
          <w:noProof/>
          <w:sz w:val="20"/>
          <w:vertAlign w:val="subscript"/>
        </w:rPr>
        <w:t xml:space="preserve"> </w:t>
      </w:r>
      <w:r w:rsidRPr="0037068B">
        <w:rPr>
          <w:noProof/>
        </w:rPr>
        <w:t>(x=0-2.0) high-entropy alloys, Materials Transactions 47 (2006) 1395-1401.</w:t>
      </w:r>
    </w:p>
    <w:p w14:paraId="7F35778D"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6]</w:t>
      </w:r>
      <w:r w:rsidRPr="0037068B">
        <w:rPr>
          <w:noProof/>
        </w:rPr>
        <w:tab/>
        <w:t>M.-R. Chen, S.-J. Lin, J.-W. Yeh, S.-K. Chen, Y.-S. Huang, M.-H. Chuang. Effect of vanadium addition on the microstructure, hardness, and wear resistance of Al</w:t>
      </w:r>
      <w:r w:rsidRPr="0037068B">
        <w:rPr>
          <w:noProof/>
          <w:vertAlign w:val="subscript"/>
        </w:rPr>
        <w:t>0.5</w:t>
      </w:r>
      <w:r w:rsidRPr="0037068B">
        <w:rPr>
          <w:noProof/>
        </w:rPr>
        <w:t>CoCrCuFeNi high-entropy alloy, Metall. Mater. Trans. A 37 (2006) 1363-1369.</w:t>
      </w:r>
    </w:p>
    <w:p w14:paraId="30573AE1" w14:textId="77777777" w:rsidR="0037068B" w:rsidRPr="0037068B" w:rsidRDefault="0037068B" w:rsidP="0037068B">
      <w:pPr>
        <w:pStyle w:val="EndNoteBibliography"/>
        <w:spacing w:after="120" w:line="320" w:lineRule="exact"/>
        <w:ind w:left="720" w:hanging="720"/>
        <w:rPr>
          <w:noProof/>
        </w:rPr>
      </w:pPr>
      <w:r w:rsidRPr="0037068B">
        <w:rPr>
          <w:noProof/>
        </w:rPr>
        <w:t>[17]</w:t>
      </w:r>
      <w:r w:rsidRPr="0037068B">
        <w:rPr>
          <w:noProof/>
        </w:rPr>
        <w:tab/>
        <w:t>C.-C. Tung, J.-W. Yeh, T.-T. Shun, S.-K. Chen, Y.-S. Huang, H.-C. Chen. On the elemental effect of AlCoCrCuFeNi high-entropy alloy system, Mater. Lett. 61 (2007) 1-5.</w:t>
      </w:r>
    </w:p>
    <w:p w14:paraId="059FEDE8" w14:textId="77777777" w:rsidR="0037068B" w:rsidRPr="0037068B" w:rsidRDefault="0037068B" w:rsidP="0037068B">
      <w:pPr>
        <w:pStyle w:val="EndNoteBibliography"/>
        <w:spacing w:after="120" w:line="320" w:lineRule="exact"/>
        <w:ind w:left="720" w:hanging="720"/>
        <w:rPr>
          <w:noProof/>
        </w:rPr>
      </w:pPr>
      <w:r w:rsidRPr="0037068B">
        <w:rPr>
          <w:noProof/>
        </w:rPr>
        <w:t>[18]</w:t>
      </w:r>
      <w:r w:rsidRPr="0037068B">
        <w:rPr>
          <w:noProof/>
        </w:rPr>
        <w:tab/>
        <w:t>C.-W. Tsai, Y.-L. Chen, M.-H. Tsai, J.-W. Yeh, T.-T. Shun, S.-K. Chen. Deformation and annealing behaviors of high-entropy alloy Al</w:t>
      </w:r>
      <w:r w:rsidRPr="0037068B">
        <w:rPr>
          <w:noProof/>
          <w:vertAlign w:val="subscript"/>
        </w:rPr>
        <w:t>0.5</w:t>
      </w:r>
      <w:r w:rsidRPr="0037068B">
        <w:rPr>
          <w:noProof/>
        </w:rPr>
        <w:t>CoCrCuFeNi, J. Alloys Compd. 486 (2009) 427-435.</w:t>
      </w:r>
    </w:p>
    <w:p w14:paraId="5B3BECE1" w14:textId="77777777" w:rsidR="0037068B" w:rsidRPr="0037068B" w:rsidRDefault="0037068B" w:rsidP="0037068B">
      <w:pPr>
        <w:pStyle w:val="EndNoteBibliography"/>
        <w:spacing w:after="120" w:line="320" w:lineRule="exact"/>
        <w:ind w:left="720" w:hanging="720"/>
        <w:rPr>
          <w:noProof/>
        </w:rPr>
      </w:pPr>
      <w:r w:rsidRPr="0037068B">
        <w:rPr>
          <w:noProof/>
        </w:rPr>
        <w:t>[19]</w:t>
      </w:r>
      <w:r w:rsidRPr="0037068B">
        <w:rPr>
          <w:noProof/>
        </w:rPr>
        <w:tab/>
        <w:t>C.-W. Tsai, M.-H. Tsai, J.-W. Yeh, C.-C. Yang. Effect of temperature on mechanical properties of Al</w:t>
      </w:r>
      <w:r w:rsidRPr="0037068B">
        <w:rPr>
          <w:noProof/>
          <w:vertAlign w:val="subscript"/>
        </w:rPr>
        <w:t>0.5</w:t>
      </w:r>
      <w:r w:rsidRPr="0037068B">
        <w:rPr>
          <w:noProof/>
        </w:rPr>
        <w:t>CoCrCuFeNi wrought alloy, J. Alloys Compd. 490 (2010) 160-165.</w:t>
      </w:r>
    </w:p>
    <w:p w14:paraId="7584D978" w14:textId="77777777" w:rsidR="0037068B" w:rsidRPr="0037068B" w:rsidRDefault="0037068B" w:rsidP="0037068B">
      <w:pPr>
        <w:pStyle w:val="EndNoteBibliography"/>
        <w:spacing w:after="120" w:line="320" w:lineRule="exact"/>
        <w:ind w:left="720" w:hanging="720"/>
        <w:rPr>
          <w:noProof/>
        </w:rPr>
      </w:pPr>
      <w:r w:rsidRPr="0037068B">
        <w:rPr>
          <w:noProof/>
        </w:rPr>
        <w:t>[20]</w:t>
      </w:r>
      <w:r w:rsidRPr="0037068B">
        <w:rPr>
          <w:noProof/>
        </w:rPr>
        <w:tab/>
        <w:t>C. Ng, S. Guo, J.H. Luan, S.Q. Shi., C.T. Liu. Entropy-driven phase stability and slow diffusion kinetics in an Al</w:t>
      </w:r>
      <w:r w:rsidRPr="0037068B">
        <w:rPr>
          <w:noProof/>
          <w:vertAlign w:val="subscript"/>
        </w:rPr>
        <w:t>0.5</w:t>
      </w:r>
      <w:r w:rsidRPr="0037068B">
        <w:rPr>
          <w:noProof/>
        </w:rPr>
        <w:t>CoCrCuFeNi high entropy alloy, Intermetallics 31 (2012) 165-172.</w:t>
      </w:r>
    </w:p>
    <w:p w14:paraId="4D26CB65" w14:textId="77777777" w:rsidR="0037068B" w:rsidRPr="0037068B" w:rsidRDefault="0037068B" w:rsidP="0037068B">
      <w:pPr>
        <w:pStyle w:val="EndNoteBibliography"/>
        <w:spacing w:after="120" w:line="320" w:lineRule="exact"/>
        <w:ind w:left="720" w:hanging="720"/>
        <w:rPr>
          <w:noProof/>
        </w:rPr>
      </w:pPr>
      <w:r w:rsidRPr="0037068B">
        <w:rPr>
          <w:noProof/>
        </w:rPr>
        <w:t>[21]</w:t>
      </w:r>
      <w:r w:rsidRPr="0037068B">
        <w:rPr>
          <w:noProof/>
        </w:rPr>
        <w:tab/>
        <w:t>M.A. Hemphill, T. Yuan, A.M. Wang, J.-W. Yeh, C.-W. Tsai, A. Chuang, P.K. Liaw. Fatigue behavior of Al</w:t>
      </w:r>
      <w:r w:rsidRPr="0037068B">
        <w:rPr>
          <w:noProof/>
          <w:vertAlign w:val="subscript"/>
        </w:rPr>
        <w:t>0.5</w:t>
      </w:r>
      <w:r w:rsidRPr="0037068B">
        <w:rPr>
          <w:noProof/>
        </w:rPr>
        <w:t>CoCrCuFeNi high entropy alloys, Acta Mater. 60 (2012) 5723-5734.</w:t>
      </w:r>
    </w:p>
    <w:p w14:paraId="61BB0C4A" w14:textId="77777777" w:rsidR="0037068B" w:rsidRPr="0037068B" w:rsidRDefault="0037068B" w:rsidP="0037068B">
      <w:pPr>
        <w:pStyle w:val="EndNoteBibliography"/>
        <w:spacing w:after="120" w:line="320" w:lineRule="exact"/>
        <w:ind w:left="720" w:hanging="720"/>
        <w:rPr>
          <w:noProof/>
        </w:rPr>
      </w:pPr>
      <w:r w:rsidRPr="0037068B">
        <w:rPr>
          <w:noProof/>
        </w:rPr>
        <w:t>[22]</w:t>
      </w:r>
      <w:r w:rsidRPr="0037068B">
        <w:rPr>
          <w:noProof/>
        </w:rPr>
        <w:tab/>
        <w:t>H.F. Sheng, L.M. Peng. Microstructure and tensile properties of Al</w:t>
      </w:r>
      <w:r w:rsidRPr="0037068B">
        <w:rPr>
          <w:noProof/>
          <w:vertAlign w:val="subscript"/>
        </w:rPr>
        <w:t>0.5</w:t>
      </w:r>
      <w:r w:rsidRPr="0037068B">
        <w:rPr>
          <w:noProof/>
        </w:rPr>
        <w:t>CoCrCuFeNi high-entropy alloy, Appl. Mech. Mater. 456 (2014) 494-497.</w:t>
      </w:r>
    </w:p>
    <w:p w14:paraId="43C3124A" w14:textId="77777777" w:rsidR="0037068B" w:rsidRPr="0037068B" w:rsidRDefault="0037068B" w:rsidP="0037068B">
      <w:pPr>
        <w:pStyle w:val="EndNoteBibliography"/>
        <w:spacing w:after="120" w:line="320" w:lineRule="exact"/>
        <w:ind w:left="720" w:hanging="720"/>
        <w:rPr>
          <w:noProof/>
        </w:rPr>
      </w:pPr>
      <w:r w:rsidRPr="0037068B">
        <w:rPr>
          <w:noProof/>
        </w:rPr>
        <w:t>[23]</w:t>
      </w:r>
      <w:r w:rsidRPr="0037068B">
        <w:rPr>
          <w:noProof/>
        </w:rPr>
        <w:tab/>
        <w:t>Z. Liu, S. Guo, X. Liu, J. Ye, Y. Yang, X.-L. Wang, L. Yang, K. An, C.T. Liu. Micromechanical characterization of casting-induced inhomogeneity in an Al</w:t>
      </w:r>
      <w:r w:rsidRPr="0037068B">
        <w:rPr>
          <w:noProof/>
          <w:vertAlign w:val="subscript"/>
        </w:rPr>
        <w:t>0.8</w:t>
      </w:r>
      <w:r w:rsidRPr="0037068B">
        <w:rPr>
          <w:noProof/>
        </w:rPr>
        <w:t>CoCrCuFeNi high-entropy alloy, Scripta Mater. 64 (2011) 868-871.</w:t>
      </w:r>
    </w:p>
    <w:p w14:paraId="2815EF8F" w14:textId="77777777" w:rsidR="0037068B" w:rsidRPr="0037068B" w:rsidRDefault="0037068B" w:rsidP="0037068B">
      <w:pPr>
        <w:pStyle w:val="EndNoteBibliography"/>
        <w:spacing w:after="120" w:line="320" w:lineRule="exact"/>
        <w:ind w:left="720" w:hanging="720"/>
        <w:rPr>
          <w:noProof/>
        </w:rPr>
      </w:pPr>
      <w:r w:rsidRPr="0037068B">
        <w:rPr>
          <w:noProof/>
        </w:rPr>
        <w:t>[24]</w:t>
      </w:r>
      <w:r w:rsidRPr="0037068B">
        <w:rPr>
          <w:noProof/>
        </w:rPr>
        <w:tab/>
        <w:t>Y. Zhang, Y.J. Zhou, J.P. Lin, G.L. Chen, P.K. Liaw. Solid-solution phase formation rules for multi-component alloys, Adv. Eng. Mat. 10 (2008) 534-538.</w:t>
      </w:r>
    </w:p>
    <w:p w14:paraId="0FE095D1" w14:textId="77777777" w:rsidR="0037068B" w:rsidRPr="0037068B" w:rsidRDefault="0037068B" w:rsidP="0037068B">
      <w:pPr>
        <w:pStyle w:val="EndNoteBibliography"/>
        <w:spacing w:after="120" w:line="320" w:lineRule="exact"/>
        <w:ind w:left="720" w:hanging="720"/>
        <w:rPr>
          <w:noProof/>
        </w:rPr>
      </w:pPr>
      <w:r w:rsidRPr="0037068B">
        <w:rPr>
          <w:noProof/>
        </w:rPr>
        <w:t>[25]</w:t>
      </w:r>
      <w:r w:rsidRPr="0037068B">
        <w:rPr>
          <w:noProof/>
        </w:rPr>
        <w:tab/>
        <w:t>J.-W. Yeh, S.-Y. Chang, Y.-D. Honga, S.-K. Chen, S.-J. Lin. Anomalous decrease in X-ray diffraction intensities of Cu–Ni–Al–Co–Cr–Fe–Si alloy systems with multi-principal elements, Mat. Chem. Phys. 103 (2007) 41-46.</w:t>
      </w:r>
    </w:p>
    <w:p w14:paraId="212938DE" w14:textId="77777777" w:rsidR="0037068B" w:rsidRPr="0037068B" w:rsidRDefault="0037068B" w:rsidP="0037068B">
      <w:pPr>
        <w:pStyle w:val="EndNoteBibliography"/>
        <w:spacing w:after="120" w:line="320" w:lineRule="exact"/>
        <w:ind w:left="720" w:hanging="720"/>
        <w:rPr>
          <w:noProof/>
        </w:rPr>
      </w:pPr>
      <w:r w:rsidRPr="0037068B">
        <w:rPr>
          <w:noProof/>
        </w:rPr>
        <w:t>[26]</w:t>
      </w:r>
      <w:r w:rsidRPr="0037068B">
        <w:rPr>
          <w:noProof/>
        </w:rPr>
        <w:tab/>
        <w:t>L.H. Wen, H.C. Kou, J.S. Li, H. Chang, X.Y. Xue, L. Zhou. Effect of aging temperature on microstructure and properties of AlCoCrCuFeNi high-entropy alloy, Intermetallics 17 (2009) 266-269.</w:t>
      </w:r>
    </w:p>
    <w:p w14:paraId="38F1CB81" w14:textId="77777777" w:rsidR="0037068B" w:rsidRPr="0037068B" w:rsidRDefault="0037068B" w:rsidP="0037068B">
      <w:pPr>
        <w:pStyle w:val="EndNoteBibliography"/>
        <w:spacing w:after="120" w:line="320" w:lineRule="exact"/>
        <w:ind w:left="720" w:hanging="720"/>
        <w:rPr>
          <w:noProof/>
        </w:rPr>
      </w:pPr>
      <w:r w:rsidRPr="0037068B">
        <w:rPr>
          <w:noProof/>
        </w:rPr>
        <w:t>[27]</w:t>
      </w:r>
      <w:r w:rsidRPr="0037068B">
        <w:rPr>
          <w:noProof/>
        </w:rPr>
        <w:tab/>
        <w:t>K.B. Zhang, Z.Y. Fu, J.Y. Zhang, J. Shi, W.M. Wang, H. Wang, Y.C. Wang, Q.J. Zhang. Annealing on the structure and properties evolution of the CoCrFeNiCuAl high-entropy alloy, J. Alloys Compd. 502 (2010) 295-299.</w:t>
      </w:r>
    </w:p>
    <w:p w14:paraId="07C1B9A7" w14:textId="77777777" w:rsidR="0037068B" w:rsidRPr="0037068B" w:rsidRDefault="0037068B" w:rsidP="0037068B">
      <w:pPr>
        <w:pStyle w:val="EndNoteBibliography"/>
        <w:spacing w:after="120" w:line="320" w:lineRule="exact"/>
        <w:ind w:left="720" w:hanging="720"/>
        <w:rPr>
          <w:noProof/>
        </w:rPr>
      </w:pPr>
      <w:r w:rsidRPr="0037068B">
        <w:rPr>
          <w:noProof/>
        </w:rPr>
        <w:t>[28]</w:t>
      </w:r>
      <w:r w:rsidRPr="0037068B">
        <w:rPr>
          <w:noProof/>
        </w:rPr>
        <w:tab/>
        <w:t>S. Singh, N. Wanderka, B.S. Murty, U. Glatzel, J. Banhart. Decomposition in multi-component AlCoCrCuFeNi high-entropy alloy, Acta Mater. 59 (2011) 182-190.</w:t>
      </w:r>
    </w:p>
    <w:p w14:paraId="345478A6" w14:textId="77777777" w:rsidR="0037068B" w:rsidRPr="0037068B" w:rsidRDefault="0037068B" w:rsidP="0037068B">
      <w:pPr>
        <w:pStyle w:val="EndNoteBibliography"/>
        <w:spacing w:after="120" w:line="320" w:lineRule="exact"/>
        <w:ind w:left="720" w:hanging="720"/>
        <w:rPr>
          <w:noProof/>
        </w:rPr>
      </w:pPr>
      <w:r w:rsidRPr="0037068B">
        <w:rPr>
          <w:noProof/>
        </w:rPr>
        <w:t>[29]</w:t>
      </w:r>
      <w:r w:rsidRPr="0037068B">
        <w:rPr>
          <w:noProof/>
        </w:rPr>
        <w:tab/>
        <w:t>M.S. Lucas, L. Mauger, J.A. Munoz, Y.M. Xiao, A.O. Sheets, S.L. Semiatin, J. Horwath, Z. Turgut. Magnetic and vibrational properties of high-entropy alloys, J. Appl. Phys. 109 (2011).</w:t>
      </w:r>
    </w:p>
    <w:p w14:paraId="41E2E88D" w14:textId="77777777" w:rsidR="0037068B" w:rsidRPr="0037068B" w:rsidRDefault="0037068B" w:rsidP="0037068B">
      <w:pPr>
        <w:pStyle w:val="EndNoteBibliography"/>
        <w:spacing w:after="120" w:line="320" w:lineRule="exact"/>
        <w:ind w:left="720" w:hanging="720"/>
        <w:rPr>
          <w:noProof/>
        </w:rPr>
      </w:pPr>
      <w:r w:rsidRPr="0037068B">
        <w:rPr>
          <w:noProof/>
        </w:rPr>
        <w:t>[30]</w:t>
      </w:r>
      <w:r w:rsidRPr="0037068B">
        <w:rPr>
          <w:noProof/>
        </w:rPr>
        <w:tab/>
        <w:t>A.V. Kuznetsov, D.G. Shaysultanov, N.D. Stepanov, G.A. Salishchev, O.N. Senkov. Tensile properties of an AlCrCuNiFeCo high-entropy alloy in as-cast and wrought conditions, Mater. Sci. Eng. A 533 (2012) 107-118.</w:t>
      </w:r>
    </w:p>
    <w:p w14:paraId="03DCA185" w14:textId="77777777" w:rsidR="0037068B" w:rsidRPr="0037068B" w:rsidRDefault="0037068B" w:rsidP="0037068B">
      <w:pPr>
        <w:pStyle w:val="EndNoteBibliography"/>
        <w:spacing w:after="120" w:line="320" w:lineRule="exact"/>
        <w:ind w:left="720" w:hanging="720"/>
        <w:rPr>
          <w:noProof/>
        </w:rPr>
      </w:pPr>
      <w:r w:rsidRPr="0037068B">
        <w:rPr>
          <w:noProof/>
        </w:rPr>
        <w:t>[31]</w:t>
      </w:r>
      <w:r w:rsidRPr="0037068B">
        <w:rPr>
          <w:noProof/>
        </w:rPr>
        <w:tab/>
        <w:t>Y.X. Zhuang, W.J. Liu, Z.Y. Chen, H.D. Xue, J.C. He. Effect of elemental interaction on microstructure and mechanical properties of FeCoNiCuAl alloys, Mater. Sci. Eng. A 556 (2012) 395-399.</w:t>
      </w:r>
    </w:p>
    <w:p w14:paraId="32B38D9C" w14:textId="77777777" w:rsidR="0037068B" w:rsidRPr="0037068B" w:rsidRDefault="0037068B" w:rsidP="0037068B">
      <w:pPr>
        <w:pStyle w:val="EndNoteBibliography"/>
        <w:spacing w:after="120" w:line="320" w:lineRule="exact"/>
        <w:ind w:left="720" w:hanging="720"/>
        <w:rPr>
          <w:noProof/>
        </w:rPr>
      </w:pPr>
      <w:r w:rsidRPr="0037068B">
        <w:rPr>
          <w:noProof/>
        </w:rPr>
        <w:t>[32]</w:t>
      </w:r>
      <w:r w:rsidRPr="0037068B">
        <w:rPr>
          <w:noProof/>
        </w:rPr>
        <w:tab/>
        <w:t>Y.Y. Chen, U.T. Hong, J.W. Yeh, H.C. Shih. Mechanical properties of a bulk Cu</w:t>
      </w:r>
      <w:r w:rsidRPr="0037068B">
        <w:rPr>
          <w:noProof/>
          <w:vertAlign w:val="subscript"/>
        </w:rPr>
        <w:t>0.5</w:t>
      </w:r>
      <w:r w:rsidRPr="0037068B">
        <w:rPr>
          <w:noProof/>
        </w:rPr>
        <w:t>NiAlCoCrFeSi glassy alloy in 288 degrees C high-purity water, Appl. Phys. Lett. 87 (2005) 261918.</w:t>
      </w:r>
    </w:p>
    <w:p w14:paraId="65690342"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33]</w:t>
      </w:r>
      <w:r w:rsidRPr="0037068B">
        <w:rPr>
          <w:noProof/>
        </w:rPr>
        <w:tab/>
        <w:t>F.J. Wang, Y. Zhang, G.L. Chen. Atomic packing efficiency and phase transition in a high entropy alloy, J. Alloys Compd. 478 (2009) 321-324.</w:t>
      </w:r>
    </w:p>
    <w:p w14:paraId="22EDA1AD" w14:textId="77777777" w:rsidR="0037068B" w:rsidRPr="0037068B" w:rsidRDefault="0037068B" w:rsidP="0037068B">
      <w:pPr>
        <w:pStyle w:val="EndNoteBibliography"/>
        <w:spacing w:after="120" w:line="320" w:lineRule="exact"/>
        <w:ind w:left="720" w:hanging="720"/>
        <w:rPr>
          <w:noProof/>
        </w:rPr>
      </w:pPr>
      <w:r w:rsidRPr="0037068B">
        <w:rPr>
          <w:noProof/>
        </w:rPr>
        <w:t>[34]</w:t>
      </w:r>
      <w:r w:rsidRPr="0037068B">
        <w:rPr>
          <w:noProof/>
        </w:rPr>
        <w:tab/>
        <w:t>Y.J. Zhou, Y. Zhang, F.J. Wang, Y.L. Wang, G.L. Chen. Effect of Cu addition on the microstructure and mechanical properties of AlCoCrFeNiTi</w:t>
      </w:r>
      <w:r w:rsidRPr="0037068B">
        <w:rPr>
          <w:noProof/>
          <w:vertAlign w:val="subscript"/>
        </w:rPr>
        <w:t>0.5</w:t>
      </w:r>
      <w:r w:rsidRPr="0037068B">
        <w:rPr>
          <w:noProof/>
        </w:rPr>
        <w:t xml:space="preserve"> solid-solution alloy, J. Alloys Compd. 466 (2008) 201-204.</w:t>
      </w:r>
    </w:p>
    <w:p w14:paraId="72F1F386" w14:textId="77777777" w:rsidR="0037068B" w:rsidRPr="0037068B" w:rsidRDefault="0037068B" w:rsidP="0037068B">
      <w:pPr>
        <w:pStyle w:val="EndNoteBibliography"/>
        <w:spacing w:after="120" w:line="320" w:lineRule="exact"/>
        <w:ind w:left="720" w:hanging="720"/>
        <w:rPr>
          <w:noProof/>
        </w:rPr>
      </w:pPr>
      <w:r w:rsidRPr="0037068B">
        <w:rPr>
          <w:noProof/>
        </w:rPr>
        <w:t>[35]</w:t>
      </w:r>
      <w:r w:rsidRPr="0037068B">
        <w:rPr>
          <w:noProof/>
        </w:rPr>
        <w:tab/>
        <w:t>Z. Hu, Y. Zhan, G. Zhang, J. She, C. Li. Effect of rare earth Y addition on the microstructure and mechanical properties of high entropy AlCoCrCuNiTi alloys, Mater. Design 31 (2010) 1599-1602.</w:t>
      </w:r>
    </w:p>
    <w:p w14:paraId="32DC8D5D" w14:textId="77777777" w:rsidR="0037068B" w:rsidRPr="0037068B" w:rsidRDefault="0037068B" w:rsidP="0037068B">
      <w:pPr>
        <w:pStyle w:val="EndNoteBibliography"/>
        <w:spacing w:after="120" w:line="320" w:lineRule="exact"/>
        <w:ind w:left="720" w:hanging="720"/>
        <w:rPr>
          <w:noProof/>
        </w:rPr>
      </w:pPr>
      <w:r w:rsidRPr="0037068B">
        <w:rPr>
          <w:noProof/>
        </w:rPr>
        <w:t>[36]</w:t>
      </w:r>
      <w:r w:rsidRPr="0037068B">
        <w:rPr>
          <w:noProof/>
        </w:rPr>
        <w:tab/>
        <w:t>J.Y. He, W.H. Liu, H. Wang, Y. Wu, X.J. Liu, T.G. Nieh, Z.P. Lu. Effects of Al addition on structural evolution and tensile properties of the FeCoNiCrMn high-entropy alloy system, Acta Mater. 62 (2014) 105-113.</w:t>
      </w:r>
    </w:p>
    <w:p w14:paraId="6141E518" w14:textId="77777777" w:rsidR="0037068B" w:rsidRPr="0037068B" w:rsidRDefault="0037068B" w:rsidP="0037068B">
      <w:pPr>
        <w:pStyle w:val="EndNoteBibliography"/>
        <w:spacing w:after="120" w:line="320" w:lineRule="exact"/>
        <w:ind w:left="720" w:hanging="720"/>
        <w:rPr>
          <w:noProof/>
        </w:rPr>
      </w:pPr>
      <w:r w:rsidRPr="0037068B">
        <w:rPr>
          <w:noProof/>
        </w:rPr>
        <w:t>[37]</w:t>
      </w:r>
      <w:r w:rsidRPr="0037068B">
        <w:rPr>
          <w:noProof/>
        </w:rPr>
        <w:tab/>
        <w:t>M.-H. Tsai, K.-Y. Tsai, C.-W. Tsai, C. Lee, C.-C. Juan, J.-W. Yeh. Criterion for sigma phase formation in Cr- and V-containing high-entropy alloys, Mater. Res. Lett. 1 (2013) 207-212.</w:t>
      </w:r>
    </w:p>
    <w:p w14:paraId="2C013C07" w14:textId="77777777" w:rsidR="0037068B" w:rsidRPr="0037068B" w:rsidRDefault="0037068B" w:rsidP="0037068B">
      <w:pPr>
        <w:pStyle w:val="EndNoteBibliography"/>
        <w:spacing w:after="120" w:line="320" w:lineRule="exact"/>
        <w:ind w:left="720" w:hanging="720"/>
        <w:rPr>
          <w:noProof/>
        </w:rPr>
      </w:pPr>
      <w:r w:rsidRPr="0037068B">
        <w:rPr>
          <w:noProof/>
        </w:rPr>
        <w:t>[38]</w:t>
      </w:r>
      <w:r w:rsidRPr="0037068B">
        <w:rPr>
          <w:noProof/>
        </w:rPr>
        <w:tab/>
        <w:t>T.-T. Shun, C.-H. Hung, C.-F. Lee. Formation of ordered/disordered nanoparticles in FCC high entropy alloys, J. Alloys Compd. 493 (2010) 105-109.</w:t>
      </w:r>
    </w:p>
    <w:p w14:paraId="6B364D23" w14:textId="77777777" w:rsidR="0037068B" w:rsidRPr="0037068B" w:rsidRDefault="0037068B" w:rsidP="0037068B">
      <w:pPr>
        <w:pStyle w:val="EndNoteBibliography"/>
        <w:spacing w:after="120" w:line="320" w:lineRule="exact"/>
        <w:ind w:left="720" w:hanging="720"/>
        <w:rPr>
          <w:noProof/>
        </w:rPr>
      </w:pPr>
      <w:r w:rsidRPr="0037068B">
        <w:rPr>
          <w:noProof/>
        </w:rPr>
        <w:t>[39]</w:t>
      </w:r>
      <w:r w:rsidRPr="0037068B">
        <w:rPr>
          <w:noProof/>
        </w:rPr>
        <w:tab/>
        <w:t>T.-T. Shun, C.-H. Hung, C.-F. Lee. The effects of secondary elemental Mo or Ti addition in Al</w:t>
      </w:r>
      <w:r w:rsidRPr="0037068B">
        <w:rPr>
          <w:noProof/>
          <w:vertAlign w:val="subscript"/>
        </w:rPr>
        <w:t>0.3</w:t>
      </w:r>
      <w:r w:rsidRPr="0037068B">
        <w:rPr>
          <w:noProof/>
        </w:rPr>
        <w:t>CoCrFeNi high-entropy alloy on age hardening at 700 C, J. Alloys Compd. 495 (2010) 55-58.</w:t>
      </w:r>
    </w:p>
    <w:p w14:paraId="5C4F51D3" w14:textId="77777777" w:rsidR="0037068B" w:rsidRPr="0037068B" w:rsidRDefault="0037068B" w:rsidP="0037068B">
      <w:pPr>
        <w:pStyle w:val="EndNoteBibliography"/>
        <w:spacing w:after="120" w:line="320" w:lineRule="exact"/>
        <w:ind w:left="720" w:hanging="720"/>
        <w:rPr>
          <w:noProof/>
        </w:rPr>
      </w:pPr>
      <w:r w:rsidRPr="0037068B">
        <w:rPr>
          <w:noProof/>
        </w:rPr>
        <w:t>[40]</w:t>
      </w:r>
      <w:r w:rsidRPr="0037068B">
        <w:rPr>
          <w:noProof/>
        </w:rPr>
        <w:tab/>
        <w:t>C.-Y. Hsu, W.-R. Wang, W.-Y. Tang, S.-K. Chen, J.-W. Yeh. Microstructure and mechanical properties of new AlCo</w:t>
      </w:r>
      <w:r w:rsidRPr="0037068B">
        <w:rPr>
          <w:noProof/>
          <w:vertAlign w:val="subscript"/>
        </w:rPr>
        <w:t>x</w:t>
      </w:r>
      <w:r w:rsidRPr="0037068B">
        <w:rPr>
          <w:noProof/>
        </w:rPr>
        <w:t>CrFeMo</w:t>
      </w:r>
      <w:r w:rsidRPr="0037068B">
        <w:rPr>
          <w:noProof/>
          <w:vertAlign w:val="subscript"/>
        </w:rPr>
        <w:t>0.5</w:t>
      </w:r>
      <w:r w:rsidRPr="0037068B">
        <w:rPr>
          <w:noProof/>
        </w:rPr>
        <w:t>Ni high-entropy alloys, Adv. Eng. Mat. 12 (2010) 44-49.</w:t>
      </w:r>
    </w:p>
    <w:p w14:paraId="28EEA5A5" w14:textId="77777777" w:rsidR="0037068B" w:rsidRPr="0037068B" w:rsidRDefault="0037068B" w:rsidP="0037068B">
      <w:pPr>
        <w:pStyle w:val="EndNoteBibliography"/>
        <w:spacing w:after="120" w:line="320" w:lineRule="exact"/>
        <w:ind w:left="720" w:hanging="720"/>
        <w:rPr>
          <w:noProof/>
        </w:rPr>
      </w:pPr>
      <w:r w:rsidRPr="0037068B">
        <w:rPr>
          <w:noProof/>
        </w:rPr>
        <w:t>[41]</w:t>
      </w:r>
      <w:r w:rsidRPr="0037068B">
        <w:rPr>
          <w:noProof/>
        </w:rPr>
        <w:tab/>
        <w:t>C.-Y. Hsu, C.-C. Juan, W.-R. Wang, T.-S. Sheu, J.-W. Yeh, S.-K. Chen. On the superior hot hardness and softening resistance of AlCoCr</w:t>
      </w:r>
      <w:r w:rsidRPr="0037068B">
        <w:rPr>
          <w:noProof/>
          <w:vertAlign w:val="subscript"/>
        </w:rPr>
        <w:t>x</w:t>
      </w:r>
      <w:r w:rsidRPr="0037068B">
        <w:rPr>
          <w:noProof/>
        </w:rPr>
        <w:t>FeMo</w:t>
      </w:r>
      <w:r w:rsidRPr="0037068B">
        <w:rPr>
          <w:noProof/>
          <w:vertAlign w:val="subscript"/>
        </w:rPr>
        <w:t>0.5</w:t>
      </w:r>
      <w:r w:rsidRPr="0037068B">
        <w:rPr>
          <w:noProof/>
        </w:rPr>
        <w:t>Ni high-entropy alloys, Mater. Sci. Eng. A 528 (2011) 3581-3588.</w:t>
      </w:r>
    </w:p>
    <w:p w14:paraId="360F6EFD" w14:textId="77777777" w:rsidR="0037068B" w:rsidRPr="0037068B" w:rsidRDefault="0037068B" w:rsidP="0037068B">
      <w:pPr>
        <w:pStyle w:val="EndNoteBibliography"/>
        <w:spacing w:after="120" w:line="320" w:lineRule="exact"/>
        <w:ind w:left="720" w:hanging="720"/>
        <w:rPr>
          <w:noProof/>
        </w:rPr>
      </w:pPr>
      <w:r w:rsidRPr="0037068B">
        <w:rPr>
          <w:noProof/>
        </w:rPr>
        <w:t>[42]</w:t>
      </w:r>
      <w:r w:rsidRPr="0037068B">
        <w:rPr>
          <w:noProof/>
        </w:rPr>
        <w:tab/>
        <w:t>C.-Y. Hsu, T.-S. Sheu, J.-W. Yeh, S.-K. Chen. Effect of iron content on wear behavior of AlCoCrFe</w:t>
      </w:r>
      <w:r w:rsidRPr="0037068B">
        <w:rPr>
          <w:noProof/>
          <w:vertAlign w:val="subscript"/>
        </w:rPr>
        <w:t>x</w:t>
      </w:r>
      <w:r w:rsidRPr="0037068B">
        <w:rPr>
          <w:noProof/>
        </w:rPr>
        <w:t>Mo</w:t>
      </w:r>
      <w:r w:rsidRPr="0037068B">
        <w:rPr>
          <w:noProof/>
          <w:vertAlign w:val="subscript"/>
        </w:rPr>
        <w:t>0.5</w:t>
      </w:r>
      <w:r w:rsidRPr="0037068B">
        <w:rPr>
          <w:noProof/>
        </w:rPr>
        <w:t>Ni high-entropy alloys, Wear 268 (2010) 653-659.</w:t>
      </w:r>
    </w:p>
    <w:p w14:paraId="23FFA6F1" w14:textId="77777777" w:rsidR="0037068B" w:rsidRPr="0037068B" w:rsidRDefault="0037068B" w:rsidP="0037068B">
      <w:pPr>
        <w:pStyle w:val="EndNoteBibliography"/>
        <w:spacing w:after="120" w:line="320" w:lineRule="exact"/>
        <w:ind w:left="720" w:hanging="720"/>
        <w:rPr>
          <w:noProof/>
        </w:rPr>
      </w:pPr>
      <w:r w:rsidRPr="0037068B">
        <w:rPr>
          <w:noProof/>
        </w:rPr>
        <w:t>[43]</w:t>
      </w:r>
      <w:r w:rsidRPr="0037068B">
        <w:rPr>
          <w:noProof/>
        </w:rPr>
        <w:tab/>
        <w:t>J.M. Zhu, H.M. Fu, H.F. Zhang, A.M. Wang, H. Li, Z.Q. Hu. Microstructures and compressive properties of multicomponent AlCoCrFeNiMo</w:t>
      </w:r>
      <w:r w:rsidRPr="0037068B">
        <w:rPr>
          <w:noProof/>
          <w:vertAlign w:val="subscript"/>
        </w:rPr>
        <w:t>x</w:t>
      </w:r>
      <w:r w:rsidRPr="0037068B">
        <w:rPr>
          <w:noProof/>
        </w:rPr>
        <w:t xml:space="preserve"> alloys, Mater. Sci. Eng. A 527 (2010) 6975-6979.</w:t>
      </w:r>
    </w:p>
    <w:p w14:paraId="1747D382" w14:textId="77777777" w:rsidR="0037068B" w:rsidRPr="0037068B" w:rsidRDefault="0037068B" w:rsidP="0037068B">
      <w:pPr>
        <w:pStyle w:val="EndNoteBibliography"/>
        <w:spacing w:after="120" w:line="320" w:lineRule="exact"/>
        <w:ind w:left="720" w:hanging="720"/>
        <w:rPr>
          <w:noProof/>
        </w:rPr>
      </w:pPr>
      <w:r w:rsidRPr="0037068B">
        <w:rPr>
          <w:noProof/>
        </w:rPr>
        <w:t>[44]</w:t>
      </w:r>
      <w:r w:rsidRPr="0037068B">
        <w:rPr>
          <w:noProof/>
        </w:rPr>
        <w:tab/>
        <w:t>S.G. Ma, Y. Zhang. Effect of Nb addition on the microstructure and properties of AlCoCrFeNi high-entropy alloy, Mater. Sci. Eng. A 532 (2012) 480-486.</w:t>
      </w:r>
    </w:p>
    <w:p w14:paraId="67D6A186" w14:textId="77777777" w:rsidR="0037068B" w:rsidRPr="0037068B" w:rsidRDefault="0037068B" w:rsidP="0037068B">
      <w:pPr>
        <w:pStyle w:val="EndNoteBibliography"/>
        <w:spacing w:after="120" w:line="320" w:lineRule="exact"/>
        <w:ind w:left="720" w:hanging="720"/>
        <w:rPr>
          <w:noProof/>
        </w:rPr>
      </w:pPr>
      <w:r w:rsidRPr="0037068B">
        <w:rPr>
          <w:noProof/>
        </w:rPr>
        <w:t>[45]</w:t>
      </w:r>
      <w:r w:rsidRPr="0037068B">
        <w:rPr>
          <w:noProof/>
        </w:rPr>
        <w:tab/>
        <w:t>Y. Zhang, X. Yang, P.K. Liaw. Alloy design and properties optimization of high-entropy alloys, JOM 64 (2012) 830-838.</w:t>
      </w:r>
    </w:p>
    <w:p w14:paraId="588DE5B8" w14:textId="77777777" w:rsidR="0037068B" w:rsidRPr="0037068B" w:rsidRDefault="0037068B" w:rsidP="0037068B">
      <w:pPr>
        <w:pStyle w:val="EndNoteBibliography"/>
        <w:spacing w:after="120" w:line="320" w:lineRule="exact"/>
        <w:ind w:left="720" w:hanging="720"/>
        <w:rPr>
          <w:noProof/>
        </w:rPr>
      </w:pPr>
      <w:r w:rsidRPr="0037068B">
        <w:rPr>
          <w:noProof/>
        </w:rPr>
        <w:t>[46]</w:t>
      </w:r>
      <w:r w:rsidRPr="0037068B">
        <w:rPr>
          <w:noProof/>
        </w:rPr>
        <w:tab/>
        <w:t>W.-R. Wang, W.-L. Wang, S.-C. Wang, Y.-C. Tsai, C.-H. Lai, J.-W. Yeh. Effects of Al addition on the microstructure and mechanical property of Al</w:t>
      </w:r>
      <w:r w:rsidRPr="0037068B">
        <w:rPr>
          <w:noProof/>
          <w:vertAlign w:val="subscript"/>
        </w:rPr>
        <w:t>x</w:t>
      </w:r>
      <w:r w:rsidRPr="0037068B">
        <w:rPr>
          <w:noProof/>
        </w:rPr>
        <w:t>CoCrFeNi high-entropy alloys, Intermetallics 26 (2012) 44-51.</w:t>
      </w:r>
    </w:p>
    <w:p w14:paraId="1EB104BB" w14:textId="77777777" w:rsidR="0037068B" w:rsidRPr="0037068B" w:rsidRDefault="0037068B" w:rsidP="0037068B">
      <w:pPr>
        <w:pStyle w:val="EndNoteBibliography"/>
        <w:spacing w:after="120" w:line="320" w:lineRule="exact"/>
        <w:ind w:left="720" w:hanging="720"/>
        <w:rPr>
          <w:noProof/>
        </w:rPr>
      </w:pPr>
      <w:r w:rsidRPr="0037068B">
        <w:rPr>
          <w:noProof/>
        </w:rPr>
        <w:t>[47]</w:t>
      </w:r>
      <w:r w:rsidRPr="0037068B">
        <w:rPr>
          <w:noProof/>
        </w:rPr>
        <w:tab/>
        <w:t>Y.-F. Kao, T.-J. Chen, S.-K. Chen, J.-W. Yeh. Microstructure and mechanical property of as-cast, -homogenized, and -deformed Al</w:t>
      </w:r>
      <w:r w:rsidRPr="0037068B">
        <w:rPr>
          <w:noProof/>
          <w:vertAlign w:val="subscript"/>
        </w:rPr>
        <w:t>x</w:t>
      </w:r>
      <w:r w:rsidRPr="0037068B">
        <w:rPr>
          <w:noProof/>
        </w:rPr>
        <w:t>CoCrFeNi (0≤x≤2) high-entropy alloys, J. Alloys Compd. 488 (2009) 57-64.</w:t>
      </w:r>
    </w:p>
    <w:p w14:paraId="565D67D9" w14:textId="77777777" w:rsidR="0037068B" w:rsidRPr="0037068B" w:rsidRDefault="0037068B" w:rsidP="0037068B">
      <w:pPr>
        <w:pStyle w:val="EndNoteBibliography"/>
        <w:spacing w:after="120" w:line="320" w:lineRule="exact"/>
        <w:ind w:left="720" w:hanging="720"/>
        <w:rPr>
          <w:noProof/>
        </w:rPr>
      </w:pPr>
      <w:r w:rsidRPr="0037068B">
        <w:rPr>
          <w:noProof/>
        </w:rPr>
        <w:t>[48]</w:t>
      </w:r>
      <w:r w:rsidRPr="0037068B">
        <w:rPr>
          <w:noProof/>
        </w:rPr>
        <w:tab/>
        <w:t>H.-P. Chou, Y.-S. Chang, S.-K. Chen, J.-W. Yeh. Microstructure, thermophysical and electrical properties in Al</w:t>
      </w:r>
      <w:r w:rsidRPr="0037068B">
        <w:rPr>
          <w:noProof/>
          <w:vertAlign w:val="subscript"/>
        </w:rPr>
        <w:t>x</w:t>
      </w:r>
      <w:r w:rsidRPr="0037068B">
        <w:rPr>
          <w:noProof/>
        </w:rPr>
        <w:t>CoCrFeNi (0≤x≤2) high-entropy alloys, Mater. Sci. Eng. B 163 (2009) 184-189.</w:t>
      </w:r>
    </w:p>
    <w:p w14:paraId="23192C89" w14:textId="77777777" w:rsidR="0037068B" w:rsidRPr="0037068B" w:rsidRDefault="0037068B" w:rsidP="0037068B">
      <w:pPr>
        <w:pStyle w:val="EndNoteBibliography"/>
        <w:spacing w:after="120" w:line="320" w:lineRule="exact"/>
        <w:ind w:left="720" w:hanging="720"/>
        <w:rPr>
          <w:noProof/>
        </w:rPr>
      </w:pPr>
      <w:r w:rsidRPr="0037068B">
        <w:rPr>
          <w:noProof/>
        </w:rPr>
        <w:t>[49]</w:t>
      </w:r>
      <w:r w:rsidRPr="0037068B">
        <w:rPr>
          <w:noProof/>
        </w:rPr>
        <w:tab/>
        <w:t>T.-T. Shun, Y.-C. Du. Microstructure and tensile behaviors of FCC Al</w:t>
      </w:r>
      <w:r w:rsidRPr="0037068B">
        <w:rPr>
          <w:noProof/>
          <w:vertAlign w:val="subscript"/>
        </w:rPr>
        <w:t>0.3</w:t>
      </w:r>
      <w:r w:rsidRPr="0037068B">
        <w:rPr>
          <w:noProof/>
        </w:rPr>
        <w:t>CoCrFeNi high entropy alloy, J. Alloys Compd. 479 (2009) 157-160.</w:t>
      </w:r>
    </w:p>
    <w:p w14:paraId="60C2142C"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50]</w:t>
      </w:r>
      <w:r w:rsidRPr="0037068B">
        <w:rPr>
          <w:noProof/>
        </w:rPr>
        <w:tab/>
        <w:t>T.M. Butler, J.P. Alfano, R.L. Martens, M.L. Weaver. High-Temperature Oxidation Behavior of Al-Co-Cr-Ni-(Fe or Si) Multicomponent High-Entropy Alloys, JOM 67 (2015) 246-259.</w:t>
      </w:r>
    </w:p>
    <w:p w14:paraId="4056F836" w14:textId="77777777" w:rsidR="0037068B" w:rsidRPr="0037068B" w:rsidRDefault="0037068B" w:rsidP="0037068B">
      <w:pPr>
        <w:pStyle w:val="EndNoteBibliography"/>
        <w:spacing w:after="120" w:line="320" w:lineRule="exact"/>
        <w:ind w:left="720" w:hanging="720"/>
        <w:rPr>
          <w:noProof/>
        </w:rPr>
      </w:pPr>
      <w:r w:rsidRPr="0037068B">
        <w:rPr>
          <w:noProof/>
        </w:rPr>
        <w:t>[51]</w:t>
      </w:r>
      <w:r w:rsidRPr="0037068B">
        <w:rPr>
          <w:noProof/>
        </w:rPr>
        <w:tab/>
        <w:t>C.-M. Lin, H.-L. Tsai. Evolution of microstructure, hardness, and corrosion properties of high-entropy Al</w:t>
      </w:r>
      <w:r w:rsidRPr="0037068B">
        <w:rPr>
          <w:noProof/>
          <w:vertAlign w:val="subscript"/>
        </w:rPr>
        <w:t>0.5</w:t>
      </w:r>
      <w:r w:rsidRPr="0037068B">
        <w:rPr>
          <w:noProof/>
        </w:rPr>
        <w:t>CoCrFeNi alloy, Intermetallics 19 (2011) 288-294.</w:t>
      </w:r>
    </w:p>
    <w:p w14:paraId="7AFF4DF7" w14:textId="77777777" w:rsidR="0037068B" w:rsidRPr="0037068B" w:rsidRDefault="0037068B" w:rsidP="0037068B">
      <w:pPr>
        <w:pStyle w:val="EndNoteBibliography"/>
        <w:spacing w:after="120" w:line="320" w:lineRule="exact"/>
        <w:ind w:left="720" w:hanging="720"/>
        <w:rPr>
          <w:noProof/>
        </w:rPr>
      </w:pPr>
      <w:r w:rsidRPr="0037068B">
        <w:rPr>
          <w:noProof/>
        </w:rPr>
        <w:t>[52]</w:t>
      </w:r>
      <w:r w:rsidRPr="0037068B">
        <w:rPr>
          <w:noProof/>
        </w:rPr>
        <w:tab/>
        <w:t>Y.J. Zhou, Y. Zhang, Y.L. Wang, G.L. Chen. Solid solution alloys of AlCoCrFeNiTi</w:t>
      </w:r>
      <w:r w:rsidRPr="0037068B">
        <w:rPr>
          <w:noProof/>
          <w:vertAlign w:val="subscript"/>
        </w:rPr>
        <w:t>x</w:t>
      </w:r>
      <w:r w:rsidRPr="0037068B">
        <w:rPr>
          <w:noProof/>
        </w:rPr>
        <w:t xml:space="preserve"> with excellent room-temperature mechanical properties, Appl. Phys. Lett. 90 (2007) 181904.</w:t>
      </w:r>
    </w:p>
    <w:p w14:paraId="67514EA4" w14:textId="77777777" w:rsidR="0037068B" w:rsidRPr="0037068B" w:rsidRDefault="0037068B" w:rsidP="0037068B">
      <w:pPr>
        <w:pStyle w:val="EndNoteBibliography"/>
        <w:spacing w:after="120" w:line="320" w:lineRule="exact"/>
        <w:ind w:left="720" w:hanging="720"/>
        <w:rPr>
          <w:noProof/>
        </w:rPr>
      </w:pPr>
      <w:r w:rsidRPr="0037068B">
        <w:rPr>
          <w:noProof/>
        </w:rPr>
        <w:t>[53]</w:t>
      </w:r>
      <w:r w:rsidRPr="0037068B">
        <w:rPr>
          <w:noProof/>
        </w:rPr>
        <w:tab/>
        <w:t>Y.P. Wang, B.S. Li, M.X. Ren, C. Yang, H.Z. Fu. Microstructure and compressive properties of AlCrFeCoNi high entropy alloy, Mater. Sci. Eng. A 491 (2008) 154-158.</w:t>
      </w:r>
    </w:p>
    <w:p w14:paraId="1980A383" w14:textId="77777777" w:rsidR="0037068B" w:rsidRPr="0037068B" w:rsidRDefault="0037068B" w:rsidP="0037068B">
      <w:pPr>
        <w:pStyle w:val="EndNoteBibliography"/>
        <w:spacing w:after="120" w:line="320" w:lineRule="exact"/>
        <w:ind w:left="720" w:hanging="720"/>
        <w:rPr>
          <w:noProof/>
        </w:rPr>
      </w:pPr>
      <w:r w:rsidRPr="0037068B">
        <w:rPr>
          <w:noProof/>
        </w:rPr>
        <w:t>[54]</w:t>
      </w:r>
      <w:r w:rsidRPr="0037068B">
        <w:rPr>
          <w:noProof/>
        </w:rPr>
        <w:tab/>
        <w:t>C. Li, M. Zhao, J.C. Li, Q. Jiang. B2 structure of high-entropy alloys with addition of Al, J. Appl. Phys. 104 (2008) 113504.</w:t>
      </w:r>
    </w:p>
    <w:p w14:paraId="0F2DE964" w14:textId="77777777" w:rsidR="0037068B" w:rsidRPr="0037068B" w:rsidRDefault="0037068B" w:rsidP="0037068B">
      <w:pPr>
        <w:pStyle w:val="EndNoteBibliography"/>
        <w:spacing w:after="120" w:line="320" w:lineRule="exact"/>
        <w:ind w:left="720" w:hanging="720"/>
        <w:rPr>
          <w:noProof/>
        </w:rPr>
      </w:pPr>
      <w:r w:rsidRPr="0037068B">
        <w:rPr>
          <w:noProof/>
        </w:rPr>
        <w:t>[55]</w:t>
      </w:r>
      <w:r w:rsidRPr="0037068B">
        <w:rPr>
          <w:noProof/>
        </w:rPr>
        <w:tab/>
        <w:t>F.J. Wang, Y. Zhang, H.A. Davies, G.L. Chen. Cooling Rate and Size Effect on the Microstructure and Mechanical Properties of AlCoCrFeNi High Entropy Alloy, J. Eng. Mat. Tech 131 (2009) 034501 034501-034503.</w:t>
      </w:r>
    </w:p>
    <w:p w14:paraId="362E610E" w14:textId="77777777" w:rsidR="0037068B" w:rsidRPr="0037068B" w:rsidRDefault="0037068B" w:rsidP="0037068B">
      <w:pPr>
        <w:pStyle w:val="EndNoteBibliography"/>
        <w:spacing w:after="120" w:line="320" w:lineRule="exact"/>
        <w:ind w:left="720" w:hanging="720"/>
        <w:rPr>
          <w:noProof/>
        </w:rPr>
      </w:pPr>
      <w:r w:rsidRPr="0037068B">
        <w:rPr>
          <w:noProof/>
        </w:rPr>
        <w:t>[56]</w:t>
      </w:r>
      <w:r w:rsidRPr="0037068B">
        <w:rPr>
          <w:noProof/>
        </w:rPr>
        <w:tab/>
        <w:t>C. Li, J.C. Li, M. Zhao, Q. Jiang. Effect of aluminum contents on microstructure and properties of Al</w:t>
      </w:r>
      <w:r w:rsidRPr="0037068B">
        <w:rPr>
          <w:noProof/>
          <w:vertAlign w:val="subscript"/>
        </w:rPr>
        <w:t>x</w:t>
      </w:r>
      <w:r w:rsidRPr="0037068B">
        <w:rPr>
          <w:noProof/>
        </w:rPr>
        <w:t>CoCrFeNi alloys, J. Alloys Compd. 504 (2010) S515-S518.</w:t>
      </w:r>
    </w:p>
    <w:p w14:paraId="245C3BFA" w14:textId="77777777" w:rsidR="0037068B" w:rsidRPr="0037068B" w:rsidRDefault="0037068B" w:rsidP="0037068B">
      <w:pPr>
        <w:pStyle w:val="EndNoteBibliography"/>
        <w:spacing w:after="120" w:line="320" w:lineRule="exact"/>
        <w:ind w:left="720" w:hanging="720"/>
        <w:rPr>
          <w:noProof/>
        </w:rPr>
      </w:pPr>
      <w:r w:rsidRPr="0037068B">
        <w:rPr>
          <w:noProof/>
        </w:rPr>
        <w:t>[57]</w:t>
      </w:r>
      <w:r w:rsidRPr="0037068B">
        <w:rPr>
          <w:noProof/>
        </w:rPr>
        <w:tab/>
        <w:t>J.M. Zhu, H.M. Fu, H.F. Zhang, A.M. Wang, H. Li, Z.Q. Hu. Synthesis and properties of multiprincipal component AlCoCrFeNiSi</w:t>
      </w:r>
      <w:r w:rsidRPr="0037068B">
        <w:rPr>
          <w:noProof/>
          <w:vertAlign w:val="subscript"/>
        </w:rPr>
        <w:t>x</w:t>
      </w:r>
      <w:r w:rsidRPr="0037068B">
        <w:rPr>
          <w:noProof/>
        </w:rPr>
        <w:t xml:space="preserve"> alloys, Mater. Sci. Eng. A 527 (2010) 7210-7214.</w:t>
      </w:r>
    </w:p>
    <w:p w14:paraId="246371AC" w14:textId="77777777" w:rsidR="0037068B" w:rsidRPr="0037068B" w:rsidRDefault="0037068B" w:rsidP="0037068B">
      <w:pPr>
        <w:pStyle w:val="EndNoteBibliography"/>
        <w:spacing w:after="120" w:line="320" w:lineRule="exact"/>
        <w:ind w:left="720" w:hanging="720"/>
        <w:rPr>
          <w:noProof/>
        </w:rPr>
      </w:pPr>
      <w:r w:rsidRPr="0037068B">
        <w:rPr>
          <w:noProof/>
        </w:rPr>
        <w:t>[58]</w:t>
      </w:r>
      <w:r w:rsidRPr="0037068B">
        <w:rPr>
          <w:noProof/>
        </w:rPr>
        <w:tab/>
        <w:t>J.M. Zhu, H.M. Fu, H.F. Zhang, A.M. Wang, H. Li, Z.Q. Hu. Microstructure and compressive properties of multiprincipal component AlCoCrFeNiC</w:t>
      </w:r>
      <w:r w:rsidRPr="0037068B">
        <w:rPr>
          <w:noProof/>
          <w:vertAlign w:val="subscript"/>
        </w:rPr>
        <w:t>x</w:t>
      </w:r>
      <w:r w:rsidRPr="0037068B">
        <w:rPr>
          <w:noProof/>
        </w:rPr>
        <w:t xml:space="preserve"> alloys, J. Alloys Compd. 509 (2011) 3476-3480.</w:t>
      </w:r>
    </w:p>
    <w:p w14:paraId="01AD47C0" w14:textId="77777777" w:rsidR="0037068B" w:rsidRPr="0037068B" w:rsidRDefault="0037068B" w:rsidP="0037068B">
      <w:pPr>
        <w:pStyle w:val="EndNoteBibliography"/>
        <w:spacing w:after="120" w:line="320" w:lineRule="exact"/>
        <w:ind w:left="720" w:hanging="720"/>
        <w:rPr>
          <w:noProof/>
        </w:rPr>
      </w:pPr>
      <w:r w:rsidRPr="0037068B">
        <w:rPr>
          <w:noProof/>
        </w:rPr>
        <w:t>[59]</w:t>
      </w:r>
      <w:r w:rsidRPr="0037068B">
        <w:rPr>
          <w:noProof/>
        </w:rPr>
        <w:tab/>
        <w:t>Y. Zhang, S.G. Ma, J.W. Qiao. Morphology transition from dendrites to equiaxed grains for AlCoCrFeNi high-entropy alloys by copper mold casting and Bridgman solidification, Metall. Mater. Trans. A 43A (2012) 2625-2630.</w:t>
      </w:r>
    </w:p>
    <w:p w14:paraId="5ACD5D23" w14:textId="77777777" w:rsidR="0037068B" w:rsidRPr="0037068B" w:rsidRDefault="0037068B" w:rsidP="0037068B">
      <w:pPr>
        <w:pStyle w:val="EndNoteBibliography"/>
        <w:spacing w:after="120" w:line="320" w:lineRule="exact"/>
        <w:ind w:left="720" w:hanging="720"/>
        <w:rPr>
          <w:noProof/>
        </w:rPr>
      </w:pPr>
      <w:r w:rsidRPr="0037068B">
        <w:rPr>
          <w:noProof/>
        </w:rPr>
        <w:t>[60]</w:t>
      </w:r>
      <w:r w:rsidRPr="0037068B">
        <w:rPr>
          <w:noProof/>
        </w:rPr>
        <w:tab/>
        <w:t>Y. Lu, Y. Dong, S. Guo, L. Jiang, H. Kang, T. Wang, B. Wen, Z. Wang, J. Jie, Z. Cao, H. Ruan, T. Li. A Promising New Class of High-Temperature Alloys: Eutectic High-Entropy Alloys, Sci. Rep. 4 (2014).</w:t>
      </w:r>
    </w:p>
    <w:p w14:paraId="0DE35170" w14:textId="77777777" w:rsidR="0037068B" w:rsidRPr="0037068B" w:rsidRDefault="0037068B" w:rsidP="0037068B">
      <w:pPr>
        <w:pStyle w:val="EndNoteBibliography"/>
        <w:spacing w:after="120" w:line="320" w:lineRule="exact"/>
        <w:ind w:left="720" w:hanging="720"/>
        <w:rPr>
          <w:noProof/>
        </w:rPr>
      </w:pPr>
      <w:r w:rsidRPr="0037068B">
        <w:rPr>
          <w:noProof/>
        </w:rPr>
        <w:t>[61]</w:t>
      </w:r>
      <w:r w:rsidRPr="0037068B">
        <w:rPr>
          <w:noProof/>
        </w:rPr>
        <w:tab/>
        <w:t>S.K. Chen, Y.F. Kao. Near-constant resistivity in 4.2-360 K in a B2 Al</w:t>
      </w:r>
      <w:r w:rsidRPr="0037068B">
        <w:rPr>
          <w:noProof/>
          <w:vertAlign w:val="subscript"/>
        </w:rPr>
        <w:t>2.08</w:t>
      </w:r>
      <w:r w:rsidRPr="0037068B">
        <w:rPr>
          <w:noProof/>
        </w:rPr>
        <w:t>CoCrFeNi, AIP Adv. 2 (2012).</w:t>
      </w:r>
    </w:p>
    <w:p w14:paraId="50105403" w14:textId="77777777" w:rsidR="0037068B" w:rsidRPr="0037068B" w:rsidRDefault="0037068B" w:rsidP="0037068B">
      <w:pPr>
        <w:pStyle w:val="EndNoteBibliography"/>
        <w:spacing w:after="120" w:line="320" w:lineRule="exact"/>
        <w:ind w:left="720" w:hanging="720"/>
        <w:rPr>
          <w:noProof/>
        </w:rPr>
      </w:pPr>
      <w:r w:rsidRPr="0037068B">
        <w:rPr>
          <w:noProof/>
        </w:rPr>
        <w:t>[62]</w:t>
      </w:r>
      <w:r w:rsidRPr="0037068B">
        <w:rPr>
          <w:noProof/>
        </w:rPr>
        <w:tab/>
        <w:t>M.-H. Chuang, M.-H. Tsai, W.-R. Wang, S.-J. Lin, J.-W. Yeh. Microstructure and wear behavior of Al</w:t>
      </w:r>
      <w:r w:rsidRPr="0037068B">
        <w:rPr>
          <w:noProof/>
          <w:vertAlign w:val="subscript"/>
        </w:rPr>
        <w:t>x</w:t>
      </w:r>
      <w:r w:rsidRPr="0037068B">
        <w:rPr>
          <w:noProof/>
        </w:rPr>
        <w:t>Co</w:t>
      </w:r>
      <w:r w:rsidRPr="0037068B">
        <w:rPr>
          <w:noProof/>
          <w:vertAlign w:val="subscript"/>
        </w:rPr>
        <w:t>1.5</w:t>
      </w:r>
      <w:r w:rsidRPr="0037068B">
        <w:rPr>
          <w:noProof/>
        </w:rPr>
        <w:t>CrFeNi</w:t>
      </w:r>
      <w:r w:rsidRPr="0037068B">
        <w:rPr>
          <w:noProof/>
          <w:vertAlign w:val="subscript"/>
        </w:rPr>
        <w:t>1.5</w:t>
      </w:r>
      <w:r w:rsidRPr="0037068B">
        <w:rPr>
          <w:noProof/>
        </w:rPr>
        <w:t>Tiy high-entropy alloys, Acta Mater. 59 (2011) 6308-6317.</w:t>
      </w:r>
    </w:p>
    <w:p w14:paraId="004B2D34" w14:textId="77777777" w:rsidR="0037068B" w:rsidRPr="0037068B" w:rsidRDefault="0037068B" w:rsidP="0037068B">
      <w:pPr>
        <w:pStyle w:val="EndNoteBibliography"/>
        <w:spacing w:after="120" w:line="320" w:lineRule="exact"/>
        <w:ind w:left="720" w:hanging="720"/>
        <w:rPr>
          <w:noProof/>
        </w:rPr>
      </w:pPr>
      <w:r w:rsidRPr="0037068B">
        <w:rPr>
          <w:noProof/>
        </w:rPr>
        <w:t>[63]</w:t>
      </w:r>
      <w:r w:rsidRPr="0037068B">
        <w:rPr>
          <w:noProof/>
        </w:rPr>
        <w:tab/>
        <w:t>K.B. Zhang, Z.Y. Fu, J.Y. Zhang, W.M. Wang, H. Wang, Y.C. Wang, Q.J. Zhang, J. Shi. Microstructure and mechanical properties of CoCrFeNiTiAl</w:t>
      </w:r>
      <w:r w:rsidRPr="0037068B">
        <w:rPr>
          <w:noProof/>
          <w:vertAlign w:val="subscript"/>
        </w:rPr>
        <w:t>x</w:t>
      </w:r>
      <w:r w:rsidRPr="0037068B">
        <w:rPr>
          <w:noProof/>
          <w:sz w:val="20"/>
          <w:vertAlign w:val="subscript"/>
        </w:rPr>
        <w:t xml:space="preserve"> </w:t>
      </w:r>
      <w:r w:rsidRPr="0037068B">
        <w:rPr>
          <w:noProof/>
        </w:rPr>
        <w:t>high-entropy alloys, Mater. Sci. Eng. A 508 (2009) 214-219.</w:t>
      </w:r>
    </w:p>
    <w:p w14:paraId="4DA47F53" w14:textId="77777777" w:rsidR="0037068B" w:rsidRPr="0037068B" w:rsidRDefault="0037068B" w:rsidP="0037068B">
      <w:pPr>
        <w:pStyle w:val="EndNoteBibliography"/>
        <w:spacing w:after="120" w:line="320" w:lineRule="exact"/>
        <w:ind w:left="720" w:hanging="720"/>
        <w:rPr>
          <w:noProof/>
        </w:rPr>
      </w:pPr>
      <w:r w:rsidRPr="0037068B">
        <w:rPr>
          <w:noProof/>
        </w:rPr>
        <w:t>[64]</w:t>
      </w:r>
      <w:r w:rsidRPr="0037068B">
        <w:rPr>
          <w:noProof/>
        </w:rPr>
        <w:tab/>
        <w:t>K.B. Zhang, Z.Y. Fu. Effects of annealing treatment on phase composition and microstructure of CoCrFeNiTiAl</w:t>
      </w:r>
      <w:r w:rsidRPr="0037068B">
        <w:rPr>
          <w:noProof/>
          <w:vertAlign w:val="subscript"/>
        </w:rPr>
        <w:t>x</w:t>
      </w:r>
      <w:r w:rsidRPr="0037068B">
        <w:rPr>
          <w:noProof/>
        </w:rPr>
        <w:t xml:space="preserve"> high-entropy alloys, Intermetallics 22 (2012) 24-32.</w:t>
      </w:r>
    </w:p>
    <w:p w14:paraId="13049A99" w14:textId="77777777" w:rsidR="0037068B" w:rsidRPr="0037068B" w:rsidRDefault="0037068B" w:rsidP="0037068B">
      <w:pPr>
        <w:pStyle w:val="EndNoteBibliography"/>
        <w:spacing w:after="120" w:line="320" w:lineRule="exact"/>
        <w:ind w:left="720" w:hanging="720"/>
        <w:rPr>
          <w:noProof/>
        </w:rPr>
      </w:pPr>
      <w:r w:rsidRPr="0037068B">
        <w:rPr>
          <w:noProof/>
        </w:rPr>
        <w:t>[65]</w:t>
      </w:r>
      <w:r w:rsidRPr="0037068B">
        <w:rPr>
          <w:noProof/>
        </w:rPr>
        <w:tab/>
        <w:t>Z. Fu, W. Chen, S. Fang, D.X. Zhang, H. Xiao, D. Zhu. Alloying behavior and deformation twinning in a CoNiFeCrAl</w:t>
      </w:r>
      <w:r w:rsidRPr="0037068B">
        <w:rPr>
          <w:noProof/>
          <w:vertAlign w:val="subscript"/>
        </w:rPr>
        <w:t>0.6</w:t>
      </w:r>
      <w:r w:rsidRPr="0037068B">
        <w:rPr>
          <w:noProof/>
        </w:rPr>
        <w:t>Ti</w:t>
      </w:r>
      <w:r w:rsidRPr="0037068B">
        <w:rPr>
          <w:noProof/>
          <w:vertAlign w:val="subscript"/>
        </w:rPr>
        <w:t>0.4</w:t>
      </w:r>
      <w:r w:rsidRPr="0037068B">
        <w:rPr>
          <w:noProof/>
        </w:rPr>
        <w:t xml:space="preserve"> high entropy alloy processed by spark plasma sintering, J. Alloys Compd. 553 (2013) 316-323.</w:t>
      </w:r>
    </w:p>
    <w:p w14:paraId="09D82F06" w14:textId="77777777" w:rsidR="0037068B" w:rsidRPr="0037068B" w:rsidRDefault="0037068B" w:rsidP="0037068B">
      <w:pPr>
        <w:pStyle w:val="EndNoteBibliography"/>
        <w:spacing w:after="120" w:line="320" w:lineRule="exact"/>
        <w:ind w:left="720" w:hanging="720"/>
        <w:rPr>
          <w:noProof/>
        </w:rPr>
      </w:pPr>
      <w:r w:rsidRPr="0037068B">
        <w:rPr>
          <w:noProof/>
        </w:rPr>
        <w:t>[66]</w:t>
      </w:r>
      <w:r w:rsidRPr="0037068B">
        <w:rPr>
          <w:noProof/>
        </w:rPr>
        <w:tab/>
        <w:t>F.J. Wang, Y. Zhang. Effect of Co addition on crystal structure and mechanical properties of Ti</w:t>
      </w:r>
      <w:r w:rsidRPr="0037068B">
        <w:rPr>
          <w:noProof/>
          <w:vertAlign w:val="subscript"/>
        </w:rPr>
        <w:t>0.5</w:t>
      </w:r>
      <w:r w:rsidRPr="0037068B">
        <w:rPr>
          <w:noProof/>
        </w:rPr>
        <w:t>CrFeNiAlCo high entropy alloy, Mater. Sci. Eng. A 496 (2008) 214-216.</w:t>
      </w:r>
    </w:p>
    <w:p w14:paraId="5C3663F1"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67]</w:t>
      </w:r>
      <w:r w:rsidRPr="0037068B">
        <w:rPr>
          <w:noProof/>
        </w:rPr>
        <w:tab/>
        <w:t>Y. Zhuang, W. Liu, P. Xing, F. Wang, J. He. Effect of Co element on microstructure and mechanical properties of FeCo</w:t>
      </w:r>
      <w:r w:rsidRPr="0037068B">
        <w:rPr>
          <w:noProof/>
          <w:vertAlign w:val="subscript"/>
        </w:rPr>
        <w:t>x</w:t>
      </w:r>
      <w:r w:rsidRPr="0037068B">
        <w:rPr>
          <w:noProof/>
        </w:rPr>
        <w:t>NiCuAl alloys, Acta Metall. Sin. 25 (2012) 124-130.</w:t>
      </w:r>
    </w:p>
    <w:p w14:paraId="587CECCC" w14:textId="77777777" w:rsidR="0037068B" w:rsidRPr="0037068B" w:rsidRDefault="0037068B" w:rsidP="0037068B">
      <w:pPr>
        <w:pStyle w:val="EndNoteBibliography"/>
        <w:spacing w:after="120" w:line="320" w:lineRule="exact"/>
        <w:ind w:left="720" w:hanging="720"/>
        <w:rPr>
          <w:noProof/>
        </w:rPr>
      </w:pPr>
      <w:r w:rsidRPr="0037068B">
        <w:rPr>
          <w:noProof/>
        </w:rPr>
        <w:t>[68]</w:t>
      </w:r>
      <w:r w:rsidRPr="0037068B">
        <w:rPr>
          <w:noProof/>
        </w:rPr>
        <w:tab/>
        <w:t>X. Wang, H. Xie, L. Jia, Z.L. Lu. Effect of Ti, Al and Cu addition on structural evolution and phase constitution of FeCoNi system equimolar alloys, Mater. Sci. Forum 724 (2012) 335-338.</w:t>
      </w:r>
    </w:p>
    <w:p w14:paraId="0ADD11A8" w14:textId="77777777" w:rsidR="0037068B" w:rsidRPr="0037068B" w:rsidRDefault="0037068B" w:rsidP="0037068B">
      <w:pPr>
        <w:pStyle w:val="EndNoteBibliography"/>
        <w:spacing w:after="120" w:line="320" w:lineRule="exact"/>
        <w:ind w:left="720" w:hanging="720"/>
        <w:rPr>
          <w:noProof/>
        </w:rPr>
      </w:pPr>
      <w:r w:rsidRPr="0037068B">
        <w:rPr>
          <w:noProof/>
        </w:rPr>
        <w:t>[69]</w:t>
      </w:r>
      <w:r w:rsidRPr="0037068B">
        <w:rPr>
          <w:noProof/>
        </w:rPr>
        <w:tab/>
        <w:t>S. Varalakshmi, M. Kamaraj, B.S. Murty. Processing and properties of nanocrystalline CuNiCoZnAlTi high entropy alloys by mechanical alloying, Mater. Sci. Eng. A 527 (2010) 1027-1030.</w:t>
      </w:r>
    </w:p>
    <w:p w14:paraId="049AF662" w14:textId="77777777" w:rsidR="0037068B" w:rsidRPr="0037068B" w:rsidRDefault="0037068B" w:rsidP="0037068B">
      <w:pPr>
        <w:pStyle w:val="EndNoteBibliography"/>
        <w:spacing w:after="120" w:line="320" w:lineRule="exact"/>
        <w:ind w:left="720" w:hanging="720"/>
        <w:rPr>
          <w:noProof/>
        </w:rPr>
      </w:pPr>
      <w:r w:rsidRPr="0037068B">
        <w:rPr>
          <w:noProof/>
        </w:rPr>
        <w:t>[70]</w:t>
      </w:r>
      <w:r w:rsidRPr="0037068B">
        <w:rPr>
          <w:noProof/>
        </w:rPr>
        <w:tab/>
        <w:t>T.T. Zuo, R.B. Li, X.J. Ren, Y. Zhang. Effects of Al and Si addition on the structure and properties of CoFeNi equal atomic ratio alloy, J. Magn. Magn. Mater. 371 (2014) 60-68.</w:t>
      </w:r>
    </w:p>
    <w:p w14:paraId="195E981D" w14:textId="77777777" w:rsidR="0037068B" w:rsidRPr="0037068B" w:rsidRDefault="0037068B" w:rsidP="0037068B">
      <w:pPr>
        <w:pStyle w:val="EndNoteBibliography"/>
        <w:spacing w:after="120" w:line="320" w:lineRule="exact"/>
        <w:ind w:left="720" w:hanging="720"/>
        <w:rPr>
          <w:noProof/>
        </w:rPr>
      </w:pPr>
      <w:r w:rsidRPr="0037068B">
        <w:rPr>
          <w:noProof/>
        </w:rPr>
        <w:t>[71]</w:t>
      </w:r>
      <w:r w:rsidRPr="0037068B">
        <w:rPr>
          <w:noProof/>
        </w:rPr>
        <w:tab/>
        <w:t>W. Chen, Z. Fu, S. Fang, Y. Wang, H. Xiao, D. Zhu. Processing, microstructure and properties of Al</w:t>
      </w:r>
      <w:r w:rsidRPr="0037068B">
        <w:rPr>
          <w:noProof/>
          <w:vertAlign w:val="subscript"/>
        </w:rPr>
        <w:t>0.6</w:t>
      </w:r>
      <w:r w:rsidRPr="0037068B">
        <w:rPr>
          <w:noProof/>
        </w:rPr>
        <w:t>CoNiFeTi</w:t>
      </w:r>
      <w:r w:rsidRPr="0037068B">
        <w:rPr>
          <w:noProof/>
          <w:vertAlign w:val="subscript"/>
        </w:rPr>
        <w:t>0.4</w:t>
      </w:r>
      <w:r w:rsidRPr="0037068B">
        <w:rPr>
          <w:noProof/>
        </w:rPr>
        <w:t xml:space="preserve"> high entropy alloy with nanoscale twins, Mater. Sci. Eng. A 565 (2013) 439-444.</w:t>
      </w:r>
    </w:p>
    <w:p w14:paraId="4B0C75D8" w14:textId="77777777" w:rsidR="0037068B" w:rsidRPr="0037068B" w:rsidRDefault="0037068B" w:rsidP="0037068B">
      <w:pPr>
        <w:pStyle w:val="EndNoteBibliography"/>
        <w:spacing w:after="120" w:line="320" w:lineRule="exact"/>
        <w:ind w:left="720" w:hanging="720"/>
        <w:rPr>
          <w:noProof/>
        </w:rPr>
      </w:pPr>
      <w:r w:rsidRPr="0037068B">
        <w:rPr>
          <w:noProof/>
        </w:rPr>
        <w:t>[72]</w:t>
      </w:r>
      <w:r w:rsidRPr="0037068B">
        <w:rPr>
          <w:noProof/>
        </w:rPr>
        <w:tab/>
        <w:t>S. Guo, C. Ng, C.T. Liu. Anomalous solidification microstructures in Co-free Al</w:t>
      </w:r>
      <w:r w:rsidRPr="0037068B">
        <w:rPr>
          <w:noProof/>
          <w:vertAlign w:val="subscript"/>
        </w:rPr>
        <w:t>x</w:t>
      </w:r>
      <w:r w:rsidRPr="0037068B">
        <w:rPr>
          <w:noProof/>
        </w:rPr>
        <w:t>CrCuFeNi</w:t>
      </w:r>
      <w:r w:rsidRPr="0037068B">
        <w:rPr>
          <w:noProof/>
          <w:vertAlign w:val="subscript"/>
        </w:rPr>
        <w:t>2</w:t>
      </w:r>
      <w:r w:rsidRPr="0037068B">
        <w:rPr>
          <w:noProof/>
        </w:rPr>
        <w:t xml:space="preserve"> high-entropy alloys, J. Alloys Compd. 557 (2013) 77-81.</w:t>
      </w:r>
    </w:p>
    <w:p w14:paraId="09AFF3E6" w14:textId="77777777" w:rsidR="0037068B" w:rsidRPr="0037068B" w:rsidRDefault="0037068B" w:rsidP="0037068B">
      <w:pPr>
        <w:pStyle w:val="EndNoteBibliography"/>
        <w:spacing w:after="120" w:line="320" w:lineRule="exact"/>
        <w:ind w:left="720" w:hanging="720"/>
        <w:rPr>
          <w:noProof/>
        </w:rPr>
      </w:pPr>
      <w:r w:rsidRPr="0037068B">
        <w:rPr>
          <w:noProof/>
        </w:rPr>
        <w:t>[73]</w:t>
      </w:r>
      <w:r w:rsidRPr="0037068B">
        <w:rPr>
          <w:noProof/>
        </w:rPr>
        <w:tab/>
        <w:t>S. Guo, C. Ng, J. Lu, C.T. Liu. Effect of valence electron concentration on stability of fcc or bcc phase in high entropy alloys, J. Appl. Phys. 109 (2011) 103505.</w:t>
      </w:r>
    </w:p>
    <w:p w14:paraId="4919DA59" w14:textId="77777777" w:rsidR="0037068B" w:rsidRPr="0037068B" w:rsidRDefault="0037068B" w:rsidP="0037068B">
      <w:pPr>
        <w:pStyle w:val="EndNoteBibliography"/>
        <w:spacing w:after="120" w:line="320" w:lineRule="exact"/>
        <w:ind w:left="720" w:hanging="720"/>
        <w:rPr>
          <w:noProof/>
        </w:rPr>
      </w:pPr>
      <w:r w:rsidRPr="0037068B">
        <w:rPr>
          <w:noProof/>
        </w:rPr>
        <w:t>[74]</w:t>
      </w:r>
      <w:r w:rsidRPr="0037068B">
        <w:rPr>
          <w:noProof/>
        </w:rPr>
        <w:tab/>
        <w:t>P. Jinhong, P. Ye, Z. Hui, Z. Lu. Microstructure and properties of AlCrFeCuNi</w:t>
      </w:r>
      <w:r w:rsidRPr="0037068B">
        <w:rPr>
          <w:noProof/>
          <w:vertAlign w:val="subscript"/>
        </w:rPr>
        <w:t>x</w:t>
      </w:r>
      <w:r w:rsidRPr="0037068B">
        <w:rPr>
          <w:noProof/>
        </w:rPr>
        <w:t xml:space="preserve"> (0.6&lt;x&lt;1.4) high-entropy alloys, Mater. Sci. Eng. A 534 (2012) 228-233.</w:t>
      </w:r>
    </w:p>
    <w:p w14:paraId="6E5210B9" w14:textId="77777777" w:rsidR="0037068B" w:rsidRPr="0037068B" w:rsidRDefault="0037068B" w:rsidP="0037068B">
      <w:pPr>
        <w:pStyle w:val="EndNoteBibliography"/>
        <w:spacing w:after="120" w:line="320" w:lineRule="exact"/>
        <w:ind w:left="720" w:hanging="720"/>
        <w:rPr>
          <w:noProof/>
        </w:rPr>
      </w:pPr>
      <w:r w:rsidRPr="0037068B">
        <w:rPr>
          <w:noProof/>
        </w:rPr>
        <w:t>[75]</w:t>
      </w:r>
      <w:r w:rsidRPr="0037068B">
        <w:rPr>
          <w:noProof/>
        </w:rPr>
        <w:tab/>
        <w:t>M. Chen, Y. Liu, Y.X. Li, X. Chen. Microstructure and mechanical properties of AlTiFeNiCuCr</w:t>
      </w:r>
      <w:r w:rsidRPr="0037068B">
        <w:rPr>
          <w:noProof/>
          <w:sz w:val="20"/>
          <w:vertAlign w:val="subscript"/>
        </w:rPr>
        <w:t>x</w:t>
      </w:r>
      <w:r w:rsidRPr="0037068B">
        <w:rPr>
          <w:noProof/>
        </w:rPr>
        <w:t xml:space="preserve"> high-entropy alloy with multi-principal elements, Acta Metall. Sin. 43 (2007) 1020-1024.</w:t>
      </w:r>
    </w:p>
    <w:p w14:paraId="26E1A6CF" w14:textId="77777777" w:rsidR="0037068B" w:rsidRPr="0037068B" w:rsidRDefault="0037068B" w:rsidP="0037068B">
      <w:pPr>
        <w:pStyle w:val="EndNoteBibliography"/>
        <w:spacing w:after="120" w:line="320" w:lineRule="exact"/>
        <w:ind w:left="720" w:hanging="720"/>
        <w:rPr>
          <w:noProof/>
        </w:rPr>
      </w:pPr>
      <w:r w:rsidRPr="0037068B">
        <w:rPr>
          <w:noProof/>
        </w:rPr>
        <w:t>[76]</w:t>
      </w:r>
      <w:r w:rsidRPr="0037068B">
        <w:rPr>
          <w:noProof/>
        </w:rPr>
        <w:tab/>
        <w:t>J.-H. Pi, Y. Pan, L. Zhang, H. Zhang. Microstructure and property of AlTiCrFeNiCu high-entropy alloy, J. Alloys Compd. 509 (2011) 5641-5645.</w:t>
      </w:r>
    </w:p>
    <w:p w14:paraId="35107DCD" w14:textId="77777777" w:rsidR="0037068B" w:rsidRPr="0037068B" w:rsidRDefault="0037068B" w:rsidP="0037068B">
      <w:pPr>
        <w:pStyle w:val="EndNoteBibliography"/>
        <w:spacing w:after="120" w:line="320" w:lineRule="exact"/>
        <w:ind w:left="720" w:hanging="720"/>
        <w:rPr>
          <w:noProof/>
        </w:rPr>
      </w:pPr>
      <w:r w:rsidRPr="0037068B">
        <w:rPr>
          <w:noProof/>
        </w:rPr>
        <w:t>[77]</w:t>
      </w:r>
      <w:r w:rsidRPr="0037068B">
        <w:rPr>
          <w:noProof/>
        </w:rPr>
        <w:tab/>
        <w:t>C.-P. Lee, C.-C. Chang, Y.-Y. Chen, J.-W. Yeh, H.-C. Shih. Effect of the aluminium content of Al</w:t>
      </w:r>
      <w:r w:rsidRPr="0037068B">
        <w:rPr>
          <w:noProof/>
          <w:vertAlign w:val="subscript"/>
        </w:rPr>
        <w:t>x</w:t>
      </w:r>
      <w:r w:rsidRPr="0037068B">
        <w:rPr>
          <w:noProof/>
        </w:rPr>
        <w:t>CrFe</w:t>
      </w:r>
      <w:r w:rsidRPr="0037068B">
        <w:rPr>
          <w:noProof/>
          <w:vertAlign w:val="subscript"/>
        </w:rPr>
        <w:t>1.5</w:t>
      </w:r>
      <w:r w:rsidRPr="0037068B">
        <w:rPr>
          <w:noProof/>
        </w:rPr>
        <w:t>MnNi</w:t>
      </w:r>
      <w:r w:rsidRPr="0037068B">
        <w:rPr>
          <w:noProof/>
          <w:vertAlign w:val="subscript"/>
        </w:rPr>
        <w:t>0.5</w:t>
      </w:r>
      <w:r w:rsidRPr="0037068B">
        <w:rPr>
          <w:noProof/>
        </w:rPr>
        <w:t xml:space="preserve"> high-entropy alloys on the corrosion behaviour in aqueous environments, Corros. Sci. 50 (2008) 2053-2060.</w:t>
      </w:r>
    </w:p>
    <w:p w14:paraId="0A4E67CD" w14:textId="77777777" w:rsidR="0037068B" w:rsidRPr="0037068B" w:rsidRDefault="0037068B" w:rsidP="0037068B">
      <w:pPr>
        <w:pStyle w:val="EndNoteBibliography"/>
        <w:spacing w:after="120" w:line="320" w:lineRule="exact"/>
        <w:ind w:left="720" w:hanging="720"/>
        <w:rPr>
          <w:noProof/>
        </w:rPr>
      </w:pPr>
      <w:r w:rsidRPr="0037068B">
        <w:rPr>
          <w:noProof/>
        </w:rPr>
        <w:t>[78]</w:t>
      </w:r>
      <w:r w:rsidRPr="0037068B">
        <w:rPr>
          <w:noProof/>
        </w:rPr>
        <w:tab/>
        <w:t>S.-T. Chen, W.-Y. Tang, Y.-F. Kuo, S.-Y. Chen, C.-H. Tsau, T.-T. Shun, J.-W. Yeh. Microstructure and properties of age-hardenable Al</w:t>
      </w:r>
      <w:r w:rsidRPr="0037068B">
        <w:rPr>
          <w:noProof/>
          <w:vertAlign w:val="subscript"/>
        </w:rPr>
        <w:t>x</w:t>
      </w:r>
      <w:r w:rsidRPr="0037068B">
        <w:rPr>
          <w:noProof/>
        </w:rPr>
        <w:t>CrFe</w:t>
      </w:r>
      <w:r w:rsidRPr="0037068B">
        <w:rPr>
          <w:noProof/>
          <w:vertAlign w:val="subscript"/>
        </w:rPr>
        <w:t>1.5</w:t>
      </w:r>
      <w:r w:rsidRPr="0037068B">
        <w:rPr>
          <w:noProof/>
        </w:rPr>
        <w:t>MnNi</w:t>
      </w:r>
      <w:r w:rsidRPr="0037068B">
        <w:rPr>
          <w:noProof/>
          <w:vertAlign w:val="subscript"/>
        </w:rPr>
        <w:t>0.5</w:t>
      </w:r>
      <w:r w:rsidRPr="0037068B">
        <w:rPr>
          <w:noProof/>
        </w:rPr>
        <w:t xml:space="preserve"> alloys, Mater. Sci. Eng. A 527 (2010) 5818-5825.</w:t>
      </w:r>
    </w:p>
    <w:p w14:paraId="757F1951" w14:textId="77777777" w:rsidR="0037068B" w:rsidRPr="0037068B" w:rsidRDefault="0037068B" w:rsidP="0037068B">
      <w:pPr>
        <w:pStyle w:val="EndNoteBibliography"/>
        <w:spacing w:after="120" w:line="320" w:lineRule="exact"/>
        <w:ind w:left="720" w:hanging="720"/>
        <w:rPr>
          <w:noProof/>
        </w:rPr>
      </w:pPr>
      <w:r w:rsidRPr="0037068B">
        <w:rPr>
          <w:noProof/>
        </w:rPr>
        <w:t>[79]</w:t>
      </w:r>
      <w:r w:rsidRPr="0037068B">
        <w:rPr>
          <w:noProof/>
        </w:rPr>
        <w:tab/>
        <w:t>Y. Dong, Y. Lu, J. Kong, J. Zhang, T. Li. Microstructure and mechanical properties of multi-component AlCrFeNiMo</w:t>
      </w:r>
      <w:r w:rsidRPr="0037068B">
        <w:rPr>
          <w:noProof/>
          <w:vertAlign w:val="subscript"/>
        </w:rPr>
        <w:t>x</w:t>
      </w:r>
      <w:r w:rsidRPr="0037068B">
        <w:rPr>
          <w:noProof/>
        </w:rPr>
        <w:t xml:space="preserve"> high-entropy alloys, J. Alloys Compd. 573 (2013) 96-101.</w:t>
      </w:r>
    </w:p>
    <w:p w14:paraId="62DADDB2" w14:textId="77777777" w:rsidR="0037068B" w:rsidRPr="0037068B" w:rsidRDefault="0037068B" w:rsidP="0037068B">
      <w:pPr>
        <w:pStyle w:val="EndNoteBibliography"/>
        <w:spacing w:after="120" w:line="320" w:lineRule="exact"/>
        <w:ind w:left="720" w:hanging="720"/>
        <w:rPr>
          <w:noProof/>
        </w:rPr>
      </w:pPr>
      <w:r w:rsidRPr="0037068B">
        <w:rPr>
          <w:noProof/>
        </w:rPr>
        <w:t>[80]</w:t>
      </w:r>
      <w:r w:rsidRPr="0037068B">
        <w:rPr>
          <w:noProof/>
        </w:rPr>
        <w:tab/>
        <w:t>Y.Y. Du, Y.P. Lu, T.J. Li, T.M. Wang, G.L. Zhang. Effect of aluminium content of Al</w:t>
      </w:r>
      <w:r w:rsidRPr="0037068B">
        <w:rPr>
          <w:noProof/>
          <w:vertAlign w:val="subscript"/>
        </w:rPr>
        <w:t>x</w:t>
      </w:r>
      <w:r w:rsidRPr="0037068B">
        <w:rPr>
          <w:noProof/>
        </w:rPr>
        <w:t>CrFe</w:t>
      </w:r>
      <w:r w:rsidRPr="0037068B">
        <w:rPr>
          <w:noProof/>
          <w:vertAlign w:val="subscript"/>
        </w:rPr>
        <w:t>1.5</w:t>
      </w:r>
      <w:r w:rsidRPr="0037068B">
        <w:rPr>
          <w:noProof/>
        </w:rPr>
        <w:t>Ni</w:t>
      </w:r>
      <w:r w:rsidRPr="0037068B">
        <w:rPr>
          <w:noProof/>
          <w:vertAlign w:val="subscript"/>
        </w:rPr>
        <w:t>0.5</w:t>
      </w:r>
      <w:r w:rsidRPr="0037068B">
        <w:rPr>
          <w:noProof/>
        </w:rPr>
        <w:t xml:space="preserve"> multiprincipal alloys on microstructure and alloy hardness, Mater. Res. Innov. 15 (2011) 107-110.</w:t>
      </w:r>
    </w:p>
    <w:p w14:paraId="6F573764" w14:textId="77777777" w:rsidR="0037068B" w:rsidRPr="0037068B" w:rsidRDefault="0037068B" w:rsidP="0037068B">
      <w:pPr>
        <w:pStyle w:val="EndNoteBibliography"/>
        <w:spacing w:after="120" w:line="320" w:lineRule="exact"/>
        <w:ind w:left="720" w:hanging="720"/>
        <w:rPr>
          <w:noProof/>
        </w:rPr>
      </w:pPr>
      <w:r w:rsidRPr="0037068B">
        <w:rPr>
          <w:noProof/>
        </w:rPr>
        <w:t>[81]</w:t>
      </w:r>
      <w:r w:rsidRPr="0037068B">
        <w:rPr>
          <w:noProof/>
        </w:rPr>
        <w:tab/>
        <w:t>F. Otto, Y. Yang, H. Bei, E.P. George. Relative effects of enthalpy and entropy on the phase stability of equiatomic high-entropy alloys, Acta Mater. 61 (2013) 2628-2638.</w:t>
      </w:r>
    </w:p>
    <w:p w14:paraId="27DD4376" w14:textId="77777777" w:rsidR="0037068B" w:rsidRPr="0037068B" w:rsidRDefault="0037068B" w:rsidP="0037068B">
      <w:pPr>
        <w:pStyle w:val="EndNoteBibliography"/>
        <w:spacing w:after="120" w:line="320" w:lineRule="exact"/>
        <w:ind w:left="720" w:hanging="720"/>
        <w:rPr>
          <w:noProof/>
        </w:rPr>
      </w:pPr>
      <w:r w:rsidRPr="0037068B">
        <w:rPr>
          <w:noProof/>
        </w:rPr>
        <w:t>[82]</w:t>
      </w:r>
      <w:r w:rsidRPr="0037068B">
        <w:rPr>
          <w:noProof/>
        </w:rPr>
        <w:tab/>
        <w:t>B. Cantor, I.T.H. Chang, P. Knight, A.J.B. Vincent. Microstructural development in equiatomic multicomponent alloys, Mater. Sci. Eng. A 375-377 (2004) 213-218.</w:t>
      </w:r>
    </w:p>
    <w:p w14:paraId="386C7620" w14:textId="77777777" w:rsidR="0037068B" w:rsidRPr="0037068B" w:rsidRDefault="0037068B" w:rsidP="0037068B">
      <w:pPr>
        <w:pStyle w:val="EndNoteBibliography"/>
        <w:spacing w:after="120" w:line="320" w:lineRule="exact"/>
        <w:ind w:left="720" w:hanging="720"/>
        <w:rPr>
          <w:noProof/>
        </w:rPr>
      </w:pPr>
      <w:r w:rsidRPr="0037068B">
        <w:rPr>
          <w:noProof/>
        </w:rPr>
        <w:t>[83]</w:t>
      </w:r>
      <w:r w:rsidRPr="0037068B">
        <w:rPr>
          <w:noProof/>
        </w:rPr>
        <w:tab/>
        <w:t>Y.-J. Hsu, W.-C. Chiang, J.-K. Wu. Corrosion behavior of FeCoNiCrCu</w:t>
      </w:r>
      <w:r w:rsidRPr="0037068B">
        <w:rPr>
          <w:noProof/>
          <w:vertAlign w:val="subscript"/>
        </w:rPr>
        <w:t>x</w:t>
      </w:r>
      <w:r w:rsidRPr="0037068B">
        <w:rPr>
          <w:noProof/>
        </w:rPr>
        <w:t xml:space="preserve"> high-entropy alloys in 3.5% sodium chloride solution, Mater. Chem. Phys. 92 (2005) 112-117.</w:t>
      </w:r>
    </w:p>
    <w:p w14:paraId="78ED622B" w14:textId="77777777" w:rsidR="0037068B" w:rsidRPr="0037068B" w:rsidRDefault="0037068B" w:rsidP="0037068B">
      <w:pPr>
        <w:pStyle w:val="EndNoteBibliography"/>
        <w:spacing w:after="120" w:line="320" w:lineRule="exact"/>
        <w:ind w:left="720" w:hanging="720"/>
        <w:rPr>
          <w:noProof/>
        </w:rPr>
      </w:pPr>
      <w:r w:rsidRPr="0037068B">
        <w:rPr>
          <w:noProof/>
        </w:rPr>
        <w:t>[84]</w:t>
      </w:r>
      <w:r w:rsidRPr="0037068B">
        <w:rPr>
          <w:noProof/>
        </w:rPr>
        <w:tab/>
        <w:t>C.-M. Lin, H.-L. Tsai. Equilibrium phase of high-entropy FeCoNiCrCu</w:t>
      </w:r>
      <w:r w:rsidRPr="0037068B">
        <w:rPr>
          <w:noProof/>
          <w:vertAlign w:val="subscript"/>
        </w:rPr>
        <w:t>0.5</w:t>
      </w:r>
      <w:r w:rsidRPr="0037068B">
        <w:rPr>
          <w:noProof/>
        </w:rPr>
        <w:t xml:space="preserve"> alloy at elevated temperature, J. Alloys Compd. 489 (2010) 30-35.</w:t>
      </w:r>
    </w:p>
    <w:p w14:paraId="2204C0AD"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85]</w:t>
      </w:r>
      <w:r w:rsidRPr="0037068B">
        <w:rPr>
          <w:noProof/>
        </w:rPr>
        <w:tab/>
        <w:t>C.-M. Lin, H.-L. Tsai, H.-Y. Bor. Effect of aging treatment on microstructure and properties of high-entropy Cu</w:t>
      </w:r>
      <w:r w:rsidRPr="0037068B">
        <w:rPr>
          <w:noProof/>
          <w:vertAlign w:val="subscript"/>
        </w:rPr>
        <w:t>0.5</w:t>
      </w:r>
      <w:r w:rsidRPr="0037068B">
        <w:rPr>
          <w:noProof/>
        </w:rPr>
        <w:t>CoCrFeNi alloy, Intermetallics 18 (2010) 1244-1250.</w:t>
      </w:r>
    </w:p>
    <w:p w14:paraId="2D72C9C5" w14:textId="77777777" w:rsidR="0037068B" w:rsidRPr="0037068B" w:rsidRDefault="0037068B" w:rsidP="0037068B">
      <w:pPr>
        <w:pStyle w:val="EndNoteBibliography"/>
        <w:spacing w:after="120" w:line="320" w:lineRule="exact"/>
        <w:ind w:left="720" w:hanging="720"/>
        <w:rPr>
          <w:noProof/>
        </w:rPr>
      </w:pPr>
      <w:r w:rsidRPr="0037068B">
        <w:rPr>
          <w:noProof/>
        </w:rPr>
        <w:t>[86]</w:t>
      </w:r>
      <w:r w:rsidRPr="0037068B">
        <w:rPr>
          <w:noProof/>
        </w:rPr>
        <w:tab/>
        <w:t>X.F. Wang, Y. Zhang, Y. Qiao, G.L. Chen. Novel microstructure and properties of multicomponent CoCrCuFeNiTi</w:t>
      </w:r>
      <w:r w:rsidRPr="0037068B">
        <w:rPr>
          <w:noProof/>
          <w:vertAlign w:val="subscript"/>
        </w:rPr>
        <w:t>x</w:t>
      </w:r>
      <w:r w:rsidRPr="0037068B">
        <w:rPr>
          <w:noProof/>
        </w:rPr>
        <w:t xml:space="preserve"> alloys, Intermetallics 15 (2007) 357-362.</w:t>
      </w:r>
    </w:p>
    <w:p w14:paraId="1D80D218" w14:textId="77777777" w:rsidR="0037068B" w:rsidRPr="0037068B" w:rsidRDefault="0037068B" w:rsidP="0037068B">
      <w:pPr>
        <w:pStyle w:val="EndNoteBibliography"/>
        <w:spacing w:after="120" w:line="320" w:lineRule="exact"/>
        <w:ind w:left="720" w:hanging="720"/>
        <w:rPr>
          <w:noProof/>
        </w:rPr>
      </w:pPr>
      <w:r w:rsidRPr="0037068B">
        <w:rPr>
          <w:noProof/>
        </w:rPr>
        <w:t>[87]</w:t>
      </w:r>
      <w:r w:rsidRPr="0037068B">
        <w:rPr>
          <w:noProof/>
        </w:rPr>
        <w:tab/>
        <w:t>Y. Deng, C.C. Tasan, K.G. Pradeep, H. Springer, A. Kostka, D. Raabe. Design of a twinning-induced plasticity high entropy alloy, Acta Mater. 94 (2015) 124-133.</w:t>
      </w:r>
    </w:p>
    <w:p w14:paraId="247554FD" w14:textId="77777777" w:rsidR="0037068B" w:rsidRPr="0037068B" w:rsidRDefault="0037068B" w:rsidP="0037068B">
      <w:pPr>
        <w:pStyle w:val="EndNoteBibliography"/>
        <w:spacing w:after="120" w:line="320" w:lineRule="exact"/>
        <w:ind w:left="720" w:hanging="720"/>
        <w:rPr>
          <w:noProof/>
        </w:rPr>
      </w:pPr>
      <w:r w:rsidRPr="0037068B">
        <w:rPr>
          <w:noProof/>
        </w:rPr>
        <w:t>[88]</w:t>
      </w:r>
      <w:r w:rsidRPr="0037068B">
        <w:rPr>
          <w:noProof/>
        </w:rPr>
        <w:tab/>
        <w:t>M.J. Yao, K.G. Pradeep, C.C. Tasan, D. Raabe. A novel, single phase, non-equiatomic FeMnNiCoCr high-entropy alloy with exceptional phase stability and tensile ductility, Scripta Mater. 72-73 (2014) 5-8.</w:t>
      </w:r>
    </w:p>
    <w:p w14:paraId="277C913A" w14:textId="77777777" w:rsidR="0037068B" w:rsidRPr="0037068B" w:rsidRDefault="0037068B" w:rsidP="0037068B">
      <w:pPr>
        <w:pStyle w:val="EndNoteBibliography"/>
        <w:spacing w:after="120" w:line="320" w:lineRule="exact"/>
        <w:ind w:left="720" w:hanging="720"/>
        <w:rPr>
          <w:noProof/>
        </w:rPr>
      </w:pPr>
      <w:r w:rsidRPr="0037068B">
        <w:rPr>
          <w:noProof/>
        </w:rPr>
        <w:t>[89]</w:t>
      </w:r>
      <w:r w:rsidRPr="0037068B">
        <w:rPr>
          <w:noProof/>
        </w:rPr>
        <w:tab/>
        <w:t>Z. Wu, H. Bei, F. Otto, G.M. Pharr, E.P. George. Recovery, recrystallization, grain growth and phase stability of a family of FCC-structured multi-component equiatomic solid solution alloys, Intermetallics 46 (2014) 131-140.</w:t>
      </w:r>
    </w:p>
    <w:p w14:paraId="057093F6" w14:textId="77777777" w:rsidR="0037068B" w:rsidRPr="0037068B" w:rsidRDefault="0037068B" w:rsidP="0037068B">
      <w:pPr>
        <w:pStyle w:val="EndNoteBibliography"/>
        <w:spacing w:after="120" w:line="320" w:lineRule="exact"/>
        <w:ind w:left="720" w:hanging="720"/>
        <w:rPr>
          <w:noProof/>
        </w:rPr>
      </w:pPr>
      <w:r w:rsidRPr="0037068B">
        <w:rPr>
          <w:noProof/>
        </w:rPr>
        <w:t>[90]</w:t>
      </w:r>
      <w:r w:rsidRPr="0037068B">
        <w:rPr>
          <w:noProof/>
        </w:rPr>
        <w:tab/>
        <w:t>B. Schuh, F. Mendez-Martin, B. Volker, E.P. George, H. Clemens, R. Pippan, A. Hohenwarter. Mechanical properties, microstructure and thermal stability of a nanocrystalline CoCrFeMnNi high-entropy alloy after severe plastic deformation, Acta Mater. 96 (2015) 258-268.</w:t>
      </w:r>
    </w:p>
    <w:p w14:paraId="63F2283D" w14:textId="77777777" w:rsidR="0037068B" w:rsidRPr="0037068B" w:rsidRDefault="0037068B" w:rsidP="0037068B">
      <w:pPr>
        <w:pStyle w:val="EndNoteBibliography"/>
        <w:spacing w:after="120" w:line="320" w:lineRule="exact"/>
        <w:ind w:left="720" w:hanging="720"/>
        <w:rPr>
          <w:noProof/>
        </w:rPr>
      </w:pPr>
      <w:r w:rsidRPr="0037068B">
        <w:rPr>
          <w:noProof/>
        </w:rPr>
        <w:t>[91]</w:t>
      </w:r>
      <w:r w:rsidRPr="0037068B">
        <w:rPr>
          <w:noProof/>
        </w:rPr>
        <w:tab/>
        <w:t>A.J. Zaddach, R.O. Scattergood, C.C. Koch. Tensile properties of low-stacking fault energy high-entropy alloys, Mat. Sci. Eng. A 636 (2015) 373-378.</w:t>
      </w:r>
    </w:p>
    <w:p w14:paraId="57E14404" w14:textId="77777777" w:rsidR="0037068B" w:rsidRPr="0037068B" w:rsidRDefault="0037068B" w:rsidP="0037068B">
      <w:pPr>
        <w:pStyle w:val="EndNoteBibliography"/>
        <w:spacing w:after="120" w:line="320" w:lineRule="exact"/>
        <w:ind w:left="720" w:hanging="720"/>
        <w:rPr>
          <w:noProof/>
        </w:rPr>
      </w:pPr>
      <w:r w:rsidRPr="0037068B">
        <w:rPr>
          <w:noProof/>
        </w:rPr>
        <w:t>[92]</w:t>
      </w:r>
      <w:r w:rsidRPr="0037068B">
        <w:rPr>
          <w:noProof/>
        </w:rPr>
        <w:tab/>
        <w:t>N.D. Stepanov, D.G. Shaysultanov, G.A. Salishchev, M.A. Tikhonovsky, E.E. Oleynik, A.S. Tortika, O.N. Senkov. Effect of V content on microstructure and mechanical properties of the CoCrFeMnNiV</w:t>
      </w:r>
      <w:r w:rsidRPr="0037068B">
        <w:rPr>
          <w:noProof/>
          <w:vertAlign w:val="subscript"/>
        </w:rPr>
        <w:t>x</w:t>
      </w:r>
      <w:r w:rsidRPr="0037068B">
        <w:rPr>
          <w:noProof/>
        </w:rPr>
        <w:t xml:space="preserve"> high entropy alloys, J. Alloys Compd. 628 (2015) 170-185.</w:t>
      </w:r>
    </w:p>
    <w:p w14:paraId="6EC12E6C" w14:textId="77777777" w:rsidR="0037068B" w:rsidRPr="0037068B" w:rsidRDefault="0037068B" w:rsidP="0037068B">
      <w:pPr>
        <w:pStyle w:val="EndNoteBibliography"/>
        <w:spacing w:after="120" w:line="320" w:lineRule="exact"/>
        <w:ind w:left="720" w:hanging="720"/>
        <w:rPr>
          <w:noProof/>
        </w:rPr>
      </w:pPr>
      <w:r w:rsidRPr="0037068B">
        <w:rPr>
          <w:noProof/>
        </w:rPr>
        <w:t>[93]</w:t>
      </w:r>
      <w:r w:rsidRPr="0037068B">
        <w:rPr>
          <w:noProof/>
        </w:rPr>
        <w:tab/>
        <w:t>T.-T. Shun, L.-Y. Chang, M.-H. Shiu. Microstructure and mechanical properties of multiprincipal component CoCrFeNiMo</w:t>
      </w:r>
      <w:r w:rsidRPr="0037068B">
        <w:rPr>
          <w:noProof/>
          <w:vertAlign w:val="subscript"/>
        </w:rPr>
        <w:t>x</w:t>
      </w:r>
      <w:r w:rsidRPr="0037068B">
        <w:rPr>
          <w:noProof/>
        </w:rPr>
        <w:t xml:space="preserve"> alloys, Mater. Charact. 70 (2012) 63-67.</w:t>
      </w:r>
    </w:p>
    <w:p w14:paraId="43DB09CF" w14:textId="77777777" w:rsidR="0037068B" w:rsidRPr="0037068B" w:rsidRDefault="0037068B" w:rsidP="0037068B">
      <w:pPr>
        <w:pStyle w:val="EndNoteBibliography"/>
        <w:spacing w:after="120" w:line="320" w:lineRule="exact"/>
        <w:ind w:left="720" w:hanging="720"/>
        <w:rPr>
          <w:noProof/>
        </w:rPr>
      </w:pPr>
      <w:r w:rsidRPr="0037068B">
        <w:rPr>
          <w:noProof/>
        </w:rPr>
        <w:t>[94]</w:t>
      </w:r>
      <w:r w:rsidRPr="0037068B">
        <w:rPr>
          <w:noProof/>
        </w:rPr>
        <w:tab/>
        <w:t>Y.-L. Chou, J.-W. Yeh, H.-C. Shih. The effect of molybdenum on the corrosion behaviour of the high-entropy alloys Co</w:t>
      </w:r>
      <w:r w:rsidRPr="0037068B">
        <w:rPr>
          <w:noProof/>
          <w:vertAlign w:val="subscript"/>
        </w:rPr>
        <w:t>1.5</w:t>
      </w:r>
      <w:r w:rsidRPr="0037068B">
        <w:rPr>
          <w:noProof/>
        </w:rPr>
        <w:t>CrFeNi</w:t>
      </w:r>
      <w:r w:rsidRPr="0037068B">
        <w:rPr>
          <w:noProof/>
          <w:vertAlign w:val="subscript"/>
        </w:rPr>
        <w:t>1.5</w:t>
      </w:r>
      <w:r w:rsidRPr="0037068B">
        <w:rPr>
          <w:noProof/>
        </w:rPr>
        <w:t>Ti</w:t>
      </w:r>
      <w:r w:rsidRPr="0037068B">
        <w:rPr>
          <w:noProof/>
          <w:vertAlign w:val="subscript"/>
        </w:rPr>
        <w:t>0.5</w:t>
      </w:r>
      <w:r w:rsidRPr="0037068B">
        <w:rPr>
          <w:noProof/>
        </w:rPr>
        <w:t>Mo</w:t>
      </w:r>
      <w:r w:rsidRPr="0037068B">
        <w:rPr>
          <w:noProof/>
          <w:vertAlign w:val="subscript"/>
        </w:rPr>
        <w:t>x</w:t>
      </w:r>
      <w:r w:rsidRPr="0037068B">
        <w:rPr>
          <w:noProof/>
        </w:rPr>
        <w:t xml:space="preserve"> in aqueous environments, Corros. Sci. 52 (2010) 2571-2581.</w:t>
      </w:r>
    </w:p>
    <w:p w14:paraId="23F84654" w14:textId="77777777" w:rsidR="0037068B" w:rsidRPr="0037068B" w:rsidRDefault="0037068B" w:rsidP="0037068B">
      <w:pPr>
        <w:pStyle w:val="EndNoteBibliography"/>
        <w:spacing w:after="120" w:line="320" w:lineRule="exact"/>
        <w:ind w:left="720" w:hanging="720"/>
        <w:rPr>
          <w:noProof/>
        </w:rPr>
      </w:pPr>
      <w:r w:rsidRPr="0037068B">
        <w:rPr>
          <w:noProof/>
        </w:rPr>
        <w:t>[95]</w:t>
      </w:r>
      <w:r w:rsidRPr="0037068B">
        <w:rPr>
          <w:noProof/>
        </w:rPr>
        <w:tab/>
        <w:t>W.H. Liu, J.Y. He, H.L. Huang, H. Wang, Z.P. Lu, C.T. Liu. Effects of Nb additions on the microstructure and mechanical property of CoCrFeNi high-entropy alloys, Intermetallics 60 (2015) 1-8.</w:t>
      </w:r>
    </w:p>
    <w:p w14:paraId="78C3F235" w14:textId="77777777" w:rsidR="0037068B" w:rsidRPr="0037068B" w:rsidRDefault="0037068B" w:rsidP="0037068B">
      <w:pPr>
        <w:pStyle w:val="EndNoteBibliography"/>
        <w:spacing w:after="120" w:line="320" w:lineRule="exact"/>
        <w:ind w:left="720" w:hanging="720"/>
        <w:rPr>
          <w:noProof/>
        </w:rPr>
      </w:pPr>
      <w:r w:rsidRPr="0037068B">
        <w:rPr>
          <w:noProof/>
        </w:rPr>
        <w:t>[96]</w:t>
      </w:r>
      <w:r w:rsidRPr="0037068B">
        <w:rPr>
          <w:noProof/>
        </w:rPr>
        <w:tab/>
        <w:t>Y. Brif, M. Thomas, I. Todd. The use of high-entropy alloys in additive manufacturing, Scripta Mater. 99 (2015) 93-96.</w:t>
      </w:r>
    </w:p>
    <w:p w14:paraId="55E58AB1" w14:textId="77777777" w:rsidR="0037068B" w:rsidRPr="0037068B" w:rsidRDefault="0037068B" w:rsidP="0037068B">
      <w:pPr>
        <w:pStyle w:val="EndNoteBibliography"/>
        <w:spacing w:after="120" w:line="320" w:lineRule="exact"/>
        <w:ind w:left="720" w:hanging="720"/>
        <w:rPr>
          <w:noProof/>
        </w:rPr>
      </w:pPr>
      <w:r w:rsidRPr="0037068B">
        <w:rPr>
          <w:noProof/>
        </w:rPr>
        <w:t>[97]</w:t>
      </w:r>
      <w:r w:rsidRPr="0037068B">
        <w:rPr>
          <w:noProof/>
        </w:rPr>
        <w:tab/>
        <w:t>Z. Fu, W. Chen, H. Xiao, L. Zhou, D. Zhu, S. Yang. Fabrication and properties of nanocrystalline Co</w:t>
      </w:r>
      <w:r w:rsidRPr="0037068B">
        <w:rPr>
          <w:noProof/>
          <w:vertAlign w:val="subscript"/>
        </w:rPr>
        <w:t>0.5</w:t>
      </w:r>
      <w:r w:rsidRPr="0037068B">
        <w:rPr>
          <w:noProof/>
        </w:rPr>
        <w:t>FeNiCrTi</w:t>
      </w:r>
      <w:r w:rsidRPr="0037068B">
        <w:rPr>
          <w:noProof/>
          <w:vertAlign w:val="subscript"/>
        </w:rPr>
        <w:t>0.5</w:t>
      </w:r>
      <w:r w:rsidRPr="0037068B">
        <w:rPr>
          <w:noProof/>
        </w:rPr>
        <w:t xml:space="preserve"> high entropy alloy by MA-SPS technique, Mater. Design 44 (2013) 535-539.</w:t>
      </w:r>
    </w:p>
    <w:p w14:paraId="5421B7DC" w14:textId="77777777" w:rsidR="0037068B" w:rsidRPr="0037068B" w:rsidRDefault="0037068B" w:rsidP="0037068B">
      <w:pPr>
        <w:pStyle w:val="EndNoteBibliography"/>
        <w:spacing w:after="120" w:line="320" w:lineRule="exact"/>
        <w:ind w:left="720" w:hanging="720"/>
        <w:rPr>
          <w:noProof/>
        </w:rPr>
      </w:pPr>
      <w:r w:rsidRPr="0037068B">
        <w:rPr>
          <w:noProof/>
        </w:rPr>
        <w:t>[98]</w:t>
      </w:r>
      <w:r w:rsidRPr="0037068B">
        <w:rPr>
          <w:noProof/>
        </w:rPr>
        <w:tab/>
        <w:t>L. Jiang, Y. Lu, Y. Dong, T. Wang, Z. Cao, T. Li. Annealing effects on the microstructure and properties of bulk high-entropy CoCrFeNiTi</w:t>
      </w:r>
      <w:r w:rsidRPr="0037068B">
        <w:rPr>
          <w:noProof/>
          <w:vertAlign w:val="subscript"/>
        </w:rPr>
        <w:t>0.5</w:t>
      </w:r>
      <w:r w:rsidRPr="0037068B">
        <w:rPr>
          <w:noProof/>
        </w:rPr>
        <w:t xml:space="preserve"> alloy casting ingot, Intermetallics 44 (2014) 37-43.</w:t>
      </w:r>
    </w:p>
    <w:p w14:paraId="435A4729" w14:textId="77777777" w:rsidR="0037068B" w:rsidRPr="0037068B" w:rsidRDefault="0037068B" w:rsidP="0037068B">
      <w:pPr>
        <w:pStyle w:val="EndNoteBibliography"/>
        <w:spacing w:after="120" w:line="320" w:lineRule="exact"/>
        <w:ind w:left="720" w:hanging="720"/>
        <w:rPr>
          <w:noProof/>
        </w:rPr>
      </w:pPr>
      <w:r w:rsidRPr="0037068B">
        <w:rPr>
          <w:noProof/>
        </w:rPr>
        <w:t>[99]</w:t>
      </w:r>
      <w:r w:rsidRPr="0037068B">
        <w:rPr>
          <w:noProof/>
        </w:rPr>
        <w:tab/>
        <w:t>L. Liu, J.B. Zhu, L. Li, J.C. Li, Q. Jiang. Microstructure and tensile properties of FeMnNiCuCoSn</w:t>
      </w:r>
      <w:r w:rsidRPr="0037068B">
        <w:rPr>
          <w:noProof/>
          <w:vertAlign w:val="subscript"/>
        </w:rPr>
        <w:t>x</w:t>
      </w:r>
      <w:r w:rsidRPr="0037068B">
        <w:rPr>
          <w:noProof/>
        </w:rPr>
        <w:t xml:space="preserve"> high entropy alloys, Mater. Design 44 (2013) 223-227.</w:t>
      </w:r>
    </w:p>
    <w:p w14:paraId="08783A21" w14:textId="77777777" w:rsidR="0037068B" w:rsidRPr="0037068B" w:rsidRDefault="0037068B" w:rsidP="0037068B">
      <w:pPr>
        <w:pStyle w:val="EndNoteBibliography"/>
        <w:spacing w:after="120" w:line="320" w:lineRule="exact"/>
        <w:ind w:left="720" w:hanging="720"/>
        <w:rPr>
          <w:noProof/>
        </w:rPr>
      </w:pPr>
      <w:r w:rsidRPr="0037068B">
        <w:rPr>
          <w:noProof/>
        </w:rPr>
        <w:t>[100]</w:t>
      </w:r>
      <w:r w:rsidRPr="0037068B">
        <w:rPr>
          <w:noProof/>
        </w:rPr>
        <w:tab/>
        <w:t>L. Liu, J.B. Zhu, C. Zhang, J.C. Li, Q. Jiang. Microstructure and the properties of FeCoCuNiSn</w:t>
      </w:r>
      <w:r w:rsidRPr="0037068B">
        <w:rPr>
          <w:noProof/>
          <w:vertAlign w:val="subscript"/>
        </w:rPr>
        <w:t>x</w:t>
      </w:r>
      <w:r w:rsidRPr="0037068B">
        <w:rPr>
          <w:noProof/>
        </w:rPr>
        <w:t xml:space="preserve"> high entropy alloys, Mater. Sci. Eng. A 548 (2012) 64-68.</w:t>
      </w:r>
    </w:p>
    <w:p w14:paraId="5B8795FD" w14:textId="77777777" w:rsidR="0037068B" w:rsidRPr="0037068B" w:rsidRDefault="0037068B" w:rsidP="0037068B">
      <w:pPr>
        <w:pStyle w:val="EndNoteBibliography"/>
        <w:spacing w:after="120" w:line="320" w:lineRule="exact"/>
        <w:ind w:left="720" w:hanging="720"/>
        <w:rPr>
          <w:noProof/>
        </w:rPr>
      </w:pPr>
      <w:r w:rsidRPr="0037068B">
        <w:rPr>
          <w:noProof/>
        </w:rPr>
        <w:t>[101]</w:t>
      </w:r>
      <w:r w:rsidRPr="0037068B">
        <w:rPr>
          <w:noProof/>
        </w:rPr>
        <w:tab/>
        <w:t>Y.-F. Kao, S.-K. Chen, J.-H. Sheu, J.-T. Lin, W.-E. Lin, J.-W. Yeh, S.-J. Lin, T.-H. Liou, C.-W. Wang. Hydrogen storage properties of multi-principal-component CoFeMnTi</w:t>
      </w:r>
      <w:r w:rsidRPr="0037068B">
        <w:rPr>
          <w:noProof/>
          <w:vertAlign w:val="subscript"/>
        </w:rPr>
        <w:t>x</w:t>
      </w:r>
      <w:r w:rsidRPr="0037068B">
        <w:rPr>
          <w:noProof/>
        </w:rPr>
        <w:t>V</w:t>
      </w:r>
      <w:r w:rsidRPr="0037068B">
        <w:rPr>
          <w:noProof/>
          <w:vertAlign w:val="subscript"/>
        </w:rPr>
        <w:t>y</w:t>
      </w:r>
      <w:r w:rsidRPr="0037068B">
        <w:rPr>
          <w:noProof/>
        </w:rPr>
        <w:t>Zr</w:t>
      </w:r>
      <w:r w:rsidRPr="0037068B">
        <w:rPr>
          <w:noProof/>
          <w:vertAlign w:val="subscript"/>
        </w:rPr>
        <w:t>z</w:t>
      </w:r>
      <w:r w:rsidRPr="0037068B">
        <w:rPr>
          <w:noProof/>
        </w:rPr>
        <w:t xml:space="preserve"> alloys, Int. J. Hydrogen Energ. 35 (2010) 9046-9059.</w:t>
      </w:r>
    </w:p>
    <w:p w14:paraId="746AE316"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02]</w:t>
      </w:r>
      <w:r w:rsidRPr="0037068B">
        <w:rPr>
          <w:noProof/>
        </w:rPr>
        <w:tab/>
        <w:t>B. Ren, Z.X. Liu, D.M. Li, L. Shi, B. Cai, M.X. Wang. Effect of elemental interaction on microstructure of CuCrFeNiMn high entropy alloy system, J. Alloys Compd. 493 (2010) 148-153.</w:t>
      </w:r>
    </w:p>
    <w:p w14:paraId="0AE7BA30" w14:textId="77777777" w:rsidR="0037068B" w:rsidRPr="0037068B" w:rsidRDefault="0037068B" w:rsidP="0037068B">
      <w:pPr>
        <w:pStyle w:val="EndNoteBibliography"/>
        <w:spacing w:after="120" w:line="320" w:lineRule="exact"/>
        <w:ind w:left="720" w:hanging="720"/>
        <w:rPr>
          <w:noProof/>
        </w:rPr>
      </w:pPr>
      <w:r w:rsidRPr="0037068B">
        <w:rPr>
          <w:noProof/>
        </w:rPr>
        <w:t>[103]</w:t>
      </w:r>
      <w:r w:rsidRPr="0037068B">
        <w:rPr>
          <w:noProof/>
        </w:rPr>
        <w:tab/>
        <w:t>Z. Wu, H. Bei. Microstructures and mechanical properties of compositionally complex Co-free FeNiMnCr</w:t>
      </w:r>
      <w:r w:rsidRPr="0037068B">
        <w:rPr>
          <w:noProof/>
          <w:vertAlign w:val="subscript"/>
        </w:rPr>
        <w:t>18</w:t>
      </w:r>
      <w:r w:rsidRPr="0037068B">
        <w:rPr>
          <w:noProof/>
        </w:rPr>
        <w:t xml:space="preserve"> FCC solid solution alloy, Mat. Sci. Eng. A 640 (2015) 217-224.</w:t>
      </w:r>
    </w:p>
    <w:p w14:paraId="3CFEB288" w14:textId="77777777" w:rsidR="0037068B" w:rsidRPr="0037068B" w:rsidRDefault="0037068B" w:rsidP="0037068B">
      <w:pPr>
        <w:pStyle w:val="EndNoteBibliography"/>
        <w:spacing w:after="120" w:line="320" w:lineRule="exact"/>
        <w:ind w:left="720" w:hanging="720"/>
        <w:rPr>
          <w:noProof/>
        </w:rPr>
      </w:pPr>
      <w:r w:rsidRPr="0037068B">
        <w:rPr>
          <w:noProof/>
        </w:rPr>
        <w:t>[104]</w:t>
      </w:r>
      <w:r w:rsidRPr="0037068B">
        <w:rPr>
          <w:noProof/>
        </w:rPr>
        <w:tab/>
        <w:t>H.-W. Chang, P.-K. Huang, A. Davison, J.-W. Yeh, C.-H. Tsau, C.-C. Yang. Nitride films deposited from an equimolar Al-Cr-Mo-Si-Ti alloy target by reactive direct current magnetron sputtering, Thin Solid Films 516 (2008) 6402-6408.</w:t>
      </w:r>
    </w:p>
    <w:p w14:paraId="07104E69" w14:textId="77777777" w:rsidR="0037068B" w:rsidRPr="0037068B" w:rsidRDefault="0037068B" w:rsidP="0037068B">
      <w:pPr>
        <w:pStyle w:val="EndNoteBibliography"/>
        <w:spacing w:after="120" w:line="320" w:lineRule="exact"/>
        <w:ind w:left="720" w:hanging="720"/>
        <w:rPr>
          <w:noProof/>
        </w:rPr>
      </w:pPr>
      <w:r w:rsidRPr="0037068B">
        <w:rPr>
          <w:noProof/>
        </w:rPr>
        <w:t>[105]</w:t>
      </w:r>
      <w:r w:rsidRPr="0037068B">
        <w:rPr>
          <w:noProof/>
        </w:rPr>
        <w:tab/>
        <w:t>O.N. Senkov, S.V. Senkova, C. Woodward. Effect of aluminum on the microstructure and properties of two refractory high entropy alloys, Acta Mater. 68 (2014) 214-228.</w:t>
      </w:r>
    </w:p>
    <w:p w14:paraId="746775A8" w14:textId="77777777" w:rsidR="0037068B" w:rsidRPr="0037068B" w:rsidRDefault="0037068B" w:rsidP="0037068B">
      <w:pPr>
        <w:pStyle w:val="EndNoteBibliography"/>
        <w:spacing w:after="120" w:line="320" w:lineRule="exact"/>
        <w:ind w:left="720" w:hanging="720"/>
        <w:rPr>
          <w:noProof/>
        </w:rPr>
      </w:pPr>
      <w:r w:rsidRPr="0037068B">
        <w:rPr>
          <w:noProof/>
        </w:rPr>
        <w:t>[106]</w:t>
      </w:r>
      <w:r w:rsidRPr="0037068B">
        <w:rPr>
          <w:noProof/>
        </w:rPr>
        <w:tab/>
        <w:t>O.N. Senkov, C. Woodward, D.B. Miracle. Microstructure and Properties of Aluminum-Containing Refractory High-Entropy Alloys, JOM 66 (2014) 2030-2042.</w:t>
      </w:r>
    </w:p>
    <w:p w14:paraId="0DFC8A98" w14:textId="77777777" w:rsidR="0037068B" w:rsidRPr="0037068B" w:rsidRDefault="0037068B" w:rsidP="0037068B">
      <w:pPr>
        <w:pStyle w:val="EndNoteBibliography"/>
        <w:spacing w:after="120" w:line="320" w:lineRule="exact"/>
        <w:ind w:left="720" w:hanging="720"/>
        <w:rPr>
          <w:noProof/>
        </w:rPr>
      </w:pPr>
      <w:r w:rsidRPr="0037068B">
        <w:rPr>
          <w:noProof/>
        </w:rPr>
        <w:t>[107]</w:t>
      </w:r>
      <w:r w:rsidRPr="0037068B">
        <w:rPr>
          <w:noProof/>
        </w:rPr>
        <w:tab/>
        <w:t>O.N. Senkov, D. Isheim, D.N. Seidman, A.L. Pilchak. Development of a Refractory High Entropy Superalloy, Entropy 18 (2016) 102.</w:t>
      </w:r>
    </w:p>
    <w:p w14:paraId="3A47595B" w14:textId="77777777" w:rsidR="0037068B" w:rsidRPr="0037068B" w:rsidRDefault="0037068B" w:rsidP="0037068B">
      <w:pPr>
        <w:pStyle w:val="EndNoteBibliography"/>
        <w:spacing w:after="120" w:line="320" w:lineRule="exact"/>
        <w:ind w:left="720" w:hanging="720"/>
        <w:rPr>
          <w:noProof/>
        </w:rPr>
      </w:pPr>
      <w:r w:rsidRPr="0037068B">
        <w:rPr>
          <w:noProof/>
        </w:rPr>
        <w:t>[108]</w:t>
      </w:r>
      <w:r w:rsidRPr="0037068B">
        <w:rPr>
          <w:noProof/>
        </w:rPr>
        <w:tab/>
        <w:t>J.K. Jensen, B.A. Welk, R.E.A. Williams, J.M. Sosa, D.E. Huber, O.N. Senkov, G.B. Viswanathan, H.L. Fraser. Characterization of the microstructure of the compositionally complex alloy Al</w:t>
      </w:r>
      <w:r w:rsidRPr="0037068B">
        <w:rPr>
          <w:noProof/>
          <w:vertAlign w:val="subscript"/>
        </w:rPr>
        <w:t>1</w:t>
      </w:r>
      <w:r w:rsidRPr="0037068B">
        <w:rPr>
          <w:noProof/>
        </w:rPr>
        <w:t>Mo</w:t>
      </w:r>
      <w:r w:rsidRPr="0037068B">
        <w:rPr>
          <w:noProof/>
          <w:vertAlign w:val="subscript"/>
        </w:rPr>
        <w:t>0.5</w:t>
      </w:r>
      <w:r w:rsidRPr="0037068B">
        <w:rPr>
          <w:noProof/>
        </w:rPr>
        <w:t>Nb</w:t>
      </w:r>
      <w:r w:rsidRPr="0037068B">
        <w:rPr>
          <w:noProof/>
          <w:vertAlign w:val="subscript"/>
        </w:rPr>
        <w:t>1</w:t>
      </w:r>
      <w:r w:rsidRPr="0037068B">
        <w:rPr>
          <w:noProof/>
        </w:rPr>
        <w:t>Ta</w:t>
      </w:r>
      <w:r w:rsidRPr="0037068B">
        <w:rPr>
          <w:noProof/>
          <w:vertAlign w:val="subscript"/>
        </w:rPr>
        <w:t>0.5</w:t>
      </w:r>
      <w:r w:rsidRPr="0037068B">
        <w:rPr>
          <w:noProof/>
        </w:rPr>
        <w:t>Ti</w:t>
      </w:r>
      <w:r w:rsidRPr="0037068B">
        <w:rPr>
          <w:noProof/>
          <w:vertAlign w:val="subscript"/>
        </w:rPr>
        <w:t>1</w:t>
      </w:r>
      <w:r w:rsidRPr="0037068B">
        <w:rPr>
          <w:noProof/>
        </w:rPr>
        <w:t>Zr</w:t>
      </w:r>
      <w:r w:rsidRPr="0037068B">
        <w:rPr>
          <w:noProof/>
          <w:vertAlign w:val="subscript"/>
        </w:rPr>
        <w:t>1</w:t>
      </w:r>
      <w:r w:rsidRPr="0037068B">
        <w:rPr>
          <w:noProof/>
        </w:rPr>
        <w:t>, Scripta Mater. 121 (2016) 1-4.</w:t>
      </w:r>
    </w:p>
    <w:p w14:paraId="11320904" w14:textId="77777777" w:rsidR="0037068B" w:rsidRPr="0037068B" w:rsidRDefault="0037068B" w:rsidP="0037068B">
      <w:pPr>
        <w:pStyle w:val="EndNoteBibliography"/>
        <w:spacing w:after="120" w:line="320" w:lineRule="exact"/>
        <w:ind w:left="720" w:hanging="720"/>
        <w:rPr>
          <w:noProof/>
        </w:rPr>
      </w:pPr>
      <w:r w:rsidRPr="0037068B">
        <w:rPr>
          <w:noProof/>
        </w:rPr>
        <w:t>[109]</w:t>
      </w:r>
      <w:r w:rsidRPr="0037068B">
        <w:rPr>
          <w:noProof/>
        </w:rPr>
        <w:tab/>
        <w:t>X. Yang, Y. Zhang, P.K. Liaw. Microstructure and compressive properties of NbTiVTaAl</w:t>
      </w:r>
      <w:r w:rsidRPr="0037068B">
        <w:rPr>
          <w:noProof/>
          <w:vertAlign w:val="subscript"/>
        </w:rPr>
        <w:t>x</w:t>
      </w:r>
      <w:r w:rsidRPr="0037068B">
        <w:rPr>
          <w:noProof/>
        </w:rPr>
        <w:t xml:space="preserve"> high entropy alloys, Procedia Eng. 36 (2012) 292-298.</w:t>
      </w:r>
    </w:p>
    <w:p w14:paraId="0FA5AFDC" w14:textId="77777777" w:rsidR="0037068B" w:rsidRPr="0037068B" w:rsidRDefault="0037068B" w:rsidP="0037068B">
      <w:pPr>
        <w:pStyle w:val="EndNoteBibliography"/>
        <w:spacing w:after="120" w:line="320" w:lineRule="exact"/>
        <w:ind w:left="720" w:hanging="720"/>
        <w:rPr>
          <w:noProof/>
        </w:rPr>
      </w:pPr>
      <w:r w:rsidRPr="0037068B">
        <w:rPr>
          <w:noProof/>
        </w:rPr>
        <w:t>[110]</w:t>
      </w:r>
      <w:r w:rsidRPr="0037068B">
        <w:rPr>
          <w:noProof/>
        </w:rPr>
        <w:tab/>
        <w:t>O.N. Senkov, C.F. Woodward. Microstructure and properties of a refractory NbCrMo</w:t>
      </w:r>
      <w:r w:rsidRPr="0037068B">
        <w:rPr>
          <w:noProof/>
          <w:vertAlign w:val="subscript"/>
        </w:rPr>
        <w:t>0.5</w:t>
      </w:r>
      <w:r w:rsidRPr="0037068B">
        <w:rPr>
          <w:noProof/>
        </w:rPr>
        <w:t>Ta</w:t>
      </w:r>
      <w:r w:rsidRPr="0037068B">
        <w:rPr>
          <w:noProof/>
          <w:vertAlign w:val="subscript"/>
        </w:rPr>
        <w:t>0.5</w:t>
      </w:r>
      <w:r w:rsidRPr="0037068B">
        <w:rPr>
          <w:noProof/>
        </w:rPr>
        <w:t>TiZr alloy, Mater. Sci. Eng. A 529 (2011) 311-320.</w:t>
      </w:r>
    </w:p>
    <w:p w14:paraId="642674D0" w14:textId="77777777" w:rsidR="0037068B" w:rsidRPr="0037068B" w:rsidRDefault="0037068B" w:rsidP="0037068B">
      <w:pPr>
        <w:pStyle w:val="EndNoteBibliography"/>
        <w:spacing w:after="120" w:line="320" w:lineRule="exact"/>
        <w:ind w:left="720" w:hanging="720"/>
        <w:rPr>
          <w:noProof/>
        </w:rPr>
      </w:pPr>
      <w:r w:rsidRPr="0037068B">
        <w:rPr>
          <w:noProof/>
        </w:rPr>
        <w:t>[111]</w:t>
      </w:r>
      <w:r w:rsidRPr="0037068B">
        <w:rPr>
          <w:noProof/>
        </w:rPr>
        <w:tab/>
        <w:t>O.N. Senkov, S.V. Senkova, C. Woodward, D.B. Miracle. Low-density, refractory multi-principal element alloys of the Cr–Nb–Ti–V–Zr system: Microstructure and phase analysis, Acta Mater. 61 (2013) 1545-1557.</w:t>
      </w:r>
    </w:p>
    <w:p w14:paraId="19EBE1D2" w14:textId="77777777" w:rsidR="0037068B" w:rsidRPr="0037068B" w:rsidRDefault="0037068B" w:rsidP="0037068B">
      <w:pPr>
        <w:pStyle w:val="EndNoteBibliography"/>
        <w:spacing w:after="120" w:line="320" w:lineRule="exact"/>
        <w:ind w:left="720" w:hanging="720"/>
        <w:rPr>
          <w:noProof/>
        </w:rPr>
      </w:pPr>
      <w:r w:rsidRPr="0037068B">
        <w:rPr>
          <w:noProof/>
        </w:rPr>
        <w:t>[112]</w:t>
      </w:r>
      <w:r w:rsidRPr="0037068B">
        <w:rPr>
          <w:noProof/>
        </w:rPr>
        <w:tab/>
        <w:t>O.N. Senkov, J.M. Scott, S.V. Senkova, D.B. Miracle, C.F. Woodward. Microstructure and room temperature properties of a high-entropy TaNbHfZrTi alloy, J. Alloys Compd. 509 (2011) 6043-6048.</w:t>
      </w:r>
    </w:p>
    <w:p w14:paraId="6A103488" w14:textId="77777777" w:rsidR="0037068B" w:rsidRPr="0037068B" w:rsidRDefault="0037068B" w:rsidP="0037068B">
      <w:pPr>
        <w:pStyle w:val="EndNoteBibliography"/>
        <w:spacing w:after="120" w:line="320" w:lineRule="exact"/>
        <w:ind w:left="720" w:hanging="720"/>
        <w:rPr>
          <w:noProof/>
        </w:rPr>
      </w:pPr>
      <w:r w:rsidRPr="0037068B">
        <w:rPr>
          <w:noProof/>
        </w:rPr>
        <w:t>[113]</w:t>
      </w:r>
      <w:r w:rsidRPr="0037068B">
        <w:rPr>
          <w:noProof/>
        </w:rPr>
        <w:tab/>
        <w:t>O.N. Senkov, S.L. Semiatin. Microstructure and properties of a refractory high-entropy alloy after cold working, J. Alloys Compd. 649 (2015) 1110-1123.</w:t>
      </w:r>
    </w:p>
    <w:p w14:paraId="3CA79967" w14:textId="77777777" w:rsidR="0037068B" w:rsidRPr="0037068B" w:rsidRDefault="0037068B" w:rsidP="0037068B">
      <w:pPr>
        <w:pStyle w:val="EndNoteBibliography"/>
        <w:spacing w:after="120" w:line="320" w:lineRule="exact"/>
        <w:ind w:left="720" w:hanging="720"/>
        <w:rPr>
          <w:noProof/>
        </w:rPr>
      </w:pPr>
      <w:r w:rsidRPr="0037068B">
        <w:rPr>
          <w:noProof/>
        </w:rPr>
        <w:t>[114]</w:t>
      </w:r>
      <w:r w:rsidRPr="0037068B">
        <w:rPr>
          <w:noProof/>
        </w:rPr>
        <w:tab/>
        <w:t>Y.D. Wu, Y.H. Cai, T. Wang, J.J. Si, J. Zhu, Y.D. Wang, X.D. Hui. A refractory Hf</w:t>
      </w:r>
      <w:r w:rsidRPr="0037068B">
        <w:rPr>
          <w:noProof/>
          <w:vertAlign w:val="subscript"/>
        </w:rPr>
        <w:t>25</w:t>
      </w:r>
      <w:r w:rsidRPr="0037068B">
        <w:rPr>
          <w:noProof/>
        </w:rPr>
        <w:t>Nb</w:t>
      </w:r>
      <w:r w:rsidRPr="0037068B">
        <w:rPr>
          <w:noProof/>
          <w:vertAlign w:val="subscript"/>
        </w:rPr>
        <w:t>25</w:t>
      </w:r>
      <w:r w:rsidRPr="0037068B">
        <w:rPr>
          <w:noProof/>
        </w:rPr>
        <w:t>Ti</w:t>
      </w:r>
      <w:r w:rsidRPr="0037068B">
        <w:rPr>
          <w:noProof/>
          <w:vertAlign w:val="subscript"/>
        </w:rPr>
        <w:t>25</w:t>
      </w:r>
      <w:r w:rsidRPr="0037068B">
        <w:rPr>
          <w:noProof/>
        </w:rPr>
        <w:t>Zr</w:t>
      </w:r>
      <w:r w:rsidRPr="0037068B">
        <w:rPr>
          <w:noProof/>
          <w:vertAlign w:val="subscript"/>
        </w:rPr>
        <w:t>25</w:t>
      </w:r>
      <w:r w:rsidRPr="0037068B">
        <w:rPr>
          <w:noProof/>
        </w:rPr>
        <w:t xml:space="preserve"> high-entropy alloy with excellent structural stability and tensile properties, Mater. Lett. 130 (2014) 277-280.</w:t>
      </w:r>
    </w:p>
    <w:p w14:paraId="6C7690E0" w14:textId="77777777" w:rsidR="0037068B" w:rsidRPr="0037068B" w:rsidRDefault="0037068B" w:rsidP="0037068B">
      <w:pPr>
        <w:pStyle w:val="EndNoteBibliography"/>
        <w:spacing w:after="120" w:line="320" w:lineRule="exact"/>
        <w:ind w:left="720" w:hanging="720"/>
        <w:rPr>
          <w:noProof/>
        </w:rPr>
      </w:pPr>
      <w:r w:rsidRPr="0037068B">
        <w:rPr>
          <w:noProof/>
        </w:rPr>
        <w:t>[115]</w:t>
      </w:r>
      <w:r w:rsidRPr="0037068B">
        <w:rPr>
          <w:noProof/>
        </w:rPr>
        <w:tab/>
        <w:t>O.N. Senkov, G.B. Wilks, D.B. Miracle, C.P. Chuang, P.K. Liaw. Refractory high-entropy alloys, Intermetallics 18 (2010) 1758-1765.</w:t>
      </w:r>
    </w:p>
    <w:p w14:paraId="01ADCDF9" w14:textId="77777777" w:rsidR="0037068B" w:rsidRPr="0037068B" w:rsidRDefault="0037068B" w:rsidP="0037068B">
      <w:pPr>
        <w:pStyle w:val="EndNoteBibliography"/>
        <w:spacing w:after="120" w:line="320" w:lineRule="exact"/>
        <w:ind w:left="720" w:hanging="720"/>
        <w:rPr>
          <w:noProof/>
        </w:rPr>
      </w:pPr>
      <w:r w:rsidRPr="0037068B">
        <w:rPr>
          <w:noProof/>
        </w:rPr>
        <w:t>[116]</w:t>
      </w:r>
      <w:r w:rsidRPr="0037068B">
        <w:rPr>
          <w:noProof/>
        </w:rPr>
        <w:tab/>
        <w:t>O.N. Senkov, G.B. Wilks, J.M. Scott, D.B. Miracle. Mechanical properties of Nb</w:t>
      </w:r>
      <w:r w:rsidRPr="0037068B">
        <w:rPr>
          <w:noProof/>
          <w:vertAlign w:val="subscript"/>
        </w:rPr>
        <w:t>25</w:t>
      </w:r>
      <w:r w:rsidRPr="0037068B">
        <w:rPr>
          <w:noProof/>
        </w:rPr>
        <w:t>Mo</w:t>
      </w:r>
      <w:r w:rsidRPr="0037068B">
        <w:rPr>
          <w:noProof/>
          <w:vertAlign w:val="subscript"/>
        </w:rPr>
        <w:t>25</w:t>
      </w:r>
      <w:r w:rsidRPr="0037068B">
        <w:rPr>
          <w:noProof/>
        </w:rPr>
        <w:t>Ta</w:t>
      </w:r>
      <w:r w:rsidRPr="0037068B">
        <w:rPr>
          <w:noProof/>
          <w:vertAlign w:val="subscript"/>
        </w:rPr>
        <w:t>25</w:t>
      </w:r>
      <w:r w:rsidRPr="0037068B">
        <w:rPr>
          <w:noProof/>
        </w:rPr>
        <w:t>W</w:t>
      </w:r>
      <w:r w:rsidRPr="0037068B">
        <w:rPr>
          <w:noProof/>
          <w:vertAlign w:val="subscript"/>
        </w:rPr>
        <w:t>25</w:t>
      </w:r>
      <w:r w:rsidRPr="0037068B">
        <w:rPr>
          <w:noProof/>
        </w:rPr>
        <w:t xml:space="preserve"> and V</w:t>
      </w:r>
      <w:r w:rsidRPr="0037068B">
        <w:rPr>
          <w:noProof/>
          <w:vertAlign w:val="subscript"/>
        </w:rPr>
        <w:t>20</w:t>
      </w:r>
      <w:r w:rsidRPr="0037068B">
        <w:rPr>
          <w:noProof/>
        </w:rPr>
        <w:t>Nb</w:t>
      </w:r>
      <w:r w:rsidRPr="0037068B">
        <w:rPr>
          <w:noProof/>
          <w:vertAlign w:val="subscript"/>
        </w:rPr>
        <w:t>20</w:t>
      </w:r>
      <w:r w:rsidRPr="0037068B">
        <w:rPr>
          <w:noProof/>
        </w:rPr>
        <w:t>Mo</w:t>
      </w:r>
      <w:r w:rsidRPr="0037068B">
        <w:rPr>
          <w:noProof/>
          <w:vertAlign w:val="subscript"/>
        </w:rPr>
        <w:t>20</w:t>
      </w:r>
      <w:r w:rsidRPr="0037068B">
        <w:rPr>
          <w:noProof/>
        </w:rPr>
        <w:t>Ta</w:t>
      </w:r>
      <w:r w:rsidRPr="0037068B">
        <w:rPr>
          <w:noProof/>
          <w:vertAlign w:val="subscript"/>
        </w:rPr>
        <w:t>20</w:t>
      </w:r>
      <w:r w:rsidRPr="0037068B">
        <w:rPr>
          <w:noProof/>
        </w:rPr>
        <w:t>W</w:t>
      </w:r>
      <w:r w:rsidRPr="0037068B">
        <w:rPr>
          <w:noProof/>
          <w:vertAlign w:val="subscript"/>
        </w:rPr>
        <w:t>20</w:t>
      </w:r>
      <w:r w:rsidRPr="0037068B">
        <w:rPr>
          <w:noProof/>
        </w:rPr>
        <w:t xml:space="preserve"> refractory high entropy alloys, Intermetallics 19 (2011) 698-706.</w:t>
      </w:r>
    </w:p>
    <w:p w14:paraId="5B4CE531" w14:textId="77777777" w:rsidR="0037068B" w:rsidRPr="0037068B" w:rsidRDefault="0037068B" w:rsidP="0037068B">
      <w:pPr>
        <w:pStyle w:val="EndNoteBibliography"/>
        <w:spacing w:after="120" w:line="320" w:lineRule="exact"/>
        <w:ind w:left="720" w:hanging="720"/>
        <w:rPr>
          <w:noProof/>
        </w:rPr>
      </w:pPr>
      <w:r w:rsidRPr="0037068B">
        <w:rPr>
          <w:noProof/>
        </w:rPr>
        <w:t>[117]</w:t>
      </w:r>
      <w:r w:rsidRPr="0037068B">
        <w:rPr>
          <w:noProof/>
        </w:rPr>
        <w:tab/>
        <w:t>X. Yang, S.Y. Chen, J.D. Cotton, Y. Zhang. Phase Stability of Low-Density, Multiprincipal Component Alloys Containing Aluminum, Magnesium, and Lithium, JOM 66 (2014) 2009-2020.</w:t>
      </w:r>
    </w:p>
    <w:p w14:paraId="5E524B67" w14:textId="77777777" w:rsidR="0037068B" w:rsidRPr="0037068B" w:rsidRDefault="0037068B" w:rsidP="0037068B">
      <w:pPr>
        <w:pStyle w:val="EndNoteBibliography"/>
        <w:spacing w:after="120" w:line="320" w:lineRule="exact"/>
        <w:ind w:left="720" w:hanging="720"/>
        <w:rPr>
          <w:noProof/>
        </w:rPr>
      </w:pPr>
      <w:r w:rsidRPr="0037068B">
        <w:rPr>
          <w:noProof/>
        </w:rPr>
        <w:t>[118]</w:t>
      </w:r>
      <w:r w:rsidRPr="0037068B">
        <w:rPr>
          <w:noProof/>
        </w:rPr>
        <w:tab/>
        <w:t>K.M. Youssef, A.J. Zaddach, C. Niu, D.L. Irving, C.C. Koch. A novel low density, high hardness, high-entropy alloy with close-packed single-phase nanocrystalline structures, Mater. Res. Lett. 3 (2014) 95-99.</w:t>
      </w:r>
    </w:p>
    <w:p w14:paraId="158CE468" w14:textId="77777777" w:rsidR="0037068B" w:rsidRPr="0037068B" w:rsidRDefault="0037068B" w:rsidP="0037068B">
      <w:pPr>
        <w:pStyle w:val="EndNoteBibliography"/>
        <w:spacing w:after="120" w:line="320" w:lineRule="exact"/>
        <w:ind w:left="720" w:hanging="720"/>
        <w:rPr>
          <w:noProof/>
        </w:rPr>
      </w:pPr>
      <w:r w:rsidRPr="0037068B">
        <w:rPr>
          <w:noProof/>
        </w:rPr>
        <w:lastRenderedPageBreak/>
        <w:t>[119]</w:t>
      </w:r>
      <w:r w:rsidRPr="0037068B">
        <w:rPr>
          <w:noProof/>
        </w:rPr>
        <w:tab/>
        <w:t>A. Takeuchi, K. Amiya, T. Wada, K. Yubuta, W. Zhang. High-Entropy Alloys with a Hexagonal Close-Packed Structure Designed by Equi-Atomic Alloy Strategy and Binary Phase Diagrams, JOM 66 (2014) 1984-1992.</w:t>
      </w:r>
    </w:p>
    <w:p w14:paraId="340C344E" w14:textId="77777777" w:rsidR="0037068B" w:rsidRPr="0037068B" w:rsidRDefault="0037068B" w:rsidP="0037068B">
      <w:pPr>
        <w:pStyle w:val="EndNoteBibliography"/>
        <w:spacing w:after="120" w:line="320" w:lineRule="exact"/>
        <w:ind w:left="720" w:hanging="720"/>
        <w:rPr>
          <w:noProof/>
        </w:rPr>
      </w:pPr>
      <w:r w:rsidRPr="0037068B">
        <w:rPr>
          <w:noProof/>
        </w:rPr>
        <w:t>[120]</w:t>
      </w:r>
      <w:r w:rsidRPr="0037068B">
        <w:rPr>
          <w:noProof/>
        </w:rPr>
        <w:tab/>
        <w:t>L. Ma, L. Wang, T. Zhang, A. Inoue. Bulk glass formation of Ti-Zr-Hf-Cu-M (M=Fe, Co, Ni) alloys, Mater. Trans. JIM 43 (2002) 277-280.</w:t>
      </w:r>
    </w:p>
    <w:p w14:paraId="12480D1A" w14:textId="77777777" w:rsidR="0037068B" w:rsidRPr="0037068B" w:rsidRDefault="0037068B" w:rsidP="0037068B">
      <w:pPr>
        <w:pStyle w:val="EndNoteBibliography"/>
        <w:spacing w:after="120" w:line="320" w:lineRule="exact"/>
        <w:ind w:left="720" w:hanging="720"/>
        <w:rPr>
          <w:noProof/>
        </w:rPr>
      </w:pPr>
      <w:r w:rsidRPr="0037068B">
        <w:rPr>
          <w:noProof/>
        </w:rPr>
        <w:t>[121]</w:t>
      </w:r>
      <w:r w:rsidRPr="0037068B">
        <w:rPr>
          <w:noProof/>
        </w:rPr>
        <w:tab/>
        <w:t>J.O.A. Paschoal, H. Kleykamp, F. Thummler. Phase equilibria in the quaternary molybdenum-ruthenium-rhodium-palladium system, Z. Metallkd. 74 (1983) 652.</w:t>
      </w:r>
    </w:p>
    <w:p w14:paraId="6B65339F" w14:textId="3FF76E1C" w:rsidR="005977F5" w:rsidRDefault="00B34BFA" w:rsidP="0037068B">
      <w:pPr>
        <w:spacing w:after="120" w:line="320" w:lineRule="exact"/>
        <w:ind w:left="720" w:hanging="720"/>
      </w:pPr>
      <w:r w:rsidRPr="00574661">
        <w:fldChar w:fldCharType="end"/>
      </w:r>
    </w:p>
    <w:sectPr w:rsidR="005977F5" w:rsidSect="00BA3B63">
      <w:pgSz w:w="12240" w:h="2016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ta Materiali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ervv2eyxfzffeadz9v0wpsxr0wzrvadwsp&quot;&gt;HEA Citations&lt;record-ids&gt;&lt;item&gt;21&lt;/item&gt;&lt;item&gt;23&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52&lt;/item&gt;&lt;item&gt;59&lt;/item&gt;&lt;item&gt;61&lt;/item&gt;&lt;item&gt;62&lt;/item&gt;&lt;item&gt;79&lt;/item&gt;&lt;item&gt;106&lt;/item&gt;&lt;item&gt;115&lt;/item&gt;&lt;item&gt;120&lt;/item&gt;&lt;item&gt;129&lt;/item&gt;&lt;item&gt;130&lt;/item&gt;&lt;item&gt;136&lt;/item&gt;&lt;item&gt;138&lt;/item&gt;&lt;item&gt;144&lt;/item&gt;&lt;item&gt;145&lt;/item&gt;&lt;item&gt;146&lt;/item&gt;&lt;item&gt;152&lt;/item&gt;&lt;item&gt;153&lt;/item&gt;&lt;item&gt;159&lt;/item&gt;&lt;item&gt;160&lt;/item&gt;&lt;item&gt;167&lt;/item&gt;&lt;item&gt;168&lt;/item&gt;&lt;item&gt;193&lt;/item&gt;&lt;item&gt;196&lt;/item&gt;&lt;item&gt;197&lt;/item&gt;&lt;item&gt;198&lt;/item&gt;&lt;item&gt;200&lt;/item&gt;&lt;item&gt;207&lt;/item&gt;&lt;item&gt;208&lt;/item&gt;&lt;item&gt;210&lt;/item&gt;&lt;item&gt;244&lt;/item&gt;&lt;item&gt;248&lt;/item&gt;&lt;item&gt;277&lt;/item&gt;&lt;item&gt;286&lt;/item&gt;&lt;item&gt;297&lt;/item&gt;&lt;item&gt;300&lt;/item&gt;&lt;item&gt;306&lt;/item&gt;&lt;item&gt;309&lt;/item&gt;&lt;item&gt;323&lt;/item&gt;&lt;item&gt;364&lt;/item&gt;&lt;item&gt;381&lt;/item&gt;&lt;item&gt;390&lt;/item&gt;&lt;item&gt;427&lt;/item&gt;&lt;item&gt;442&lt;/item&gt;&lt;item&gt;463&lt;/item&gt;&lt;item&gt;471&lt;/item&gt;&lt;item&gt;477&lt;/item&gt;&lt;item&gt;478&lt;/item&gt;&lt;item&gt;486&lt;/item&gt;&lt;item&gt;512&lt;/item&gt;&lt;item&gt;531&lt;/item&gt;&lt;item&gt;536&lt;/item&gt;&lt;item&gt;578&lt;/item&gt;&lt;item&gt;593&lt;/item&gt;&lt;item&gt;595&lt;/item&gt;&lt;item&gt;596&lt;/item&gt;&lt;item&gt;597&lt;/item&gt;&lt;item&gt;604&lt;/item&gt;&lt;item&gt;611&lt;/item&gt;&lt;item&gt;616&lt;/item&gt;&lt;item&gt;620&lt;/item&gt;&lt;item&gt;631&lt;/item&gt;&lt;item&gt;647&lt;/item&gt;&lt;item&gt;658&lt;/item&gt;&lt;item&gt;659&lt;/item&gt;&lt;item&gt;730&lt;/item&gt;&lt;item&gt;732&lt;/item&gt;&lt;item&gt;734&lt;/item&gt;&lt;item&gt;739&lt;/item&gt;&lt;item&gt;755&lt;/item&gt;&lt;item&gt;778&lt;/item&gt;&lt;item&gt;815&lt;/item&gt;&lt;item&gt;829&lt;/item&gt;&lt;item&gt;853&lt;/item&gt;&lt;item&gt;862&lt;/item&gt;&lt;item&gt;894&lt;/item&gt;&lt;item&gt;914&lt;/item&gt;&lt;item&gt;915&lt;/item&gt;&lt;item&gt;917&lt;/item&gt;&lt;item&gt;928&lt;/item&gt;&lt;item&gt;945&lt;/item&gt;&lt;item&gt;953&lt;/item&gt;&lt;item&gt;954&lt;/item&gt;&lt;item&gt;968&lt;/item&gt;&lt;item&gt;984&lt;/item&gt;&lt;item&gt;985&lt;/item&gt;&lt;item&gt;988&lt;/item&gt;&lt;item&gt;992&lt;/item&gt;&lt;item&gt;993&lt;/item&gt;&lt;item&gt;994&lt;/item&gt;&lt;item&gt;999&lt;/item&gt;&lt;item&gt;1033&lt;/item&gt;&lt;item&gt;1034&lt;/item&gt;&lt;item&gt;1035&lt;/item&gt;&lt;item&gt;1036&lt;/item&gt;&lt;item&gt;1037&lt;/item&gt;&lt;item&gt;1038&lt;/item&gt;&lt;item&gt;1039&lt;/item&gt;&lt;item&gt;1040&lt;/item&gt;&lt;item&gt;1042&lt;/item&gt;&lt;/record-ids&gt;&lt;/item&gt;&lt;/Libraries&gt;"/>
  </w:docVars>
  <w:rsids>
    <w:rsidRoot w:val="00EA0975"/>
    <w:rsid w:val="000003EC"/>
    <w:rsid w:val="000033C4"/>
    <w:rsid w:val="00003B3C"/>
    <w:rsid w:val="000060B5"/>
    <w:rsid w:val="000078A6"/>
    <w:rsid w:val="000132A2"/>
    <w:rsid w:val="00013E8D"/>
    <w:rsid w:val="000145A1"/>
    <w:rsid w:val="00015192"/>
    <w:rsid w:val="00015E1A"/>
    <w:rsid w:val="000166DD"/>
    <w:rsid w:val="00017CC6"/>
    <w:rsid w:val="000200B1"/>
    <w:rsid w:val="00020849"/>
    <w:rsid w:val="000215B9"/>
    <w:rsid w:val="00022167"/>
    <w:rsid w:val="00022D05"/>
    <w:rsid w:val="000247C2"/>
    <w:rsid w:val="00024E7E"/>
    <w:rsid w:val="000250C7"/>
    <w:rsid w:val="000329C0"/>
    <w:rsid w:val="000365DB"/>
    <w:rsid w:val="0003663B"/>
    <w:rsid w:val="00040927"/>
    <w:rsid w:val="000416A8"/>
    <w:rsid w:val="00044F83"/>
    <w:rsid w:val="00046C4C"/>
    <w:rsid w:val="00051236"/>
    <w:rsid w:val="0005305F"/>
    <w:rsid w:val="000545D1"/>
    <w:rsid w:val="00054837"/>
    <w:rsid w:val="00055280"/>
    <w:rsid w:val="00055410"/>
    <w:rsid w:val="00056390"/>
    <w:rsid w:val="00056493"/>
    <w:rsid w:val="00061DC8"/>
    <w:rsid w:val="00062EDC"/>
    <w:rsid w:val="00064E04"/>
    <w:rsid w:val="000662E5"/>
    <w:rsid w:val="00071648"/>
    <w:rsid w:val="000720E1"/>
    <w:rsid w:val="00073615"/>
    <w:rsid w:val="00074D15"/>
    <w:rsid w:val="00077946"/>
    <w:rsid w:val="00077C24"/>
    <w:rsid w:val="000820CB"/>
    <w:rsid w:val="00082252"/>
    <w:rsid w:val="00082C95"/>
    <w:rsid w:val="00084758"/>
    <w:rsid w:val="00084C85"/>
    <w:rsid w:val="00085F00"/>
    <w:rsid w:val="0008752A"/>
    <w:rsid w:val="00094395"/>
    <w:rsid w:val="0009484D"/>
    <w:rsid w:val="0009580D"/>
    <w:rsid w:val="00095D54"/>
    <w:rsid w:val="000A03B2"/>
    <w:rsid w:val="000A1EA3"/>
    <w:rsid w:val="000A3631"/>
    <w:rsid w:val="000A4960"/>
    <w:rsid w:val="000A4D7C"/>
    <w:rsid w:val="000A5228"/>
    <w:rsid w:val="000A7ECF"/>
    <w:rsid w:val="000B0B7F"/>
    <w:rsid w:val="000B627B"/>
    <w:rsid w:val="000B6C38"/>
    <w:rsid w:val="000C0B05"/>
    <w:rsid w:val="000C1B52"/>
    <w:rsid w:val="000C23FB"/>
    <w:rsid w:val="000C29FC"/>
    <w:rsid w:val="000C458F"/>
    <w:rsid w:val="000D0D79"/>
    <w:rsid w:val="000D13E3"/>
    <w:rsid w:val="000D3C32"/>
    <w:rsid w:val="000D4450"/>
    <w:rsid w:val="000D44C9"/>
    <w:rsid w:val="000D4AE8"/>
    <w:rsid w:val="000D7264"/>
    <w:rsid w:val="000D7586"/>
    <w:rsid w:val="000E0598"/>
    <w:rsid w:val="000E3F39"/>
    <w:rsid w:val="000E45C1"/>
    <w:rsid w:val="000E5D41"/>
    <w:rsid w:val="000E66A9"/>
    <w:rsid w:val="000F6C54"/>
    <w:rsid w:val="0010550C"/>
    <w:rsid w:val="001108A2"/>
    <w:rsid w:val="0011177C"/>
    <w:rsid w:val="00112816"/>
    <w:rsid w:val="00112E78"/>
    <w:rsid w:val="00114F64"/>
    <w:rsid w:val="001250F3"/>
    <w:rsid w:val="001251E7"/>
    <w:rsid w:val="00126EF2"/>
    <w:rsid w:val="0013202F"/>
    <w:rsid w:val="00132065"/>
    <w:rsid w:val="00132160"/>
    <w:rsid w:val="00136694"/>
    <w:rsid w:val="00136B7E"/>
    <w:rsid w:val="0014085C"/>
    <w:rsid w:val="00140934"/>
    <w:rsid w:val="00141C3C"/>
    <w:rsid w:val="00144025"/>
    <w:rsid w:val="00144907"/>
    <w:rsid w:val="00150C2F"/>
    <w:rsid w:val="00153488"/>
    <w:rsid w:val="0015613F"/>
    <w:rsid w:val="0015647D"/>
    <w:rsid w:val="00157CC9"/>
    <w:rsid w:val="00161738"/>
    <w:rsid w:val="00162BDC"/>
    <w:rsid w:val="001631DA"/>
    <w:rsid w:val="00163A12"/>
    <w:rsid w:val="0016538D"/>
    <w:rsid w:val="00170123"/>
    <w:rsid w:val="00170C53"/>
    <w:rsid w:val="001711C4"/>
    <w:rsid w:val="00171BA8"/>
    <w:rsid w:val="00174F54"/>
    <w:rsid w:val="00175AFE"/>
    <w:rsid w:val="00175FA2"/>
    <w:rsid w:val="00177F03"/>
    <w:rsid w:val="001802CA"/>
    <w:rsid w:val="00184326"/>
    <w:rsid w:val="00192D56"/>
    <w:rsid w:val="0019557F"/>
    <w:rsid w:val="00195D65"/>
    <w:rsid w:val="001961A9"/>
    <w:rsid w:val="001A0C51"/>
    <w:rsid w:val="001A16B2"/>
    <w:rsid w:val="001A2391"/>
    <w:rsid w:val="001A28D7"/>
    <w:rsid w:val="001A2F1A"/>
    <w:rsid w:val="001A3442"/>
    <w:rsid w:val="001A55CE"/>
    <w:rsid w:val="001A5C8E"/>
    <w:rsid w:val="001A6D91"/>
    <w:rsid w:val="001B7D54"/>
    <w:rsid w:val="001C2DC5"/>
    <w:rsid w:val="001C3C2B"/>
    <w:rsid w:val="001C519B"/>
    <w:rsid w:val="001C5645"/>
    <w:rsid w:val="001C6F07"/>
    <w:rsid w:val="001D1588"/>
    <w:rsid w:val="001D3C16"/>
    <w:rsid w:val="001E1855"/>
    <w:rsid w:val="001E335B"/>
    <w:rsid w:val="001E3EF2"/>
    <w:rsid w:val="002008A5"/>
    <w:rsid w:val="002038A5"/>
    <w:rsid w:val="00207BAE"/>
    <w:rsid w:val="002106DF"/>
    <w:rsid w:val="0021248F"/>
    <w:rsid w:val="00212C17"/>
    <w:rsid w:val="00213CD0"/>
    <w:rsid w:val="0021478E"/>
    <w:rsid w:val="00221963"/>
    <w:rsid w:val="00232E38"/>
    <w:rsid w:val="00233C56"/>
    <w:rsid w:val="002354CA"/>
    <w:rsid w:val="00236C31"/>
    <w:rsid w:val="00240935"/>
    <w:rsid w:val="00244611"/>
    <w:rsid w:val="0024589C"/>
    <w:rsid w:val="00246C09"/>
    <w:rsid w:val="00247F21"/>
    <w:rsid w:val="00251E7C"/>
    <w:rsid w:val="00253D65"/>
    <w:rsid w:val="00254457"/>
    <w:rsid w:val="002558A2"/>
    <w:rsid w:val="002578FD"/>
    <w:rsid w:val="00273F41"/>
    <w:rsid w:val="0027590D"/>
    <w:rsid w:val="0028521A"/>
    <w:rsid w:val="00286ED9"/>
    <w:rsid w:val="00291D15"/>
    <w:rsid w:val="0029327C"/>
    <w:rsid w:val="00293704"/>
    <w:rsid w:val="00294329"/>
    <w:rsid w:val="002967BE"/>
    <w:rsid w:val="002A0B1D"/>
    <w:rsid w:val="002A1D9E"/>
    <w:rsid w:val="002A281E"/>
    <w:rsid w:val="002A2B54"/>
    <w:rsid w:val="002A77A4"/>
    <w:rsid w:val="002B14BB"/>
    <w:rsid w:val="002B1B45"/>
    <w:rsid w:val="002B4607"/>
    <w:rsid w:val="002B50D9"/>
    <w:rsid w:val="002B5DFA"/>
    <w:rsid w:val="002B713C"/>
    <w:rsid w:val="002B7357"/>
    <w:rsid w:val="002C31EB"/>
    <w:rsid w:val="002C6377"/>
    <w:rsid w:val="002D21ED"/>
    <w:rsid w:val="002D41FE"/>
    <w:rsid w:val="002D7A74"/>
    <w:rsid w:val="002E1845"/>
    <w:rsid w:val="002E4390"/>
    <w:rsid w:val="002E5763"/>
    <w:rsid w:val="002E7D0D"/>
    <w:rsid w:val="002F1A16"/>
    <w:rsid w:val="002F2DF3"/>
    <w:rsid w:val="002F402C"/>
    <w:rsid w:val="002F421E"/>
    <w:rsid w:val="002F6CC7"/>
    <w:rsid w:val="00300085"/>
    <w:rsid w:val="00302657"/>
    <w:rsid w:val="00304334"/>
    <w:rsid w:val="0030516B"/>
    <w:rsid w:val="00305C3B"/>
    <w:rsid w:val="003151FE"/>
    <w:rsid w:val="00316B5C"/>
    <w:rsid w:val="00317493"/>
    <w:rsid w:val="0032271B"/>
    <w:rsid w:val="00322F6E"/>
    <w:rsid w:val="00323384"/>
    <w:rsid w:val="00323767"/>
    <w:rsid w:val="00323857"/>
    <w:rsid w:val="00330BCC"/>
    <w:rsid w:val="003364B9"/>
    <w:rsid w:val="00336634"/>
    <w:rsid w:val="00337073"/>
    <w:rsid w:val="00337F90"/>
    <w:rsid w:val="003414C6"/>
    <w:rsid w:val="003438EB"/>
    <w:rsid w:val="00344238"/>
    <w:rsid w:val="00347EBE"/>
    <w:rsid w:val="00352D5B"/>
    <w:rsid w:val="003537F1"/>
    <w:rsid w:val="00354082"/>
    <w:rsid w:val="003564CC"/>
    <w:rsid w:val="003579D6"/>
    <w:rsid w:val="00357DB1"/>
    <w:rsid w:val="00361C0A"/>
    <w:rsid w:val="00362A5F"/>
    <w:rsid w:val="0036336D"/>
    <w:rsid w:val="00364B2F"/>
    <w:rsid w:val="00364B32"/>
    <w:rsid w:val="0036779E"/>
    <w:rsid w:val="0037020E"/>
    <w:rsid w:val="0037068B"/>
    <w:rsid w:val="00372A30"/>
    <w:rsid w:val="003775CD"/>
    <w:rsid w:val="003867D7"/>
    <w:rsid w:val="003912F7"/>
    <w:rsid w:val="003935BC"/>
    <w:rsid w:val="00394949"/>
    <w:rsid w:val="00394BB1"/>
    <w:rsid w:val="003A2B16"/>
    <w:rsid w:val="003A5D78"/>
    <w:rsid w:val="003A60B1"/>
    <w:rsid w:val="003A66F0"/>
    <w:rsid w:val="003B0DE9"/>
    <w:rsid w:val="003B211D"/>
    <w:rsid w:val="003B2943"/>
    <w:rsid w:val="003C1B07"/>
    <w:rsid w:val="003C4E8A"/>
    <w:rsid w:val="003C7453"/>
    <w:rsid w:val="003D1E00"/>
    <w:rsid w:val="003D2A03"/>
    <w:rsid w:val="003D45DA"/>
    <w:rsid w:val="003D4D60"/>
    <w:rsid w:val="003D5100"/>
    <w:rsid w:val="003D54F0"/>
    <w:rsid w:val="003D6017"/>
    <w:rsid w:val="003D6613"/>
    <w:rsid w:val="003D6875"/>
    <w:rsid w:val="003E611C"/>
    <w:rsid w:val="003F3C3C"/>
    <w:rsid w:val="003F471A"/>
    <w:rsid w:val="003F4946"/>
    <w:rsid w:val="003F51A4"/>
    <w:rsid w:val="003F679F"/>
    <w:rsid w:val="0040154B"/>
    <w:rsid w:val="00406E9D"/>
    <w:rsid w:val="004112D3"/>
    <w:rsid w:val="004129DF"/>
    <w:rsid w:val="00413935"/>
    <w:rsid w:val="00413E98"/>
    <w:rsid w:val="004255A4"/>
    <w:rsid w:val="00431344"/>
    <w:rsid w:val="00431D65"/>
    <w:rsid w:val="00434C5B"/>
    <w:rsid w:val="00441ECF"/>
    <w:rsid w:val="004552DE"/>
    <w:rsid w:val="00455DB5"/>
    <w:rsid w:val="00460546"/>
    <w:rsid w:val="00460A8E"/>
    <w:rsid w:val="00460AEB"/>
    <w:rsid w:val="004633B7"/>
    <w:rsid w:val="00463F4C"/>
    <w:rsid w:val="00464F55"/>
    <w:rsid w:val="00466C4A"/>
    <w:rsid w:val="00466D23"/>
    <w:rsid w:val="004710BE"/>
    <w:rsid w:val="00472637"/>
    <w:rsid w:val="004737C8"/>
    <w:rsid w:val="00474A7A"/>
    <w:rsid w:val="004757BE"/>
    <w:rsid w:val="00476AA7"/>
    <w:rsid w:val="00477A95"/>
    <w:rsid w:val="0048071B"/>
    <w:rsid w:val="00480BBB"/>
    <w:rsid w:val="00481D0F"/>
    <w:rsid w:val="00482F99"/>
    <w:rsid w:val="004873BE"/>
    <w:rsid w:val="00491768"/>
    <w:rsid w:val="00493490"/>
    <w:rsid w:val="004964C8"/>
    <w:rsid w:val="00497899"/>
    <w:rsid w:val="004A241E"/>
    <w:rsid w:val="004A6077"/>
    <w:rsid w:val="004A6DE9"/>
    <w:rsid w:val="004A758C"/>
    <w:rsid w:val="004B052F"/>
    <w:rsid w:val="004B3371"/>
    <w:rsid w:val="004B470E"/>
    <w:rsid w:val="004C1D11"/>
    <w:rsid w:val="004C3B9A"/>
    <w:rsid w:val="004C6BC4"/>
    <w:rsid w:val="004D1902"/>
    <w:rsid w:val="004D20C2"/>
    <w:rsid w:val="004D441C"/>
    <w:rsid w:val="004D461C"/>
    <w:rsid w:val="004D5DA3"/>
    <w:rsid w:val="004E0B2E"/>
    <w:rsid w:val="004E6A56"/>
    <w:rsid w:val="004F38BC"/>
    <w:rsid w:val="004F6F6B"/>
    <w:rsid w:val="004F6FC0"/>
    <w:rsid w:val="00500B61"/>
    <w:rsid w:val="00501428"/>
    <w:rsid w:val="005015B2"/>
    <w:rsid w:val="00507166"/>
    <w:rsid w:val="00511305"/>
    <w:rsid w:val="00513803"/>
    <w:rsid w:val="005140DA"/>
    <w:rsid w:val="00517396"/>
    <w:rsid w:val="0052335F"/>
    <w:rsid w:val="0052381B"/>
    <w:rsid w:val="005275BD"/>
    <w:rsid w:val="00533E8D"/>
    <w:rsid w:val="00534CDA"/>
    <w:rsid w:val="005362A8"/>
    <w:rsid w:val="00541589"/>
    <w:rsid w:val="0054437F"/>
    <w:rsid w:val="00544E62"/>
    <w:rsid w:val="00550FD7"/>
    <w:rsid w:val="00551A45"/>
    <w:rsid w:val="00553434"/>
    <w:rsid w:val="00553715"/>
    <w:rsid w:val="00556077"/>
    <w:rsid w:val="0055763A"/>
    <w:rsid w:val="00560504"/>
    <w:rsid w:val="00563CEF"/>
    <w:rsid w:val="0056609E"/>
    <w:rsid w:val="00571973"/>
    <w:rsid w:val="00574661"/>
    <w:rsid w:val="00576250"/>
    <w:rsid w:val="00576471"/>
    <w:rsid w:val="00577FD9"/>
    <w:rsid w:val="00583A15"/>
    <w:rsid w:val="00584E7F"/>
    <w:rsid w:val="00586C3B"/>
    <w:rsid w:val="005873B4"/>
    <w:rsid w:val="00590C73"/>
    <w:rsid w:val="0059261C"/>
    <w:rsid w:val="00592BCE"/>
    <w:rsid w:val="00596960"/>
    <w:rsid w:val="00597605"/>
    <w:rsid w:val="005977F5"/>
    <w:rsid w:val="0059791C"/>
    <w:rsid w:val="005A2299"/>
    <w:rsid w:val="005A4328"/>
    <w:rsid w:val="005B7DD5"/>
    <w:rsid w:val="005C07C8"/>
    <w:rsid w:val="005C1D85"/>
    <w:rsid w:val="005C6133"/>
    <w:rsid w:val="005E0A07"/>
    <w:rsid w:val="005E294E"/>
    <w:rsid w:val="005E30A3"/>
    <w:rsid w:val="005E66FC"/>
    <w:rsid w:val="005E7150"/>
    <w:rsid w:val="005E75B3"/>
    <w:rsid w:val="005F0AB2"/>
    <w:rsid w:val="005F1A68"/>
    <w:rsid w:val="005F57C5"/>
    <w:rsid w:val="005F5B3B"/>
    <w:rsid w:val="005F7B92"/>
    <w:rsid w:val="00606E91"/>
    <w:rsid w:val="006070A8"/>
    <w:rsid w:val="006077A8"/>
    <w:rsid w:val="00612D20"/>
    <w:rsid w:val="006171AA"/>
    <w:rsid w:val="00624714"/>
    <w:rsid w:val="006263F1"/>
    <w:rsid w:val="00634195"/>
    <w:rsid w:val="00636CD3"/>
    <w:rsid w:val="0064775C"/>
    <w:rsid w:val="0064791D"/>
    <w:rsid w:val="00650946"/>
    <w:rsid w:val="00653F13"/>
    <w:rsid w:val="00654031"/>
    <w:rsid w:val="00656DEE"/>
    <w:rsid w:val="00657354"/>
    <w:rsid w:val="006611D5"/>
    <w:rsid w:val="006617CB"/>
    <w:rsid w:val="006619E6"/>
    <w:rsid w:val="00665CED"/>
    <w:rsid w:val="00666F69"/>
    <w:rsid w:val="0066765B"/>
    <w:rsid w:val="006731E6"/>
    <w:rsid w:val="00673492"/>
    <w:rsid w:val="006758A2"/>
    <w:rsid w:val="00676EA0"/>
    <w:rsid w:val="006829A5"/>
    <w:rsid w:val="006829EA"/>
    <w:rsid w:val="006858ED"/>
    <w:rsid w:val="00687D09"/>
    <w:rsid w:val="0069127D"/>
    <w:rsid w:val="00694CB0"/>
    <w:rsid w:val="006A00A5"/>
    <w:rsid w:val="006A10E4"/>
    <w:rsid w:val="006A19AF"/>
    <w:rsid w:val="006A282A"/>
    <w:rsid w:val="006A3AED"/>
    <w:rsid w:val="006A6842"/>
    <w:rsid w:val="006A7095"/>
    <w:rsid w:val="006B60B1"/>
    <w:rsid w:val="006B643D"/>
    <w:rsid w:val="006B66DE"/>
    <w:rsid w:val="006C0586"/>
    <w:rsid w:val="006C135F"/>
    <w:rsid w:val="006C28A3"/>
    <w:rsid w:val="006C4A4E"/>
    <w:rsid w:val="006C563C"/>
    <w:rsid w:val="006C7193"/>
    <w:rsid w:val="006D09C4"/>
    <w:rsid w:val="006D3878"/>
    <w:rsid w:val="006E1AFB"/>
    <w:rsid w:val="006F1416"/>
    <w:rsid w:val="006F38D2"/>
    <w:rsid w:val="006F5B92"/>
    <w:rsid w:val="006F5FDD"/>
    <w:rsid w:val="00700EFD"/>
    <w:rsid w:val="00703AC5"/>
    <w:rsid w:val="00704A4C"/>
    <w:rsid w:val="00705A31"/>
    <w:rsid w:val="0070691A"/>
    <w:rsid w:val="0071310D"/>
    <w:rsid w:val="0071541E"/>
    <w:rsid w:val="007238AD"/>
    <w:rsid w:val="007270D3"/>
    <w:rsid w:val="0072729E"/>
    <w:rsid w:val="007307CB"/>
    <w:rsid w:val="007313E4"/>
    <w:rsid w:val="00734D17"/>
    <w:rsid w:val="007358C8"/>
    <w:rsid w:val="00736231"/>
    <w:rsid w:val="0074018D"/>
    <w:rsid w:val="00740BB1"/>
    <w:rsid w:val="00746795"/>
    <w:rsid w:val="00746EBC"/>
    <w:rsid w:val="00752FDE"/>
    <w:rsid w:val="00754CD3"/>
    <w:rsid w:val="0075540A"/>
    <w:rsid w:val="00761F4A"/>
    <w:rsid w:val="00763347"/>
    <w:rsid w:val="00763366"/>
    <w:rsid w:val="007633C9"/>
    <w:rsid w:val="007637B6"/>
    <w:rsid w:val="00763C71"/>
    <w:rsid w:val="00771FC6"/>
    <w:rsid w:val="00772265"/>
    <w:rsid w:val="00772B49"/>
    <w:rsid w:val="0078042D"/>
    <w:rsid w:val="00780EF3"/>
    <w:rsid w:val="007833D6"/>
    <w:rsid w:val="00793AFA"/>
    <w:rsid w:val="007942F0"/>
    <w:rsid w:val="007A0318"/>
    <w:rsid w:val="007A14E4"/>
    <w:rsid w:val="007B3040"/>
    <w:rsid w:val="007B3A56"/>
    <w:rsid w:val="007B7BA8"/>
    <w:rsid w:val="007B7BCA"/>
    <w:rsid w:val="007C376E"/>
    <w:rsid w:val="007C3EE3"/>
    <w:rsid w:val="007C642A"/>
    <w:rsid w:val="007C6D53"/>
    <w:rsid w:val="007D0990"/>
    <w:rsid w:val="007D0BEF"/>
    <w:rsid w:val="007D241B"/>
    <w:rsid w:val="007D52B1"/>
    <w:rsid w:val="007E0707"/>
    <w:rsid w:val="007E524A"/>
    <w:rsid w:val="007E6EFB"/>
    <w:rsid w:val="007F3D73"/>
    <w:rsid w:val="007F53EF"/>
    <w:rsid w:val="00800F45"/>
    <w:rsid w:val="008015FC"/>
    <w:rsid w:val="00801610"/>
    <w:rsid w:val="00801FDD"/>
    <w:rsid w:val="00803248"/>
    <w:rsid w:val="0080439F"/>
    <w:rsid w:val="0080671A"/>
    <w:rsid w:val="0080722D"/>
    <w:rsid w:val="00811DA9"/>
    <w:rsid w:val="008123B6"/>
    <w:rsid w:val="00814104"/>
    <w:rsid w:val="00814559"/>
    <w:rsid w:val="00814893"/>
    <w:rsid w:val="00815EA8"/>
    <w:rsid w:val="008162AF"/>
    <w:rsid w:val="00825CFC"/>
    <w:rsid w:val="008304A1"/>
    <w:rsid w:val="00830DC9"/>
    <w:rsid w:val="00831513"/>
    <w:rsid w:val="00831577"/>
    <w:rsid w:val="00832D50"/>
    <w:rsid w:val="00834BCD"/>
    <w:rsid w:val="00840FE6"/>
    <w:rsid w:val="008411F2"/>
    <w:rsid w:val="008427AD"/>
    <w:rsid w:val="00842C7A"/>
    <w:rsid w:val="00844407"/>
    <w:rsid w:val="00844F70"/>
    <w:rsid w:val="00851D85"/>
    <w:rsid w:val="0085355B"/>
    <w:rsid w:val="008579C2"/>
    <w:rsid w:val="0086169C"/>
    <w:rsid w:val="0086173C"/>
    <w:rsid w:val="00861EB3"/>
    <w:rsid w:val="008643A4"/>
    <w:rsid w:val="0086599B"/>
    <w:rsid w:val="00866133"/>
    <w:rsid w:val="008674E7"/>
    <w:rsid w:val="0087182D"/>
    <w:rsid w:val="008743A5"/>
    <w:rsid w:val="00875208"/>
    <w:rsid w:val="008755A2"/>
    <w:rsid w:val="00883C8B"/>
    <w:rsid w:val="008873DB"/>
    <w:rsid w:val="00887628"/>
    <w:rsid w:val="008904C5"/>
    <w:rsid w:val="00890CA6"/>
    <w:rsid w:val="008933A8"/>
    <w:rsid w:val="008A0374"/>
    <w:rsid w:val="008A3D96"/>
    <w:rsid w:val="008A41F4"/>
    <w:rsid w:val="008A74BC"/>
    <w:rsid w:val="008B1ACD"/>
    <w:rsid w:val="008B29D5"/>
    <w:rsid w:val="008B2ADD"/>
    <w:rsid w:val="008C1E6D"/>
    <w:rsid w:val="008C5685"/>
    <w:rsid w:val="008C63FE"/>
    <w:rsid w:val="008D1E57"/>
    <w:rsid w:val="008D2370"/>
    <w:rsid w:val="008D3797"/>
    <w:rsid w:val="008D52DF"/>
    <w:rsid w:val="008E37B7"/>
    <w:rsid w:val="008E47AF"/>
    <w:rsid w:val="008E5B28"/>
    <w:rsid w:val="008F0FA3"/>
    <w:rsid w:val="008F22E2"/>
    <w:rsid w:val="008F3FE8"/>
    <w:rsid w:val="008F6550"/>
    <w:rsid w:val="008F73E9"/>
    <w:rsid w:val="00900156"/>
    <w:rsid w:val="00903539"/>
    <w:rsid w:val="00906716"/>
    <w:rsid w:val="00910F7C"/>
    <w:rsid w:val="00913D17"/>
    <w:rsid w:val="0091458A"/>
    <w:rsid w:val="009164FF"/>
    <w:rsid w:val="00916546"/>
    <w:rsid w:val="00921848"/>
    <w:rsid w:val="0092219E"/>
    <w:rsid w:val="00924DFD"/>
    <w:rsid w:val="009307CB"/>
    <w:rsid w:val="009336A5"/>
    <w:rsid w:val="0093400A"/>
    <w:rsid w:val="00935C90"/>
    <w:rsid w:val="00936B82"/>
    <w:rsid w:val="009401B5"/>
    <w:rsid w:val="009431AC"/>
    <w:rsid w:val="0094352C"/>
    <w:rsid w:val="0094543C"/>
    <w:rsid w:val="00947E53"/>
    <w:rsid w:val="00950BDA"/>
    <w:rsid w:val="00950E4E"/>
    <w:rsid w:val="009523C0"/>
    <w:rsid w:val="00952586"/>
    <w:rsid w:val="00955DDA"/>
    <w:rsid w:val="009564CB"/>
    <w:rsid w:val="0095695F"/>
    <w:rsid w:val="00961D81"/>
    <w:rsid w:val="00963281"/>
    <w:rsid w:val="009668BD"/>
    <w:rsid w:val="009677A0"/>
    <w:rsid w:val="0097089E"/>
    <w:rsid w:val="00972F49"/>
    <w:rsid w:val="0097326C"/>
    <w:rsid w:val="00980A66"/>
    <w:rsid w:val="00981D00"/>
    <w:rsid w:val="00982681"/>
    <w:rsid w:val="0098268E"/>
    <w:rsid w:val="009833FB"/>
    <w:rsid w:val="0098551F"/>
    <w:rsid w:val="009863B1"/>
    <w:rsid w:val="00993EE9"/>
    <w:rsid w:val="00997B49"/>
    <w:rsid w:val="009A3CCF"/>
    <w:rsid w:val="009A433A"/>
    <w:rsid w:val="009B000D"/>
    <w:rsid w:val="009B02C6"/>
    <w:rsid w:val="009B488F"/>
    <w:rsid w:val="009B70D4"/>
    <w:rsid w:val="009B7AB2"/>
    <w:rsid w:val="009C2884"/>
    <w:rsid w:val="009C7D08"/>
    <w:rsid w:val="009D3B94"/>
    <w:rsid w:val="009D6524"/>
    <w:rsid w:val="009D77F4"/>
    <w:rsid w:val="009E1253"/>
    <w:rsid w:val="009E1522"/>
    <w:rsid w:val="009E5A9B"/>
    <w:rsid w:val="009F0C88"/>
    <w:rsid w:val="009F2435"/>
    <w:rsid w:val="009F3A68"/>
    <w:rsid w:val="009F4741"/>
    <w:rsid w:val="009F53FA"/>
    <w:rsid w:val="009F68BC"/>
    <w:rsid w:val="009F76BD"/>
    <w:rsid w:val="00A00153"/>
    <w:rsid w:val="00A009BF"/>
    <w:rsid w:val="00A0304E"/>
    <w:rsid w:val="00A04B88"/>
    <w:rsid w:val="00A06246"/>
    <w:rsid w:val="00A11923"/>
    <w:rsid w:val="00A14657"/>
    <w:rsid w:val="00A21A23"/>
    <w:rsid w:val="00A22992"/>
    <w:rsid w:val="00A2425C"/>
    <w:rsid w:val="00A33863"/>
    <w:rsid w:val="00A33F68"/>
    <w:rsid w:val="00A3504A"/>
    <w:rsid w:val="00A44B6D"/>
    <w:rsid w:val="00A45C40"/>
    <w:rsid w:val="00A54C08"/>
    <w:rsid w:val="00A60684"/>
    <w:rsid w:val="00A60E2D"/>
    <w:rsid w:val="00A61DE4"/>
    <w:rsid w:val="00A62C8D"/>
    <w:rsid w:val="00A64A85"/>
    <w:rsid w:val="00A64DB2"/>
    <w:rsid w:val="00A65AEC"/>
    <w:rsid w:val="00A65D02"/>
    <w:rsid w:val="00A66E44"/>
    <w:rsid w:val="00A729BF"/>
    <w:rsid w:val="00A743C2"/>
    <w:rsid w:val="00A75898"/>
    <w:rsid w:val="00A75961"/>
    <w:rsid w:val="00A77A6B"/>
    <w:rsid w:val="00A77CC4"/>
    <w:rsid w:val="00A83AAC"/>
    <w:rsid w:val="00A8498D"/>
    <w:rsid w:val="00A93033"/>
    <w:rsid w:val="00A97050"/>
    <w:rsid w:val="00AA3FA2"/>
    <w:rsid w:val="00AA54E8"/>
    <w:rsid w:val="00AA5EC3"/>
    <w:rsid w:val="00AB25C5"/>
    <w:rsid w:val="00AB2831"/>
    <w:rsid w:val="00AB4D87"/>
    <w:rsid w:val="00AB5267"/>
    <w:rsid w:val="00AB67C8"/>
    <w:rsid w:val="00AB6888"/>
    <w:rsid w:val="00AB7FBF"/>
    <w:rsid w:val="00AC1A9C"/>
    <w:rsid w:val="00AC5B71"/>
    <w:rsid w:val="00AC5E44"/>
    <w:rsid w:val="00AC6FBF"/>
    <w:rsid w:val="00AD73D5"/>
    <w:rsid w:val="00AE0EF6"/>
    <w:rsid w:val="00AF0ED6"/>
    <w:rsid w:val="00AF4BEA"/>
    <w:rsid w:val="00B01E2A"/>
    <w:rsid w:val="00B04370"/>
    <w:rsid w:val="00B05037"/>
    <w:rsid w:val="00B10FF9"/>
    <w:rsid w:val="00B139F1"/>
    <w:rsid w:val="00B17976"/>
    <w:rsid w:val="00B2146F"/>
    <w:rsid w:val="00B2215D"/>
    <w:rsid w:val="00B23401"/>
    <w:rsid w:val="00B24495"/>
    <w:rsid w:val="00B2494A"/>
    <w:rsid w:val="00B2579E"/>
    <w:rsid w:val="00B2782C"/>
    <w:rsid w:val="00B30627"/>
    <w:rsid w:val="00B340A2"/>
    <w:rsid w:val="00B340E2"/>
    <w:rsid w:val="00B347F8"/>
    <w:rsid w:val="00B34BFA"/>
    <w:rsid w:val="00B34E77"/>
    <w:rsid w:val="00B37322"/>
    <w:rsid w:val="00B43D97"/>
    <w:rsid w:val="00B4426C"/>
    <w:rsid w:val="00B44476"/>
    <w:rsid w:val="00B45BF6"/>
    <w:rsid w:val="00B46B14"/>
    <w:rsid w:val="00B5289E"/>
    <w:rsid w:val="00B56C4F"/>
    <w:rsid w:val="00B57129"/>
    <w:rsid w:val="00B5746A"/>
    <w:rsid w:val="00B6319F"/>
    <w:rsid w:val="00B64167"/>
    <w:rsid w:val="00B6687E"/>
    <w:rsid w:val="00B71377"/>
    <w:rsid w:val="00B754FE"/>
    <w:rsid w:val="00B82C92"/>
    <w:rsid w:val="00B83D49"/>
    <w:rsid w:val="00B84358"/>
    <w:rsid w:val="00B84DE1"/>
    <w:rsid w:val="00B84F0C"/>
    <w:rsid w:val="00B85580"/>
    <w:rsid w:val="00B85655"/>
    <w:rsid w:val="00B86117"/>
    <w:rsid w:val="00B86EF0"/>
    <w:rsid w:val="00B93ECB"/>
    <w:rsid w:val="00B9520B"/>
    <w:rsid w:val="00B97917"/>
    <w:rsid w:val="00BA03D9"/>
    <w:rsid w:val="00BA2F15"/>
    <w:rsid w:val="00BA3010"/>
    <w:rsid w:val="00BA379C"/>
    <w:rsid w:val="00BA3B63"/>
    <w:rsid w:val="00BB1AFE"/>
    <w:rsid w:val="00BB3007"/>
    <w:rsid w:val="00BB4012"/>
    <w:rsid w:val="00BB5D72"/>
    <w:rsid w:val="00BB7D18"/>
    <w:rsid w:val="00BC17CC"/>
    <w:rsid w:val="00BC2C56"/>
    <w:rsid w:val="00BC5C69"/>
    <w:rsid w:val="00BC792D"/>
    <w:rsid w:val="00BD0AC1"/>
    <w:rsid w:val="00BE315A"/>
    <w:rsid w:val="00BE4DB0"/>
    <w:rsid w:val="00BE4F78"/>
    <w:rsid w:val="00BE7D07"/>
    <w:rsid w:val="00BF1BA7"/>
    <w:rsid w:val="00BF2344"/>
    <w:rsid w:val="00BF42CF"/>
    <w:rsid w:val="00C00426"/>
    <w:rsid w:val="00C0382B"/>
    <w:rsid w:val="00C07A0F"/>
    <w:rsid w:val="00C1239C"/>
    <w:rsid w:val="00C13F84"/>
    <w:rsid w:val="00C14F4A"/>
    <w:rsid w:val="00C15485"/>
    <w:rsid w:val="00C174F6"/>
    <w:rsid w:val="00C17F36"/>
    <w:rsid w:val="00C207D9"/>
    <w:rsid w:val="00C23B26"/>
    <w:rsid w:val="00C27545"/>
    <w:rsid w:val="00C32614"/>
    <w:rsid w:val="00C336D8"/>
    <w:rsid w:val="00C341D1"/>
    <w:rsid w:val="00C34B34"/>
    <w:rsid w:val="00C35A20"/>
    <w:rsid w:val="00C377B7"/>
    <w:rsid w:val="00C42A24"/>
    <w:rsid w:val="00C42E77"/>
    <w:rsid w:val="00C47E9D"/>
    <w:rsid w:val="00C50209"/>
    <w:rsid w:val="00C514F6"/>
    <w:rsid w:val="00C52941"/>
    <w:rsid w:val="00C52A83"/>
    <w:rsid w:val="00C55131"/>
    <w:rsid w:val="00C579EF"/>
    <w:rsid w:val="00C62E1A"/>
    <w:rsid w:val="00C6404F"/>
    <w:rsid w:val="00C64649"/>
    <w:rsid w:val="00C6689A"/>
    <w:rsid w:val="00C6690C"/>
    <w:rsid w:val="00C719C5"/>
    <w:rsid w:val="00C73943"/>
    <w:rsid w:val="00C7571A"/>
    <w:rsid w:val="00C77D47"/>
    <w:rsid w:val="00C83993"/>
    <w:rsid w:val="00C84BAA"/>
    <w:rsid w:val="00C85B63"/>
    <w:rsid w:val="00C85DD7"/>
    <w:rsid w:val="00C912CF"/>
    <w:rsid w:val="00C91D38"/>
    <w:rsid w:val="00C92FAA"/>
    <w:rsid w:val="00C94778"/>
    <w:rsid w:val="00C96189"/>
    <w:rsid w:val="00C96F33"/>
    <w:rsid w:val="00C97D2A"/>
    <w:rsid w:val="00CA765E"/>
    <w:rsid w:val="00CA7BE1"/>
    <w:rsid w:val="00CB228E"/>
    <w:rsid w:val="00CC0C50"/>
    <w:rsid w:val="00CC0D0D"/>
    <w:rsid w:val="00CC48BA"/>
    <w:rsid w:val="00CC5A93"/>
    <w:rsid w:val="00CD0E46"/>
    <w:rsid w:val="00CD20FC"/>
    <w:rsid w:val="00CD563B"/>
    <w:rsid w:val="00CD68E2"/>
    <w:rsid w:val="00CD68E5"/>
    <w:rsid w:val="00CE1340"/>
    <w:rsid w:val="00CF148E"/>
    <w:rsid w:val="00CF25F0"/>
    <w:rsid w:val="00CF41DF"/>
    <w:rsid w:val="00CF5C9F"/>
    <w:rsid w:val="00CF67B3"/>
    <w:rsid w:val="00D012C8"/>
    <w:rsid w:val="00D022A2"/>
    <w:rsid w:val="00D023D4"/>
    <w:rsid w:val="00D02E5D"/>
    <w:rsid w:val="00D03513"/>
    <w:rsid w:val="00D0550F"/>
    <w:rsid w:val="00D05A53"/>
    <w:rsid w:val="00D10583"/>
    <w:rsid w:val="00D10868"/>
    <w:rsid w:val="00D10FD4"/>
    <w:rsid w:val="00D11673"/>
    <w:rsid w:val="00D12E97"/>
    <w:rsid w:val="00D13164"/>
    <w:rsid w:val="00D13D7F"/>
    <w:rsid w:val="00D162FC"/>
    <w:rsid w:val="00D23019"/>
    <w:rsid w:val="00D26DC3"/>
    <w:rsid w:val="00D27E32"/>
    <w:rsid w:val="00D31217"/>
    <w:rsid w:val="00D32149"/>
    <w:rsid w:val="00D37CA3"/>
    <w:rsid w:val="00D401D8"/>
    <w:rsid w:val="00D41066"/>
    <w:rsid w:val="00D410B2"/>
    <w:rsid w:val="00D42CBA"/>
    <w:rsid w:val="00D46477"/>
    <w:rsid w:val="00D47F6B"/>
    <w:rsid w:val="00D53059"/>
    <w:rsid w:val="00D54B9F"/>
    <w:rsid w:val="00D57FBF"/>
    <w:rsid w:val="00D6070D"/>
    <w:rsid w:val="00D60BE9"/>
    <w:rsid w:val="00D61578"/>
    <w:rsid w:val="00D62ED6"/>
    <w:rsid w:val="00D66A8F"/>
    <w:rsid w:val="00D67DDC"/>
    <w:rsid w:val="00D71077"/>
    <w:rsid w:val="00D7313D"/>
    <w:rsid w:val="00D8167C"/>
    <w:rsid w:val="00D82F1C"/>
    <w:rsid w:val="00D84965"/>
    <w:rsid w:val="00D9019E"/>
    <w:rsid w:val="00D925BF"/>
    <w:rsid w:val="00D9553F"/>
    <w:rsid w:val="00DA0242"/>
    <w:rsid w:val="00DA0B7E"/>
    <w:rsid w:val="00DA5989"/>
    <w:rsid w:val="00DA5FF5"/>
    <w:rsid w:val="00DA658E"/>
    <w:rsid w:val="00DB4385"/>
    <w:rsid w:val="00DB50C3"/>
    <w:rsid w:val="00DB77E2"/>
    <w:rsid w:val="00DC6D12"/>
    <w:rsid w:val="00DD1104"/>
    <w:rsid w:val="00DD12F1"/>
    <w:rsid w:val="00DD2EC4"/>
    <w:rsid w:val="00DD3A56"/>
    <w:rsid w:val="00DD4C3B"/>
    <w:rsid w:val="00DD6B21"/>
    <w:rsid w:val="00DD73C0"/>
    <w:rsid w:val="00DE03AE"/>
    <w:rsid w:val="00DE2976"/>
    <w:rsid w:val="00DE33E6"/>
    <w:rsid w:val="00DF132E"/>
    <w:rsid w:val="00DF3E3D"/>
    <w:rsid w:val="00DF7904"/>
    <w:rsid w:val="00E01939"/>
    <w:rsid w:val="00E0217C"/>
    <w:rsid w:val="00E03B6A"/>
    <w:rsid w:val="00E05AC4"/>
    <w:rsid w:val="00E06901"/>
    <w:rsid w:val="00E13D7B"/>
    <w:rsid w:val="00E13E3F"/>
    <w:rsid w:val="00E16B1F"/>
    <w:rsid w:val="00E17663"/>
    <w:rsid w:val="00E20BAB"/>
    <w:rsid w:val="00E21A8D"/>
    <w:rsid w:val="00E238B4"/>
    <w:rsid w:val="00E23B19"/>
    <w:rsid w:val="00E24224"/>
    <w:rsid w:val="00E24859"/>
    <w:rsid w:val="00E24FB6"/>
    <w:rsid w:val="00E26BE3"/>
    <w:rsid w:val="00E34EAE"/>
    <w:rsid w:val="00E35ABC"/>
    <w:rsid w:val="00E44326"/>
    <w:rsid w:val="00E44C50"/>
    <w:rsid w:val="00E452BD"/>
    <w:rsid w:val="00E46A14"/>
    <w:rsid w:val="00E46D26"/>
    <w:rsid w:val="00E479AD"/>
    <w:rsid w:val="00E51293"/>
    <w:rsid w:val="00E51FB7"/>
    <w:rsid w:val="00E53111"/>
    <w:rsid w:val="00E54130"/>
    <w:rsid w:val="00E573EE"/>
    <w:rsid w:val="00E60532"/>
    <w:rsid w:val="00E60720"/>
    <w:rsid w:val="00E615CF"/>
    <w:rsid w:val="00E650B0"/>
    <w:rsid w:val="00E66397"/>
    <w:rsid w:val="00E71A8E"/>
    <w:rsid w:val="00E7337D"/>
    <w:rsid w:val="00E76B3F"/>
    <w:rsid w:val="00E8173E"/>
    <w:rsid w:val="00E81D75"/>
    <w:rsid w:val="00E832E3"/>
    <w:rsid w:val="00E83905"/>
    <w:rsid w:val="00E86483"/>
    <w:rsid w:val="00E87463"/>
    <w:rsid w:val="00E9086E"/>
    <w:rsid w:val="00E91F82"/>
    <w:rsid w:val="00E9407C"/>
    <w:rsid w:val="00E97750"/>
    <w:rsid w:val="00EA0975"/>
    <w:rsid w:val="00EA6D56"/>
    <w:rsid w:val="00EB006D"/>
    <w:rsid w:val="00EB0718"/>
    <w:rsid w:val="00EB3283"/>
    <w:rsid w:val="00EB395E"/>
    <w:rsid w:val="00EB4DDB"/>
    <w:rsid w:val="00EC03D2"/>
    <w:rsid w:val="00EC263E"/>
    <w:rsid w:val="00EC3158"/>
    <w:rsid w:val="00EC4636"/>
    <w:rsid w:val="00EC4F73"/>
    <w:rsid w:val="00EC5A32"/>
    <w:rsid w:val="00EC64C2"/>
    <w:rsid w:val="00ED3A26"/>
    <w:rsid w:val="00ED4132"/>
    <w:rsid w:val="00ED5DAC"/>
    <w:rsid w:val="00ED730D"/>
    <w:rsid w:val="00EE0023"/>
    <w:rsid w:val="00EE34CE"/>
    <w:rsid w:val="00EE5EBD"/>
    <w:rsid w:val="00EE6DD9"/>
    <w:rsid w:val="00EF063D"/>
    <w:rsid w:val="00EF0F3C"/>
    <w:rsid w:val="00EF422F"/>
    <w:rsid w:val="00EF6AD3"/>
    <w:rsid w:val="00EF75B0"/>
    <w:rsid w:val="00EF7BED"/>
    <w:rsid w:val="00F031D5"/>
    <w:rsid w:val="00F0345F"/>
    <w:rsid w:val="00F04E08"/>
    <w:rsid w:val="00F05652"/>
    <w:rsid w:val="00F05DEF"/>
    <w:rsid w:val="00F10582"/>
    <w:rsid w:val="00F1374A"/>
    <w:rsid w:val="00F14890"/>
    <w:rsid w:val="00F14ACB"/>
    <w:rsid w:val="00F15609"/>
    <w:rsid w:val="00F1722F"/>
    <w:rsid w:val="00F20A32"/>
    <w:rsid w:val="00F23194"/>
    <w:rsid w:val="00F23EEC"/>
    <w:rsid w:val="00F24115"/>
    <w:rsid w:val="00F25945"/>
    <w:rsid w:val="00F3153E"/>
    <w:rsid w:val="00F316F3"/>
    <w:rsid w:val="00F327FC"/>
    <w:rsid w:val="00F410A3"/>
    <w:rsid w:val="00F41AF9"/>
    <w:rsid w:val="00F41E05"/>
    <w:rsid w:val="00F45011"/>
    <w:rsid w:val="00F4575C"/>
    <w:rsid w:val="00F46D56"/>
    <w:rsid w:val="00F52A6D"/>
    <w:rsid w:val="00F54E24"/>
    <w:rsid w:val="00F5505A"/>
    <w:rsid w:val="00F556B3"/>
    <w:rsid w:val="00F612AF"/>
    <w:rsid w:val="00F62DCE"/>
    <w:rsid w:val="00F62EE2"/>
    <w:rsid w:val="00F633EF"/>
    <w:rsid w:val="00F637C2"/>
    <w:rsid w:val="00F63D56"/>
    <w:rsid w:val="00F66BE4"/>
    <w:rsid w:val="00F70D98"/>
    <w:rsid w:val="00F72689"/>
    <w:rsid w:val="00F72868"/>
    <w:rsid w:val="00F746C2"/>
    <w:rsid w:val="00F754AC"/>
    <w:rsid w:val="00F75DCF"/>
    <w:rsid w:val="00F75EFE"/>
    <w:rsid w:val="00F765EA"/>
    <w:rsid w:val="00F7703E"/>
    <w:rsid w:val="00F82259"/>
    <w:rsid w:val="00F84A4E"/>
    <w:rsid w:val="00F85723"/>
    <w:rsid w:val="00F8619C"/>
    <w:rsid w:val="00F8778A"/>
    <w:rsid w:val="00F87CB5"/>
    <w:rsid w:val="00F91AB4"/>
    <w:rsid w:val="00F9258C"/>
    <w:rsid w:val="00F92E27"/>
    <w:rsid w:val="00F93104"/>
    <w:rsid w:val="00F9662F"/>
    <w:rsid w:val="00F96B4C"/>
    <w:rsid w:val="00FA2282"/>
    <w:rsid w:val="00FA275C"/>
    <w:rsid w:val="00FA33E1"/>
    <w:rsid w:val="00FA5048"/>
    <w:rsid w:val="00FA64FE"/>
    <w:rsid w:val="00FA6FE1"/>
    <w:rsid w:val="00FB1AA2"/>
    <w:rsid w:val="00FB41FE"/>
    <w:rsid w:val="00FB4949"/>
    <w:rsid w:val="00FB72B7"/>
    <w:rsid w:val="00FC1254"/>
    <w:rsid w:val="00FC29DB"/>
    <w:rsid w:val="00FC2EE8"/>
    <w:rsid w:val="00FC5B29"/>
    <w:rsid w:val="00FC60E5"/>
    <w:rsid w:val="00FD18EC"/>
    <w:rsid w:val="00FD1986"/>
    <w:rsid w:val="00FD2014"/>
    <w:rsid w:val="00FD65FB"/>
    <w:rsid w:val="00FE022D"/>
    <w:rsid w:val="00FE09DA"/>
    <w:rsid w:val="00FE222D"/>
    <w:rsid w:val="00FE549A"/>
    <w:rsid w:val="00FF2A82"/>
    <w:rsid w:val="00FF34C3"/>
    <w:rsid w:val="00FF37DF"/>
    <w:rsid w:val="00FF4F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1BB628"/>
  <w14:defaultImageDpi w14:val="300"/>
  <w15:docId w15:val="{CF85C389-EFAC-49A9-8208-BFB0B5E968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09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C77D47"/>
    <w:pPr>
      <w:jc w:val="center"/>
    </w:pPr>
    <w:rPr>
      <w:rFonts w:ascii="Cambria" w:hAnsi="Cambria"/>
    </w:rPr>
  </w:style>
  <w:style w:type="paragraph" w:customStyle="1" w:styleId="EndNoteBibliography">
    <w:name w:val="EndNote Bibliography"/>
    <w:basedOn w:val="Normal"/>
    <w:rsid w:val="00C77D4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636465">
      <w:bodyDiv w:val="1"/>
      <w:marLeft w:val="0"/>
      <w:marRight w:val="0"/>
      <w:marTop w:val="0"/>
      <w:marBottom w:val="0"/>
      <w:divBdr>
        <w:top w:val="none" w:sz="0" w:space="0" w:color="auto"/>
        <w:left w:val="none" w:sz="0" w:space="0" w:color="auto"/>
        <w:bottom w:val="none" w:sz="0" w:space="0" w:color="auto"/>
        <w:right w:val="none" w:sz="0" w:space="0" w:color="auto"/>
      </w:divBdr>
    </w:div>
    <w:div w:id="93524950">
      <w:bodyDiv w:val="1"/>
      <w:marLeft w:val="0"/>
      <w:marRight w:val="0"/>
      <w:marTop w:val="0"/>
      <w:marBottom w:val="0"/>
      <w:divBdr>
        <w:top w:val="none" w:sz="0" w:space="0" w:color="auto"/>
        <w:left w:val="none" w:sz="0" w:space="0" w:color="auto"/>
        <w:bottom w:val="none" w:sz="0" w:space="0" w:color="auto"/>
        <w:right w:val="none" w:sz="0" w:space="0" w:color="auto"/>
      </w:divBdr>
    </w:div>
    <w:div w:id="241186576">
      <w:bodyDiv w:val="1"/>
      <w:marLeft w:val="0"/>
      <w:marRight w:val="0"/>
      <w:marTop w:val="0"/>
      <w:marBottom w:val="0"/>
      <w:divBdr>
        <w:top w:val="none" w:sz="0" w:space="0" w:color="auto"/>
        <w:left w:val="none" w:sz="0" w:space="0" w:color="auto"/>
        <w:bottom w:val="none" w:sz="0" w:space="0" w:color="auto"/>
        <w:right w:val="none" w:sz="0" w:space="0" w:color="auto"/>
      </w:divBdr>
    </w:div>
    <w:div w:id="253058191">
      <w:bodyDiv w:val="1"/>
      <w:marLeft w:val="0"/>
      <w:marRight w:val="0"/>
      <w:marTop w:val="0"/>
      <w:marBottom w:val="0"/>
      <w:divBdr>
        <w:top w:val="none" w:sz="0" w:space="0" w:color="auto"/>
        <w:left w:val="none" w:sz="0" w:space="0" w:color="auto"/>
        <w:bottom w:val="none" w:sz="0" w:space="0" w:color="auto"/>
        <w:right w:val="none" w:sz="0" w:space="0" w:color="auto"/>
      </w:divBdr>
    </w:div>
    <w:div w:id="294065500">
      <w:bodyDiv w:val="1"/>
      <w:marLeft w:val="0"/>
      <w:marRight w:val="0"/>
      <w:marTop w:val="0"/>
      <w:marBottom w:val="0"/>
      <w:divBdr>
        <w:top w:val="none" w:sz="0" w:space="0" w:color="auto"/>
        <w:left w:val="none" w:sz="0" w:space="0" w:color="auto"/>
        <w:bottom w:val="none" w:sz="0" w:space="0" w:color="auto"/>
        <w:right w:val="none" w:sz="0" w:space="0" w:color="auto"/>
      </w:divBdr>
    </w:div>
    <w:div w:id="318657645">
      <w:bodyDiv w:val="1"/>
      <w:marLeft w:val="0"/>
      <w:marRight w:val="0"/>
      <w:marTop w:val="0"/>
      <w:marBottom w:val="0"/>
      <w:divBdr>
        <w:top w:val="none" w:sz="0" w:space="0" w:color="auto"/>
        <w:left w:val="none" w:sz="0" w:space="0" w:color="auto"/>
        <w:bottom w:val="none" w:sz="0" w:space="0" w:color="auto"/>
        <w:right w:val="none" w:sz="0" w:space="0" w:color="auto"/>
      </w:divBdr>
    </w:div>
    <w:div w:id="613294281">
      <w:bodyDiv w:val="1"/>
      <w:marLeft w:val="0"/>
      <w:marRight w:val="0"/>
      <w:marTop w:val="0"/>
      <w:marBottom w:val="0"/>
      <w:divBdr>
        <w:top w:val="none" w:sz="0" w:space="0" w:color="auto"/>
        <w:left w:val="none" w:sz="0" w:space="0" w:color="auto"/>
        <w:bottom w:val="none" w:sz="0" w:space="0" w:color="auto"/>
        <w:right w:val="none" w:sz="0" w:space="0" w:color="auto"/>
      </w:divBdr>
    </w:div>
    <w:div w:id="643658721">
      <w:bodyDiv w:val="1"/>
      <w:marLeft w:val="0"/>
      <w:marRight w:val="0"/>
      <w:marTop w:val="0"/>
      <w:marBottom w:val="0"/>
      <w:divBdr>
        <w:top w:val="none" w:sz="0" w:space="0" w:color="auto"/>
        <w:left w:val="none" w:sz="0" w:space="0" w:color="auto"/>
        <w:bottom w:val="none" w:sz="0" w:space="0" w:color="auto"/>
        <w:right w:val="none" w:sz="0" w:space="0" w:color="auto"/>
      </w:divBdr>
    </w:div>
    <w:div w:id="730889167">
      <w:bodyDiv w:val="1"/>
      <w:marLeft w:val="0"/>
      <w:marRight w:val="0"/>
      <w:marTop w:val="0"/>
      <w:marBottom w:val="0"/>
      <w:divBdr>
        <w:top w:val="none" w:sz="0" w:space="0" w:color="auto"/>
        <w:left w:val="none" w:sz="0" w:space="0" w:color="auto"/>
        <w:bottom w:val="none" w:sz="0" w:space="0" w:color="auto"/>
        <w:right w:val="none" w:sz="0" w:space="0" w:color="auto"/>
      </w:divBdr>
    </w:div>
    <w:div w:id="820925863">
      <w:bodyDiv w:val="1"/>
      <w:marLeft w:val="0"/>
      <w:marRight w:val="0"/>
      <w:marTop w:val="0"/>
      <w:marBottom w:val="0"/>
      <w:divBdr>
        <w:top w:val="none" w:sz="0" w:space="0" w:color="auto"/>
        <w:left w:val="none" w:sz="0" w:space="0" w:color="auto"/>
        <w:bottom w:val="none" w:sz="0" w:space="0" w:color="auto"/>
        <w:right w:val="none" w:sz="0" w:space="0" w:color="auto"/>
      </w:divBdr>
    </w:div>
    <w:div w:id="1014654728">
      <w:bodyDiv w:val="1"/>
      <w:marLeft w:val="0"/>
      <w:marRight w:val="0"/>
      <w:marTop w:val="0"/>
      <w:marBottom w:val="0"/>
      <w:divBdr>
        <w:top w:val="none" w:sz="0" w:space="0" w:color="auto"/>
        <w:left w:val="none" w:sz="0" w:space="0" w:color="auto"/>
        <w:bottom w:val="none" w:sz="0" w:space="0" w:color="auto"/>
        <w:right w:val="none" w:sz="0" w:space="0" w:color="auto"/>
      </w:divBdr>
    </w:div>
    <w:div w:id="1015379504">
      <w:bodyDiv w:val="1"/>
      <w:marLeft w:val="0"/>
      <w:marRight w:val="0"/>
      <w:marTop w:val="0"/>
      <w:marBottom w:val="0"/>
      <w:divBdr>
        <w:top w:val="none" w:sz="0" w:space="0" w:color="auto"/>
        <w:left w:val="none" w:sz="0" w:space="0" w:color="auto"/>
        <w:bottom w:val="none" w:sz="0" w:space="0" w:color="auto"/>
        <w:right w:val="none" w:sz="0" w:space="0" w:color="auto"/>
      </w:divBdr>
    </w:div>
    <w:div w:id="1042633390">
      <w:bodyDiv w:val="1"/>
      <w:marLeft w:val="0"/>
      <w:marRight w:val="0"/>
      <w:marTop w:val="0"/>
      <w:marBottom w:val="0"/>
      <w:divBdr>
        <w:top w:val="none" w:sz="0" w:space="0" w:color="auto"/>
        <w:left w:val="none" w:sz="0" w:space="0" w:color="auto"/>
        <w:bottom w:val="none" w:sz="0" w:space="0" w:color="auto"/>
        <w:right w:val="none" w:sz="0" w:space="0" w:color="auto"/>
      </w:divBdr>
    </w:div>
    <w:div w:id="1188913208">
      <w:bodyDiv w:val="1"/>
      <w:marLeft w:val="0"/>
      <w:marRight w:val="0"/>
      <w:marTop w:val="0"/>
      <w:marBottom w:val="0"/>
      <w:divBdr>
        <w:top w:val="none" w:sz="0" w:space="0" w:color="auto"/>
        <w:left w:val="none" w:sz="0" w:space="0" w:color="auto"/>
        <w:bottom w:val="none" w:sz="0" w:space="0" w:color="auto"/>
        <w:right w:val="none" w:sz="0" w:space="0" w:color="auto"/>
      </w:divBdr>
    </w:div>
    <w:div w:id="1220825550">
      <w:bodyDiv w:val="1"/>
      <w:marLeft w:val="0"/>
      <w:marRight w:val="0"/>
      <w:marTop w:val="0"/>
      <w:marBottom w:val="0"/>
      <w:divBdr>
        <w:top w:val="none" w:sz="0" w:space="0" w:color="auto"/>
        <w:left w:val="none" w:sz="0" w:space="0" w:color="auto"/>
        <w:bottom w:val="none" w:sz="0" w:space="0" w:color="auto"/>
        <w:right w:val="none" w:sz="0" w:space="0" w:color="auto"/>
      </w:divBdr>
    </w:div>
    <w:div w:id="1672830484">
      <w:bodyDiv w:val="1"/>
      <w:marLeft w:val="0"/>
      <w:marRight w:val="0"/>
      <w:marTop w:val="0"/>
      <w:marBottom w:val="0"/>
      <w:divBdr>
        <w:top w:val="none" w:sz="0" w:space="0" w:color="auto"/>
        <w:left w:val="none" w:sz="0" w:space="0" w:color="auto"/>
        <w:bottom w:val="none" w:sz="0" w:space="0" w:color="auto"/>
        <w:right w:val="none" w:sz="0" w:space="0" w:color="auto"/>
      </w:divBdr>
    </w:div>
    <w:div w:id="1806001550">
      <w:bodyDiv w:val="1"/>
      <w:marLeft w:val="0"/>
      <w:marRight w:val="0"/>
      <w:marTop w:val="0"/>
      <w:marBottom w:val="0"/>
      <w:divBdr>
        <w:top w:val="none" w:sz="0" w:space="0" w:color="auto"/>
        <w:left w:val="none" w:sz="0" w:space="0" w:color="auto"/>
        <w:bottom w:val="none" w:sz="0" w:space="0" w:color="auto"/>
        <w:right w:val="none" w:sz="0" w:space="0" w:color="auto"/>
      </w:divBdr>
    </w:div>
    <w:div w:id="1890068877">
      <w:bodyDiv w:val="1"/>
      <w:marLeft w:val="0"/>
      <w:marRight w:val="0"/>
      <w:marTop w:val="0"/>
      <w:marBottom w:val="0"/>
      <w:divBdr>
        <w:top w:val="none" w:sz="0" w:space="0" w:color="auto"/>
        <w:left w:val="none" w:sz="0" w:space="0" w:color="auto"/>
        <w:bottom w:val="none" w:sz="0" w:space="0" w:color="auto"/>
        <w:right w:val="none" w:sz="0" w:space="0" w:color="auto"/>
      </w:divBdr>
    </w:div>
    <w:div w:id="1924951085">
      <w:bodyDiv w:val="1"/>
      <w:marLeft w:val="0"/>
      <w:marRight w:val="0"/>
      <w:marTop w:val="0"/>
      <w:marBottom w:val="0"/>
      <w:divBdr>
        <w:top w:val="none" w:sz="0" w:space="0" w:color="auto"/>
        <w:left w:val="none" w:sz="0" w:space="0" w:color="auto"/>
        <w:bottom w:val="none" w:sz="0" w:space="0" w:color="auto"/>
        <w:right w:val="none" w:sz="0" w:space="0" w:color="auto"/>
      </w:divBdr>
    </w:div>
    <w:div w:id="2004507128">
      <w:bodyDiv w:val="1"/>
      <w:marLeft w:val="0"/>
      <w:marRight w:val="0"/>
      <w:marTop w:val="0"/>
      <w:marBottom w:val="0"/>
      <w:divBdr>
        <w:top w:val="none" w:sz="0" w:space="0" w:color="auto"/>
        <w:left w:val="none" w:sz="0" w:space="0" w:color="auto"/>
        <w:bottom w:val="none" w:sz="0" w:space="0" w:color="auto"/>
        <w:right w:val="none" w:sz="0" w:space="0" w:color="auto"/>
      </w:divBdr>
    </w:div>
    <w:div w:id="2120644060">
      <w:bodyDiv w:val="1"/>
      <w:marLeft w:val="0"/>
      <w:marRight w:val="0"/>
      <w:marTop w:val="0"/>
      <w:marBottom w:val="0"/>
      <w:divBdr>
        <w:top w:val="none" w:sz="0" w:space="0" w:color="auto"/>
        <w:left w:val="none" w:sz="0" w:space="0" w:color="auto"/>
        <w:bottom w:val="none" w:sz="0" w:space="0" w:color="auto"/>
        <w:right w:val="none" w:sz="0" w:space="0" w:color="auto"/>
      </w:divBdr>
    </w:div>
    <w:div w:id="21388400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5A982B-F649-49E1-A64C-400C64620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22</Pages>
  <Words>127314</Words>
  <Characters>725690</Characters>
  <Application>Microsoft Office Word</Application>
  <DocSecurity>0</DocSecurity>
  <Lines>6047</Lines>
  <Paragraphs>1702</Paragraphs>
  <ScaleCrop>false</ScaleCrop>
  <HeadingPairs>
    <vt:vector size="2" baseType="variant">
      <vt:variant>
        <vt:lpstr>Title</vt:lpstr>
      </vt:variant>
      <vt:variant>
        <vt:i4>1</vt:i4>
      </vt:variant>
    </vt:vector>
  </HeadingPairs>
  <TitlesOfParts>
    <vt:vector size="1" baseType="lpstr">
      <vt:lpstr/>
    </vt:vector>
  </TitlesOfParts>
  <Company>USAF</Company>
  <LinksUpToDate>false</LinksUpToDate>
  <CharactersWithSpaces>851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Miracle</dc:creator>
  <cp:keywords/>
  <dc:description/>
  <cp:lastModifiedBy>Aravindan K Sundaram</cp:lastModifiedBy>
  <cp:revision>6</cp:revision>
  <dcterms:created xsi:type="dcterms:W3CDTF">2016-10-05T18:27:00Z</dcterms:created>
  <dcterms:modified xsi:type="dcterms:W3CDTF">2024-01-02T18:30:00Z</dcterms:modified>
</cp:coreProperties>
</file>